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6F04B" w14:textId="77777777" w:rsidR="00AB6671" w:rsidRDefault="00AB6671" w:rsidP="00AB6671">
      <w:pPr>
        <w:pStyle w:val="1"/>
      </w:pPr>
      <w:r>
        <w:rPr>
          <w:rFonts w:hint="eastAsia"/>
        </w:rPr>
        <w:t>深度学习历史</w:t>
      </w:r>
    </w:p>
    <w:p w14:paraId="405D2944" w14:textId="77777777" w:rsidR="00AB6671" w:rsidRDefault="00AB6671" w:rsidP="00AB6671">
      <w:pPr>
        <w:pStyle w:val="2"/>
      </w:pPr>
      <w:r>
        <w:rPr>
          <w:rFonts w:hint="eastAsia"/>
        </w:rPr>
        <w:t>时势造英雄</w:t>
      </w:r>
    </w:p>
    <w:p w14:paraId="5104E7A3" w14:textId="77777777" w:rsidR="00AB6671" w:rsidRDefault="00AB6671" w:rsidP="00AB6671">
      <w:pPr>
        <w:pStyle w:val="3"/>
      </w:pPr>
      <w:r>
        <w:rPr>
          <w:rFonts w:hint="eastAsia"/>
        </w:rPr>
        <w:t>什么是深度学习？</w:t>
      </w:r>
    </w:p>
    <w:p w14:paraId="443736C6" w14:textId="77777777" w:rsidR="00AB6671" w:rsidRDefault="00AB6671" w:rsidP="00AB6671">
      <w:pPr>
        <w:pStyle w:val="ad"/>
        <w:ind w:firstLineChars="0"/>
      </w:pPr>
      <w:r>
        <w:rPr>
          <w:rFonts w:hint="eastAsia"/>
        </w:rPr>
        <w:t>深度学习是一种层次化的机器学习方法，它模仿人脑神经网络的结构和功能，通过多层非线性变换来对数据进行建模和识别。深度学习算法可以自动学习特征，从而能够处理各种类型的数据，比如图像、音频、自然语言等，实现各种任务，比如图像分类、语音识别、自然语言处理等。深度学习已经在许多领域得到广泛的应用，包括计算机视觉、自然语言处理</w:t>
      </w:r>
      <w:r>
        <w:rPr>
          <w:rFonts w:hint="eastAsia"/>
        </w:rPr>
        <w:t>NLP</w:t>
      </w:r>
      <w:r>
        <w:rPr>
          <w:rFonts w:hint="eastAsia"/>
        </w:rPr>
        <w:t>、语音识别、推荐系统、医疗、金融等。比如，在计算机视觉领域，深度学习已经实现了人类水平的图像分类、目标检测、图像生成等任务；在自然语言处理领域，深度学习已经成为文本分类、情感分析、机器翻译等任务的主要方法之一；在医疗领域，深度学习已经被用于疾病诊断、药物发现等任务。深度学习的应用前景非常广阔，将会对未来的科技和社会发展产生重要影响。</w:t>
      </w:r>
    </w:p>
    <w:p w14:paraId="153D2C9D" w14:textId="77777777" w:rsidR="00AB6671" w:rsidRDefault="00AB6671" w:rsidP="00AB6671">
      <w:pPr>
        <w:pStyle w:val="3"/>
      </w:pPr>
      <w:r>
        <w:rPr>
          <w:rFonts w:hint="eastAsia"/>
        </w:rPr>
        <w:t xml:space="preserve"> </w:t>
      </w:r>
      <w:r>
        <w:rPr>
          <w:rFonts w:hint="eastAsia"/>
        </w:rPr>
        <w:t>深度学习的历史简述</w:t>
      </w:r>
    </w:p>
    <w:p w14:paraId="66E53EFA" w14:textId="77777777" w:rsidR="00AB6671" w:rsidRDefault="00AB6671" w:rsidP="00AB6671">
      <w:pPr>
        <w:ind w:firstLine="420"/>
      </w:pPr>
      <w:r>
        <w:rPr>
          <w:rFonts w:hint="eastAsia"/>
        </w:rPr>
        <w:t>1980</w:t>
      </w:r>
      <w:r>
        <w:rPr>
          <w:rFonts w:hint="eastAsia"/>
        </w:rPr>
        <w:t>年，基于传统的感知器结构，深度学习创始人，加拿大多伦多大学教授杰弗里·辛顿（</w:t>
      </w:r>
      <w:r>
        <w:rPr>
          <w:rFonts w:hint="eastAsia"/>
        </w:rPr>
        <w:t>G. Hinton</w:t>
      </w:r>
      <w:r>
        <w:rPr>
          <w:rFonts w:hint="eastAsia"/>
        </w:rPr>
        <w:t>）采用多个隐含层的深度结构来代替代感知器的单层结构，多层感知器模型（</w:t>
      </w:r>
      <w:proofErr w:type="spellStart"/>
      <w:r>
        <w:rPr>
          <w:rFonts w:hint="eastAsia"/>
        </w:rPr>
        <w:t>Multi_Layer</w:t>
      </w:r>
      <w:proofErr w:type="spellEnd"/>
      <w:r>
        <w:rPr>
          <w:rFonts w:hint="eastAsia"/>
        </w:rPr>
        <w:t xml:space="preserve"> Perceptron</w:t>
      </w:r>
      <w:r>
        <w:rPr>
          <w:rFonts w:hint="eastAsia"/>
        </w:rPr>
        <w:t>）是其中最具代表性的，而且多层感知器也是最早的深度学习网络模型。</w:t>
      </w:r>
      <w:r>
        <w:rPr>
          <w:rFonts w:hint="eastAsia"/>
        </w:rPr>
        <w:t>1974</w:t>
      </w:r>
      <w:r>
        <w:rPr>
          <w:rFonts w:hint="eastAsia"/>
        </w:rPr>
        <w:t>年，</w:t>
      </w:r>
      <w:r>
        <w:rPr>
          <w:rFonts w:hint="eastAsia"/>
        </w:rPr>
        <w:t xml:space="preserve">Paul </w:t>
      </w:r>
      <w:proofErr w:type="spellStart"/>
      <w:r>
        <w:rPr>
          <w:rFonts w:hint="eastAsia"/>
        </w:rPr>
        <w:t>Werbos</w:t>
      </w:r>
      <w:proofErr w:type="spellEnd"/>
      <w:r>
        <w:rPr>
          <w:rFonts w:hint="eastAsia"/>
        </w:rPr>
        <w:t>提出采用反向传播法来训练一般的人工神经网络，随后，该算法进一步被杰弗里·辛顿、燕·勒存（</w:t>
      </w:r>
      <w:r>
        <w:rPr>
          <w:rFonts w:hint="eastAsia"/>
        </w:rPr>
        <w:t xml:space="preserve">Y. </w:t>
      </w:r>
      <w:proofErr w:type="spellStart"/>
      <w:r>
        <w:rPr>
          <w:rFonts w:hint="eastAsia"/>
        </w:rPr>
        <w:t>LeCun</w:t>
      </w:r>
      <w:proofErr w:type="spellEnd"/>
      <w:r>
        <w:rPr>
          <w:rFonts w:hint="eastAsia"/>
        </w:rPr>
        <w:t>）等人应用于训练具有深度结构的神经网络。反向传播法根据神经网络输出层的计算误差来调整网络的权值，直到计算误差收敛为止。但是，反向传播法训练具有多隐含层的深度网络的网络参数的学习性能并不好，因为具有多隐含层的深度网络的网络参数的训练问题是一个非</w:t>
      </w:r>
      <w:proofErr w:type="gramStart"/>
      <w:r>
        <w:rPr>
          <w:rFonts w:hint="eastAsia"/>
        </w:rPr>
        <w:t>凸</w:t>
      </w:r>
      <w:proofErr w:type="gramEnd"/>
      <w:r>
        <w:rPr>
          <w:rFonts w:hint="eastAsia"/>
        </w:rPr>
        <w:t>问题，基于梯度下降的反向传播法很容易在训练网络参数时收敛于局部极小值。此外，反向传播法训练网络参数还存在很多实际问题，</w:t>
      </w:r>
      <w:r>
        <w:rPr>
          <w:rFonts w:hint="eastAsia"/>
        </w:rPr>
        <w:lastRenderedPageBreak/>
        <w:t>比如需要大量的标签样本来训练网络的权值，多隐含层的神经网络权值的训练速度很慢，权值的修正随着反向传播层数的增加逐渐削弱等。</w:t>
      </w:r>
    </w:p>
    <w:p w14:paraId="03ADE2A7" w14:textId="77777777" w:rsidR="00AB6671" w:rsidRDefault="00AB6671" w:rsidP="00AB6671">
      <w:pPr>
        <w:ind w:firstLine="420"/>
      </w:pPr>
      <w:r>
        <w:rPr>
          <w:rFonts w:hint="eastAsia"/>
        </w:rPr>
        <w:t>面对采用反向传播法来训练具有多隐含层的深度网络的网络参数时存在的缺陷，一部分研究人员开始探索通过改变感知器的结构来改善网络学习的性能，由此产生了很多著名的单隐含层的浅层学习模型，如</w:t>
      </w:r>
      <w:r>
        <w:rPr>
          <w:rFonts w:hint="eastAsia"/>
        </w:rPr>
        <w:t>SVM</w:t>
      </w:r>
      <w:r>
        <w:rPr>
          <w:rFonts w:hint="eastAsia"/>
        </w:rPr>
        <w:t>、</w:t>
      </w:r>
      <w:r>
        <w:rPr>
          <w:rFonts w:hint="eastAsia"/>
        </w:rPr>
        <w:t>logistic regression</w:t>
      </w:r>
      <w:r>
        <w:rPr>
          <w:rFonts w:hint="eastAsia"/>
        </w:rPr>
        <w:t>、</w:t>
      </w:r>
      <w:r>
        <w:rPr>
          <w:rFonts w:hint="eastAsia"/>
        </w:rPr>
        <w:t>Maximum entropy model</w:t>
      </w:r>
      <w:r>
        <w:rPr>
          <w:rFonts w:hint="eastAsia"/>
        </w:rPr>
        <w:t>和朴素贝叶斯模型等。浅层学习模型能够有效地解决简单或者具有复杂条件限制的问题，但受限于只含一个隐含层，所以浅层学习模型特征构造的能力有限，不能有效处理包含复杂特征的问题</w:t>
      </w:r>
      <w:r>
        <w:rPr>
          <w:rFonts w:hint="eastAsia"/>
        </w:rPr>
        <w:t>[5]</w:t>
      </w:r>
      <w:r>
        <w:rPr>
          <w:rFonts w:hint="eastAsia"/>
        </w:rPr>
        <w:t>。为了同时解决具有多隐含层的深度网络在参数训练时存在的缺陷和浅层网络特征构造能力有限的问题，一些研究人员开始尝试采用新的参数训练方法来训练多隐含层的深度网络。</w:t>
      </w:r>
    </w:p>
    <w:p w14:paraId="40DCCE60" w14:textId="77777777" w:rsidR="00AB6671" w:rsidRDefault="00AB6671" w:rsidP="00AB6671">
      <w:pPr>
        <w:ind w:firstLine="420"/>
      </w:pPr>
      <w:r>
        <w:rPr>
          <w:rFonts w:hint="eastAsia"/>
        </w:rPr>
        <w:t>1984</w:t>
      </w:r>
      <w:r>
        <w:rPr>
          <w:rFonts w:hint="eastAsia"/>
        </w:rPr>
        <w:t>年</w:t>
      </w:r>
      <w:r>
        <w:rPr>
          <w:rFonts w:hint="eastAsia"/>
        </w:rPr>
        <w:t>,</w:t>
      </w:r>
      <w:r>
        <w:rPr>
          <w:rFonts w:hint="eastAsia"/>
        </w:rPr>
        <w:t>日本学者福岛</w:t>
      </w:r>
      <w:proofErr w:type="gramStart"/>
      <w:r>
        <w:rPr>
          <w:rFonts w:hint="eastAsia"/>
        </w:rPr>
        <w:t>邦彦</w:t>
      </w:r>
      <w:proofErr w:type="gramEnd"/>
      <w:r>
        <w:rPr>
          <w:rFonts w:hint="eastAsia"/>
        </w:rPr>
        <w:t>提出了卷积神经网络的原始模型神经感知机（</w:t>
      </w:r>
      <w:proofErr w:type="spellStart"/>
      <w:r>
        <w:rPr>
          <w:rFonts w:hint="eastAsia"/>
        </w:rPr>
        <w:t>Neocognitron</w:t>
      </w:r>
      <w:proofErr w:type="spellEnd"/>
      <w:r>
        <w:rPr>
          <w:rFonts w:hint="eastAsia"/>
        </w:rPr>
        <w:t>）。</w:t>
      </w:r>
      <w:r>
        <w:rPr>
          <w:rFonts w:hint="eastAsia"/>
        </w:rPr>
        <w:t>1998</w:t>
      </w:r>
      <w:r>
        <w:rPr>
          <w:rFonts w:hint="eastAsia"/>
        </w:rPr>
        <w:t>年，燕·勒存（</w:t>
      </w:r>
      <w:r>
        <w:rPr>
          <w:rFonts w:hint="eastAsia"/>
        </w:rPr>
        <w:t xml:space="preserve">Y. </w:t>
      </w:r>
      <w:proofErr w:type="spellStart"/>
      <w:r>
        <w:rPr>
          <w:rFonts w:hint="eastAsia"/>
        </w:rPr>
        <w:t>LeCun</w:t>
      </w:r>
      <w:proofErr w:type="spellEnd"/>
      <w:r>
        <w:rPr>
          <w:rFonts w:hint="eastAsia"/>
        </w:rPr>
        <w:t>）提出了深度学习常用模型之一卷积神经网络（</w:t>
      </w:r>
      <w:r>
        <w:rPr>
          <w:rFonts w:hint="eastAsia"/>
        </w:rPr>
        <w:t>Convoluted Neural Network</w:t>
      </w:r>
      <w:r>
        <w:rPr>
          <w:rFonts w:hint="eastAsia"/>
        </w:rPr>
        <w:t>，</w:t>
      </w:r>
      <w:r>
        <w:rPr>
          <w:rFonts w:hint="eastAsia"/>
        </w:rPr>
        <w:t xml:space="preserve"> CNN</w:t>
      </w:r>
      <w:r>
        <w:rPr>
          <w:rFonts w:hint="eastAsia"/>
        </w:rPr>
        <w:t>）。</w:t>
      </w:r>
      <w:r>
        <w:rPr>
          <w:rFonts w:hint="eastAsia"/>
        </w:rPr>
        <w:t>2006</w:t>
      </w:r>
      <w:r>
        <w:rPr>
          <w:rFonts w:hint="eastAsia"/>
        </w:rPr>
        <w:t>年，杰弗里·辛顿（</w:t>
      </w:r>
      <w:r>
        <w:rPr>
          <w:rFonts w:hint="eastAsia"/>
        </w:rPr>
        <w:t>G. Hinton</w:t>
      </w:r>
      <w:r>
        <w:rPr>
          <w:rFonts w:hint="eastAsia"/>
        </w:rPr>
        <w:t>）提出了深度学习的概念，随后与其团队在文章《</w:t>
      </w:r>
      <w:r>
        <w:rPr>
          <w:rFonts w:hint="eastAsia"/>
        </w:rPr>
        <w:t>A fast Learning Algorithm for Deep Belief Nets</w:t>
      </w:r>
      <w:r>
        <w:rPr>
          <w:rFonts w:hint="eastAsia"/>
        </w:rPr>
        <w:t>》中提出了深度学习模型之一，深度信念网络，并给出了一种高效的</w:t>
      </w:r>
      <w:proofErr w:type="gramStart"/>
      <w:r>
        <w:rPr>
          <w:rFonts w:hint="eastAsia"/>
        </w:rPr>
        <w:t>半监督</w:t>
      </w:r>
      <w:proofErr w:type="gramEnd"/>
      <w:r>
        <w:rPr>
          <w:rFonts w:hint="eastAsia"/>
        </w:rPr>
        <w:t>算法：逐层贪心算法，来训练深度信念网络的参数，打破了长期以来深度网络难以训练的僵局。从此，深度学习的大门打开，在各大政府、高校和企业中掀起了研究深度学习的大浪潮。</w:t>
      </w:r>
      <w:r>
        <w:rPr>
          <w:rFonts w:hint="eastAsia"/>
        </w:rPr>
        <w:t>2009</w:t>
      </w:r>
      <w:r>
        <w:rPr>
          <w:rFonts w:hint="eastAsia"/>
        </w:rPr>
        <w:t>年，</w:t>
      </w:r>
      <w:r>
        <w:rPr>
          <w:rFonts w:hint="eastAsia"/>
        </w:rPr>
        <w:t xml:space="preserve">Yoshua </w:t>
      </w:r>
      <w:proofErr w:type="spellStart"/>
      <w:r>
        <w:rPr>
          <w:rFonts w:hint="eastAsia"/>
        </w:rPr>
        <w:t>Bengio</w:t>
      </w:r>
      <w:proofErr w:type="spellEnd"/>
      <w:r>
        <w:rPr>
          <w:rFonts w:hint="eastAsia"/>
        </w:rPr>
        <w:t>提出了深度学习另一常用模型：堆叠自动编码器（</w:t>
      </w:r>
      <w:r>
        <w:rPr>
          <w:rFonts w:hint="eastAsia"/>
        </w:rPr>
        <w:t>Stacked Auto-</w:t>
      </w:r>
      <w:proofErr w:type="spellStart"/>
      <w:r>
        <w:rPr>
          <w:rFonts w:hint="eastAsia"/>
        </w:rPr>
        <w:t>Encoder,SAE</w:t>
      </w:r>
      <w:proofErr w:type="spellEnd"/>
      <w:r>
        <w:rPr>
          <w:rFonts w:hint="eastAsia"/>
        </w:rPr>
        <w:t>），采用自动编码器来代替深度信念网络的基本单元：限制玻尔兹曼机，来构造深度网络。</w:t>
      </w:r>
    </w:p>
    <w:p w14:paraId="71E60B12" w14:textId="77777777" w:rsidR="00AB6671" w:rsidRDefault="00AB6671" w:rsidP="00AB6671">
      <w:pPr>
        <w:ind w:firstLine="420"/>
      </w:pPr>
      <w:r>
        <w:rPr>
          <w:rFonts w:hint="eastAsia"/>
        </w:rPr>
        <w:t>约翰·霍普菲尔德</w:t>
      </w:r>
      <w:r>
        <w:rPr>
          <w:rFonts w:hint="eastAsia"/>
        </w:rPr>
        <w:t>(John Hopfield)</w:t>
      </w:r>
      <w:r>
        <w:rPr>
          <w:rFonts w:hint="eastAsia"/>
        </w:rPr>
        <w:t>在</w:t>
      </w:r>
      <w:r>
        <w:rPr>
          <w:rFonts w:hint="eastAsia"/>
        </w:rPr>
        <w:t>1982</w:t>
      </w:r>
      <w:r>
        <w:rPr>
          <w:rFonts w:hint="eastAsia"/>
        </w:rPr>
        <w:t>提出了</w:t>
      </w:r>
      <w:r>
        <w:rPr>
          <w:rFonts w:hint="eastAsia"/>
        </w:rPr>
        <w:t>Hopfield</w:t>
      </w:r>
      <w:r>
        <w:rPr>
          <w:rFonts w:hint="eastAsia"/>
        </w:rPr>
        <w:t>网络，是最早的递归神经网络（</w:t>
      </w:r>
      <w:r>
        <w:rPr>
          <w:rFonts w:hint="eastAsia"/>
        </w:rPr>
        <w:t>Recurrent Neural Network</w:t>
      </w:r>
      <w:r>
        <w:rPr>
          <w:rFonts w:hint="eastAsia"/>
        </w:rPr>
        <w:t>，</w:t>
      </w:r>
      <w:r>
        <w:rPr>
          <w:rFonts w:hint="eastAsia"/>
        </w:rPr>
        <w:t>RNN</w:t>
      </w:r>
      <w:r>
        <w:rPr>
          <w:rFonts w:hint="eastAsia"/>
        </w:rPr>
        <w:t>）。因</w:t>
      </w:r>
      <w:r>
        <w:rPr>
          <w:rFonts w:hint="eastAsia"/>
        </w:rPr>
        <w:t>Hopfield</w:t>
      </w:r>
      <w:r>
        <w:rPr>
          <w:rFonts w:hint="eastAsia"/>
        </w:rPr>
        <w:t>网络实现困难，没有合适的应用场景，</w:t>
      </w:r>
      <w:r>
        <w:rPr>
          <w:rFonts w:hint="eastAsia"/>
        </w:rPr>
        <w:t>86</w:t>
      </w:r>
      <w:r>
        <w:rPr>
          <w:rFonts w:hint="eastAsia"/>
        </w:rPr>
        <w:t>年后逐渐被前向神经网络取代。</w:t>
      </w:r>
      <w:r>
        <w:rPr>
          <w:rFonts w:hint="eastAsia"/>
        </w:rPr>
        <w:t>1990</w:t>
      </w:r>
      <w:r>
        <w:rPr>
          <w:rFonts w:hint="eastAsia"/>
        </w:rPr>
        <w:t>年，出现了</w:t>
      </w:r>
      <w:proofErr w:type="spellStart"/>
      <w:r>
        <w:rPr>
          <w:rFonts w:hint="eastAsia"/>
        </w:rPr>
        <w:t>Elman&amp;Jordan</w:t>
      </w:r>
      <w:proofErr w:type="spellEnd"/>
      <w:r>
        <w:rPr>
          <w:rFonts w:hint="eastAsia"/>
        </w:rPr>
        <w:t xml:space="preserve"> SRN</w:t>
      </w:r>
      <w:r>
        <w:rPr>
          <w:rFonts w:hint="eastAsia"/>
        </w:rPr>
        <w:t>两种新的</w:t>
      </w:r>
      <w:r>
        <w:rPr>
          <w:rFonts w:hint="eastAsia"/>
        </w:rPr>
        <w:t>RNN</w:t>
      </w:r>
      <w:r>
        <w:rPr>
          <w:rFonts w:hint="eastAsia"/>
        </w:rPr>
        <w:t>网络，同样因为没有合适的应用场景，很快淡出了研究人员视线。</w:t>
      </w:r>
      <w:r>
        <w:rPr>
          <w:rFonts w:hint="eastAsia"/>
        </w:rPr>
        <w:t xml:space="preserve">Dalle </w:t>
      </w:r>
      <w:proofErr w:type="spellStart"/>
      <w:r>
        <w:rPr>
          <w:rFonts w:hint="eastAsia"/>
        </w:rPr>
        <w:t>Molle</w:t>
      </w:r>
      <w:proofErr w:type="spellEnd"/>
      <w:r>
        <w:rPr>
          <w:rFonts w:hint="eastAsia"/>
        </w:rPr>
        <w:t>人工智能研究所的主任</w:t>
      </w:r>
      <w:r>
        <w:rPr>
          <w:rFonts w:hint="eastAsia"/>
        </w:rPr>
        <w:t xml:space="preserve">Jurgen </w:t>
      </w:r>
      <w:proofErr w:type="spellStart"/>
      <w:r>
        <w:rPr>
          <w:rFonts w:hint="eastAsia"/>
        </w:rPr>
        <w:t>Schmidhuber</w:t>
      </w:r>
      <w:proofErr w:type="spellEnd"/>
      <w:r>
        <w:rPr>
          <w:rFonts w:hint="eastAsia"/>
        </w:rPr>
        <w:t>在论文《</w:t>
      </w:r>
      <w:r>
        <w:rPr>
          <w:rFonts w:hint="eastAsia"/>
        </w:rPr>
        <w:t>THE VANISHING GRADIENT PROBLEM DURING recurrent neural networks and problem solutions</w:t>
      </w:r>
      <w:r>
        <w:rPr>
          <w:rFonts w:hint="eastAsia"/>
        </w:rPr>
        <w:t>》提出了</w:t>
      </w:r>
      <w:r>
        <w:rPr>
          <w:rFonts w:hint="eastAsia"/>
        </w:rPr>
        <w:t>LSTM</w:t>
      </w:r>
      <w:r>
        <w:rPr>
          <w:rFonts w:hint="eastAsia"/>
        </w:rPr>
        <w:t>，促进了循环神经网络的发展，特别是在深度学习广泛应用的今天，</w:t>
      </w:r>
      <w:r>
        <w:rPr>
          <w:rFonts w:hint="eastAsia"/>
        </w:rPr>
        <w:t>RNN</w:t>
      </w:r>
      <w:r>
        <w:rPr>
          <w:rFonts w:hint="eastAsia"/>
        </w:rPr>
        <w:t>（</w:t>
      </w:r>
      <w:r>
        <w:rPr>
          <w:rFonts w:hint="eastAsia"/>
        </w:rPr>
        <w:t>LSTM</w:t>
      </w:r>
      <w:r>
        <w:rPr>
          <w:rFonts w:hint="eastAsia"/>
        </w:rPr>
        <w:t>）在自然语言处理领域，如机器翻译、情感分析、智能对话等，取得了令人惊异的成绩。</w:t>
      </w:r>
    </w:p>
    <w:p w14:paraId="21439559" w14:textId="77777777" w:rsidR="00AB6671" w:rsidRDefault="00AB6671" w:rsidP="00AB6671">
      <w:pPr>
        <w:ind w:firstLine="420"/>
      </w:pPr>
      <w:r>
        <w:rPr>
          <w:rFonts w:hint="eastAsia"/>
        </w:rPr>
        <w:lastRenderedPageBreak/>
        <w:t>深度学习自</w:t>
      </w:r>
      <w:r>
        <w:rPr>
          <w:rFonts w:hint="eastAsia"/>
        </w:rPr>
        <w:t>2006</w:t>
      </w:r>
      <w:r>
        <w:rPr>
          <w:rFonts w:hint="eastAsia"/>
        </w:rPr>
        <w:t>年产生之后就受到科研机构、工业界的高度关注。最初，深度学习的应用主要是在图像和语音领域。从</w:t>
      </w:r>
      <w:r>
        <w:rPr>
          <w:rFonts w:hint="eastAsia"/>
        </w:rPr>
        <w:t>2011</w:t>
      </w:r>
      <w:r>
        <w:rPr>
          <w:rFonts w:hint="eastAsia"/>
        </w:rPr>
        <w:t>年开始，</w:t>
      </w:r>
      <w:proofErr w:type="gramStart"/>
      <w:r>
        <w:rPr>
          <w:rFonts w:hint="eastAsia"/>
        </w:rPr>
        <w:t>谷歌研究院</w:t>
      </w:r>
      <w:proofErr w:type="gramEnd"/>
      <w:r>
        <w:rPr>
          <w:rFonts w:hint="eastAsia"/>
        </w:rPr>
        <w:t>和微软研究院的研究人员先后将深度学习应用到语音识别，使识别错误率下降了</w:t>
      </w:r>
      <w:r>
        <w:rPr>
          <w:rFonts w:hint="eastAsia"/>
        </w:rPr>
        <w:t>20%-30%</w:t>
      </w:r>
      <w:r>
        <w:rPr>
          <w:rFonts w:hint="eastAsia"/>
        </w:rPr>
        <w:t>。</w:t>
      </w:r>
      <w:r>
        <w:rPr>
          <w:rFonts w:hint="eastAsia"/>
        </w:rPr>
        <w:t>2012</w:t>
      </w:r>
      <w:r>
        <w:rPr>
          <w:rFonts w:hint="eastAsia"/>
        </w:rPr>
        <w:t>年，杰弗里·辛顿的学生</w:t>
      </w:r>
      <w:proofErr w:type="spellStart"/>
      <w:r>
        <w:rPr>
          <w:rFonts w:hint="eastAsia"/>
        </w:rPr>
        <w:t>IIya</w:t>
      </w:r>
      <w:proofErr w:type="spellEnd"/>
      <w:r>
        <w:rPr>
          <w:rFonts w:hint="eastAsia"/>
        </w:rPr>
        <w:t xml:space="preserve"> </w:t>
      </w:r>
      <w:proofErr w:type="spellStart"/>
      <w:r>
        <w:rPr>
          <w:rFonts w:hint="eastAsia"/>
        </w:rPr>
        <w:t>Sutskever</w:t>
      </w:r>
      <w:proofErr w:type="spellEnd"/>
      <w:r>
        <w:rPr>
          <w:rFonts w:hint="eastAsia"/>
        </w:rPr>
        <w:t>和</w:t>
      </w:r>
      <w:r>
        <w:rPr>
          <w:rFonts w:hint="eastAsia"/>
        </w:rPr>
        <w:t xml:space="preserve">Alex </w:t>
      </w:r>
      <w:proofErr w:type="spellStart"/>
      <w:r>
        <w:rPr>
          <w:rFonts w:hint="eastAsia"/>
        </w:rPr>
        <w:t>Krizhevsky</w:t>
      </w:r>
      <w:proofErr w:type="spellEnd"/>
      <w:r>
        <w:rPr>
          <w:rFonts w:hint="eastAsia"/>
        </w:rPr>
        <w:t>在图片分类比赛</w:t>
      </w:r>
      <w:r>
        <w:rPr>
          <w:rFonts w:hint="eastAsia"/>
        </w:rPr>
        <w:t>ImageNet</w:t>
      </w:r>
      <w:r>
        <w:rPr>
          <w:rFonts w:hint="eastAsia"/>
        </w:rPr>
        <w:t>中，使用深度学习打败了</w:t>
      </w:r>
      <w:r>
        <w:rPr>
          <w:rFonts w:hint="eastAsia"/>
        </w:rPr>
        <w:t>Google</w:t>
      </w:r>
      <w:r>
        <w:rPr>
          <w:rFonts w:hint="eastAsia"/>
        </w:rPr>
        <w:t>团队，深度学习的应用，使得图片识别错误率下降了</w:t>
      </w:r>
      <w:r>
        <w:rPr>
          <w:rFonts w:hint="eastAsia"/>
        </w:rPr>
        <w:t>14%</w:t>
      </w:r>
      <w:r>
        <w:rPr>
          <w:rFonts w:hint="eastAsia"/>
        </w:rPr>
        <w:t>。</w:t>
      </w:r>
      <w:r>
        <w:rPr>
          <w:rFonts w:hint="eastAsia"/>
        </w:rPr>
        <w:t>2012</w:t>
      </w:r>
      <w:r>
        <w:rPr>
          <w:rFonts w:hint="eastAsia"/>
        </w:rPr>
        <w:t>年</w:t>
      </w:r>
      <w:r>
        <w:rPr>
          <w:rFonts w:hint="eastAsia"/>
        </w:rPr>
        <w:t>6</w:t>
      </w:r>
      <w:r>
        <w:rPr>
          <w:rFonts w:hint="eastAsia"/>
        </w:rPr>
        <w:t>月，</w:t>
      </w:r>
      <w:proofErr w:type="gramStart"/>
      <w:r>
        <w:rPr>
          <w:rFonts w:hint="eastAsia"/>
        </w:rPr>
        <w:t>谷歌首席架构师</w:t>
      </w:r>
      <w:proofErr w:type="gramEnd"/>
      <w:r>
        <w:rPr>
          <w:rFonts w:hint="eastAsia"/>
        </w:rPr>
        <w:t>Jeff Dean</w:t>
      </w:r>
      <w:r>
        <w:rPr>
          <w:rFonts w:hint="eastAsia"/>
        </w:rPr>
        <w:t>和斯坦福大学教授</w:t>
      </w:r>
      <w:proofErr w:type="spellStart"/>
      <w:r>
        <w:rPr>
          <w:rFonts w:hint="eastAsia"/>
        </w:rPr>
        <w:t>AndrewNg</w:t>
      </w:r>
      <w:proofErr w:type="spellEnd"/>
      <w:r>
        <w:rPr>
          <w:rFonts w:hint="eastAsia"/>
        </w:rPr>
        <w:t>主导著名的</w:t>
      </w:r>
      <w:proofErr w:type="spellStart"/>
      <w:r>
        <w:rPr>
          <w:rFonts w:hint="eastAsia"/>
        </w:rPr>
        <w:t>GoogleBrain</w:t>
      </w:r>
      <w:proofErr w:type="spellEnd"/>
      <w:r>
        <w:rPr>
          <w:rFonts w:hint="eastAsia"/>
        </w:rPr>
        <w:t>项目，采用</w:t>
      </w:r>
      <w:r>
        <w:rPr>
          <w:rFonts w:hint="eastAsia"/>
        </w:rPr>
        <w:t>16</w:t>
      </w:r>
      <w:r>
        <w:rPr>
          <w:rFonts w:hint="eastAsia"/>
        </w:rPr>
        <w:t>万个</w:t>
      </w:r>
      <w:r>
        <w:rPr>
          <w:rFonts w:hint="eastAsia"/>
        </w:rPr>
        <w:t>CPU</w:t>
      </w:r>
      <w:r>
        <w:rPr>
          <w:rFonts w:hint="eastAsia"/>
        </w:rPr>
        <w:t>来构建一个深层神经网络，并将其应用于图像和语音的识别，最终大获成功。</w:t>
      </w:r>
      <w:r>
        <w:t>2014</w:t>
      </w:r>
      <w:r>
        <w:t>年，</w:t>
      </w:r>
      <w:r>
        <w:t>Facebook</w:t>
      </w:r>
      <w:r>
        <w:t>基于深度学习技术的</w:t>
      </w:r>
      <w:proofErr w:type="spellStart"/>
      <w:r>
        <w:t>DeepFace</w:t>
      </w:r>
      <w:proofErr w:type="spellEnd"/>
      <w:r>
        <w:t>项目实现了人脸识别准确率达到</w:t>
      </w:r>
      <w:r>
        <w:t>97%</w:t>
      </w:r>
      <w:r>
        <w:t>以上。</w:t>
      </w:r>
      <w:r>
        <w:t>2016</w:t>
      </w:r>
      <w:r>
        <w:t>年，</w:t>
      </w:r>
      <w:proofErr w:type="gramStart"/>
      <w:r>
        <w:t>谷歌公司</w:t>
      </w:r>
      <w:proofErr w:type="gramEnd"/>
      <w:r>
        <w:t>发布了基于深度学习开发的</w:t>
      </w:r>
      <w:r>
        <w:t>AlphaGo</w:t>
      </w:r>
      <w:r>
        <w:t>，并在围棋比赛中战胜国际顶尖围棋高手李世石。</w:t>
      </w:r>
      <w:r>
        <w:t>2017</w:t>
      </w:r>
      <w:r>
        <w:t>年，</w:t>
      </w:r>
      <w:r>
        <w:t>AlphaGo</w:t>
      </w:r>
      <w:r>
        <w:t>升级版</w:t>
      </w:r>
      <w:r>
        <w:t>AlphaGo Zero</w:t>
      </w:r>
      <w:r>
        <w:t>采用强化学习算法，以</w:t>
      </w:r>
      <w:r>
        <w:t>100:0</w:t>
      </w:r>
      <w:r>
        <w:t>的比分轻而易举地打败之前的</w:t>
      </w:r>
      <w:r>
        <w:t>AlphaGo</w:t>
      </w:r>
      <w:r>
        <w:t>。</w:t>
      </w:r>
      <w:r>
        <w:rPr>
          <w:rFonts w:hint="eastAsia"/>
        </w:rPr>
        <w:t>此外，深度学习在搜索领域也获得广泛关注。如今，深度学习已经在图像、语音、自然语言处理、</w:t>
      </w:r>
      <w:r>
        <w:rPr>
          <w:rFonts w:hint="eastAsia"/>
        </w:rPr>
        <w:t>CTR</w:t>
      </w:r>
      <w:r>
        <w:rPr>
          <w:rFonts w:hint="eastAsia"/>
        </w:rPr>
        <w:t>预估、大数据特征提取等方面获得广泛的应用。</w:t>
      </w:r>
    </w:p>
    <w:p w14:paraId="38C528B6" w14:textId="77777777" w:rsidR="00AB6671" w:rsidRDefault="00AB6671" w:rsidP="00AB6671">
      <w:pPr>
        <w:ind w:firstLine="420"/>
      </w:pPr>
      <w:r>
        <w:t>随着深度学习技术的不断进步以及计算机硬件水平的提高，深度学习在许多领域中开始得到广泛应用。总的来说，深度学习技术已经成为当前最热门的研究方向之一，其在图像识别、自然语言处理、医疗、金融等领域都展现出了巨大的优势，并不断推动相关领域的进步和创新。未来，深度学习技术的应用前景十分广阔，备受关注和期待。</w:t>
      </w:r>
    </w:p>
    <w:p w14:paraId="7EB79C7D" w14:textId="77777777" w:rsidR="00AB6671" w:rsidRDefault="00AB6671" w:rsidP="00AB6671">
      <w:pPr>
        <w:pStyle w:val="3"/>
      </w:pPr>
      <w:r>
        <w:rPr>
          <w:rFonts w:hint="eastAsia"/>
        </w:rPr>
        <w:t xml:space="preserve"> </w:t>
      </w:r>
      <w:r>
        <w:rPr>
          <w:rFonts w:hint="eastAsia"/>
        </w:rPr>
        <w:t>深度学习的优势</w:t>
      </w:r>
    </w:p>
    <w:p w14:paraId="64FB6776" w14:textId="77777777" w:rsidR="00AB6671" w:rsidRDefault="00AB6671" w:rsidP="00F55501">
      <w:pPr>
        <w:numPr>
          <w:ilvl w:val="0"/>
          <w:numId w:val="5"/>
        </w:numPr>
        <w:ind w:left="420" w:hanging="420"/>
      </w:pPr>
      <w:r>
        <w:rPr>
          <w:rFonts w:hint="eastAsia"/>
        </w:rPr>
        <w:t>对大规模数据的处理能力：深度学习模型可以利用多层神经网络进行端到端的学习，从而对海量数据进行高效处理。相比传统机器学习算法，深度学习能够更好地挖掘数据中的潜在关系和模式，使得模型的准确性和可靠性更高。</w:t>
      </w:r>
    </w:p>
    <w:p w14:paraId="1BBD040B" w14:textId="77777777" w:rsidR="00AB6671" w:rsidRDefault="00AB6671" w:rsidP="00F55501">
      <w:pPr>
        <w:numPr>
          <w:ilvl w:val="0"/>
          <w:numId w:val="5"/>
        </w:numPr>
        <w:ind w:left="420" w:hanging="420"/>
      </w:pPr>
      <w:r>
        <w:rPr>
          <w:rFonts w:hint="eastAsia"/>
        </w:rPr>
        <w:t>自适应能力：深度学习模型可以自动调整自己的权重和参数，从而不需要手工进行特征工程或者选择数据集，简化了模型构建的流程。这种自适应能力也意味着深度学习模型具有更好的泛化能力，能够适应新的数据并保持良好的性能。</w:t>
      </w:r>
    </w:p>
    <w:p w14:paraId="3D50DC3C" w14:textId="77777777" w:rsidR="00AB6671" w:rsidRDefault="00AB6671" w:rsidP="00F55501">
      <w:pPr>
        <w:numPr>
          <w:ilvl w:val="0"/>
          <w:numId w:val="5"/>
        </w:numPr>
        <w:ind w:left="420" w:hanging="420"/>
      </w:pPr>
      <w:r>
        <w:rPr>
          <w:rFonts w:hint="eastAsia"/>
        </w:rPr>
        <w:t>可以处理多类型数据：深度学习可以应用于处理各种类型的数据，包括文本、图像、音频等。例如，在自然语言处理领域，深度学习可以通过</w:t>
      </w:r>
      <w:r>
        <w:rPr>
          <w:rFonts w:hint="eastAsia"/>
        </w:rPr>
        <w:t>RNN</w:t>
      </w:r>
      <w:r>
        <w:rPr>
          <w:rFonts w:hint="eastAsia"/>
        </w:rPr>
        <w:t>、</w:t>
      </w:r>
      <w:r>
        <w:rPr>
          <w:rFonts w:hint="eastAsia"/>
        </w:rPr>
        <w:t>LSTM</w:t>
      </w:r>
      <w:r>
        <w:rPr>
          <w:rFonts w:hint="eastAsia"/>
        </w:rPr>
        <w:t>和</w:t>
      </w:r>
      <w:r>
        <w:rPr>
          <w:rFonts w:hint="eastAsia"/>
        </w:rPr>
        <w:t>Transformer</w:t>
      </w:r>
      <w:r>
        <w:rPr>
          <w:rFonts w:hint="eastAsia"/>
        </w:rPr>
        <w:t>等模</w:t>
      </w:r>
      <w:r>
        <w:rPr>
          <w:rFonts w:hint="eastAsia"/>
        </w:rPr>
        <w:lastRenderedPageBreak/>
        <w:t>型来进行文本分类、情感分析、机器翻译等任务。在计算机视觉领域，深度学习可以利用卷积神经网络（</w:t>
      </w:r>
      <w:r>
        <w:rPr>
          <w:rFonts w:hint="eastAsia"/>
        </w:rPr>
        <w:t>CNN</w:t>
      </w:r>
      <w:r>
        <w:rPr>
          <w:rFonts w:hint="eastAsia"/>
        </w:rPr>
        <w:t>）来进行图像分类、目标检测和图像分割等任务。</w:t>
      </w:r>
    </w:p>
    <w:p w14:paraId="621DB326" w14:textId="77777777" w:rsidR="00AB6671" w:rsidRDefault="00AB6671" w:rsidP="00F55501">
      <w:pPr>
        <w:numPr>
          <w:ilvl w:val="0"/>
          <w:numId w:val="5"/>
        </w:numPr>
        <w:ind w:left="420" w:hanging="420"/>
      </w:pPr>
      <w:r>
        <w:rPr>
          <w:rFonts w:hint="eastAsia"/>
        </w:rPr>
        <w:t>高效性：深度学习具有高度并行的计算能力，能够利用</w:t>
      </w:r>
      <w:r>
        <w:rPr>
          <w:rFonts w:hint="eastAsia"/>
        </w:rPr>
        <w:t>GPU</w:t>
      </w:r>
      <w:r>
        <w:rPr>
          <w:rFonts w:hint="eastAsia"/>
        </w:rPr>
        <w:t>等现代硬件设备来加速训练过程，提高模型的效率。此外，深度学习在推理过程中也能够利用硬件设备进行加速，从而实现快速的响应。</w:t>
      </w:r>
    </w:p>
    <w:p w14:paraId="286EB257" w14:textId="77777777" w:rsidR="00AB6671" w:rsidRDefault="00AB6671" w:rsidP="00F55501">
      <w:pPr>
        <w:numPr>
          <w:ilvl w:val="0"/>
          <w:numId w:val="5"/>
        </w:numPr>
        <w:ind w:left="420" w:hanging="420"/>
      </w:pPr>
      <w:r>
        <w:rPr>
          <w:rFonts w:hint="eastAsia"/>
        </w:rPr>
        <w:t>可扩展性：深度学习可以通过增加层数和节点数来增强模型的表达能力，从而可以对更复杂的问题进行建模。例如，在自然语言处理领域，通过使用</w:t>
      </w:r>
      <w:r>
        <w:rPr>
          <w:rFonts w:hint="eastAsia"/>
        </w:rPr>
        <w:t>Transformer</w:t>
      </w:r>
      <w:r>
        <w:rPr>
          <w:rFonts w:hint="eastAsia"/>
        </w:rPr>
        <w:t>模型可以处理更长的文本序列；在计算机视觉领域，通过增加网络深度和宽度可以提高模型的性能，同时也带来了更多的计算和存储需求。</w:t>
      </w:r>
    </w:p>
    <w:p w14:paraId="39BC7EE9" w14:textId="77777777" w:rsidR="00AB6671" w:rsidRDefault="00AB6671" w:rsidP="00AB6671">
      <w:pPr>
        <w:pStyle w:val="3"/>
      </w:pPr>
      <w:r>
        <w:rPr>
          <w:rFonts w:hint="eastAsia"/>
        </w:rPr>
        <w:t xml:space="preserve"> </w:t>
      </w:r>
      <w:r>
        <w:rPr>
          <w:rFonts w:hint="eastAsia"/>
        </w:rPr>
        <w:t>深度学习的应用</w:t>
      </w:r>
    </w:p>
    <w:p w14:paraId="0F5D792E" w14:textId="77777777" w:rsidR="00AB6671" w:rsidRDefault="00AB6671" w:rsidP="00F55501">
      <w:pPr>
        <w:pStyle w:val="ad"/>
        <w:numPr>
          <w:ilvl w:val="0"/>
          <w:numId w:val="6"/>
        </w:numPr>
        <w:ind w:left="420" w:firstLineChars="0" w:hanging="420"/>
      </w:pPr>
      <w:r>
        <w:t>计算机视觉：深度学习模型在图像分类方面的应用已经非常成熟，能够识别出图像中的不同物体和场景。在目标检测方面，深度学习技术可以实现自动化的物体检测和跟踪，用于智能监控和自动驾驶等领域。在图像分割方面，深度学习可以将图像分成不同的区域，用于医学影像分析和无人机图像处理等应用。</w:t>
      </w:r>
    </w:p>
    <w:p w14:paraId="0FFE8699" w14:textId="77777777" w:rsidR="00AB6671" w:rsidRDefault="00AB6671" w:rsidP="00F55501">
      <w:pPr>
        <w:pStyle w:val="ad"/>
        <w:numPr>
          <w:ilvl w:val="0"/>
          <w:numId w:val="6"/>
        </w:numPr>
        <w:ind w:left="420" w:firstLineChars="0" w:hanging="420"/>
      </w:pPr>
      <w:r>
        <w:t>自然语言处理（</w:t>
      </w:r>
      <w:r>
        <w:t>NLP</w:t>
      </w:r>
      <w:r>
        <w:t>）：深度学习技术在文本分类方面的应用包括垃圾邮件过滤、新闻分类和情感分析等。在命名实体识别方面，深度学习可以自动地识别出文本中的人名、地名和组织名等实体。在机器翻译方面，深度学习可以将源语言的句子翻译成目标语言的句子，在多语种交流和跨国企业合作等领域有广泛应用。</w:t>
      </w:r>
    </w:p>
    <w:p w14:paraId="327E477E" w14:textId="77777777" w:rsidR="00AB6671" w:rsidRDefault="00AB6671" w:rsidP="00F55501">
      <w:pPr>
        <w:pStyle w:val="ad"/>
        <w:numPr>
          <w:ilvl w:val="0"/>
          <w:numId w:val="6"/>
        </w:numPr>
        <w:ind w:left="420" w:firstLineChars="0" w:hanging="420"/>
      </w:pPr>
      <w:r>
        <w:t>语音识别：深度学习技术在自动语音识别领域被广泛应用，能够将语音转换为文本。在说话人识别方面，深度学习可以识别说话人的身份和情感状态等信息。在语音合成方面，深度学习可以生成自然流畅的语音，用于智能客服和虚拟助手等应用。</w:t>
      </w:r>
    </w:p>
    <w:p w14:paraId="3189712F" w14:textId="77777777" w:rsidR="00AB6671" w:rsidRDefault="00AB6671" w:rsidP="00F55501">
      <w:pPr>
        <w:pStyle w:val="ad"/>
        <w:numPr>
          <w:ilvl w:val="0"/>
          <w:numId w:val="6"/>
        </w:numPr>
        <w:ind w:left="420" w:firstLineChars="0" w:hanging="420"/>
      </w:pPr>
      <w:r>
        <w:t>推荐系统：深度学习技术在推荐系统中被用于基于内容的推荐和协同过滤推荐。基于内容的推荐根据用户的历史行为和兴趣，推荐相关的商品或服务。协同过滤推荐则根据用户与其他用户的相似性，为用户推荐其他用户喜欢的商品或服务。</w:t>
      </w:r>
    </w:p>
    <w:p w14:paraId="00C7EBB3" w14:textId="77777777" w:rsidR="00AB6671" w:rsidRDefault="00AB6671" w:rsidP="00F55501">
      <w:pPr>
        <w:pStyle w:val="ad"/>
        <w:numPr>
          <w:ilvl w:val="0"/>
          <w:numId w:val="6"/>
        </w:numPr>
        <w:ind w:left="420" w:firstLineChars="0" w:hanging="420"/>
      </w:pPr>
      <w:r>
        <w:t>自动驾驶技术：深度学习技术在自动驾驶汽车中被用于对道路标记、障碍物和其他车辆的</w:t>
      </w:r>
      <w:r>
        <w:lastRenderedPageBreak/>
        <w:t>识别。通过深度学习模型的训练，自动驾驶汽车可以实现智能导航、自动避障和自动驾驶等功能，提高行车安全和驾驶效率。</w:t>
      </w:r>
    </w:p>
    <w:p w14:paraId="10A9DA6B" w14:textId="77777777" w:rsidR="00AB6671" w:rsidRDefault="00AB6671" w:rsidP="00F55501">
      <w:pPr>
        <w:pStyle w:val="ad"/>
        <w:numPr>
          <w:ilvl w:val="0"/>
          <w:numId w:val="6"/>
        </w:numPr>
        <w:ind w:left="420" w:firstLineChars="0" w:hanging="420"/>
      </w:pPr>
      <w:r>
        <w:t>医疗保健：深度学习技术在医学影像分析方面的应用包括肺癌筛查、脑部疾病检测和乳腺癌诊断等。在疾病诊断方面，深度学习可以自动分析患者的症状和体征，提供精准的诊断和治疗建议。在药物研发方面，深度学习可以帮助科学家快速地筛选出具有潜力的化合物，加速新药开发的过程。</w:t>
      </w:r>
    </w:p>
    <w:p w14:paraId="5F2CEAAD" w14:textId="77777777" w:rsidR="00AB6671" w:rsidRDefault="00AB6671" w:rsidP="00AB6671"/>
    <w:p w14:paraId="6642ACED" w14:textId="61288719" w:rsidR="00AB6671" w:rsidRDefault="00AB6671">
      <w:pPr>
        <w:widowControl/>
        <w:spacing w:line="240" w:lineRule="auto"/>
        <w:jc w:val="left"/>
      </w:pPr>
      <w:r>
        <w:br w:type="page"/>
      </w:r>
    </w:p>
    <w:p w14:paraId="275EABA6" w14:textId="77777777" w:rsidR="00AB6671" w:rsidRDefault="00AB6671" w:rsidP="00AB6671">
      <w:pPr>
        <w:pStyle w:val="1"/>
      </w:pPr>
      <w:r>
        <w:rPr>
          <w:rFonts w:hint="eastAsia"/>
        </w:rPr>
        <w:lastRenderedPageBreak/>
        <w:t>人工神经网络</w:t>
      </w:r>
    </w:p>
    <w:p w14:paraId="75EBB76C" w14:textId="77777777" w:rsidR="00AB6671" w:rsidRDefault="00AB6671" w:rsidP="00F55501">
      <w:pPr>
        <w:pStyle w:val="2"/>
        <w:numPr>
          <w:ilvl w:val="1"/>
          <w:numId w:val="7"/>
        </w:numPr>
        <w:ind w:left="578" w:hanging="578"/>
      </w:pPr>
      <w:r>
        <w:rPr>
          <w:rFonts w:hint="eastAsia"/>
        </w:rPr>
        <w:t>人工神经网络前世今生</w:t>
      </w:r>
    </w:p>
    <w:p w14:paraId="6EE8AC4F" w14:textId="77777777" w:rsidR="00AB6671" w:rsidRDefault="00AB6671" w:rsidP="00AB6671">
      <w:pPr>
        <w:ind w:firstLine="420"/>
      </w:pPr>
      <w:r>
        <w:rPr>
          <w:rFonts w:hint="eastAsia"/>
        </w:rPr>
        <w:t>1943</w:t>
      </w:r>
      <w:r>
        <w:rPr>
          <w:rFonts w:hint="eastAsia"/>
        </w:rPr>
        <w:t>年，神经生理学家沃伦·麦克洛克（</w:t>
      </w:r>
      <w:r>
        <w:rPr>
          <w:rFonts w:hint="eastAsia"/>
        </w:rPr>
        <w:t>McCulloch</w:t>
      </w:r>
      <w:r>
        <w:rPr>
          <w:rFonts w:hint="eastAsia"/>
        </w:rPr>
        <w:t>）和数学家沃尔特·皮茨（</w:t>
      </w:r>
      <w:r>
        <w:rPr>
          <w:rFonts w:hint="eastAsia"/>
        </w:rPr>
        <w:t>Pitts</w:t>
      </w:r>
      <w:r>
        <w:rPr>
          <w:rFonts w:hint="eastAsia"/>
        </w:rPr>
        <w:t>），发表了一篇开创性的论文《</w:t>
      </w:r>
      <w:r>
        <w:rPr>
          <w:rFonts w:ascii="等线" w:eastAsia="等线" w:hAnsi="等线" w:cs="等线" w:hint="eastAsia"/>
        </w:rPr>
        <w:t>A logical calculus of the ideas immanent in nervous activity</w:t>
      </w:r>
      <w:r>
        <w:rPr>
          <w:rFonts w:hint="eastAsia"/>
        </w:rPr>
        <w:t>》</w:t>
      </w:r>
      <w:r>
        <w:rPr>
          <w:rFonts w:hint="eastAsia"/>
          <w:vertAlign w:val="superscript"/>
        </w:rPr>
        <w:fldChar w:fldCharType="begin"/>
      </w:r>
      <w:r>
        <w:rPr>
          <w:rFonts w:hint="eastAsia"/>
          <w:vertAlign w:val="superscript"/>
        </w:rPr>
        <w:instrText xml:space="preserve"> REF _Ref14727 \r \h </w:instrText>
      </w:r>
      <w:r>
        <w:rPr>
          <w:rFonts w:hint="eastAsia"/>
          <w:vertAlign w:val="superscript"/>
        </w:rPr>
      </w:r>
      <w:r>
        <w:rPr>
          <w:rFonts w:hint="eastAsia"/>
          <w:vertAlign w:val="superscript"/>
        </w:rPr>
        <w:fldChar w:fldCharType="separate"/>
      </w:r>
      <w:r>
        <w:rPr>
          <w:rFonts w:hint="eastAsia"/>
          <w:vertAlign w:val="superscript"/>
        </w:rPr>
        <w:t>[1]</w:t>
      </w:r>
      <w:r>
        <w:rPr>
          <w:rFonts w:hint="eastAsia"/>
          <w:vertAlign w:val="superscript"/>
        </w:rPr>
        <w:fldChar w:fldCharType="end"/>
      </w:r>
      <w:r>
        <w:rPr>
          <w:rFonts w:hint="eastAsia"/>
        </w:rPr>
        <w:t>，提出了</w:t>
      </w:r>
      <w:r>
        <w:rPr>
          <w:rFonts w:hint="eastAsia"/>
        </w:rPr>
        <w:t>MP</w:t>
      </w:r>
      <w:r>
        <w:rPr>
          <w:rFonts w:hint="eastAsia"/>
        </w:rPr>
        <w:t>模型。</w:t>
      </w:r>
      <w:r>
        <w:rPr>
          <w:rFonts w:hint="eastAsia"/>
        </w:rPr>
        <w:t>MP</w:t>
      </w:r>
      <w:r>
        <w:rPr>
          <w:rFonts w:hint="eastAsia"/>
        </w:rPr>
        <w:t>模型是模仿神经元的结构和工作原理，构成出的一个基于神经网络的数学模型，描述了神经元的时间总和、阈值等特征。</w:t>
      </w:r>
      <w:r>
        <w:rPr>
          <w:rFonts w:hint="eastAsia"/>
        </w:rPr>
        <w:t>MP</w:t>
      </w:r>
      <w:r>
        <w:rPr>
          <w:rFonts w:hint="eastAsia"/>
        </w:rPr>
        <w:t>模型作为人工神经网络的起源，开创了人工神经网络的新时代，也奠定了神经网络的基础。</w:t>
      </w:r>
    </w:p>
    <w:p w14:paraId="6F273920" w14:textId="77777777" w:rsidR="00AB6671" w:rsidRDefault="00AB6671" w:rsidP="00AB6671">
      <w:pPr>
        <w:ind w:firstLine="420"/>
      </w:pPr>
      <w:r>
        <w:rPr>
          <w:rFonts w:hint="eastAsia"/>
          <w:noProof/>
        </w:rPr>
        <w:drawing>
          <wp:inline distT="0" distB="0" distL="114300" distR="114300" wp14:anchorId="2C06FAD5" wp14:editId="22D199B1">
            <wp:extent cx="5321935" cy="1906270"/>
            <wp:effectExtent l="0" t="0" r="12065" b="17780"/>
            <wp:docPr id="1" name="图片 1" descr="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MP"/>
                    <pic:cNvPicPr>
                      <a:picLocks noChangeAspect="1"/>
                    </pic:cNvPicPr>
                  </pic:nvPicPr>
                  <pic:blipFill>
                    <a:blip r:embed="rId8"/>
                    <a:stretch>
                      <a:fillRect/>
                    </a:stretch>
                  </pic:blipFill>
                  <pic:spPr>
                    <a:xfrm>
                      <a:off x="0" y="0"/>
                      <a:ext cx="5321935" cy="1906270"/>
                    </a:xfrm>
                    <a:prstGeom prst="rect">
                      <a:avLst/>
                    </a:prstGeom>
                  </pic:spPr>
                </pic:pic>
              </a:graphicData>
            </a:graphic>
          </wp:inline>
        </w:drawing>
      </w:r>
    </w:p>
    <w:p w14:paraId="4EC76627" w14:textId="77777777" w:rsidR="00AB6671" w:rsidRDefault="00AB6671" w:rsidP="00AB6671">
      <w:pPr>
        <w:ind w:left="1680" w:firstLineChars="400" w:firstLine="840"/>
      </w:pPr>
      <w:r>
        <w:rPr>
          <w:rFonts w:hint="eastAsia"/>
        </w:rPr>
        <w:t>图</w:t>
      </w:r>
      <w:r>
        <w:rPr>
          <w:rFonts w:hint="eastAsia"/>
        </w:rPr>
        <w:t xml:space="preserve">1   </w:t>
      </w:r>
      <w:r>
        <w:rPr>
          <w:rFonts w:hint="eastAsia"/>
        </w:rPr>
        <w:t>人类神经元结构和</w:t>
      </w:r>
      <w:r>
        <w:rPr>
          <w:rFonts w:hint="eastAsia"/>
        </w:rPr>
        <w:t>MP</w:t>
      </w:r>
      <w:r>
        <w:rPr>
          <w:rFonts w:hint="eastAsia"/>
        </w:rPr>
        <w:t>模型对比图</w:t>
      </w:r>
    </w:p>
    <w:p w14:paraId="52A6C4CD" w14:textId="77777777" w:rsidR="00AB6671" w:rsidRDefault="00AB6671" w:rsidP="00AB6671">
      <w:pPr>
        <w:ind w:firstLine="420"/>
      </w:pPr>
      <w:r>
        <w:rPr>
          <w:rFonts w:hint="eastAsia"/>
        </w:rPr>
        <w:t>1949</w:t>
      </w:r>
      <w:r>
        <w:rPr>
          <w:rFonts w:hint="eastAsia"/>
        </w:rPr>
        <w:t>年，加拿大著名心理学家唐纳德·赫布（</w:t>
      </w:r>
      <w:r>
        <w:rPr>
          <w:rFonts w:hint="eastAsia"/>
        </w:rPr>
        <w:t>Donald Olding Hebb</w:t>
      </w:r>
      <w:r>
        <w:rPr>
          <w:rFonts w:hint="eastAsia"/>
        </w:rPr>
        <w:t>）在《</w:t>
      </w:r>
      <w:r>
        <w:rPr>
          <w:rFonts w:hint="eastAsia"/>
        </w:rPr>
        <w:t>The Organization of Behavior</w:t>
      </w:r>
      <w:r>
        <w:rPr>
          <w:rFonts w:hint="eastAsia"/>
        </w:rPr>
        <w:t>》</w:t>
      </w:r>
      <w:r>
        <w:rPr>
          <w:rFonts w:hint="eastAsia"/>
          <w:vertAlign w:val="superscript"/>
        </w:rPr>
        <w:fldChar w:fldCharType="begin"/>
      </w:r>
      <w:r>
        <w:rPr>
          <w:rFonts w:hint="eastAsia"/>
          <w:vertAlign w:val="superscript"/>
        </w:rPr>
        <w:instrText xml:space="preserve"> REF _Ref14812 \r \h </w:instrText>
      </w:r>
      <w:r>
        <w:rPr>
          <w:rFonts w:hint="eastAsia"/>
          <w:vertAlign w:val="superscript"/>
        </w:rPr>
      </w:r>
      <w:r>
        <w:rPr>
          <w:rFonts w:hint="eastAsia"/>
          <w:vertAlign w:val="superscript"/>
        </w:rPr>
        <w:fldChar w:fldCharType="separate"/>
      </w:r>
      <w:r>
        <w:rPr>
          <w:rFonts w:hint="eastAsia"/>
          <w:vertAlign w:val="superscript"/>
        </w:rPr>
        <w:t>[2]</w:t>
      </w:r>
      <w:r>
        <w:rPr>
          <w:rFonts w:hint="eastAsia"/>
          <w:vertAlign w:val="superscript"/>
        </w:rPr>
        <w:fldChar w:fldCharType="end"/>
      </w:r>
      <w:r>
        <w:rPr>
          <w:rFonts w:hint="eastAsia"/>
        </w:rPr>
        <w:t>中提出了一种基于无监督学习的规则——赫布理论（</w:t>
      </w:r>
      <w:r>
        <w:rPr>
          <w:rFonts w:hint="eastAsia"/>
        </w:rPr>
        <w:t>Hebb Rule</w:t>
      </w:r>
      <w:r>
        <w:rPr>
          <w:rFonts w:hint="eastAsia"/>
        </w:rPr>
        <w:t>）。赫布理论模仿人类认知世界的过程建立一种“网路模型”，该模型针对训练集进行大量的训练并提取训练集的统计特征，然后按照样本的相似程度进行分类，把相互之间联系密切的样本分为一类，这样就把样本分成了若干类。赫布理论与条件反射机理一致，为之后的神经网络学习算法奠定了基础，具有重大的历史意义。</w:t>
      </w:r>
    </w:p>
    <w:p w14:paraId="62D8D61F" w14:textId="77777777" w:rsidR="00AB6671" w:rsidRDefault="00AB6671" w:rsidP="00AB6671">
      <w:pPr>
        <w:ind w:firstLine="420"/>
      </w:pPr>
      <w:r>
        <w:rPr>
          <w:rFonts w:hint="eastAsia"/>
        </w:rPr>
        <w:t>20</w:t>
      </w:r>
      <w:r>
        <w:rPr>
          <w:rFonts w:hint="eastAsia"/>
        </w:rPr>
        <w:t>世纪</w:t>
      </w:r>
      <w:r>
        <w:rPr>
          <w:rFonts w:hint="eastAsia"/>
        </w:rPr>
        <w:t>50</w:t>
      </w:r>
      <w:r>
        <w:rPr>
          <w:rFonts w:hint="eastAsia"/>
        </w:rPr>
        <w:t>年代末，美国心理学家弗兰克·罗森布拉特（</w:t>
      </w:r>
      <w:r>
        <w:rPr>
          <w:rFonts w:hint="eastAsia"/>
        </w:rPr>
        <w:t>Frank Rosenblatt</w:t>
      </w:r>
      <w:r>
        <w:rPr>
          <w:rFonts w:hint="eastAsia"/>
        </w:rPr>
        <w:t>）在康奈尔航空实验室发明了感知机，并于</w:t>
      </w:r>
      <w:r>
        <w:rPr>
          <w:rFonts w:hint="eastAsia"/>
        </w:rPr>
        <w:t>1958</w:t>
      </w:r>
      <w:r>
        <w:rPr>
          <w:rFonts w:hint="eastAsia"/>
        </w:rPr>
        <w:t>年首次在《</w:t>
      </w:r>
      <w:r>
        <w:rPr>
          <w:rFonts w:hint="eastAsia"/>
        </w:rPr>
        <w:t>The Perceptron: A Probabilistic Model for Information Storage and Organization in the Brain</w:t>
      </w:r>
      <w:r>
        <w:rPr>
          <w:rFonts w:hint="eastAsia"/>
        </w:rPr>
        <w:t>》</w:t>
      </w:r>
      <w:r>
        <w:rPr>
          <w:rFonts w:hint="eastAsia"/>
          <w:vertAlign w:val="superscript"/>
        </w:rPr>
        <w:fldChar w:fldCharType="begin"/>
      </w:r>
      <w:r>
        <w:rPr>
          <w:rFonts w:hint="eastAsia"/>
          <w:vertAlign w:val="superscript"/>
        </w:rPr>
        <w:instrText xml:space="preserve"> REF _Ref14891 \r \h </w:instrText>
      </w:r>
      <w:r>
        <w:rPr>
          <w:rFonts w:hint="eastAsia"/>
          <w:vertAlign w:val="superscript"/>
        </w:rPr>
      </w:r>
      <w:r>
        <w:rPr>
          <w:rFonts w:hint="eastAsia"/>
          <w:vertAlign w:val="superscript"/>
        </w:rPr>
        <w:fldChar w:fldCharType="separate"/>
      </w:r>
      <w:r>
        <w:rPr>
          <w:rFonts w:hint="eastAsia"/>
          <w:vertAlign w:val="superscript"/>
        </w:rPr>
        <w:t>[3]</w:t>
      </w:r>
      <w:r>
        <w:rPr>
          <w:rFonts w:hint="eastAsia"/>
          <w:vertAlign w:val="superscript"/>
        </w:rPr>
        <w:fldChar w:fldCharType="end"/>
      </w:r>
      <w:r>
        <w:rPr>
          <w:rFonts w:hint="eastAsia"/>
        </w:rPr>
        <w:t>中发表了相关成果，</w:t>
      </w:r>
      <w:r>
        <w:rPr>
          <w:rFonts w:hint="eastAsia"/>
        </w:rPr>
        <w:t>1962</w:t>
      </w:r>
      <w:r>
        <w:rPr>
          <w:rFonts w:hint="eastAsia"/>
        </w:rPr>
        <w:t>年，他又出版了《</w:t>
      </w:r>
      <w:r>
        <w:rPr>
          <w:rFonts w:hint="eastAsia"/>
        </w:rPr>
        <w:t xml:space="preserve">Principles of </w:t>
      </w:r>
      <w:proofErr w:type="spellStart"/>
      <w:r>
        <w:rPr>
          <w:rFonts w:hint="eastAsia"/>
        </w:rPr>
        <w:t>Neurodynamics</w:t>
      </w:r>
      <w:proofErr w:type="spellEnd"/>
      <w:r>
        <w:rPr>
          <w:rFonts w:hint="eastAsia"/>
        </w:rPr>
        <w:t xml:space="preserve">: </w:t>
      </w:r>
      <w:proofErr w:type="spellStart"/>
      <w:r>
        <w:rPr>
          <w:rFonts w:hint="eastAsia"/>
        </w:rPr>
        <w:t>Perceptrons</w:t>
      </w:r>
      <w:proofErr w:type="spellEnd"/>
      <w:r>
        <w:rPr>
          <w:rFonts w:hint="eastAsia"/>
        </w:rPr>
        <w:t xml:space="preserve"> and the theory of brain mechanisms</w:t>
      </w:r>
      <w:r>
        <w:rPr>
          <w:rFonts w:hint="eastAsia"/>
        </w:rPr>
        <w:t>》</w:t>
      </w:r>
      <w:r>
        <w:rPr>
          <w:rFonts w:hint="eastAsia"/>
          <w:vertAlign w:val="superscript"/>
        </w:rPr>
        <w:fldChar w:fldCharType="begin"/>
      </w:r>
      <w:r>
        <w:rPr>
          <w:rFonts w:hint="eastAsia"/>
          <w:vertAlign w:val="superscript"/>
        </w:rPr>
        <w:instrText xml:space="preserve"> REF _Ref14933 \r \h </w:instrText>
      </w:r>
      <w:r>
        <w:rPr>
          <w:rFonts w:hint="eastAsia"/>
          <w:vertAlign w:val="superscript"/>
        </w:rPr>
      </w:r>
      <w:r>
        <w:rPr>
          <w:rFonts w:hint="eastAsia"/>
          <w:vertAlign w:val="superscript"/>
        </w:rPr>
        <w:fldChar w:fldCharType="separate"/>
      </w:r>
      <w:r>
        <w:rPr>
          <w:rFonts w:hint="eastAsia"/>
          <w:vertAlign w:val="superscript"/>
        </w:rPr>
        <w:t>[4]</w:t>
      </w:r>
      <w:r>
        <w:rPr>
          <w:rFonts w:hint="eastAsia"/>
          <w:vertAlign w:val="superscript"/>
        </w:rPr>
        <w:fldChar w:fldCharType="end"/>
      </w:r>
      <w:r>
        <w:rPr>
          <w:rFonts w:hint="eastAsia"/>
        </w:rPr>
        <w:t>一书，</w:t>
      </w:r>
      <w:r>
        <w:rPr>
          <w:rFonts w:hint="eastAsia"/>
        </w:rPr>
        <w:lastRenderedPageBreak/>
        <w:t>向大众深入解释感知机的理论知识及背景假设。此书介绍了一些重要的概念及定理证明，例如感知机收敛定理。他被视为一种最简单形式的前馈神经网络，是一种二元线性分类器，它通过对训练集数据进行线性分类来实现模型的训练。感知器由两层神经元组成，包括输入层和输出层。每个神经元接收一组输入信号，并计算加权和，然后将其传递给激活函数。激活函数将加权和映射到输出值，从而实现了对输入数据的二分类。感知器学习过程中，将训练集的样本数据输入到感知器中，对模型的权重进行随机初始化，然后使用</w:t>
      </w:r>
      <w:proofErr w:type="gramStart"/>
      <w:r>
        <w:rPr>
          <w:rFonts w:hint="eastAsia"/>
        </w:rPr>
        <w:t>海布学习</w:t>
      </w:r>
      <w:proofErr w:type="gramEnd"/>
      <w:r>
        <w:rPr>
          <w:rFonts w:hint="eastAsia"/>
        </w:rPr>
        <w:t>规则对模型进行训练。在每次迭代中，感知器根据当前模型的输出结果与期望结果之间的差异来更新权重，并利用新的权重对下一批数据进行分类。这个过程将不断迭代，直至模型的性能达到预定的水平或者对所有训练集数据均能正确分类。感知</w:t>
      </w:r>
      <w:proofErr w:type="gramStart"/>
      <w:r>
        <w:rPr>
          <w:rFonts w:hint="eastAsia"/>
        </w:rPr>
        <w:t>器学习</w:t>
      </w:r>
      <w:proofErr w:type="gramEnd"/>
      <w:r>
        <w:rPr>
          <w:rFonts w:hint="eastAsia"/>
        </w:rPr>
        <w:t>算法是人工神经网络研究的重要里程碑，它为后来的神经网络模型提供了很多启示。虽然感知器模型非常简单并且只能解决线性可分问题，但是它打开了研究人员对于神经网络模型的探索和创造。随着研究的不断深入，基于感知器的神经网络模型被不断完善和拓展，逐渐实现了对更复杂问题的解决。</w:t>
      </w:r>
    </w:p>
    <w:p w14:paraId="339B4173" w14:textId="77777777" w:rsidR="00AB6671" w:rsidRDefault="00AB6671" w:rsidP="00AB6671">
      <w:pPr>
        <w:ind w:firstLine="420"/>
      </w:pPr>
      <w:r>
        <w:rPr>
          <w:rFonts w:hint="eastAsia"/>
        </w:rPr>
        <w:t>随着研究的深入，</w:t>
      </w:r>
      <w:r>
        <w:rPr>
          <w:rFonts w:hint="eastAsia"/>
        </w:rPr>
        <w:t>1969</w:t>
      </w:r>
      <w:r>
        <w:rPr>
          <w:rFonts w:hint="eastAsia"/>
        </w:rPr>
        <w:t>年，“</w:t>
      </w:r>
      <w:r>
        <w:rPr>
          <w:rFonts w:hint="eastAsia"/>
        </w:rPr>
        <w:t>AI</w:t>
      </w:r>
      <w:r>
        <w:rPr>
          <w:rFonts w:hint="eastAsia"/>
        </w:rPr>
        <w:t>之父”马文·李·明斯基（</w:t>
      </w:r>
      <w:r>
        <w:rPr>
          <w:rFonts w:hint="eastAsia"/>
        </w:rPr>
        <w:t>Marvin Lee Minsky</w:t>
      </w:r>
      <w:r>
        <w:rPr>
          <w:rFonts w:hint="eastAsia"/>
        </w:rPr>
        <w:t>）和西摩尔·派普特（</w:t>
      </w:r>
      <w:r>
        <w:rPr>
          <w:rFonts w:hint="eastAsia"/>
        </w:rPr>
        <w:t xml:space="preserve">Seymour Aubrey </w:t>
      </w:r>
      <w:proofErr w:type="spellStart"/>
      <w:r>
        <w:rPr>
          <w:rFonts w:hint="eastAsia"/>
        </w:rPr>
        <w:t>Papert</w:t>
      </w:r>
      <w:proofErr w:type="spellEnd"/>
      <w:r>
        <w:rPr>
          <w:rFonts w:hint="eastAsia"/>
        </w:rPr>
        <w:t>）在《</w:t>
      </w:r>
      <w:proofErr w:type="spellStart"/>
      <w:r>
        <w:rPr>
          <w:rFonts w:hint="eastAsia"/>
        </w:rPr>
        <w:t>Perceptrons</w:t>
      </w:r>
      <w:proofErr w:type="spellEnd"/>
      <w:r>
        <w:rPr>
          <w:rFonts w:hint="eastAsia"/>
        </w:rPr>
        <w:t>》书中证明了单层的感知机无法解决简单的异或（</w:t>
      </w:r>
      <w:r>
        <w:rPr>
          <w:rFonts w:hint="eastAsia"/>
        </w:rPr>
        <w:t>XOR</w:t>
      </w:r>
      <w:r>
        <w:rPr>
          <w:rFonts w:hint="eastAsia"/>
        </w:rPr>
        <w:t>）等线性不可分问题，但罗森布拉特和闵斯基及派普特等人在当时已经了解到多层神经网络能够解决线性不可分问题。</w:t>
      </w:r>
    </w:p>
    <w:p w14:paraId="662A989D" w14:textId="77777777" w:rsidR="00AB6671" w:rsidRDefault="00AB6671" w:rsidP="00AB6671">
      <w:pPr>
        <w:ind w:firstLine="420"/>
      </w:pPr>
      <w:r>
        <w:rPr>
          <w:rFonts w:hint="eastAsia"/>
        </w:rPr>
        <w:t>在</w:t>
      </w:r>
      <w:r>
        <w:rPr>
          <w:rFonts w:hint="eastAsia"/>
        </w:rPr>
        <w:t>20</w:t>
      </w:r>
      <w:r>
        <w:rPr>
          <w:rFonts w:hint="eastAsia"/>
        </w:rPr>
        <w:t>世纪</w:t>
      </w:r>
      <w:r>
        <w:rPr>
          <w:rFonts w:hint="eastAsia"/>
        </w:rPr>
        <w:t>80</w:t>
      </w:r>
      <w:r>
        <w:rPr>
          <w:rFonts w:hint="eastAsia"/>
        </w:rPr>
        <w:t>年代和</w:t>
      </w:r>
      <w:r>
        <w:rPr>
          <w:rFonts w:hint="eastAsia"/>
        </w:rPr>
        <w:t>90</w:t>
      </w:r>
      <w:r>
        <w:rPr>
          <w:rFonts w:hint="eastAsia"/>
        </w:rPr>
        <w:t>年代，随着计算机技术的不断发展和计算能力的增强，尤其是</w:t>
      </w:r>
      <w:r>
        <w:rPr>
          <w:rFonts w:hint="eastAsia"/>
        </w:rPr>
        <w:t>BP</w:t>
      </w:r>
      <w:r>
        <w:rPr>
          <w:rFonts w:hint="eastAsia"/>
        </w:rPr>
        <w:t>（</w:t>
      </w:r>
      <w:r>
        <w:rPr>
          <w:rFonts w:hint="eastAsia"/>
        </w:rPr>
        <w:t>Backpropagation</w:t>
      </w:r>
      <w:r>
        <w:rPr>
          <w:rFonts w:hint="eastAsia"/>
        </w:rPr>
        <w:t>）算法的提出和推广，人工神经网络得到了更广泛的应用，并取得了很多重要成果。例如，</w:t>
      </w:r>
      <w:proofErr w:type="spellStart"/>
      <w:r>
        <w:rPr>
          <w:rFonts w:hint="eastAsia"/>
        </w:rPr>
        <w:t>LeCun</w:t>
      </w:r>
      <w:proofErr w:type="spellEnd"/>
      <w:r>
        <w:rPr>
          <w:rFonts w:hint="eastAsia"/>
        </w:rPr>
        <w:t>等人在</w:t>
      </w:r>
      <w:r>
        <w:rPr>
          <w:rFonts w:hint="eastAsia"/>
        </w:rPr>
        <w:t>1989</w:t>
      </w:r>
      <w:r>
        <w:rPr>
          <w:rFonts w:hint="eastAsia"/>
        </w:rPr>
        <w:t>年提出的卷积神经网络（</w:t>
      </w:r>
      <w:r>
        <w:rPr>
          <w:rFonts w:hint="eastAsia"/>
        </w:rPr>
        <w:t>Convolutional Neural Network</w:t>
      </w:r>
      <w:r>
        <w:rPr>
          <w:rFonts w:hint="eastAsia"/>
        </w:rPr>
        <w:t>，简称</w:t>
      </w:r>
      <w:r>
        <w:rPr>
          <w:rFonts w:hint="eastAsia"/>
        </w:rPr>
        <w:t>CNN</w:t>
      </w:r>
      <w:r>
        <w:rPr>
          <w:rFonts w:hint="eastAsia"/>
        </w:rPr>
        <w:t>），用于图像识别领域；</w:t>
      </w:r>
      <w:r>
        <w:rPr>
          <w:rFonts w:hint="eastAsia"/>
        </w:rPr>
        <w:t>Hopfield</w:t>
      </w:r>
      <w:r>
        <w:rPr>
          <w:rFonts w:hint="eastAsia"/>
        </w:rPr>
        <w:t>等人在</w:t>
      </w:r>
      <w:r>
        <w:rPr>
          <w:rFonts w:hint="eastAsia"/>
        </w:rPr>
        <w:t>1982</w:t>
      </w:r>
      <w:r>
        <w:rPr>
          <w:rFonts w:hint="eastAsia"/>
        </w:rPr>
        <w:t>年提出的反馈神经网络（</w:t>
      </w:r>
      <w:r>
        <w:rPr>
          <w:rFonts w:hint="eastAsia"/>
        </w:rPr>
        <w:t>Recurrent Neural Network</w:t>
      </w:r>
      <w:r>
        <w:rPr>
          <w:rFonts w:hint="eastAsia"/>
        </w:rPr>
        <w:t>，简称</w:t>
      </w:r>
      <w:r>
        <w:rPr>
          <w:rFonts w:hint="eastAsia"/>
        </w:rPr>
        <w:t>RNN</w:t>
      </w:r>
      <w:r>
        <w:rPr>
          <w:rFonts w:hint="eastAsia"/>
        </w:rPr>
        <w:t>），用于时间序列数据预测和分类领域；以及</w:t>
      </w:r>
      <w:r>
        <w:rPr>
          <w:rFonts w:hint="eastAsia"/>
        </w:rPr>
        <w:t>Kohonen</w:t>
      </w:r>
      <w:r>
        <w:rPr>
          <w:rFonts w:hint="eastAsia"/>
        </w:rPr>
        <w:t>在</w:t>
      </w:r>
      <w:r>
        <w:rPr>
          <w:rFonts w:hint="eastAsia"/>
        </w:rPr>
        <w:t>1982</w:t>
      </w:r>
      <w:r>
        <w:rPr>
          <w:rFonts w:hint="eastAsia"/>
        </w:rPr>
        <w:t>年提出的自组织神经网络（</w:t>
      </w:r>
      <w:r>
        <w:rPr>
          <w:rFonts w:hint="eastAsia"/>
        </w:rPr>
        <w:t>Self-Organizing Map</w:t>
      </w:r>
      <w:r>
        <w:rPr>
          <w:rFonts w:hint="eastAsia"/>
        </w:rPr>
        <w:t>，简称</w:t>
      </w:r>
      <w:r>
        <w:rPr>
          <w:rFonts w:hint="eastAsia"/>
        </w:rPr>
        <w:t>SOM</w:t>
      </w:r>
      <w:r>
        <w:rPr>
          <w:rFonts w:hint="eastAsia"/>
        </w:rPr>
        <w:t>），用于无监督学习和聚类分析等领域。在结构方面的发展，除了各种不同的</w:t>
      </w:r>
      <w:r>
        <w:rPr>
          <w:rFonts w:hint="eastAsia"/>
        </w:rPr>
        <w:t>ANN</w:t>
      </w:r>
      <w:r>
        <w:rPr>
          <w:rFonts w:hint="eastAsia"/>
        </w:rPr>
        <w:t>模型之外，还有一些改进的结构被提出，如残差网络（</w:t>
      </w:r>
      <w:r>
        <w:rPr>
          <w:rFonts w:hint="eastAsia"/>
        </w:rPr>
        <w:t>Residual Network</w:t>
      </w:r>
      <w:r>
        <w:rPr>
          <w:rFonts w:hint="eastAsia"/>
        </w:rPr>
        <w:t>）、注意力机制（</w:t>
      </w:r>
      <w:r>
        <w:rPr>
          <w:rFonts w:hint="eastAsia"/>
        </w:rPr>
        <w:t>Attention Mechanism</w:t>
      </w:r>
      <w:r>
        <w:rPr>
          <w:rFonts w:hint="eastAsia"/>
        </w:rPr>
        <w:t>）、门控循环单元（</w:t>
      </w:r>
      <w:r>
        <w:rPr>
          <w:rFonts w:hint="eastAsia"/>
        </w:rPr>
        <w:t>Gated Recurrent Unit</w:t>
      </w:r>
      <w:r>
        <w:rPr>
          <w:rFonts w:hint="eastAsia"/>
        </w:rPr>
        <w:t>）等等。这些结构的引入使得</w:t>
      </w:r>
      <w:r>
        <w:rPr>
          <w:rFonts w:hint="eastAsia"/>
        </w:rPr>
        <w:t>ANN</w:t>
      </w:r>
      <w:r>
        <w:rPr>
          <w:rFonts w:hint="eastAsia"/>
        </w:rPr>
        <w:t>能够更好地处理长期依赖、重要信息筛选等问题。</w:t>
      </w:r>
    </w:p>
    <w:p w14:paraId="0B2DB5F3" w14:textId="77777777" w:rsidR="00AB6671" w:rsidRDefault="00AB6671" w:rsidP="00AB6671">
      <w:pPr>
        <w:ind w:firstLine="420"/>
      </w:pPr>
      <w:r>
        <w:rPr>
          <w:rFonts w:hint="eastAsia"/>
        </w:rPr>
        <w:lastRenderedPageBreak/>
        <w:t>总之，人工神经网络的前世今生经历了多个阶段的发展和演变，未来也会依托新技术和新思路，继续为各个领域的问题解决提供支持。随着</w:t>
      </w:r>
      <w:r>
        <w:rPr>
          <w:rFonts w:hint="eastAsia"/>
        </w:rPr>
        <w:t>GPU</w:t>
      </w:r>
      <w:r>
        <w:rPr>
          <w:rFonts w:hint="eastAsia"/>
        </w:rPr>
        <w:t>、</w:t>
      </w:r>
      <w:r>
        <w:rPr>
          <w:rFonts w:hint="eastAsia"/>
        </w:rPr>
        <w:t>TPU</w:t>
      </w:r>
      <w:r>
        <w:rPr>
          <w:rFonts w:hint="eastAsia"/>
        </w:rPr>
        <w:t>等深度学习加速器的出现，以及大数据、</w:t>
      </w:r>
      <w:proofErr w:type="gramStart"/>
      <w:r>
        <w:rPr>
          <w:rFonts w:hint="eastAsia"/>
        </w:rPr>
        <w:t>云计算</w:t>
      </w:r>
      <w:proofErr w:type="gramEnd"/>
      <w:r>
        <w:rPr>
          <w:rFonts w:hint="eastAsia"/>
        </w:rPr>
        <w:t>等科技的发展，</w:t>
      </w:r>
      <w:r>
        <w:rPr>
          <w:rFonts w:hint="eastAsia"/>
        </w:rPr>
        <w:t>ANN</w:t>
      </w:r>
      <w:r>
        <w:rPr>
          <w:rFonts w:hint="eastAsia"/>
        </w:rPr>
        <w:t>的应用范围也不断扩大。因此，未来</w:t>
      </w:r>
      <w:r>
        <w:rPr>
          <w:rFonts w:hint="eastAsia"/>
        </w:rPr>
        <w:t>ANN</w:t>
      </w:r>
      <w:r>
        <w:rPr>
          <w:rFonts w:hint="eastAsia"/>
        </w:rPr>
        <w:t>的发展还将受到计算机技术和硬件设备的进一步发展所影响。</w:t>
      </w:r>
    </w:p>
    <w:p w14:paraId="73A9E8DE" w14:textId="77777777" w:rsidR="00AB6671" w:rsidRDefault="00AB6671" w:rsidP="00F55501">
      <w:pPr>
        <w:pStyle w:val="2"/>
        <w:numPr>
          <w:ilvl w:val="1"/>
          <w:numId w:val="7"/>
        </w:numPr>
        <w:ind w:left="578" w:hanging="578"/>
      </w:pPr>
      <w:r>
        <w:rPr>
          <w:rFonts w:hint="eastAsia"/>
        </w:rPr>
        <w:t>背后的数学原理－万能逼近定理</w:t>
      </w:r>
    </w:p>
    <w:p w14:paraId="58577253" w14:textId="77777777" w:rsidR="00AB6671" w:rsidRDefault="00AB6671" w:rsidP="00AB6671">
      <w:pPr>
        <w:ind w:firstLine="420"/>
      </w:pPr>
      <w:r>
        <w:t>ANN</w:t>
      </w:r>
      <w:r>
        <w:t>的数学原理是基于神经元模型和神经网络结构，其中一个重要的数学定理就是万能逼近定理（</w:t>
      </w:r>
      <w:r>
        <w:t>Universal Approximation Theorem</w:t>
      </w:r>
      <w:r>
        <w:t>）。该定理表明，具有至少一层隐藏层的前馈神经网络可以用来任意</w:t>
      </w:r>
      <w:r>
        <w:rPr>
          <w:rFonts w:hint="eastAsia"/>
        </w:rPr>
        <w:t>精度的逼近</w:t>
      </w:r>
      <w:r>
        <w:t>任何连续函数。简单来说，只要给定足够多的神经元和合适的权重参数，</w:t>
      </w:r>
      <w:r>
        <w:t>ANN</w:t>
      </w:r>
      <w:r>
        <w:t>就能够拟合出任意复杂度的连续函数，这使得它成为解决各种非线性问题的有效工具之一。</w:t>
      </w:r>
    </w:p>
    <w:p w14:paraId="2DC9C6BA" w14:textId="77777777" w:rsidR="00AB6671" w:rsidRDefault="00AB6671" w:rsidP="00AB6671">
      <w:pPr>
        <w:ind w:firstLine="420"/>
      </w:pPr>
      <w:r>
        <w:rPr>
          <w:rFonts w:hint="eastAsia"/>
        </w:rPr>
        <w:t>在人工智能网络的数学理论中，万能逼近定理（</w:t>
      </w:r>
      <w:r>
        <w:rPr>
          <w:rFonts w:hint="eastAsia"/>
        </w:rPr>
        <w:t>Universal Approximation Theorem</w:t>
      </w:r>
      <w:r>
        <w:rPr>
          <w:rFonts w:hint="eastAsia"/>
        </w:rPr>
        <w:t>）指出人工神经网络近似任意函数的能力。通常此定理所指的神经网络为前馈神经网络，并且被近似的目标函数通常为输入输出都在欧几里得空间的连续函数。但亦有研究将此定理扩展至其他类型的神经网络，如卷积神经网络、放射状基底函数网络或其他特殊神经网络。</w:t>
      </w:r>
    </w:p>
    <w:p w14:paraId="30D9889D" w14:textId="77777777" w:rsidR="00AB6671" w:rsidRDefault="00AB6671" w:rsidP="00AB6671">
      <w:pPr>
        <w:ind w:firstLine="420"/>
      </w:pPr>
      <w:r>
        <w:t>在数学上，万能逼近定理可以通过以下形式进行表述：对于任意的连续函数</w:t>
      </w:r>
      <w:r>
        <w:rPr>
          <w:position w:val="-10"/>
        </w:rPr>
        <w:object w:dxaOrig="480" w:dyaOrig="320" w14:anchorId="21D490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6pt" o:ole="">
            <v:imagedata r:id="rId9" o:title=""/>
          </v:shape>
          <o:OLEObject Type="Embed" ProgID="Equation.KSEE3" ShapeID="_x0000_i1025" DrawAspect="Content" ObjectID="_1758201441" r:id="rId10"/>
        </w:object>
      </w:r>
      <w:r>
        <w:t>，任意给定的正实数</w:t>
      </w:r>
      <w:r>
        <w:rPr>
          <w:position w:val="-6"/>
        </w:rPr>
        <w:object w:dxaOrig="560" w:dyaOrig="279" w14:anchorId="72B534A8">
          <v:shape id="_x0000_i1026" type="#_x0000_t75" style="width:28pt;height:13.95pt" o:ole="">
            <v:imagedata r:id="rId11" o:title=""/>
          </v:shape>
          <o:OLEObject Type="Embed" ProgID="Equation.KSEE3" ShapeID="_x0000_i1026" DrawAspect="Content" ObjectID="_1758201442" r:id="rId12"/>
        </w:object>
      </w:r>
      <w:r>
        <w:t>和</w:t>
      </w:r>
      <w:r>
        <w:rPr>
          <w:position w:val="-6"/>
        </w:rPr>
        <w:object w:dxaOrig="580" w:dyaOrig="279" w14:anchorId="2CB1FE6E">
          <v:shape id="_x0000_i1027" type="#_x0000_t75" style="width:29pt;height:13.95pt" o:ole="">
            <v:imagedata r:id="rId13" o:title=""/>
          </v:shape>
          <o:OLEObject Type="Embed" ProgID="Equation.KSEE3" ShapeID="_x0000_i1027" DrawAspect="Content" ObjectID="_1758201443" r:id="rId14"/>
        </w:object>
      </w:r>
      <w:r>
        <w:t>，可以构造一个具有至少一层隐藏层的前馈神经网络</w:t>
      </w:r>
      <w:r>
        <w:rPr>
          <w:position w:val="-10"/>
        </w:rPr>
        <w:object w:dxaOrig="499" w:dyaOrig="320" w14:anchorId="437A7CEE">
          <v:shape id="_x0000_i1028" type="#_x0000_t75" style="width:24.95pt;height:16pt" o:ole="">
            <v:imagedata r:id="rId15" o:title=""/>
          </v:shape>
          <o:OLEObject Type="Embed" ProgID="Equation.KSEE3" ShapeID="_x0000_i1028" DrawAspect="Content" ObjectID="_1758201444" r:id="rId16"/>
        </w:object>
      </w:r>
      <w:r>
        <w:t>使得对所有</w:t>
      </w:r>
      <w:r>
        <w:rPr>
          <w:position w:val="-10"/>
        </w:rPr>
        <w:object w:dxaOrig="900" w:dyaOrig="320" w14:anchorId="4D178E6D">
          <v:shape id="_x0000_i1029" type="#_x0000_t75" style="width:45pt;height:16pt" o:ole="">
            <v:imagedata r:id="rId17" o:title=""/>
          </v:shape>
          <o:OLEObject Type="Embed" ProgID="Equation.KSEE3" ShapeID="_x0000_i1029" DrawAspect="Content" ObjectID="_1758201445" r:id="rId18"/>
        </w:object>
      </w:r>
      <w:r>
        <w:t>，都有</w:t>
      </w:r>
      <w:r>
        <w:rPr>
          <w:position w:val="-16"/>
        </w:rPr>
        <w:object w:dxaOrig="1520" w:dyaOrig="440" w14:anchorId="1BBFCEE1">
          <v:shape id="_x0000_i1030" type="#_x0000_t75" style="width:76pt;height:22pt" o:ole="">
            <v:imagedata r:id="rId19" o:title=""/>
          </v:shape>
          <o:OLEObject Type="Embed" ProgID="Equation.KSEE3" ShapeID="_x0000_i1030" DrawAspect="Content" ObjectID="_1758201446" r:id="rId20"/>
        </w:object>
      </w:r>
      <w:r>
        <w:t>，同时</w:t>
      </w:r>
      <w:r>
        <w:rPr>
          <w:position w:val="-14"/>
        </w:rPr>
        <w:object w:dxaOrig="900" w:dyaOrig="400" w14:anchorId="28705B11">
          <v:shape id="_x0000_i1031" type="#_x0000_t75" style="width:45pt;height:20pt" o:ole="">
            <v:imagedata r:id="rId21" o:title=""/>
          </v:shape>
          <o:OLEObject Type="Embed" ProgID="Equation.KSEE3" ShapeID="_x0000_i1031" DrawAspect="Content" ObjectID="_1758201447" r:id="rId22"/>
        </w:object>
      </w:r>
      <w:r>
        <w:t>。这里的</w:t>
      </w:r>
      <w:r>
        <w:rPr>
          <w:position w:val="-10"/>
        </w:rPr>
        <w:object w:dxaOrig="520" w:dyaOrig="320" w14:anchorId="79626008">
          <v:shape id="_x0000_i1032" type="#_x0000_t75" style="width:26pt;height:16pt" o:ole="">
            <v:imagedata r:id="rId23" o:title=""/>
          </v:shape>
          <o:OLEObject Type="Embed" ProgID="Equation.KSEE3" ShapeID="_x0000_i1032" DrawAspect="Content" ObjectID="_1758201448" r:id="rId24"/>
        </w:object>
      </w:r>
      <w:r>
        <w:t>表示函数定义域，</w:t>
      </w:r>
      <w:r>
        <w:rPr>
          <w:position w:val="-6"/>
        </w:rPr>
        <w:object w:dxaOrig="200" w:dyaOrig="220" w14:anchorId="4E0B1056">
          <v:shape id="_x0000_i1033" type="#_x0000_t75" style="width:10pt;height:11pt" o:ole="">
            <v:imagedata r:id="rId25" o:title=""/>
          </v:shape>
          <o:OLEObject Type="Embed" ProgID="Equation.KSEE3" ShapeID="_x0000_i1033" DrawAspect="Content" ObjectID="_1758201449" r:id="rId26"/>
        </w:object>
      </w:r>
      <w:r>
        <w:t>为误差限制，</w:t>
      </w:r>
      <w:r>
        <w:rPr>
          <w:position w:val="-6"/>
        </w:rPr>
        <w:object w:dxaOrig="220" w:dyaOrig="279" w14:anchorId="197E8FC8">
          <v:shape id="_x0000_i1034" type="#_x0000_t75" style="width:11pt;height:13.95pt" o:ole="">
            <v:imagedata r:id="rId27" o:title=""/>
          </v:shape>
          <o:OLEObject Type="Embed" ProgID="Equation.KSEE3" ShapeID="_x0000_i1034" DrawAspect="Content" ObjectID="_1758201450" r:id="rId28"/>
        </w:object>
      </w:r>
      <w:r>
        <w:t>为神经网络的输出范围限制。</w:t>
      </w:r>
    </w:p>
    <w:p w14:paraId="245ACDF9" w14:textId="77777777" w:rsidR="00AB6671" w:rsidRDefault="00AB6671" w:rsidP="00AB6671">
      <w:pPr>
        <w:ind w:firstLine="420"/>
      </w:pPr>
      <w:r>
        <w:t>该定理的证明较为复杂，需要借助泛函分析等数学工具。但从直观上来看，可以将</w:t>
      </w:r>
      <w:r>
        <w:t>ANN</w:t>
      </w:r>
      <w:r>
        <w:t>看作是一种灵活的非线性函数逼近器，具有优秀的万能逼近能力。如果我们将神经元看作是一种非线性变换，每个神经元对于输入的加权和通过一个激活函数得到输出，那么一层隐藏层就相当于将输入映射到一个高维空间中。多层网络可以看作是对这个高维空间进行进一步拟合和逼近，最终得到所需的输出。这种分层逼近的方式使得</w:t>
      </w:r>
      <w:r>
        <w:t>ANN</w:t>
      </w:r>
      <w:r>
        <w:t>能够处理各种复杂的非线性问题，并具有较好的泛化能力。</w:t>
      </w:r>
    </w:p>
    <w:p w14:paraId="4A9C8241" w14:textId="77777777" w:rsidR="00AB6671" w:rsidRDefault="00AB6671" w:rsidP="00AB6671">
      <w:pPr>
        <w:ind w:firstLine="420"/>
      </w:pPr>
      <w:r>
        <w:lastRenderedPageBreak/>
        <w:t>此外，万能逼近定理也提醒我们在使用</w:t>
      </w:r>
      <w:r>
        <w:t>ANN</w:t>
      </w:r>
      <w:r>
        <w:t>时需要注意过拟合问题。虽然</w:t>
      </w:r>
      <w:r>
        <w:t>ANN</w:t>
      </w:r>
      <w:r>
        <w:t>具有优秀的逼近能力，但如果模型过于复杂、数据量不足或训练方法不当，都可能导致过拟合现象。因此，在实际应用中需要结合具体情况进行模型设计和调参，以获得更好的性能表现。</w:t>
      </w:r>
    </w:p>
    <w:p w14:paraId="713DC550" w14:textId="77777777" w:rsidR="00AB6671" w:rsidRDefault="00AB6671" w:rsidP="00F55501">
      <w:pPr>
        <w:pStyle w:val="2"/>
        <w:numPr>
          <w:ilvl w:val="1"/>
          <w:numId w:val="7"/>
        </w:numPr>
        <w:ind w:left="578" w:hanging="578"/>
      </w:pPr>
      <w:r>
        <w:rPr>
          <w:rFonts w:hint="eastAsia"/>
        </w:rPr>
        <w:t>人工神经网络的问题</w:t>
      </w:r>
    </w:p>
    <w:p w14:paraId="69C775C3" w14:textId="77777777" w:rsidR="00AB6671" w:rsidRDefault="00AB6671" w:rsidP="00F55501">
      <w:pPr>
        <w:pStyle w:val="3"/>
        <w:numPr>
          <w:ilvl w:val="2"/>
          <w:numId w:val="7"/>
        </w:numPr>
      </w:pPr>
      <w:r>
        <w:rPr>
          <w:rFonts w:hint="eastAsia"/>
        </w:rPr>
        <w:t>为什么要深</w:t>
      </w:r>
    </w:p>
    <w:p w14:paraId="23FDA2AB" w14:textId="77777777" w:rsidR="00AB6671" w:rsidRDefault="00AB6671" w:rsidP="00AB6671">
      <w:pPr>
        <w:ind w:firstLine="420"/>
      </w:pPr>
      <w:r>
        <w:rPr>
          <w:rFonts w:hint="eastAsia"/>
        </w:rPr>
        <w:t>深度神经网络的深度是指神经网络层数的多少。在深度学习中，通常认为三层以上的神经网络才能被称为深度神经网络。普通的浅层神经网络通常无法学习到足够复杂的特征，而深度神经网络可以通过逐层组合和提炼数据特征来学习到更抽象、更高级别的特征。深度神经网络的引入对于机器学习的发展有着重要的意义。</w:t>
      </w:r>
    </w:p>
    <w:p w14:paraId="54563204" w14:textId="77777777" w:rsidR="00AB6671" w:rsidRDefault="00AB6671" w:rsidP="00AB6671">
      <w:pPr>
        <w:ind w:firstLine="420"/>
      </w:pPr>
      <w:r>
        <w:rPr>
          <w:rFonts w:hint="eastAsia"/>
        </w:rPr>
        <w:t>在深度学习领域，卷积神经网络（</w:t>
      </w:r>
      <w:r>
        <w:rPr>
          <w:rFonts w:hint="eastAsia"/>
        </w:rPr>
        <w:t>Convolutional Neural Networks</w:t>
      </w:r>
      <w:r>
        <w:rPr>
          <w:rFonts w:hint="eastAsia"/>
        </w:rPr>
        <w:t>，简称</w:t>
      </w:r>
      <w:r>
        <w:rPr>
          <w:rFonts w:hint="eastAsia"/>
        </w:rPr>
        <w:t>CNNs</w:t>
      </w:r>
      <w:r>
        <w:rPr>
          <w:rFonts w:hint="eastAsia"/>
        </w:rPr>
        <w:t>）和循环神经网络（</w:t>
      </w:r>
      <w:r>
        <w:rPr>
          <w:rFonts w:hint="eastAsia"/>
        </w:rPr>
        <w:t>Recurrent Neural Networks</w:t>
      </w:r>
      <w:r>
        <w:rPr>
          <w:rFonts w:hint="eastAsia"/>
        </w:rPr>
        <w:t>，简称</w:t>
      </w:r>
      <w:r>
        <w:rPr>
          <w:rFonts w:hint="eastAsia"/>
        </w:rPr>
        <w:t>RNNs</w:t>
      </w:r>
      <w:r>
        <w:rPr>
          <w:rFonts w:hint="eastAsia"/>
        </w:rPr>
        <w:t>）等都是典型的深度神经网络模型。其中，</w:t>
      </w:r>
      <w:r>
        <w:rPr>
          <w:rFonts w:hint="eastAsia"/>
        </w:rPr>
        <w:t>CNNs</w:t>
      </w:r>
      <w:r>
        <w:rPr>
          <w:rFonts w:hint="eastAsia"/>
        </w:rPr>
        <w:t>广泛应用于图像处理和计算机视觉领域，而</w:t>
      </w:r>
      <w:r>
        <w:rPr>
          <w:rFonts w:hint="eastAsia"/>
        </w:rPr>
        <w:t>RNNs</w:t>
      </w:r>
      <w:r>
        <w:rPr>
          <w:rFonts w:hint="eastAsia"/>
        </w:rPr>
        <w:t>则用于自然语言处理和语音识别领域。这些深度神经网络模型已经在各个领域中取得了极大的成功，比如图像分类、目标检测、自然语言处理、机器翻译、声音识别等。</w:t>
      </w:r>
    </w:p>
    <w:p w14:paraId="09C9B0A1" w14:textId="77777777" w:rsidR="00AB6671" w:rsidRDefault="00AB6671" w:rsidP="00AB6671">
      <w:pPr>
        <w:ind w:firstLine="420"/>
      </w:pPr>
      <w:r>
        <w:rPr>
          <w:rFonts w:hint="eastAsia"/>
        </w:rPr>
        <w:t>深度神经网络的深度还带来了一些优点。例如，通过多层非线性变换，网络可以逐渐减少特征维度，压缩数据表示，并过滤掉不重要的信息，从而有助于防止过拟合。此外，深度神经网络可以自动地学习到数据中的良好表示，并在训练过程中自动调整参数，从而得到更好的泛化能力。</w:t>
      </w:r>
    </w:p>
    <w:p w14:paraId="1989B68E" w14:textId="77777777" w:rsidR="00AB6671" w:rsidRDefault="00AB6671" w:rsidP="00AB6671">
      <w:pPr>
        <w:ind w:firstLine="420"/>
      </w:pPr>
      <w:r>
        <w:rPr>
          <w:rFonts w:hint="eastAsia"/>
        </w:rPr>
        <w:t>然而，在训练深度神经网络时也会面临一些挑战。例如，大型数据</w:t>
      </w:r>
      <w:proofErr w:type="gramStart"/>
      <w:r>
        <w:rPr>
          <w:rFonts w:hint="eastAsia"/>
        </w:rPr>
        <w:t>集需要</w:t>
      </w:r>
      <w:proofErr w:type="gramEnd"/>
      <w:r>
        <w:rPr>
          <w:rFonts w:hint="eastAsia"/>
        </w:rPr>
        <w:t>训练大量的参数，需要大量的计算资源和时间，增加了训练的复杂性和成本。此外，深度神经网络容易受到梯度消失或梯度爆炸等问题的影响，这些问题可能导致网络无法收敛或者收敛过慢。为了解决这些问题，有许多技术手段被提出，比如批量归一化（</w:t>
      </w:r>
      <w:r>
        <w:rPr>
          <w:rFonts w:hint="eastAsia"/>
        </w:rPr>
        <w:t>Batch Normalization</w:t>
      </w:r>
      <w:r>
        <w:rPr>
          <w:rFonts w:hint="eastAsia"/>
        </w:rPr>
        <w:t>）、参数初始化和激活函数的选择等。</w:t>
      </w:r>
    </w:p>
    <w:p w14:paraId="532D238D" w14:textId="77777777" w:rsidR="00AB6671" w:rsidRDefault="00AB6671" w:rsidP="00AB6671">
      <w:pPr>
        <w:ind w:firstLine="420"/>
      </w:pPr>
      <w:r>
        <w:rPr>
          <w:rFonts w:hint="eastAsia"/>
        </w:rPr>
        <w:t>总之，深度神经网络的深度是其成功和应用广泛的重要因素之一。随着深度学习技术的</w:t>
      </w:r>
      <w:r>
        <w:rPr>
          <w:rFonts w:hint="eastAsia"/>
        </w:rPr>
        <w:lastRenderedPageBreak/>
        <w:t>不断发展和硬件性能的提升，深度神经网络将在更多的领域中发挥作用，并推动各行业智能化转型的进程。</w:t>
      </w:r>
    </w:p>
    <w:p w14:paraId="05B9BA62" w14:textId="77777777" w:rsidR="00AB6671" w:rsidRDefault="00AB6671" w:rsidP="00F55501">
      <w:pPr>
        <w:pStyle w:val="3"/>
        <w:numPr>
          <w:ilvl w:val="2"/>
          <w:numId w:val="7"/>
        </w:numPr>
        <w:rPr>
          <w:rFonts w:eastAsia="宋体"/>
        </w:rPr>
      </w:pPr>
      <w:r>
        <w:rPr>
          <w:rFonts w:hint="eastAsia"/>
        </w:rPr>
        <w:t>其他问题</w:t>
      </w:r>
    </w:p>
    <w:p w14:paraId="412FF321" w14:textId="77777777" w:rsidR="00AB6671" w:rsidRDefault="00AB6671" w:rsidP="00AB6671">
      <w:pPr>
        <w:ind w:firstLine="420"/>
      </w:pPr>
      <w:r>
        <w:rPr>
          <w:rFonts w:hint="eastAsia"/>
        </w:rPr>
        <w:t>在人工神经网络领域，除了深度的问题以外，还存在着其他的问题，例如：</w:t>
      </w:r>
    </w:p>
    <w:p w14:paraId="678F154C" w14:textId="77777777" w:rsidR="00AB6671" w:rsidRDefault="00AB6671" w:rsidP="00F55501">
      <w:pPr>
        <w:numPr>
          <w:ilvl w:val="0"/>
          <w:numId w:val="8"/>
        </w:numPr>
        <w:ind w:left="420" w:hanging="420"/>
      </w:pPr>
      <w:r>
        <w:t>数据不平衡：在实际应用中，由于数据来源的限制，训练集中某些类别的样本数量可能远远多于其他类别。这种情况下，网络容易出现偏差，不能很好地对少数类别进行分类或识别。</w:t>
      </w:r>
    </w:p>
    <w:p w14:paraId="7730FC6B" w14:textId="77777777" w:rsidR="00AB6671" w:rsidRDefault="00AB6671" w:rsidP="00F55501">
      <w:pPr>
        <w:numPr>
          <w:ilvl w:val="0"/>
          <w:numId w:val="8"/>
        </w:numPr>
        <w:ind w:left="420" w:hanging="420"/>
      </w:pPr>
      <w:r>
        <w:t>过拟合和欠拟合：过拟合是指模型过分学习了训练数据中的噪声和随机性，导致在测试集上表现不佳；而欠拟合则是指模型不能很好地拟合训练数据，导致在训练集和测试集上都表现不佳。解决过拟合和欠拟合的方法包括增加训练数据、使用正则化技术、调整网络结构等。梯度消失和梯度爆炸：在反向传播算法中，梯度信号会随着网络层数的增加逐渐变小或变大，导致训练困难或无法收敛。为了解决这个问题，可以使用更好的权重初始化方法、</w:t>
      </w:r>
      <w:r>
        <w:t>Batch Normalization</w:t>
      </w:r>
      <w:r>
        <w:t>或者梯度裁剪等方法。</w:t>
      </w:r>
    </w:p>
    <w:p w14:paraId="2D507FB8" w14:textId="77777777" w:rsidR="00AB6671" w:rsidRDefault="00AB6671" w:rsidP="00F55501">
      <w:pPr>
        <w:numPr>
          <w:ilvl w:val="0"/>
          <w:numId w:val="8"/>
        </w:numPr>
        <w:ind w:left="420" w:hanging="420"/>
      </w:pPr>
      <w:r>
        <w:t>训练困难：由于网络的复杂性和参数数量，训练深度神经网络需要大量的计算资源和时间，同时也容易被卡在局部最优解中。为了加速训练过程，可以使用分布式训练、</w:t>
      </w:r>
      <w:r>
        <w:t>GPU</w:t>
      </w:r>
      <w:r>
        <w:t>或</w:t>
      </w:r>
      <w:r>
        <w:t>TPU</w:t>
      </w:r>
      <w:r>
        <w:t>加速、模型剪枝等方法。</w:t>
      </w:r>
    </w:p>
    <w:p w14:paraId="04409096" w14:textId="77777777" w:rsidR="00AB6671" w:rsidRDefault="00AB6671" w:rsidP="00F55501">
      <w:pPr>
        <w:numPr>
          <w:ilvl w:val="0"/>
          <w:numId w:val="8"/>
        </w:numPr>
        <w:ind w:left="420" w:hanging="420"/>
      </w:pPr>
      <w:r>
        <w:t>对抗攻击：人工神经网络在输入数据中存在一定的鲁棒性问题，即对于微小的扰动或人为干扰，可能导致网络输出结果发生巨大变化，这种情况称为对抗样本。为了提高网络的鲁棒性，可以采用对抗训练等方法。</w:t>
      </w:r>
    </w:p>
    <w:p w14:paraId="3BF77CB2" w14:textId="77777777" w:rsidR="00AB6671" w:rsidRDefault="00AB6671" w:rsidP="00F55501">
      <w:pPr>
        <w:numPr>
          <w:ilvl w:val="0"/>
          <w:numId w:val="8"/>
        </w:numPr>
        <w:ind w:left="420" w:hanging="420"/>
      </w:pPr>
      <w:r>
        <w:t>可解释性：深度神经网络由于其黑盒特性，其内部的运行机制难以理解，且无法提供对某个输出结果的解释或解决方案。因此，在某些应用场景中，需要对网络进行可解释性分析，以便更好地理解网络的工作原理。</w:t>
      </w:r>
    </w:p>
    <w:p w14:paraId="207786F7" w14:textId="77777777" w:rsidR="00AB6671" w:rsidRDefault="00AB6671" w:rsidP="00AB6671">
      <w:pPr>
        <w:ind w:firstLine="420"/>
      </w:pPr>
      <w:r>
        <w:rPr>
          <w:rFonts w:hint="eastAsia"/>
        </w:rPr>
        <w:t>虽然在实际应用中还存在着一些挑战和问题，但是随着技术的发展，我们可以采取多种措施进行解决和优化，包括数据预处理、模型优化、梯度裁剪、训练技巧、鲁棒性提升以及可解释性分析等方面。根据具体应用场景和实践情况选择最合适的方法和技术手段，并在持</w:t>
      </w:r>
      <w:r>
        <w:rPr>
          <w:rFonts w:hint="eastAsia"/>
        </w:rPr>
        <w:lastRenderedPageBreak/>
        <w:t>续不断地进行改进和迭代，提高模型的性能和稳定性。</w:t>
      </w:r>
    </w:p>
    <w:p w14:paraId="24818474" w14:textId="77777777" w:rsidR="00AB6671" w:rsidRDefault="00AB6671" w:rsidP="00F55501">
      <w:pPr>
        <w:pStyle w:val="2"/>
        <w:numPr>
          <w:ilvl w:val="1"/>
          <w:numId w:val="7"/>
        </w:numPr>
        <w:ind w:left="578" w:hanging="578"/>
      </w:pPr>
      <w:r>
        <w:rPr>
          <w:rFonts w:hint="eastAsia"/>
        </w:rPr>
        <w:t>参考文献</w:t>
      </w:r>
    </w:p>
    <w:p w14:paraId="17C31E00" w14:textId="77777777" w:rsidR="00AB6671" w:rsidRDefault="00AB6671" w:rsidP="00F55501">
      <w:pPr>
        <w:numPr>
          <w:ilvl w:val="0"/>
          <w:numId w:val="9"/>
        </w:numPr>
        <w:rPr>
          <w:rFonts w:ascii="等线" w:eastAsia="等线" w:hAnsi="等线" w:cs="等线"/>
        </w:rPr>
      </w:pPr>
      <w:bookmarkStart w:id="0" w:name="_Ref14727"/>
      <w:r>
        <w:rPr>
          <w:rFonts w:ascii="等线" w:eastAsia="等线" w:hAnsi="等线" w:cs="等线" w:hint="eastAsia"/>
        </w:rPr>
        <w:t xml:space="preserve">McCulloch, W.S., Pitts, W (1943). A logical calculus of the ideas immanent in nervous activity. Bulletin of Mathematical Biophysics 5, 115–133 </w:t>
      </w:r>
      <w:bookmarkEnd w:id="0"/>
    </w:p>
    <w:p w14:paraId="3362A0E5" w14:textId="77777777" w:rsidR="00AB6671" w:rsidRDefault="00AB6671" w:rsidP="00F55501">
      <w:pPr>
        <w:numPr>
          <w:ilvl w:val="0"/>
          <w:numId w:val="9"/>
        </w:numPr>
        <w:rPr>
          <w:rFonts w:ascii="等线" w:eastAsia="等线" w:hAnsi="等线" w:cs="等线"/>
        </w:rPr>
      </w:pPr>
      <w:bookmarkStart w:id="1" w:name="_Ref14812"/>
      <w:r>
        <w:rPr>
          <w:rFonts w:ascii="等线" w:eastAsia="等线" w:hAnsi="等线" w:cs="等线" w:hint="eastAsia"/>
        </w:rPr>
        <w:t>Donald Hebb (1949) The Organization of Behavior: A Neuropsychological Theory</w:t>
      </w:r>
      <w:bookmarkEnd w:id="1"/>
    </w:p>
    <w:p w14:paraId="69C34230" w14:textId="77777777" w:rsidR="00AB6671" w:rsidRDefault="00AB6671" w:rsidP="00F55501">
      <w:pPr>
        <w:numPr>
          <w:ilvl w:val="0"/>
          <w:numId w:val="9"/>
        </w:numPr>
        <w:rPr>
          <w:rFonts w:ascii="等线" w:eastAsia="等线" w:hAnsi="等线" w:cs="等线"/>
        </w:rPr>
      </w:pPr>
      <w:bookmarkStart w:id="2" w:name="_Ref14891"/>
      <w:r>
        <w:rPr>
          <w:rFonts w:ascii="等线" w:eastAsia="等线" w:hAnsi="等线" w:cs="等线" w:hint="eastAsia"/>
        </w:rPr>
        <w:t>Rosenblatt, F. (1958). The perceptron: A probabilistic model for information storage and organization in the brain. Psychological Review, 65(6), 386–408.</w:t>
      </w:r>
      <w:bookmarkEnd w:id="2"/>
    </w:p>
    <w:p w14:paraId="02CF12D8" w14:textId="77777777" w:rsidR="00AB6671" w:rsidRDefault="00AB6671" w:rsidP="00F55501">
      <w:pPr>
        <w:numPr>
          <w:ilvl w:val="0"/>
          <w:numId w:val="9"/>
        </w:numPr>
        <w:rPr>
          <w:rFonts w:ascii="等线" w:eastAsia="等线" w:hAnsi="等线" w:cs="等线"/>
        </w:rPr>
      </w:pPr>
      <w:bookmarkStart w:id="3" w:name="_Ref14933"/>
      <w:r>
        <w:rPr>
          <w:rFonts w:ascii="等线" w:eastAsia="等线" w:hAnsi="等线" w:cs="等线" w:hint="eastAsia"/>
        </w:rPr>
        <w:t xml:space="preserve">Rosenblatt, Frank. x. Principles of </w:t>
      </w:r>
      <w:proofErr w:type="spellStart"/>
      <w:r>
        <w:rPr>
          <w:rFonts w:ascii="等线" w:eastAsia="等线" w:hAnsi="等线" w:cs="等线" w:hint="eastAsia"/>
        </w:rPr>
        <w:t>Neurodynamics</w:t>
      </w:r>
      <w:proofErr w:type="spellEnd"/>
      <w:r>
        <w:rPr>
          <w:rFonts w:ascii="等线" w:eastAsia="等线" w:hAnsi="等线" w:cs="等线" w:hint="eastAsia"/>
        </w:rPr>
        <w:t xml:space="preserve">: </w:t>
      </w:r>
      <w:proofErr w:type="spellStart"/>
      <w:r>
        <w:rPr>
          <w:rFonts w:ascii="等线" w:eastAsia="等线" w:hAnsi="等线" w:cs="等线" w:hint="eastAsia"/>
        </w:rPr>
        <w:t>Perceptrons</w:t>
      </w:r>
      <w:proofErr w:type="spellEnd"/>
      <w:r>
        <w:rPr>
          <w:rFonts w:ascii="等线" w:eastAsia="等线" w:hAnsi="等线" w:cs="等线" w:hint="eastAsia"/>
        </w:rPr>
        <w:t xml:space="preserve"> and the Theory of Brain Mechanisms. Spartan Books, Washington DC, 1961</w:t>
      </w:r>
      <w:bookmarkEnd w:id="3"/>
    </w:p>
    <w:p w14:paraId="5D128F0E" w14:textId="77777777" w:rsidR="00AB6671" w:rsidRDefault="00AB6671" w:rsidP="00AB6671">
      <w:pPr>
        <w:ind w:firstLine="420"/>
      </w:pPr>
    </w:p>
    <w:p w14:paraId="6AD3A4E5" w14:textId="369A89AC" w:rsidR="00AB6671" w:rsidRDefault="00AB6671">
      <w:pPr>
        <w:widowControl/>
        <w:spacing w:line="240" w:lineRule="auto"/>
        <w:jc w:val="left"/>
      </w:pPr>
      <w:r>
        <w:br w:type="page"/>
      </w:r>
    </w:p>
    <w:p w14:paraId="4777EE67" w14:textId="77777777" w:rsidR="00AB6671" w:rsidRPr="00E2797F" w:rsidRDefault="00AB6671" w:rsidP="00AB6671">
      <w:pPr>
        <w:pStyle w:val="1"/>
        <w:spacing w:before="156" w:after="156"/>
      </w:pPr>
      <w:r>
        <w:rPr>
          <w:rFonts w:hint="eastAsia"/>
        </w:rPr>
        <w:lastRenderedPageBreak/>
        <w:t>卷积神经网络</w:t>
      </w:r>
    </w:p>
    <w:p w14:paraId="5F01BC7C" w14:textId="77777777" w:rsidR="00AB6671" w:rsidRDefault="00AB6671" w:rsidP="00AB6671">
      <w:pPr>
        <w:pStyle w:val="2"/>
        <w:spacing w:before="156" w:after="156"/>
      </w:pPr>
      <w:r>
        <w:rPr>
          <w:rFonts w:hint="eastAsia"/>
        </w:rPr>
        <w:t>从边缘特征信息聊起</w:t>
      </w:r>
    </w:p>
    <w:p w14:paraId="60A8BD6F" w14:textId="77777777" w:rsidR="00AB6671" w:rsidRDefault="00AB6671" w:rsidP="00AB6671">
      <w:r>
        <w:rPr>
          <w:rFonts w:hint="eastAsia"/>
        </w:rPr>
        <w:t>在深度学习中，卷积神经网络（</w:t>
      </w:r>
      <w:r>
        <w:t>Convolutional Neural Network</w:t>
      </w:r>
      <w:r>
        <w:t>，</w:t>
      </w:r>
      <w:r>
        <w:t>CNN</w:t>
      </w:r>
      <w:r>
        <w:t>）被广泛应用于图像识别和计算机视觉任务。在介绍</w:t>
      </w:r>
      <w:r>
        <w:t>CNN</w:t>
      </w:r>
      <w:r>
        <w:t>之前，我们先来了解一下</w:t>
      </w:r>
      <w:r>
        <w:rPr>
          <w:rFonts w:hint="eastAsia"/>
        </w:rPr>
        <w:t>计算机视觉</w:t>
      </w:r>
      <w:r>
        <w:t>中的</w:t>
      </w:r>
      <w:r>
        <w:rPr>
          <w:rFonts w:hint="eastAsia"/>
        </w:rPr>
        <w:t>图像</w:t>
      </w:r>
      <w:r>
        <w:t>边缘特征。</w:t>
      </w:r>
    </w:p>
    <w:p w14:paraId="447823BD" w14:textId="77777777" w:rsidR="00AB6671" w:rsidRDefault="00AB6671" w:rsidP="00AB6671">
      <w:r>
        <w:rPr>
          <w:rFonts w:hint="eastAsia"/>
        </w:rPr>
        <w:t>边缘特征是图像中重要的视觉特征之一。它们表示了图像中物体边界的位置和形状。通过检测图像中的边缘，我们可以获取关键的形状信息，从而实现图像的分割、识别和分析等任务。</w:t>
      </w:r>
    </w:p>
    <w:p w14:paraId="4FFFF063" w14:textId="77777777" w:rsidR="00AB6671" w:rsidRPr="00EB3134" w:rsidRDefault="00AB6671" w:rsidP="00AB6671">
      <w:pPr>
        <w:rPr>
          <w:rFonts w:eastAsiaTheme="minorEastAsia"/>
        </w:rPr>
      </w:pPr>
      <w:r>
        <w:rPr>
          <w:rFonts w:hint="eastAsia"/>
        </w:rPr>
        <w:t>在</w:t>
      </w:r>
      <w:r>
        <w:t>CNN</w:t>
      </w:r>
      <w:r>
        <w:t>中，</w:t>
      </w:r>
      <w:proofErr w:type="gramStart"/>
      <w:r>
        <w:rPr>
          <w:rFonts w:hint="eastAsia"/>
        </w:rPr>
        <w:t>最</w:t>
      </w:r>
      <w:proofErr w:type="gramEnd"/>
      <w:r>
        <w:rPr>
          <w:rFonts w:hint="eastAsia"/>
        </w:rPr>
        <w:t>核心的操作是卷积操作。使用卷积操作，可以提取图像的边缘特征。</w:t>
      </w:r>
    </w:p>
    <w:p w14:paraId="28B5E0EE" w14:textId="77777777" w:rsidR="00AB6671" w:rsidRDefault="00AB6671" w:rsidP="00AB6671">
      <w:r>
        <w:rPr>
          <w:rFonts w:hint="eastAsia"/>
        </w:rPr>
        <w:t>图</w:t>
      </w:r>
      <w:r>
        <w:rPr>
          <w:rFonts w:hint="eastAsia"/>
        </w:rPr>
        <w:t>3</w:t>
      </w:r>
      <w:r>
        <w:t>-1</w:t>
      </w:r>
      <w:r>
        <w:rPr>
          <w:rFonts w:hint="eastAsia"/>
        </w:rPr>
        <w:t>展示了对图片提取边缘特征的结果。</w:t>
      </w:r>
    </w:p>
    <w:p w14:paraId="6482D191" w14:textId="77777777" w:rsidR="00AB6671" w:rsidRDefault="00AB6671" w:rsidP="00AB6671">
      <w:pPr>
        <w:keepNext/>
        <w:jc w:val="center"/>
      </w:pPr>
      <w:r>
        <w:rPr>
          <w:rFonts w:hint="eastAsia"/>
          <w:noProof/>
        </w:rPr>
        <w:drawing>
          <wp:inline distT="0" distB="0" distL="0" distR="0" wp14:anchorId="5B5B1039" wp14:editId="4F8A36DE">
            <wp:extent cx="3895352" cy="947930"/>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95352" cy="947930"/>
                    </a:xfrm>
                    <a:prstGeom prst="rect">
                      <a:avLst/>
                    </a:prstGeom>
                  </pic:spPr>
                </pic:pic>
              </a:graphicData>
            </a:graphic>
          </wp:inline>
        </w:drawing>
      </w:r>
    </w:p>
    <w:p w14:paraId="09AE8FFB"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p>
    <w:p w14:paraId="08D63DAB" w14:textId="77777777" w:rsidR="00AB6671" w:rsidRPr="00FB42FE" w:rsidRDefault="00AB6671" w:rsidP="00AB6671">
      <w:r>
        <w:rPr>
          <w:rFonts w:hint="eastAsia"/>
        </w:rPr>
        <w:t>下一节中，我们将详细介绍卷积操作的原理和步骤，并探讨卷积操作如何提取图像的边缘特征。</w:t>
      </w:r>
    </w:p>
    <w:p w14:paraId="1E08866A" w14:textId="77777777" w:rsidR="00AB6671" w:rsidRDefault="00AB6671" w:rsidP="00AB6671">
      <w:pPr>
        <w:pStyle w:val="2"/>
        <w:spacing w:before="156" w:after="156"/>
      </w:pPr>
      <w:r>
        <w:rPr>
          <w:rFonts w:hint="eastAsia"/>
        </w:rPr>
        <w:t>什么是卷积</w:t>
      </w:r>
    </w:p>
    <w:p w14:paraId="48195A50" w14:textId="77777777" w:rsidR="00AB6671" w:rsidRPr="00B7331E" w:rsidRDefault="00AB6671" w:rsidP="00AB6671">
      <w:pPr>
        <w:pStyle w:val="3"/>
      </w:pPr>
      <w:r>
        <w:rPr>
          <w:rFonts w:hint="eastAsia"/>
        </w:rPr>
        <w:t>图解卷积运算</w:t>
      </w:r>
    </w:p>
    <w:p w14:paraId="0FAA85AF" w14:textId="77777777" w:rsidR="00AB6671" w:rsidRDefault="00AB6671" w:rsidP="00AB6671">
      <w:r>
        <w:rPr>
          <w:rFonts w:hint="eastAsia"/>
        </w:rPr>
        <w:t>为了直观地理解卷积运算，让我们通过这个例子来感受一下卷积运算是怎样进行的。</w:t>
      </w:r>
    </w:p>
    <w:p w14:paraId="1BD73D27" w14:textId="77777777" w:rsidR="00AB6671" w:rsidRDefault="00AB6671" w:rsidP="00AB6671">
      <w:pPr>
        <w:keepNext/>
        <w:jc w:val="center"/>
      </w:pPr>
      <w:r w:rsidRPr="002827A0">
        <w:rPr>
          <w:noProof/>
        </w:rPr>
        <w:drawing>
          <wp:inline distT="0" distB="0" distL="0" distR="0" wp14:anchorId="0467CC87" wp14:editId="1D1DFD69">
            <wp:extent cx="3826266" cy="950181"/>
            <wp:effectExtent l="0" t="0" r="3175" b="0"/>
            <wp:docPr id="25" name="图片 24">
              <a:extLst xmlns:a="http://schemas.openxmlformats.org/drawingml/2006/main">
                <a:ext uri="{FF2B5EF4-FFF2-40B4-BE49-F238E27FC236}">
                  <a16:creationId xmlns:a16="http://schemas.microsoft.com/office/drawing/2014/main" id="{7C38606D-60FD-407D-8EFF-90D251A0C5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a:extLst>
                        <a:ext uri="{FF2B5EF4-FFF2-40B4-BE49-F238E27FC236}">
                          <a16:creationId xmlns:a16="http://schemas.microsoft.com/office/drawing/2014/main" id="{7C38606D-60FD-407D-8EFF-90D251A0C5EF}"/>
                        </a:ext>
                      </a:extLst>
                    </pic:cNvPr>
                    <pic:cNvPicPr>
                      <a:picLocks noChangeAspect="1"/>
                    </pic:cNvPicPr>
                  </pic:nvPicPr>
                  <pic:blipFill>
                    <a:blip r:embed="rId30"/>
                    <a:stretch>
                      <a:fillRect/>
                    </a:stretch>
                  </pic:blipFill>
                  <pic:spPr>
                    <a:xfrm>
                      <a:off x="0" y="0"/>
                      <a:ext cx="3838664" cy="953260"/>
                    </a:xfrm>
                    <a:prstGeom prst="rect">
                      <a:avLst/>
                    </a:prstGeom>
                  </pic:spPr>
                </pic:pic>
              </a:graphicData>
            </a:graphic>
          </wp:inline>
        </w:drawing>
      </w:r>
    </w:p>
    <w:p w14:paraId="2B51CBF3" w14:textId="77777777" w:rsidR="00AB6671" w:rsidRPr="006B6C3E" w:rsidRDefault="00AB6671" w:rsidP="00AB6671">
      <w:pPr>
        <w:pStyle w:val="a4"/>
        <w:rPr>
          <w:color w:val="FF0000"/>
        </w:rPr>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2</w:t>
      </w:r>
      <w:r>
        <w:fldChar w:fldCharType="end"/>
      </w:r>
    </w:p>
    <w:p w14:paraId="7C09E764" w14:textId="77777777" w:rsidR="00AB6671" w:rsidRPr="005C7224" w:rsidRDefault="00AB6671" w:rsidP="00AB6671">
      <w:r>
        <w:rPr>
          <w:rFonts w:hint="eastAsia"/>
        </w:rPr>
        <w:t>如图</w:t>
      </w:r>
      <w:r>
        <w:rPr>
          <w:rFonts w:hint="eastAsia"/>
        </w:rPr>
        <w:t>3</w:t>
      </w:r>
      <w:r>
        <w:t>-2</w:t>
      </w:r>
      <w:r>
        <w:rPr>
          <w:rFonts w:hint="eastAsia"/>
        </w:rPr>
        <w:t>所示，</w:t>
      </w:r>
      <w:r w:rsidRPr="0092329F">
        <w:rPr>
          <w:rFonts w:hint="eastAsia"/>
        </w:rPr>
        <w:t>我们</w:t>
      </w:r>
      <w:r>
        <w:rPr>
          <w:rFonts w:hint="eastAsia"/>
        </w:rPr>
        <w:t>有两个矩阵参与卷积运算（用</w:t>
      </w:r>
      <m:oMath>
        <m:r>
          <w:rPr>
            <w:rFonts w:ascii="Cambria Math" w:hAnsi="Cambria Math"/>
          </w:rPr>
          <m:t>*</m:t>
        </m:r>
      </m:oMath>
      <w:r>
        <w:rPr>
          <w:rFonts w:hint="eastAsia"/>
        </w:rPr>
        <w:t>表示），得到一个新的矩阵。第一个矩阵</w:t>
      </w:r>
      <w:r>
        <w:rPr>
          <w:rFonts w:hint="eastAsia"/>
        </w:rPr>
        <w:lastRenderedPageBreak/>
        <w:t>为输入矩阵，实践中通常是输入图像的数字表示。第二个矩阵为</w:t>
      </w:r>
      <w:r>
        <w:rPr>
          <w:rFonts w:hint="eastAsia"/>
          <w:b/>
          <w:bCs/>
        </w:rPr>
        <w:t>卷积核</w:t>
      </w:r>
      <w:r>
        <w:rPr>
          <w:rFonts w:hint="eastAsia"/>
        </w:rPr>
        <w:t>（</w:t>
      </w:r>
      <w:r>
        <w:rPr>
          <w:rFonts w:hint="eastAsia"/>
        </w:rPr>
        <w:t>Kernel</w:t>
      </w:r>
      <w:r>
        <w:rPr>
          <w:rFonts w:hint="eastAsia"/>
        </w:rPr>
        <w:t>）。卷积核也常常称为滤波器（</w:t>
      </w:r>
      <w:r>
        <w:rPr>
          <w:rFonts w:hint="eastAsia"/>
        </w:rPr>
        <w:t>Filter</w:t>
      </w:r>
      <w:r>
        <w:rPr>
          <w:rFonts w:hint="eastAsia"/>
        </w:rPr>
        <w:t>），但在本章中统称为卷积核。第三个矩阵是卷积运算的结果，我们称其为</w:t>
      </w:r>
      <w:r w:rsidRPr="00B666B9">
        <w:rPr>
          <w:rFonts w:hint="eastAsia"/>
          <w:b/>
          <w:bCs/>
        </w:rPr>
        <w:t>特征图</w:t>
      </w:r>
      <w:r>
        <w:rPr>
          <w:rFonts w:hint="eastAsia"/>
        </w:rPr>
        <w:t>（</w:t>
      </w:r>
      <w:r>
        <w:rPr>
          <w:rFonts w:hint="eastAsia"/>
        </w:rPr>
        <w:t>Feature</w:t>
      </w:r>
      <w:r>
        <w:t xml:space="preserve"> Map</w:t>
      </w:r>
      <w:r>
        <w:rPr>
          <w:rFonts w:hint="eastAsia"/>
        </w:rPr>
        <w:t>）。</w:t>
      </w:r>
    </w:p>
    <w:p w14:paraId="22FED76C" w14:textId="77777777" w:rsidR="00AB6671" w:rsidRPr="00B666B9" w:rsidRDefault="00AB6671" w:rsidP="00AB6671">
      <w:r>
        <w:rPr>
          <w:rFonts w:hint="eastAsia"/>
        </w:rPr>
        <w:t>我们</w:t>
      </w:r>
      <w:r w:rsidRPr="0092329F">
        <w:rPr>
          <w:rFonts w:hint="eastAsia"/>
        </w:rPr>
        <w:t>首先将卷积核与输入矩阵的左上角对齐，然后逐元素相乘并求和，得到卷积输出的第一个元素。</w:t>
      </w:r>
      <w:r>
        <w:rPr>
          <w:rFonts w:hint="eastAsia"/>
        </w:rPr>
        <w:t>在这个例子中，我们计算</w:t>
      </w:r>
      <m:oMath>
        <m:r>
          <w:rPr>
            <w:rFonts w:ascii="Cambria Math" w:hAnsi="Cambria Math"/>
          </w:rPr>
          <m:t>1</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5</m:t>
        </m:r>
        <m:r>
          <m:rPr>
            <m:sty m:val="p"/>
          </m:rPr>
          <w:rPr>
            <w:rFonts w:ascii="Cambria Math" w:hAnsi="Cambria Math" w:hint="eastAsia"/>
          </w:rPr>
          <m:t>×</m:t>
        </m:r>
        <m:r>
          <w:rPr>
            <w:rFonts w:ascii="Cambria Math" w:hAnsi="Cambria Math"/>
          </w:rPr>
          <m:t>0 + 1</m:t>
        </m:r>
        <m:r>
          <m:rPr>
            <m:sty m:val="p"/>
          </m:rPr>
          <w:rPr>
            <w:rFonts w:ascii="Cambria Math" w:hAnsi="Cambria Math" w:hint="eastAsia"/>
          </w:rPr>
          <m:t>×</m:t>
        </m:r>
        <m:r>
          <w:rPr>
            <w:rFonts w:ascii="Cambria Math" w:hAnsi="Cambria Math"/>
          </w:rPr>
          <m:t>1 = 2</m:t>
        </m:r>
      </m:oMath>
      <w:r>
        <w:rPr>
          <w:rFonts w:hint="eastAsia"/>
        </w:rPr>
        <w:t>，所以特征图左上角的结果就是</w:t>
      </w:r>
      <w:r>
        <w:rPr>
          <w:rFonts w:hint="eastAsia"/>
        </w:rPr>
        <w:t>2</w:t>
      </w:r>
      <w:r>
        <w:rPr>
          <w:rFonts w:hint="eastAsia"/>
        </w:rPr>
        <w:t>。</w:t>
      </w:r>
    </w:p>
    <w:p w14:paraId="259B19E3" w14:textId="77777777" w:rsidR="00AB6671" w:rsidRDefault="00AB6671" w:rsidP="00AB6671">
      <w:r>
        <w:rPr>
          <w:rFonts w:hint="eastAsia"/>
        </w:rPr>
        <w:t>接着，我们移动卷积核</w:t>
      </w:r>
      <w:r w:rsidRPr="0092329F">
        <w:rPr>
          <w:rFonts w:hint="eastAsia"/>
        </w:rPr>
        <w:t>，重复这个过程，继续计算</w:t>
      </w:r>
      <w:r>
        <w:rPr>
          <w:rFonts w:hint="eastAsia"/>
        </w:rPr>
        <w:t>特征图</w:t>
      </w:r>
      <w:r w:rsidRPr="0092329F">
        <w:rPr>
          <w:rFonts w:hint="eastAsia"/>
        </w:rPr>
        <w:t>的下一个元素</w:t>
      </w:r>
      <w:r>
        <w:rPr>
          <w:rFonts w:hint="eastAsia"/>
        </w:rPr>
        <w:t>。</w:t>
      </w:r>
    </w:p>
    <w:p w14:paraId="4A3CD02A" w14:textId="77777777" w:rsidR="00AB6671" w:rsidRDefault="00AB6671" w:rsidP="00AB6671">
      <w:pPr>
        <w:keepNext/>
        <w:jc w:val="center"/>
      </w:pPr>
      <w:r w:rsidRPr="002827A0">
        <w:rPr>
          <w:noProof/>
        </w:rPr>
        <w:drawing>
          <wp:inline distT="0" distB="0" distL="0" distR="0" wp14:anchorId="228F589F" wp14:editId="70479D6E">
            <wp:extent cx="3826266" cy="950181"/>
            <wp:effectExtent l="0" t="0" r="3175" b="0"/>
            <wp:docPr id="74" name="图片 73">
              <a:extLst xmlns:a="http://schemas.openxmlformats.org/drawingml/2006/main">
                <a:ext uri="{FF2B5EF4-FFF2-40B4-BE49-F238E27FC236}">
                  <a16:creationId xmlns:a16="http://schemas.microsoft.com/office/drawing/2014/main" id="{05528F27-A797-438E-B310-362AF2DDEE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3">
                      <a:extLst>
                        <a:ext uri="{FF2B5EF4-FFF2-40B4-BE49-F238E27FC236}">
                          <a16:creationId xmlns:a16="http://schemas.microsoft.com/office/drawing/2014/main" id="{05528F27-A797-438E-B310-362AF2DDEE1A}"/>
                        </a:ext>
                      </a:extLst>
                    </pic:cNvPr>
                    <pic:cNvPicPr>
                      <a:picLocks noChangeAspect="1"/>
                    </pic:cNvPicPr>
                  </pic:nvPicPr>
                  <pic:blipFill>
                    <a:blip r:embed="rId31"/>
                    <a:stretch>
                      <a:fillRect/>
                    </a:stretch>
                  </pic:blipFill>
                  <pic:spPr>
                    <a:xfrm>
                      <a:off x="0" y="0"/>
                      <a:ext cx="3841604" cy="953990"/>
                    </a:xfrm>
                    <a:prstGeom prst="rect">
                      <a:avLst/>
                    </a:prstGeom>
                  </pic:spPr>
                </pic:pic>
              </a:graphicData>
            </a:graphic>
          </wp:inline>
        </w:drawing>
      </w:r>
    </w:p>
    <w:p w14:paraId="1A0AA5AA"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p>
    <w:p w14:paraId="25822C66" w14:textId="77777777" w:rsidR="00AB6671" w:rsidRPr="002827A0" w:rsidRDefault="00AB6671" w:rsidP="00AB6671">
      <w:r>
        <w:rPr>
          <w:rFonts w:hint="eastAsia"/>
        </w:rPr>
        <w:t>在这里，我们计算</w:t>
      </w:r>
      <m:oMath>
        <m:r>
          <w:rPr>
            <w:rFonts w:ascii="Cambria Math" w:hAnsi="Cambria Math"/>
          </w:rPr>
          <m:t>1</m:t>
        </m:r>
        <m:r>
          <m:rPr>
            <m:sty m:val="p"/>
          </m:rPr>
          <w:rPr>
            <w:rFonts w:ascii="Cambria Math" w:hAnsi="Cambria Math" w:hint="eastAsia"/>
          </w:rPr>
          <m:t>×</m:t>
        </m:r>
        <m:r>
          <w:rPr>
            <w:rFonts w:ascii="Cambria Math" w:hAnsi="Cambria Math"/>
          </w:rPr>
          <m:t>1+4</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4</m:t>
        </m:r>
        <m:r>
          <m:rPr>
            <m:sty m:val="p"/>
          </m:rPr>
          <w:rPr>
            <w:rFonts w:ascii="Cambria Math" w:hAnsi="Cambria Math" w:hint="eastAsia"/>
          </w:rPr>
          <m:t>×</m:t>
        </m:r>
        <m:r>
          <w:rPr>
            <w:rFonts w:ascii="Cambria Math" w:hAnsi="Cambria Math"/>
          </w:rPr>
          <m:t>1=5</m:t>
        </m:r>
      </m:oMath>
      <w:r>
        <w:rPr>
          <w:rFonts w:hint="eastAsia"/>
        </w:rPr>
        <w:t>，所以特征图的第二个位置是</w:t>
      </w:r>
      <w:r>
        <w:rPr>
          <w:rFonts w:hint="eastAsia"/>
        </w:rPr>
        <w:t>5</w:t>
      </w:r>
      <w:r>
        <w:rPr>
          <w:rFonts w:hint="eastAsia"/>
        </w:rPr>
        <w:t>。</w:t>
      </w:r>
    </w:p>
    <w:p w14:paraId="0DEDFD08" w14:textId="77777777" w:rsidR="00AB6671" w:rsidRDefault="00AB6671" w:rsidP="00AB6671">
      <w:r>
        <w:rPr>
          <w:rFonts w:hint="eastAsia"/>
        </w:rPr>
        <w:t>在水平方向上，</w:t>
      </w:r>
      <w:proofErr w:type="gramStart"/>
      <w:r>
        <w:rPr>
          <w:rFonts w:hint="eastAsia"/>
        </w:rPr>
        <w:t>卷积核已无法</w:t>
      </w:r>
      <w:proofErr w:type="gramEnd"/>
      <w:r>
        <w:rPr>
          <w:rFonts w:hint="eastAsia"/>
        </w:rPr>
        <w:t>再移动了，因此卷积核向下移动一格，并回到最左侧。</w:t>
      </w:r>
    </w:p>
    <w:p w14:paraId="7E10C351" w14:textId="77777777" w:rsidR="00AB6671" w:rsidRDefault="00AB6671" w:rsidP="00AB6671">
      <w:pPr>
        <w:keepNext/>
        <w:jc w:val="center"/>
      </w:pPr>
      <w:r w:rsidRPr="005C7224">
        <w:rPr>
          <w:noProof/>
        </w:rPr>
        <w:drawing>
          <wp:inline distT="0" distB="0" distL="0" distR="0" wp14:anchorId="066F84B8" wp14:editId="7F432EC7">
            <wp:extent cx="3884213" cy="964571"/>
            <wp:effectExtent l="0" t="0" r="2540" b="0"/>
            <wp:docPr id="94" name="图片 93">
              <a:extLst xmlns:a="http://schemas.openxmlformats.org/drawingml/2006/main">
                <a:ext uri="{FF2B5EF4-FFF2-40B4-BE49-F238E27FC236}">
                  <a16:creationId xmlns:a16="http://schemas.microsoft.com/office/drawing/2014/main" id="{6D9FB48A-8D95-451E-B32F-E8B41FEB2B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3">
                      <a:extLst>
                        <a:ext uri="{FF2B5EF4-FFF2-40B4-BE49-F238E27FC236}">
                          <a16:creationId xmlns:a16="http://schemas.microsoft.com/office/drawing/2014/main" id="{6D9FB48A-8D95-451E-B32F-E8B41FEB2BC9}"/>
                        </a:ext>
                      </a:extLst>
                    </pic:cNvPr>
                    <pic:cNvPicPr>
                      <a:picLocks noChangeAspect="1"/>
                    </pic:cNvPicPr>
                  </pic:nvPicPr>
                  <pic:blipFill>
                    <a:blip r:embed="rId32"/>
                    <a:stretch>
                      <a:fillRect/>
                    </a:stretch>
                  </pic:blipFill>
                  <pic:spPr>
                    <a:xfrm>
                      <a:off x="0" y="0"/>
                      <a:ext cx="3964720" cy="984564"/>
                    </a:xfrm>
                    <a:prstGeom prst="rect">
                      <a:avLst/>
                    </a:prstGeom>
                  </pic:spPr>
                </pic:pic>
              </a:graphicData>
            </a:graphic>
          </wp:inline>
        </w:drawing>
      </w:r>
    </w:p>
    <w:p w14:paraId="6421E918" w14:textId="77777777" w:rsidR="00AB6671" w:rsidRPr="005C7224"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p>
    <w:p w14:paraId="03F82280" w14:textId="77777777" w:rsidR="00AB6671" w:rsidRDefault="00AB6671" w:rsidP="00AB6671">
      <w:r>
        <w:rPr>
          <w:rFonts w:hint="eastAsia"/>
        </w:rPr>
        <w:t>同样地，计算</w:t>
      </w:r>
      <m:oMath>
        <m:r>
          <w:rPr>
            <w:rFonts w:ascii="Cambria Math" w:hAnsi="Cambria Math"/>
          </w:rPr>
          <m:t>5</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9</m:t>
        </m:r>
        <m:r>
          <m:rPr>
            <m:sty m:val="p"/>
          </m:rPr>
          <w:rPr>
            <w:rFonts w:ascii="Cambria Math" w:hAnsi="Cambria Math" w:hint="eastAsia"/>
          </w:rPr>
          <m:t>×</m:t>
        </m:r>
        <m:r>
          <w:rPr>
            <w:rFonts w:ascii="Cambria Math" w:hAnsi="Cambria Math"/>
          </w:rPr>
          <m:t>1=14</m:t>
        </m:r>
      </m:oMath>
      <w:r>
        <w:rPr>
          <w:rFonts w:hint="eastAsia"/>
        </w:rPr>
        <w:t>，所以特征图第三个位置是</w:t>
      </w:r>
      <w:r>
        <w:rPr>
          <w:rFonts w:hint="eastAsia"/>
        </w:rPr>
        <w:t>1</w:t>
      </w:r>
      <w:r>
        <w:t>4</w:t>
      </w:r>
      <w:r>
        <w:rPr>
          <w:rFonts w:hint="eastAsia"/>
        </w:rPr>
        <w:t>。</w:t>
      </w:r>
    </w:p>
    <w:p w14:paraId="615047BD" w14:textId="77777777" w:rsidR="00AB6671" w:rsidRDefault="00AB6671" w:rsidP="00AB6671">
      <w:r>
        <w:rPr>
          <w:rFonts w:hint="eastAsia"/>
        </w:rPr>
        <w:t>最后，用同样的方式可以得到：</w:t>
      </w:r>
    </w:p>
    <w:p w14:paraId="5FDD0330" w14:textId="77777777" w:rsidR="00AB6671" w:rsidRDefault="00AB6671" w:rsidP="00AB6671">
      <w:pPr>
        <w:keepNext/>
        <w:jc w:val="center"/>
      </w:pPr>
      <w:r w:rsidRPr="0000189E">
        <w:rPr>
          <w:noProof/>
        </w:rPr>
        <w:drawing>
          <wp:inline distT="0" distB="0" distL="0" distR="0" wp14:anchorId="4F668160" wp14:editId="2A7E2E19">
            <wp:extent cx="3917198" cy="972762"/>
            <wp:effectExtent l="0" t="0" r="7620" b="0"/>
            <wp:docPr id="95" name="图片 94">
              <a:extLst xmlns:a="http://schemas.openxmlformats.org/drawingml/2006/main">
                <a:ext uri="{FF2B5EF4-FFF2-40B4-BE49-F238E27FC236}">
                  <a16:creationId xmlns:a16="http://schemas.microsoft.com/office/drawing/2014/main" id="{174F6572-AB47-42FA-9C87-C6B0AB40A9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4">
                      <a:extLst>
                        <a:ext uri="{FF2B5EF4-FFF2-40B4-BE49-F238E27FC236}">
                          <a16:creationId xmlns:a16="http://schemas.microsoft.com/office/drawing/2014/main" id="{174F6572-AB47-42FA-9C87-C6B0AB40A988}"/>
                        </a:ext>
                      </a:extLst>
                    </pic:cNvPr>
                    <pic:cNvPicPr>
                      <a:picLocks noChangeAspect="1"/>
                    </pic:cNvPicPr>
                  </pic:nvPicPr>
                  <pic:blipFill>
                    <a:blip r:embed="rId33"/>
                    <a:stretch>
                      <a:fillRect/>
                    </a:stretch>
                  </pic:blipFill>
                  <pic:spPr>
                    <a:xfrm>
                      <a:off x="0" y="0"/>
                      <a:ext cx="3953671" cy="981819"/>
                    </a:xfrm>
                    <a:prstGeom prst="rect">
                      <a:avLst/>
                    </a:prstGeom>
                  </pic:spPr>
                </pic:pic>
              </a:graphicData>
            </a:graphic>
          </wp:inline>
        </w:drawing>
      </w:r>
    </w:p>
    <w:p w14:paraId="3CD026FF" w14:textId="77777777" w:rsidR="00AB6671" w:rsidRPr="0000189E" w:rsidRDefault="00AB6671" w:rsidP="00AB6671">
      <w:pPr>
        <w:pStyle w:val="a4"/>
        <w:rPr>
          <w:rFonts w:asciiTheme="minorHAnsi" w:eastAsia="宋体" w:hAnsiTheme="minorHAnsi" w:cstheme="minorBidi"/>
        </w:rPr>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5</w:t>
      </w:r>
      <w:r>
        <w:fldChar w:fldCharType="end"/>
      </w:r>
    </w:p>
    <w:p w14:paraId="1874E752" w14:textId="77777777" w:rsidR="00AB6671" w:rsidRDefault="00AB6671" w:rsidP="00AB6671">
      <w:r>
        <w:rPr>
          <w:rFonts w:hint="eastAsia"/>
        </w:rPr>
        <w:t>由此</w:t>
      </w:r>
      <w:r w:rsidRPr="0092329F">
        <w:rPr>
          <w:rFonts w:hint="eastAsia"/>
        </w:rPr>
        <w:t>，</w:t>
      </w:r>
      <w:r>
        <w:rPr>
          <w:rFonts w:hint="eastAsia"/>
        </w:rPr>
        <w:t>就得到了</w:t>
      </w:r>
      <w:r w:rsidRPr="0092329F">
        <w:rPr>
          <w:rFonts w:hint="eastAsia"/>
        </w:rPr>
        <w:t>特征图</w:t>
      </w:r>
      <w:r>
        <w:rPr>
          <w:rFonts w:hint="eastAsia"/>
        </w:rPr>
        <w:t>，卷积运算就完成了</w:t>
      </w:r>
      <w:r w:rsidRPr="0092329F">
        <w:rPr>
          <w:rFonts w:hint="eastAsia"/>
        </w:rPr>
        <w:t>。</w:t>
      </w:r>
    </w:p>
    <w:p w14:paraId="57DAF0BB" w14:textId="77777777" w:rsidR="00AB6671" w:rsidRDefault="00AB6671" w:rsidP="00AB6671">
      <w:r>
        <w:rPr>
          <w:rFonts w:hint="eastAsia"/>
        </w:rPr>
        <w:t>接下来，我们看看如何用卷积运算提取图像的边缘特征。</w:t>
      </w:r>
    </w:p>
    <w:p w14:paraId="05521BC4" w14:textId="77777777" w:rsidR="00AB6671" w:rsidRDefault="00AB6671" w:rsidP="00AB6671">
      <w:r>
        <w:rPr>
          <w:rFonts w:hint="eastAsia"/>
        </w:rPr>
        <w:lastRenderedPageBreak/>
        <w:t>我们现在假设矩阵中的数字表示图像像素的亮度，因此数字越大的地方会越亮。</w:t>
      </w:r>
    </w:p>
    <w:p w14:paraId="39FFDBE9" w14:textId="77777777" w:rsidR="00AB6671" w:rsidRDefault="00AB6671" w:rsidP="00AB6671">
      <w:pPr>
        <w:keepNext/>
        <w:jc w:val="center"/>
      </w:pPr>
      <w:r w:rsidRPr="00F6263A">
        <w:rPr>
          <w:noProof/>
        </w:rPr>
        <w:drawing>
          <wp:inline distT="0" distB="0" distL="0" distR="0" wp14:anchorId="45BB2FFA" wp14:editId="392C5AD2">
            <wp:extent cx="3552444" cy="1575816"/>
            <wp:effectExtent l="0" t="0" r="0" b="5715"/>
            <wp:docPr id="69" name="图片 68">
              <a:extLst xmlns:a="http://schemas.openxmlformats.org/drawingml/2006/main">
                <a:ext uri="{FF2B5EF4-FFF2-40B4-BE49-F238E27FC236}">
                  <a16:creationId xmlns:a16="http://schemas.microsoft.com/office/drawing/2014/main" id="{BB341188-8E60-4275-97D2-F5D8A60F30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8">
                      <a:extLst>
                        <a:ext uri="{FF2B5EF4-FFF2-40B4-BE49-F238E27FC236}">
                          <a16:creationId xmlns:a16="http://schemas.microsoft.com/office/drawing/2014/main" id="{BB341188-8E60-4275-97D2-F5D8A60F30EB}"/>
                        </a:ext>
                      </a:extLst>
                    </pic:cNvPr>
                    <pic:cNvPicPr>
                      <a:picLocks noChangeAspect="1"/>
                    </pic:cNvPicPr>
                  </pic:nvPicPr>
                  <pic:blipFill>
                    <a:blip r:embed="rId34"/>
                    <a:stretch>
                      <a:fillRect/>
                    </a:stretch>
                  </pic:blipFill>
                  <pic:spPr>
                    <a:xfrm>
                      <a:off x="0" y="0"/>
                      <a:ext cx="3552444" cy="1575816"/>
                    </a:xfrm>
                    <a:prstGeom prst="rect">
                      <a:avLst/>
                    </a:prstGeom>
                  </pic:spPr>
                </pic:pic>
              </a:graphicData>
            </a:graphic>
          </wp:inline>
        </w:drawing>
      </w:r>
    </w:p>
    <w:p w14:paraId="27A44BD8"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6</w:t>
      </w:r>
      <w:r>
        <w:fldChar w:fldCharType="end"/>
      </w:r>
    </w:p>
    <w:p w14:paraId="64FE5AE8" w14:textId="77777777" w:rsidR="00AB6671" w:rsidRDefault="00AB6671" w:rsidP="00AB6671">
      <w:r>
        <w:rPr>
          <w:rFonts w:hint="eastAsia"/>
        </w:rPr>
        <w:t>在这个例子中，我们使用一个</w:t>
      </w:r>
      <w:r>
        <w:rPr>
          <w:rFonts w:hint="eastAsia"/>
        </w:rPr>
        <w:t>6x6</w:t>
      </w:r>
      <w:r>
        <w:rPr>
          <w:rFonts w:hint="eastAsia"/>
        </w:rPr>
        <w:t>矩阵作为输出，并用一个人</w:t>
      </w:r>
      <w:proofErr w:type="gramStart"/>
      <w:r>
        <w:rPr>
          <w:rFonts w:hint="eastAsia"/>
        </w:rPr>
        <w:t>工设计</w:t>
      </w:r>
      <w:proofErr w:type="gramEnd"/>
      <w:r>
        <w:rPr>
          <w:rFonts w:hint="eastAsia"/>
        </w:rPr>
        <w:t>的</w:t>
      </w:r>
      <w:r>
        <w:rPr>
          <w:rFonts w:hint="eastAsia"/>
        </w:rPr>
        <w:t>3</w:t>
      </w:r>
      <w:r>
        <w:t>x3</w:t>
      </w:r>
      <w:r>
        <w:rPr>
          <w:rFonts w:hint="eastAsia"/>
        </w:rPr>
        <w:t>卷积核来进行卷积，最终得到了一个</w:t>
      </w:r>
      <w:r>
        <w:rPr>
          <w:rFonts w:hint="eastAsia"/>
        </w:rPr>
        <w:t>4</w:t>
      </w:r>
      <w:r>
        <w:t>x4</w:t>
      </w:r>
      <w:r>
        <w:rPr>
          <w:rFonts w:hint="eastAsia"/>
        </w:rPr>
        <w:t>的特征图。</w:t>
      </w:r>
    </w:p>
    <w:p w14:paraId="0CF27464" w14:textId="77777777" w:rsidR="00AB6671" w:rsidRDefault="00AB6671" w:rsidP="00AB6671">
      <w:r>
        <w:rPr>
          <w:rFonts w:hint="eastAsia"/>
        </w:rPr>
        <w:t>这个卷积</w:t>
      </w:r>
      <w:proofErr w:type="gramStart"/>
      <w:r>
        <w:rPr>
          <w:rFonts w:hint="eastAsia"/>
        </w:rPr>
        <w:t>核就是</w:t>
      </w:r>
      <w:proofErr w:type="gramEnd"/>
      <w:r>
        <w:rPr>
          <w:rFonts w:hint="eastAsia"/>
        </w:rPr>
        <w:t>一个垂直边缘检测器。使用这个卷积核进行卷积，就可以探测到图像的垂直边缘。原图像在中间有明显的垂直边缘将亮部和暗部分隔开，因此在特征图中，中间部分得到了</w:t>
      </w:r>
      <w:r>
        <w:rPr>
          <w:rFonts w:hint="eastAsia"/>
        </w:rPr>
        <w:t>-</w:t>
      </w:r>
      <w:r>
        <w:t>30</w:t>
      </w:r>
      <w:r>
        <w:rPr>
          <w:rFonts w:hint="eastAsia"/>
        </w:rPr>
        <w:t>的结果，这就表示原图像的中间部分有垂直边缘。</w:t>
      </w:r>
    </w:p>
    <w:p w14:paraId="4C67C857" w14:textId="77777777" w:rsidR="00AB6671" w:rsidRDefault="00AB6671" w:rsidP="00AB6671">
      <w:r>
        <w:rPr>
          <w:rFonts w:hint="eastAsia"/>
        </w:rPr>
        <w:t>并且，如果我们将输入矩阵左右翻转：</w:t>
      </w:r>
    </w:p>
    <w:p w14:paraId="447D8B4B" w14:textId="77777777" w:rsidR="00AB6671" w:rsidRDefault="00AB6671" w:rsidP="00AB6671">
      <w:pPr>
        <w:keepNext/>
        <w:jc w:val="center"/>
      </w:pPr>
      <w:r w:rsidRPr="002D2F89">
        <w:rPr>
          <w:noProof/>
        </w:rPr>
        <w:drawing>
          <wp:inline distT="0" distB="0" distL="0" distR="0" wp14:anchorId="75A4EB53" wp14:editId="52E4C277">
            <wp:extent cx="3555492" cy="1575816"/>
            <wp:effectExtent l="0" t="0" r="6985" b="5715"/>
            <wp:docPr id="70" name="图片 69">
              <a:extLst xmlns:a="http://schemas.openxmlformats.org/drawingml/2006/main">
                <a:ext uri="{FF2B5EF4-FFF2-40B4-BE49-F238E27FC236}">
                  <a16:creationId xmlns:a16="http://schemas.microsoft.com/office/drawing/2014/main" id="{B1FA97C0-942A-4B00-98A6-FD09488FE0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a:extLst>
                        <a:ext uri="{FF2B5EF4-FFF2-40B4-BE49-F238E27FC236}">
                          <a16:creationId xmlns:a16="http://schemas.microsoft.com/office/drawing/2014/main" id="{B1FA97C0-942A-4B00-98A6-FD09488FE0B3}"/>
                        </a:ext>
                      </a:extLst>
                    </pic:cNvPr>
                    <pic:cNvPicPr>
                      <a:picLocks noChangeAspect="1"/>
                    </pic:cNvPicPr>
                  </pic:nvPicPr>
                  <pic:blipFill>
                    <a:blip r:embed="rId35"/>
                    <a:stretch>
                      <a:fillRect/>
                    </a:stretch>
                  </pic:blipFill>
                  <pic:spPr>
                    <a:xfrm>
                      <a:off x="0" y="0"/>
                      <a:ext cx="3555492" cy="1575816"/>
                    </a:xfrm>
                    <a:prstGeom prst="rect">
                      <a:avLst/>
                    </a:prstGeom>
                  </pic:spPr>
                </pic:pic>
              </a:graphicData>
            </a:graphic>
          </wp:inline>
        </w:drawing>
      </w:r>
    </w:p>
    <w:p w14:paraId="1F55A659"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7</w:t>
      </w:r>
      <w:r>
        <w:fldChar w:fldCharType="end"/>
      </w:r>
    </w:p>
    <w:p w14:paraId="33DB5F9A" w14:textId="77777777" w:rsidR="00AB6671" w:rsidRDefault="00AB6671" w:rsidP="00AB6671">
      <w:r>
        <w:rPr>
          <w:rFonts w:hint="eastAsia"/>
        </w:rPr>
        <w:t>可见，所得特征图的中间部分变为了</w:t>
      </w:r>
      <w:r>
        <w:rPr>
          <w:rFonts w:hint="eastAsia"/>
        </w:rPr>
        <w:t>3</w:t>
      </w:r>
      <w:r>
        <w:t>0</w:t>
      </w:r>
      <w:r>
        <w:rPr>
          <w:rFonts w:hint="eastAsia"/>
        </w:rPr>
        <w:t>。这说明，通过这种卷积的方式，不仅可以得知此处存在垂直边缘，还可以得知此处是从亮变暗还是从暗变亮。</w:t>
      </w:r>
    </w:p>
    <w:p w14:paraId="01EF646D" w14:textId="77777777" w:rsidR="00AB6671" w:rsidRDefault="00AB6671" w:rsidP="00AB6671">
      <w:pPr>
        <w:pStyle w:val="3"/>
      </w:pPr>
      <w:r>
        <w:rPr>
          <w:rFonts w:hint="eastAsia"/>
        </w:rPr>
        <w:t>填充与步幅</w:t>
      </w:r>
    </w:p>
    <w:p w14:paraId="57EC5607" w14:textId="77777777" w:rsidR="00AB6671" w:rsidRDefault="00AB6671" w:rsidP="00AB6671">
      <w:r>
        <w:rPr>
          <w:rFonts w:hint="eastAsia"/>
        </w:rPr>
        <w:t>之前所用的垂直边缘检测器，即卷积核，是我们人工设计的。传统的边缘检测方法中，卷积核中的数字有多种设计，例如</w:t>
      </w:r>
      <w:r w:rsidRPr="00B657F4">
        <w:t>Sobel</w:t>
      </w:r>
      <w:r w:rsidRPr="00B657F4">
        <w:t>算子</w:t>
      </w:r>
      <w:r>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2</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m:t>
                  </m:r>
                  <m:ctrlPr>
                    <w:rPr>
                      <w:rFonts w:ascii="Cambria Math" w:hAnsi="Cambria Math"/>
                      <w:i/>
                    </w:rPr>
                  </m:ctrlPr>
                </m:e>
              </m:m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
          </m:e>
        </m:d>
      </m:oMath>
      <w:r>
        <w:rPr>
          <w:rFonts w:hint="eastAsia"/>
        </w:rPr>
        <w:t>，</w:t>
      </w:r>
      <w:r>
        <w:rPr>
          <w:rFonts w:hint="eastAsia"/>
        </w:rPr>
        <w:t>S</w:t>
      </w:r>
      <w:r>
        <w:t>charr</w:t>
      </w:r>
      <w:r w:rsidRPr="00B657F4">
        <w:t>算子</w:t>
      </w:r>
      <w:r>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
          </m:e>
        </m:d>
      </m:oMath>
      <w:r>
        <w:rPr>
          <w:rFonts w:hint="eastAsia"/>
        </w:rPr>
        <w:t>，它们最大的区别就是使用了不同的卷积核设计。</w:t>
      </w:r>
    </w:p>
    <w:p w14:paraId="20AD3FBC" w14:textId="77777777" w:rsidR="00AB6671" w:rsidRDefault="00AB6671" w:rsidP="00AB6671">
      <w:r>
        <w:rPr>
          <w:rFonts w:hint="eastAsia"/>
        </w:rPr>
        <w:t>随着深度学习的发展，计算机视觉工程师们的大脑里萌生了一种想法：为什么不让神经网络来学习怎样的卷积核才是最好的？</w:t>
      </w:r>
    </w:p>
    <w:p w14:paraId="3172DD13" w14:textId="77777777" w:rsidR="00AB6671" w:rsidRPr="00C25EC4" w:rsidRDefault="00AB6671" w:rsidP="00AB6671">
      <w:r>
        <w:rPr>
          <w:rFonts w:hint="eastAsia"/>
        </w:rPr>
        <w:t>事实上，</w:t>
      </w:r>
      <w:r>
        <w:rPr>
          <w:rFonts w:hint="eastAsia"/>
        </w:rPr>
        <w:t>CNN</w:t>
      </w:r>
      <w:r>
        <w:rPr>
          <w:rFonts w:hint="eastAsia"/>
        </w:rPr>
        <w:t>就是在做这样的工作，但远远不局限于边缘特征提取。通过多个卷积层的堆叠，</w:t>
      </w:r>
      <w:r>
        <w:rPr>
          <w:rFonts w:hint="eastAsia"/>
        </w:rPr>
        <w:t>CNN</w:t>
      </w:r>
      <w:r>
        <w:rPr>
          <w:rFonts w:hint="eastAsia"/>
        </w:rPr>
        <w:t>可以学习到不同级别的特征。</w:t>
      </w:r>
    </w:p>
    <w:p w14:paraId="1E97EA36" w14:textId="77777777" w:rsidR="00AB6671" w:rsidRDefault="00AB6671" w:rsidP="00AB6671">
      <w:r>
        <w:rPr>
          <w:rFonts w:hint="eastAsia"/>
        </w:rPr>
        <w:t>但是，卷积运算会使得输出的特征图</w:t>
      </w:r>
      <w:proofErr w:type="gramStart"/>
      <w:r>
        <w:rPr>
          <w:rFonts w:hint="eastAsia"/>
        </w:rPr>
        <w:t>“</w:t>
      </w:r>
      <w:proofErr w:type="gramEnd"/>
      <w:r>
        <w:rPr>
          <w:rFonts w:hint="eastAsia"/>
        </w:rPr>
        <w:t>缩水“。例如，</w:t>
      </w:r>
      <w:r>
        <w:rPr>
          <w:rFonts w:hint="eastAsia"/>
        </w:rPr>
        <w:t>3</w:t>
      </w:r>
      <w:r>
        <w:t>x3</w:t>
      </w:r>
      <w:r>
        <w:rPr>
          <w:rFonts w:hint="eastAsia"/>
        </w:rPr>
        <w:t>的输入通过</w:t>
      </w:r>
      <w:r>
        <w:t>2x2</w:t>
      </w:r>
      <w:r>
        <w:rPr>
          <w:rFonts w:hint="eastAsia"/>
        </w:rPr>
        <w:t>的卷积核卷积后，得到的是</w:t>
      </w:r>
      <w:r>
        <w:rPr>
          <w:rFonts w:hint="eastAsia"/>
        </w:rPr>
        <w:t>2</w:t>
      </w:r>
      <w:r>
        <w:t>x2</w:t>
      </w:r>
      <w:r>
        <w:rPr>
          <w:rFonts w:hint="eastAsia"/>
        </w:rPr>
        <w:t>的特征图。想象一下，要是我们再用</w:t>
      </w:r>
      <w:r>
        <w:rPr>
          <w:rFonts w:hint="eastAsia"/>
        </w:rPr>
        <w:t>2x</w:t>
      </w:r>
      <w:r>
        <w:t>2</w:t>
      </w:r>
      <w:r>
        <w:rPr>
          <w:rFonts w:hint="eastAsia"/>
        </w:rPr>
        <w:t>卷积核卷积一次，输出尺寸就变成</w:t>
      </w:r>
      <w:r>
        <w:rPr>
          <w:rFonts w:hint="eastAsia"/>
        </w:rPr>
        <w:t>1</w:t>
      </w:r>
      <w:r>
        <w:t>x1</w:t>
      </w:r>
      <w:r>
        <w:rPr>
          <w:rFonts w:hint="eastAsia"/>
        </w:rPr>
        <w:t>，这就无法继续卷积了！</w:t>
      </w:r>
    </w:p>
    <w:p w14:paraId="4500D7F5" w14:textId="77777777" w:rsidR="00AB6671" w:rsidRDefault="00AB6671" w:rsidP="00AB6671">
      <w:r>
        <w:rPr>
          <w:rFonts w:hint="eastAsia"/>
        </w:rPr>
        <w:t>另一方面，在卷积的过程中，图像边角的元素会更少地在计算中使用，这将导致卷积运算对图像边角的信息提取不充分，无法有效利用。</w:t>
      </w:r>
    </w:p>
    <w:p w14:paraId="4C69B0A3" w14:textId="77777777" w:rsidR="00AB6671" w:rsidRDefault="00AB6671" w:rsidP="00AB6671">
      <w:r>
        <w:rPr>
          <w:rFonts w:hint="eastAsia"/>
        </w:rPr>
        <w:t>为了解决这些问题，我们引入</w:t>
      </w:r>
      <w:r w:rsidRPr="00F25202">
        <w:rPr>
          <w:rFonts w:hint="eastAsia"/>
          <w:b/>
          <w:bCs/>
        </w:rPr>
        <w:t>填充</w:t>
      </w:r>
      <w:r>
        <w:rPr>
          <w:rFonts w:hint="eastAsia"/>
        </w:rPr>
        <w:t>（</w:t>
      </w:r>
      <w:r>
        <w:rPr>
          <w:rFonts w:hint="eastAsia"/>
        </w:rPr>
        <w:t>P</w:t>
      </w:r>
      <w:r>
        <w:t>adding</w:t>
      </w:r>
      <w:r>
        <w:t>）</w:t>
      </w:r>
      <w:r>
        <w:rPr>
          <w:rFonts w:hint="eastAsia"/>
        </w:rPr>
        <w:t>的技术。通过</w:t>
      </w:r>
      <w:r w:rsidRPr="001A1D07">
        <w:rPr>
          <w:rFonts w:hint="eastAsia"/>
        </w:rPr>
        <w:t>填充</w:t>
      </w:r>
      <w:r>
        <w:rPr>
          <w:rFonts w:hint="eastAsia"/>
        </w:rPr>
        <w:t>，我们</w:t>
      </w:r>
      <w:r w:rsidRPr="001A1D07">
        <w:rPr>
          <w:rFonts w:hint="eastAsia"/>
        </w:rPr>
        <w:t>在输入数据的边缘周围添加额外的像素</w:t>
      </w:r>
      <w:r>
        <w:rPr>
          <w:rFonts w:hint="eastAsia"/>
        </w:rPr>
        <w:t>，从而解决了问题</w:t>
      </w:r>
      <w:r w:rsidRPr="001A1D07">
        <w:rPr>
          <w:rFonts w:hint="eastAsia"/>
        </w:rPr>
        <w:t>。</w:t>
      </w:r>
    </w:p>
    <w:p w14:paraId="0DAA46DE" w14:textId="77777777" w:rsidR="00AB6671" w:rsidRDefault="00AB6671" w:rsidP="00AB6671">
      <w:r>
        <w:rPr>
          <w:rFonts w:hint="eastAsia"/>
        </w:rPr>
        <w:t>如图</w:t>
      </w:r>
      <w:r>
        <w:rPr>
          <w:rFonts w:hint="eastAsia"/>
        </w:rPr>
        <w:t>3</w:t>
      </w:r>
      <w:r>
        <w:t>-7</w:t>
      </w:r>
      <w:r>
        <w:rPr>
          <w:rFonts w:hint="eastAsia"/>
        </w:rPr>
        <w:t>所示，使用与之前一样的</w:t>
      </w:r>
      <w:r>
        <w:rPr>
          <w:rFonts w:hint="eastAsia"/>
        </w:rPr>
        <w:t>3</w:t>
      </w:r>
      <w:r>
        <w:t>x3</w:t>
      </w:r>
      <w:r>
        <w:rPr>
          <w:rFonts w:hint="eastAsia"/>
        </w:rPr>
        <w:t>的输入矩阵和</w:t>
      </w:r>
      <w:r>
        <w:rPr>
          <w:rFonts w:hint="eastAsia"/>
        </w:rPr>
        <w:t>2</w:t>
      </w:r>
      <w:r>
        <w:t>x2</w:t>
      </w:r>
      <w:r>
        <w:rPr>
          <w:rFonts w:hint="eastAsia"/>
        </w:rPr>
        <w:t>的卷积核，但是加入了</w:t>
      </w:r>
      <w:r>
        <w:rPr>
          <w:rFonts w:hint="eastAsia"/>
        </w:rPr>
        <w:t>p</w:t>
      </w:r>
      <w:r>
        <w:t>adding=1</w:t>
      </w:r>
      <w:r>
        <w:rPr>
          <w:rFonts w:hint="eastAsia"/>
        </w:rPr>
        <w:t>（意为在外侧添加</w:t>
      </w:r>
      <w:r>
        <w:rPr>
          <w:rFonts w:hint="eastAsia"/>
        </w:rPr>
        <w:t>1</w:t>
      </w:r>
      <w:r>
        <w:rPr>
          <w:rFonts w:hint="eastAsia"/>
        </w:rPr>
        <w:t>圈）的</w:t>
      </w:r>
      <w:r>
        <w:rPr>
          <w:rFonts w:hint="eastAsia"/>
        </w:rPr>
        <w:t>0</w:t>
      </w:r>
      <w:r>
        <w:rPr>
          <w:rFonts w:hint="eastAsia"/>
        </w:rPr>
        <w:t>填充，实际上就变成了在</w:t>
      </w:r>
      <w:r>
        <w:t>5x5</w:t>
      </w:r>
      <w:r>
        <w:rPr>
          <w:rFonts w:hint="eastAsia"/>
        </w:rPr>
        <w:t>矩阵上进行卷积，从而我们可以得到一个</w:t>
      </w:r>
      <w:r>
        <w:rPr>
          <w:rFonts w:hint="eastAsia"/>
        </w:rPr>
        <w:t>4</w:t>
      </w:r>
      <w:r>
        <w:t>x4</w:t>
      </w:r>
      <w:r>
        <w:rPr>
          <w:rFonts w:hint="eastAsia"/>
        </w:rPr>
        <w:t>的特征图作为输出。</w:t>
      </w:r>
    </w:p>
    <w:p w14:paraId="586D6A78" w14:textId="77777777" w:rsidR="00AB6671" w:rsidRDefault="00AB6671" w:rsidP="00AB6671">
      <w:pPr>
        <w:keepNext/>
        <w:jc w:val="center"/>
      </w:pPr>
      <w:r w:rsidRPr="00204697">
        <w:rPr>
          <w:noProof/>
        </w:rPr>
        <w:drawing>
          <wp:inline distT="0" distB="0" distL="0" distR="0" wp14:anchorId="2D053E0D" wp14:editId="3D2A4500">
            <wp:extent cx="2988564" cy="909828"/>
            <wp:effectExtent l="0" t="0" r="2540" b="5080"/>
            <wp:docPr id="123" name="图片 122">
              <a:extLst xmlns:a="http://schemas.openxmlformats.org/drawingml/2006/main">
                <a:ext uri="{FF2B5EF4-FFF2-40B4-BE49-F238E27FC236}">
                  <a16:creationId xmlns:a16="http://schemas.microsoft.com/office/drawing/2014/main" id="{832D34FB-C385-4DED-8CFC-0F0D4F89E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2">
                      <a:extLst>
                        <a:ext uri="{FF2B5EF4-FFF2-40B4-BE49-F238E27FC236}">
                          <a16:creationId xmlns:a16="http://schemas.microsoft.com/office/drawing/2014/main" id="{832D34FB-C385-4DED-8CFC-0F0D4F89E15A}"/>
                        </a:ext>
                      </a:extLst>
                    </pic:cNvPr>
                    <pic:cNvPicPr>
                      <a:picLocks noChangeAspect="1"/>
                    </pic:cNvPicPr>
                  </pic:nvPicPr>
                  <pic:blipFill>
                    <a:blip r:embed="rId36"/>
                    <a:stretch>
                      <a:fillRect/>
                    </a:stretch>
                  </pic:blipFill>
                  <pic:spPr>
                    <a:xfrm>
                      <a:off x="0" y="0"/>
                      <a:ext cx="2988564" cy="909828"/>
                    </a:xfrm>
                    <a:prstGeom prst="rect">
                      <a:avLst/>
                    </a:prstGeom>
                  </pic:spPr>
                </pic:pic>
              </a:graphicData>
            </a:graphic>
          </wp:inline>
        </w:drawing>
      </w:r>
    </w:p>
    <w:p w14:paraId="789A63CB" w14:textId="77777777" w:rsidR="00AB6671" w:rsidRDefault="00AB6671" w:rsidP="00AB6671">
      <w:pPr>
        <w:pStyle w:val="a4"/>
        <w:rPr>
          <w:color w:val="FF0000"/>
        </w:rPr>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8</w:t>
      </w:r>
      <w:r>
        <w:fldChar w:fldCharType="end"/>
      </w:r>
    </w:p>
    <w:p w14:paraId="55F359A8" w14:textId="77777777" w:rsidR="00AB6671" w:rsidRDefault="00AB6671" w:rsidP="00AB6671">
      <w:r>
        <w:rPr>
          <w:rFonts w:hint="eastAsia"/>
        </w:rPr>
        <w:t>加入填充后，边角的元素也得到了充分的使用，特征图的尺寸也得到了了扩大。</w:t>
      </w:r>
    </w:p>
    <w:p w14:paraId="73C3660F" w14:textId="77777777" w:rsidR="00AB6671" w:rsidRPr="00F25202" w:rsidRDefault="00AB6671" w:rsidP="00AB6671"/>
    <w:p w14:paraId="2A2F3A19" w14:textId="77777777" w:rsidR="00AB6671" w:rsidRPr="00DA7B16" w:rsidRDefault="00AB6671" w:rsidP="00AB6671">
      <w:r>
        <w:rPr>
          <w:rFonts w:hint="eastAsia"/>
        </w:rPr>
        <w:t>然后，我们引入</w:t>
      </w:r>
      <w:r w:rsidRPr="00F25202">
        <w:rPr>
          <w:rFonts w:hint="eastAsia"/>
          <w:b/>
          <w:bCs/>
        </w:rPr>
        <w:t>步幅</w:t>
      </w:r>
      <w:r>
        <w:rPr>
          <w:rFonts w:hint="eastAsia"/>
        </w:rPr>
        <w:t>（</w:t>
      </w:r>
      <w:r>
        <w:rPr>
          <w:rFonts w:hint="eastAsia"/>
        </w:rPr>
        <w:t>Stride</w:t>
      </w:r>
      <w:r>
        <w:rPr>
          <w:rFonts w:hint="eastAsia"/>
        </w:rPr>
        <w:t>）的概念。步幅，也称步长，它定义了卷积核在输入上每次滑动的距离。在之前的卷积中，我们使用的是步幅的默认值</w:t>
      </w:r>
      <w:r>
        <w:rPr>
          <w:rFonts w:hint="eastAsia"/>
        </w:rPr>
        <w:t>1</w:t>
      </w:r>
      <w:r>
        <w:rPr>
          <w:rFonts w:hint="eastAsia"/>
        </w:rPr>
        <w:t>，即每次滑动一格距离。但我们也可以设置</w:t>
      </w:r>
      <w:r>
        <w:rPr>
          <w:rFonts w:hint="eastAsia"/>
        </w:rPr>
        <w:t>s</w:t>
      </w:r>
      <w:r>
        <w:t>tride=2</w:t>
      </w:r>
      <w:r>
        <w:rPr>
          <w:rFonts w:hint="eastAsia"/>
        </w:rPr>
        <w:t>，这样卷积核每次将滑动</w:t>
      </w:r>
      <w:r>
        <w:rPr>
          <w:rFonts w:hint="eastAsia"/>
        </w:rPr>
        <w:t>2</w:t>
      </w:r>
      <w:r>
        <w:rPr>
          <w:rFonts w:hint="eastAsia"/>
        </w:rPr>
        <w:t>格距离。</w:t>
      </w:r>
    </w:p>
    <w:p w14:paraId="70D4933E" w14:textId="77777777" w:rsidR="00AB6671" w:rsidRDefault="00AB6671" w:rsidP="00AB6671">
      <w:r>
        <w:rPr>
          <w:rFonts w:hint="eastAsia"/>
        </w:rPr>
        <w:t>如图</w:t>
      </w:r>
      <w:r>
        <w:rPr>
          <w:rFonts w:hint="eastAsia"/>
        </w:rPr>
        <w:t>3</w:t>
      </w:r>
      <w:r>
        <w:t>-9</w:t>
      </w:r>
      <w:r>
        <w:rPr>
          <w:rFonts w:hint="eastAsia"/>
        </w:rPr>
        <w:t>所示，我们</w:t>
      </w:r>
      <w:r w:rsidRPr="00DA7B16">
        <w:rPr>
          <w:rFonts w:hint="eastAsia"/>
        </w:rPr>
        <w:t>使用</w:t>
      </w:r>
      <w:r>
        <w:rPr>
          <w:rFonts w:hint="eastAsia"/>
        </w:rPr>
        <w:t>一个</w:t>
      </w:r>
      <w:r>
        <w:t>4</w:t>
      </w:r>
      <w:r w:rsidRPr="00DA7B16">
        <w:t>x</w:t>
      </w:r>
      <w:r>
        <w:t>4</w:t>
      </w:r>
      <w:r w:rsidRPr="00DA7B16">
        <w:t>的输入矩阵和</w:t>
      </w:r>
      <w:r>
        <w:t>2</w:t>
      </w:r>
      <w:r w:rsidRPr="00DA7B16">
        <w:t>x2</w:t>
      </w:r>
      <w:r w:rsidRPr="00DA7B16">
        <w:t>的卷积核</w:t>
      </w:r>
      <w:r>
        <w:rPr>
          <w:rFonts w:hint="eastAsia"/>
        </w:rPr>
        <w:t>，并设置</w:t>
      </w:r>
      <w:r>
        <w:t>stride=2</w:t>
      </w:r>
      <w:r>
        <w:rPr>
          <w:rFonts w:hint="eastAsia"/>
        </w:rPr>
        <w:t>，于是卷积</w:t>
      </w:r>
      <w:r>
        <w:rPr>
          <w:rFonts w:hint="eastAsia"/>
        </w:rPr>
        <w:lastRenderedPageBreak/>
        <w:t>核每次会在输入矩阵上滑动</w:t>
      </w:r>
      <w:r>
        <w:rPr>
          <w:rFonts w:hint="eastAsia"/>
        </w:rPr>
        <w:t>2</w:t>
      </w:r>
      <w:r>
        <w:rPr>
          <w:rFonts w:hint="eastAsia"/>
        </w:rPr>
        <w:t>格距离，最终将输出一个</w:t>
      </w:r>
      <w:r>
        <w:rPr>
          <w:rFonts w:hint="eastAsia"/>
        </w:rPr>
        <w:t>2x</w:t>
      </w:r>
      <w:r>
        <w:t>2</w:t>
      </w:r>
      <w:r>
        <w:rPr>
          <w:rFonts w:hint="eastAsia"/>
        </w:rPr>
        <w:t>的特征图。</w:t>
      </w:r>
    </w:p>
    <w:p w14:paraId="26219A46" w14:textId="77777777" w:rsidR="00AB6671" w:rsidRDefault="00AB6671" w:rsidP="00AB6671">
      <w:pPr>
        <w:keepNext/>
        <w:jc w:val="center"/>
      </w:pPr>
      <w:r w:rsidRPr="0009181B">
        <w:rPr>
          <w:noProof/>
          <w:color w:val="FF0000"/>
        </w:rPr>
        <w:drawing>
          <wp:inline distT="0" distB="0" distL="0" distR="0" wp14:anchorId="19A5E765" wp14:editId="0CAAD1BB">
            <wp:extent cx="3063240" cy="1819656"/>
            <wp:effectExtent l="0" t="0" r="3810" b="9525"/>
            <wp:docPr id="4" name="图片 3">
              <a:extLst xmlns:a="http://schemas.openxmlformats.org/drawingml/2006/main">
                <a:ext uri="{FF2B5EF4-FFF2-40B4-BE49-F238E27FC236}">
                  <a16:creationId xmlns:a16="http://schemas.microsoft.com/office/drawing/2014/main" id="{50D0012B-9A00-4E88-8DD1-03D6DB2A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0D0012B-9A00-4E88-8DD1-03D6DB2A45C4}"/>
                        </a:ext>
                      </a:extLst>
                    </pic:cNvPr>
                    <pic:cNvPicPr>
                      <a:picLocks noChangeAspect="1"/>
                    </pic:cNvPicPr>
                  </pic:nvPicPr>
                  <pic:blipFill>
                    <a:blip r:embed="rId37"/>
                    <a:stretch>
                      <a:fillRect/>
                    </a:stretch>
                  </pic:blipFill>
                  <pic:spPr>
                    <a:xfrm>
                      <a:off x="0" y="0"/>
                      <a:ext cx="3063240" cy="1819656"/>
                    </a:xfrm>
                    <a:prstGeom prst="rect">
                      <a:avLst/>
                    </a:prstGeom>
                  </pic:spPr>
                </pic:pic>
              </a:graphicData>
            </a:graphic>
          </wp:inline>
        </w:drawing>
      </w:r>
    </w:p>
    <w:p w14:paraId="722846DE" w14:textId="77777777" w:rsidR="00AB6671" w:rsidRDefault="00AB6671" w:rsidP="00AB6671">
      <w:pPr>
        <w:pStyle w:val="a4"/>
        <w:rPr>
          <w:color w:val="FF0000"/>
        </w:rPr>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9</w:t>
      </w:r>
      <w:r>
        <w:fldChar w:fldCharType="end"/>
      </w:r>
    </w:p>
    <w:p w14:paraId="0E33B1E1" w14:textId="77777777" w:rsidR="00AB6671" w:rsidRDefault="00AB6671" w:rsidP="00AB6671">
      <w:r>
        <w:rPr>
          <w:rFonts w:hint="eastAsia"/>
        </w:rPr>
        <w:t>最后，我们给出一个计算输出特征图尺寸的公式：</w:t>
      </w:r>
    </w:p>
    <w:p w14:paraId="703BC8B2" w14:textId="77777777" w:rsidR="00AB6671" w:rsidRPr="003D7CB5" w:rsidRDefault="00AB6671" w:rsidP="00AB6671">
      <m:oMathPara>
        <m:oMath>
          <m:r>
            <w:rPr>
              <w:rFonts w:ascii="Cambria Math" w:hAnsi="Cambria Math"/>
            </w:rPr>
            <m:t>OH=</m:t>
          </m:r>
          <m:f>
            <m:fPr>
              <m:ctrlPr>
                <w:rPr>
                  <w:rFonts w:ascii="Cambria Math" w:hAnsi="Cambria Math"/>
                </w:rPr>
              </m:ctrlPr>
            </m:fPr>
            <m:num>
              <m:r>
                <w:rPr>
                  <w:rFonts w:ascii="Cambria Math" w:hAnsi="Cambria Math"/>
                </w:rPr>
                <m:t>H+2P-KH</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408F4B33" w14:textId="77777777" w:rsidR="00AB6671" w:rsidRPr="003D7CB5" w:rsidRDefault="00AB6671" w:rsidP="00AB6671">
      <m:oMathPara>
        <m:oMath>
          <m:r>
            <w:rPr>
              <w:rFonts w:ascii="Cambria Math" w:hAnsi="Cambria Math"/>
            </w:rPr>
            <m:t>OW=</m:t>
          </m:r>
          <m:f>
            <m:fPr>
              <m:ctrlPr>
                <w:rPr>
                  <w:rFonts w:ascii="Cambria Math" w:hAnsi="Cambria Math"/>
                </w:rPr>
              </m:ctrlPr>
            </m:fPr>
            <m:num>
              <m:r>
                <w:rPr>
                  <w:rFonts w:ascii="Cambria Math" w:hAnsi="Cambria Math"/>
                </w:rPr>
                <m:t>W+2P-KW</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5444CB27" w14:textId="77777777" w:rsidR="00AB6671" w:rsidRPr="003D7CB5" w:rsidRDefault="00AB6671" w:rsidP="00AB6671">
      <w:r>
        <w:rPr>
          <w:rFonts w:hint="eastAsia"/>
        </w:rPr>
        <w:t>其中，</w:t>
      </w:r>
      <m:oMath>
        <m:r>
          <w:rPr>
            <w:rFonts w:ascii="Cambria Math" w:hAnsi="Cambria Math"/>
          </w:rPr>
          <m:t>OH,OW</m:t>
        </m:r>
      </m:oMath>
      <w:r>
        <w:rPr>
          <w:rFonts w:hint="eastAsia"/>
        </w:rPr>
        <w:t>分别是输出特征图的高度和宽度，</w:t>
      </w:r>
      <m:oMath>
        <m:r>
          <w:rPr>
            <w:rFonts w:ascii="Cambria Math" w:hAnsi="Cambria Math" w:hint="eastAsia"/>
          </w:rPr>
          <m:t>KH</m:t>
        </m:r>
        <m:r>
          <w:rPr>
            <w:rFonts w:ascii="Cambria Math" w:hAnsi="Cambria Math"/>
          </w:rPr>
          <m:t>,KW</m:t>
        </m:r>
      </m:oMath>
      <w:r>
        <w:rPr>
          <w:rFonts w:hint="eastAsia"/>
        </w:rPr>
        <w:t>分别是卷积核的高度和宽度，</w:t>
      </w:r>
      <m:oMath>
        <m:r>
          <w:rPr>
            <w:rFonts w:ascii="Cambria Math" w:hAnsi="Cambria Math" w:hint="eastAsia"/>
          </w:rPr>
          <m:t>P</m:t>
        </m:r>
      </m:oMath>
      <w:r>
        <w:rPr>
          <w:rFonts w:hint="eastAsia"/>
        </w:rPr>
        <w:t>是填充，</w:t>
      </w:r>
      <m:oMath>
        <m:r>
          <w:rPr>
            <w:rFonts w:ascii="Cambria Math" w:hAnsi="Cambria Math" w:hint="eastAsia"/>
          </w:rPr>
          <m:t>S</m:t>
        </m:r>
      </m:oMath>
      <w:r>
        <w:rPr>
          <w:rFonts w:hint="eastAsia"/>
        </w:rPr>
        <w:t>是步幅。</w:t>
      </w:r>
    </w:p>
    <w:p w14:paraId="6E327906" w14:textId="77777777" w:rsidR="00AB6671" w:rsidRDefault="00AB6671" w:rsidP="00AB6671">
      <w:pPr>
        <w:pStyle w:val="2"/>
        <w:spacing w:before="156" w:after="156"/>
      </w:pPr>
      <w:r>
        <w:rPr>
          <w:rFonts w:hint="eastAsia"/>
        </w:rPr>
        <w:t>构建第一个卷积网络：从M</w:t>
      </w:r>
      <w:r>
        <w:t>NIST</w:t>
      </w:r>
      <w:r>
        <w:rPr>
          <w:rFonts w:hint="eastAsia"/>
        </w:rPr>
        <w:t>到LeNet</w:t>
      </w:r>
    </w:p>
    <w:p w14:paraId="2159BD90" w14:textId="77777777" w:rsidR="00AB6671" w:rsidRDefault="00AB6671" w:rsidP="00AB6671">
      <w:r>
        <w:rPr>
          <w:rFonts w:hint="eastAsia"/>
        </w:rPr>
        <w:t>在这一节中，我们将使用</w:t>
      </w:r>
      <w:r>
        <w:rPr>
          <w:rFonts w:hint="eastAsia"/>
        </w:rPr>
        <w:t>NumPy</w:t>
      </w:r>
      <w:r>
        <w:rPr>
          <w:rFonts w:hint="eastAsia"/>
        </w:rPr>
        <w:t>实现一个经典的</w:t>
      </w:r>
      <w:r>
        <w:rPr>
          <w:rFonts w:hint="eastAsia"/>
        </w:rPr>
        <w:t>CNN</w:t>
      </w:r>
      <w:r>
        <w:rPr>
          <w:rFonts w:hint="eastAsia"/>
        </w:rPr>
        <w:t>网络——</w:t>
      </w:r>
      <w:r>
        <w:rPr>
          <w:rFonts w:hint="eastAsia"/>
        </w:rPr>
        <w:t>LeNet</w:t>
      </w:r>
      <w:r>
        <w:rPr>
          <w:rFonts w:hint="eastAsia"/>
        </w:rPr>
        <w:t>。</w:t>
      </w:r>
    </w:p>
    <w:p w14:paraId="0ACA03D3" w14:textId="77777777" w:rsidR="00AB6671" w:rsidRDefault="00AB6671" w:rsidP="00AB6671">
      <w:r>
        <w:rPr>
          <w:rFonts w:hint="eastAsia"/>
        </w:rPr>
        <w:t>在</w:t>
      </w:r>
      <w:r>
        <w:rPr>
          <w:rFonts w:hint="eastAsia"/>
        </w:rPr>
        <w:t>4</w:t>
      </w:r>
      <w:r>
        <w:t>.1</w:t>
      </w:r>
      <w:r>
        <w:rPr>
          <w:rFonts w:hint="eastAsia"/>
        </w:rPr>
        <w:t>节中，我们还将进一步详细地介绍</w:t>
      </w:r>
      <w:r>
        <w:rPr>
          <w:rFonts w:hint="eastAsia"/>
        </w:rPr>
        <w:t>LeNet</w:t>
      </w:r>
      <w:r>
        <w:rPr>
          <w:rFonts w:hint="eastAsia"/>
        </w:rPr>
        <w:t>。现在，让我们先简单地了解一下</w:t>
      </w:r>
      <w:r>
        <w:rPr>
          <w:rFonts w:hint="eastAsia"/>
        </w:rPr>
        <w:t>LeNet</w:t>
      </w:r>
      <w:r>
        <w:rPr>
          <w:rFonts w:hint="eastAsia"/>
        </w:rPr>
        <w:t>。</w:t>
      </w:r>
    </w:p>
    <w:p w14:paraId="03016636" w14:textId="77777777" w:rsidR="00AB6671" w:rsidRDefault="00AB6671" w:rsidP="00AB6671">
      <w:r>
        <w:rPr>
          <w:rFonts w:hint="eastAsia"/>
        </w:rPr>
        <w:t>图</w:t>
      </w:r>
      <w:r>
        <w:rPr>
          <w:rFonts w:hint="eastAsia"/>
        </w:rPr>
        <w:t>3</w:t>
      </w:r>
      <w:r>
        <w:t>-10</w:t>
      </w:r>
      <w:r>
        <w:rPr>
          <w:rFonts w:hint="eastAsia"/>
        </w:rPr>
        <w:t>与图</w:t>
      </w:r>
      <w:r>
        <w:rPr>
          <w:rFonts w:hint="eastAsia"/>
        </w:rPr>
        <w:t>3</w:t>
      </w:r>
      <w:r>
        <w:t>-11</w:t>
      </w:r>
      <w:r>
        <w:rPr>
          <w:rFonts w:hint="eastAsia"/>
        </w:rPr>
        <w:t>展示了</w:t>
      </w:r>
      <w:r>
        <w:rPr>
          <w:rFonts w:hint="eastAsia"/>
        </w:rPr>
        <w:t>LeNet</w:t>
      </w:r>
      <w:r>
        <w:rPr>
          <w:rFonts w:hint="eastAsia"/>
        </w:rPr>
        <w:t>的结构。</w:t>
      </w:r>
      <w:r>
        <w:t xml:space="preserve"> </w:t>
      </w:r>
    </w:p>
    <w:p w14:paraId="67BACDB4" w14:textId="77777777" w:rsidR="00AB6671" w:rsidRDefault="00AB6671" w:rsidP="00AB6671">
      <w:pPr>
        <w:keepNext/>
        <w:jc w:val="center"/>
      </w:pPr>
      <w:r w:rsidRPr="00AC6329">
        <w:rPr>
          <w:noProof/>
        </w:rPr>
        <w:lastRenderedPageBreak/>
        <w:drawing>
          <wp:inline distT="0" distB="0" distL="0" distR="0" wp14:anchorId="103CA3B7" wp14:editId="0161607A">
            <wp:extent cx="4671391" cy="2535580"/>
            <wp:effectExtent l="0" t="0" r="0" b="0"/>
            <wp:docPr id="50" name="图片 49">
              <a:extLst xmlns:a="http://schemas.openxmlformats.org/drawingml/2006/main">
                <a:ext uri="{FF2B5EF4-FFF2-40B4-BE49-F238E27FC236}">
                  <a16:creationId xmlns:a16="http://schemas.microsoft.com/office/drawing/2014/main" id="{17BAFC87-9B60-4FB9-8529-CE4FF00C0D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49">
                      <a:extLst>
                        <a:ext uri="{FF2B5EF4-FFF2-40B4-BE49-F238E27FC236}">
                          <a16:creationId xmlns:a16="http://schemas.microsoft.com/office/drawing/2014/main" id="{17BAFC87-9B60-4FB9-8529-CE4FF00C0DEA}"/>
                        </a:ext>
                      </a:extLst>
                    </pic:cNvPr>
                    <pic:cNvPicPr>
                      <a:picLocks noChangeAspect="1"/>
                    </pic:cNvPicPr>
                  </pic:nvPicPr>
                  <pic:blipFill>
                    <a:blip r:embed="rId38"/>
                    <a:stretch>
                      <a:fillRect/>
                    </a:stretch>
                  </pic:blipFill>
                  <pic:spPr>
                    <a:xfrm>
                      <a:off x="0" y="0"/>
                      <a:ext cx="4682511" cy="2541616"/>
                    </a:xfrm>
                    <a:prstGeom prst="rect">
                      <a:avLst/>
                    </a:prstGeom>
                  </pic:spPr>
                </pic:pic>
              </a:graphicData>
            </a:graphic>
          </wp:inline>
        </w:drawing>
      </w:r>
    </w:p>
    <w:p w14:paraId="0472530E"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0</w:t>
      </w:r>
      <w:r>
        <w:fldChar w:fldCharType="end"/>
      </w:r>
      <w:r>
        <w:t xml:space="preserve"> </w:t>
      </w:r>
      <w:r>
        <w:rPr>
          <w:rFonts w:hint="eastAsia"/>
        </w:rPr>
        <w:t>LeNet</w:t>
      </w:r>
      <w:r>
        <w:t>-5</w:t>
      </w:r>
      <w:r>
        <w:rPr>
          <w:rFonts w:hint="eastAsia"/>
        </w:rPr>
        <w:t>结构</w:t>
      </w:r>
    </w:p>
    <w:p w14:paraId="30E8F057" w14:textId="77777777" w:rsidR="00AB6671" w:rsidRDefault="00AB6671" w:rsidP="00AB6671">
      <w:pPr>
        <w:keepNext/>
      </w:pPr>
      <w:r>
        <w:rPr>
          <w:noProof/>
          <w:color w:val="FF0000"/>
        </w:rPr>
        <w:drawing>
          <wp:inline distT="0" distB="0" distL="0" distR="0" wp14:anchorId="0FBED641" wp14:editId="272E3C5B">
            <wp:extent cx="5327650" cy="171767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27650" cy="1717675"/>
                    </a:xfrm>
                    <a:prstGeom prst="rect">
                      <a:avLst/>
                    </a:prstGeom>
                  </pic:spPr>
                </pic:pic>
              </a:graphicData>
            </a:graphic>
          </wp:inline>
        </w:drawing>
      </w:r>
    </w:p>
    <w:p w14:paraId="7359128B" w14:textId="77777777" w:rsidR="00AB6671" w:rsidRPr="00E41286" w:rsidRDefault="00AB6671" w:rsidP="00AB6671">
      <w:pPr>
        <w:pStyle w:val="a4"/>
        <w:rPr>
          <w:color w:val="FF0000"/>
        </w:rPr>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1</w:t>
      </w:r>
      <w:r>
        <w:fldChar w:fldCharType="end"/>
      </w:r>
      <w:r>
        <w:t xml:space="preserve"> </w:t>
      </w:r>
      <w:r>
        <w:rPr>
          <w:rFonts w:hint="eastAsia"/>
        </w:rPr>
        <w:t>LeNet</w:t>
      </w:r>
      <w:r>
        <w:t>-5</w:t>
      </w:r>
      <w:r>
        <w:rPr>
          <w:rFonts w:hint="eastAsia"/>
        </w:rPr>
        <w:t>结构</w:t>
      </w:r>
      <w:r>
        <w:fldChar w:fldCharType="begin"/>
      </w:r>
      <w:r>
        <w:instrText xml:space="preserve"> ADDIN ZOTERO_ITEM CSL_CITATION {"citationID":"HlsqTAIg","properties":{"formattedCitation":"[1]","plainCitation":"[1]","noteIndex":0},"citationItems":[{"id":193,"uris":["http://zotero.org/users/11037936/items/7L28SUJ5"],"itemData":{"id":193,"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citation-key":"lecunGradientbasedLearningApplied1998"}}],"schema":"https://github.com/citation-style-language/schema/raw/master/csl-citation.json"} </w:instrText>
      </w:r>
      <w:r>
        <w:fldChar w:fldCharType="separate"/>
      </w:r>
      <w:r w:rsidRPr="00E41286">
        <w:rPr>
          <w:rFonts w:ascii="等线 Light" w:eastAsia="等线 Light" w:hAnsi="等线 Light"/>
        </w:rPr>
        <w:t>[1]</w:t>
      </w:r>
      <w:r>
        <w:fldChar w:fldCharType="end"/>
      </w:r>
    </w:p>
    <w:p w14:paraId="3B294FA3" w14:textId="77777777" w:rsidR="00AB6671" w:rsidRDefault="00AB6671" w:rsidP="00AB6671">
      <w:r>
        <w:rPr>
          <w:rFonts w:hint="eastAsia"/>
        </w:rPr>
        <w:t>可见，</w:t>
      </w:r>
      <w:r>
        <w:rPr>
          <w:rFonts w:hint="eastAsia"/>
        </w:rPr>
        <w:t>Le</w:t>
      </w:r>
      <w:r>
        <w:t>Net</w:t>
      </w:r>
      <w:r>
        <w:rPr>
          <w:rFonts w:hint="eastAsia"/>
        </w:rPr>
        <w:t>主要由三个结构组成：</w:t>
      </w:r>
    </w:p>
    <w:p w14:paraId="3AE104D8" w14:textId="77777777" w:rsidR="00AB6671" w:rsidRDefault="00AB6671" w:rsidP="00F55501">
      <w:pPr>
        <w:pStyle w:val="ad"/>
        <w:numPr>
          <w:ilvl w:val="0"/>
          <w:numId w:val="11"/>
        </w:numPr>
        <w:ind w:firstLineChars="0"/>
      </w:pPr>
      <w:r>
        <w:rPr>
          <w:rFonts w:hint="eastAsia"/>
        </w:rPr>
        <w:t>卷积层</w:t>
      </w:r>
    </w:p>
    <w:p w14:paraId="6583AA22" w14:textId="77777777" w:rsidR="00AB6671" w:rsidRDefault="00AB6671" w:rsidP="00F55501">
      <w:pPr>
        <w:pStyle w:val="ad"/>
        <w:numPr>
          <w:ilvl w:val="0"/>
          <w:numId w:val="11"/>
        </w:numPr>
        <w:ind w:firstLineChars="0"/>
      </w:pPr>
      <w:r>
        <w:rPr>
          <w:rFonts w:hint="eastAsia"/>
        </w:rPr>
        <w:t>汇聚层</w:t>
      </w:r>
    </w:p>
    <w:p w14:paraId="0722C820" w14:textId="77777777" w:rsidR="00AB6671" w:rsidRDefault="00AB6671" w:rsidP="00F55501">
      <w:pPr>
        <w:pStyle w:val="ad"/>
        <w:numPr>
          <w:ilvl w:val="0"/>
          <w:numId w:val="11"/>
        </w:numPr>
        <w:ind w:firstLineChars="0"/>
      </w:pPr>
      <w:r>
        <w:rPr>
          <w:rFonts w:hint="eastAsia"/>
        </w:rPr>
        <w:t>全连接层</w:t>
      </w:r>
    </w:p>
    <w:p w14:paraId="5C642B12" w14:textId="77777777" w:rsidR="00AB6671" w:rsidRDefault="00AB6671" w:rsidP="00AB6671">
      <w:r>
        <w:rPr>
          <w:rFonts w:hint="eastAsia"/>
        </w:rPr>
        <w:t>接下来，我们将先从了解</w:t>
      </w:r>
      <w:r>
        <w:rPr>
          <w:rFonts w:hint="eastAsia"/>
        </w:rPr>
        <w:t>MNIST</w:t>
      </w:r>
      <w:r>
        <w:rPr>
          <w:rFonts w:hint="eastAsia"/>
        </w:rPr>
        <w:t>数据集开始，逐步了解卷积层、汇聚层、全连接层，并动手实现和训练一个</w:t>
      </w:r>
      <w:r>
        <w:rPr>
          <w:rFonts w:hint="eastAsia"/>
        </w:rPr>
        <w:t>LeNet</w:t>
      </w:r>
      <w:r>
        <w:rPr>
          <w:rFonts w:hint="eastAsia"/>
        </w:rPr>
        <w:t>，并将其用于手写数字识别任务。我们还将对</w:t>
      </w:r>
      <w:r>
        <w:rPr>
          <w:rFonts w:hint="eastAsia"/>
        </w:rPr>
        <w:t>LeNet</w:t>
      </w:r>
      <w:r>
        <w:rPr>
          <w:rFonts w:hint="eastAsia"/>
        </w:rPr>
        <w:t>的结构稍加改造，以便于取得更好的效果。</w:t>
      </w:r>
    </w:p>
    <w:p w14:paraId="09D53B44" w14:textId="77777777" w:rsidR="00AB6671" w:rsidRPr="00091A64" w:rsidRDefault="00AB6671" w:rsidP="00AB6671">
      <w:pPr>
        <w:pStyle w:val="3"/>
      </w:pPr>
      <w:r>
        <w:rPr>
          <w:rFonts w:hint="eastAsia"/>
        </w:rPr>
        <w:lastRenderedPageBreak/>
        <w:t>MNIST</w:t>
      </w:r>
      <w:r>
        <w:rPr>
          <w:rFonts w:hint="eastAsia"/>
        </w:rPr>
        <w:t>数据集简介</w:t>
      </w:r>
    </w:p>
    <w:p w14:paraId="544F5E7E" w14:textId="77777777" w:rsidR="00AB6671" w:rsidRDefault="00AB6671" w:rsidP="00AB6671">
      <w:r>
        <w:rPr>
          <w:rFonts w:hint="eastAsia"/>
        </w:rPr>
        <w:t>MNIST</w:t>
      </w:r>
      <w:r>
        <w:rPr>
          <w:rFonts w:hint="eastAsia"/>
        </w:rPr>
        <w:t>数据集</w:t>
      </w:r>
      <w:r w:rsidRPr="00B371B4">
        <w:rPr>
          <w:rFonts w:hint="eastAsia"/>
        </w:rPr>
        <w:t>是一个广泛使用的手写数字识别数据集，常用于机器学习和深度学习的实验和基准测试。</w:t>
      </w:r>
      <w:r>
        <w:rPr>
          <w:rFonts w:hint="eastAsia"/>
        </w:rPr>
        <w:t>它</w:t>
      </w:r>
      <w:r w:rsidRPr="00B371B4">
        <w:rPr>
          <w:rFonts w:hint="eastAsia"/>
        </w:rPr>
        <w:t>由来自美国国家标准与技术研究所的两个数据集组成：训练集和测试集。训练集包含来自</w:t>
      </w:r>
      <w:r w:rsidRPr="00B371B4">
        <w:t>250</w:t>
      </w:r>
      <w:r w:rsidRPr="00B371B4">
        <w:t>位不同写者的</w:t>
      </w:r>
      <w:r w:rsidRPr="00B371B4">
        <w:t>60,000</w:t>
      </w:r>
      <w:r w:rsidRPr="00B371B4">
        <w:t>个样本图像，而测试集包含来自不同写者的</w:t>
      </w:r>
      <w:r w:rsidRPr="00B371B4">
        <w:t>10,000</w:t>
      </w:r>
      <w:r w:rsidRPr="00B371B4">
        <w:t>个样本图像。</w:t>
      </w:r>
    </w:p>
    <w:p w14:paraId="03E8E9DC" w14:textId="77777777" w:rsidR="00AB6671" w:rsidRDefault="00AB6671" w:rsidP="00AB6671">
      <w:r w:rsidRPr="00B371B4">
        <w:t>MNIST</w:t>
      </w:r>
      <w:r w:rsidRPr="00B371B4">
        <w:t>数据集的图像尺寸为</w:t>
      </w:r>
      <w:r w:rsidRPr="00B371B4">
        <w:t>28x28</w:t>
      </w:r>
      <w:r w:rsidRPr="00B371B4">
        <w:t>像素，每个像素的灰度级别在</w:t>
      </w:r>
      <w:r w:rsidRPr="00B371B4">
        <w:t>0</w:t>
      </w:r>
      <w:r w:rsidRPr="00B371B4">
        <w:t>到</w:t>
      </w:r>
      <w:r w:rsidRPr="00B371B4">
        <w:t>255</w:t>
      </w:r>
      <w:r w:rsidRPr="00B371B4">
        <w:t>之间。每个图像都有一个相应的标签，表示图像中所绘制数字的实际值。标签是</w:t>
      </w:r>
      <w:r w:rsidRPr="00B371B4">
        <w:t>0</w:t>
      </w:r>
      <w:r w:rsidRPr="00B371B4">
        <w:t>到</w:t>
      </w:r>
      <w:r w:rsidRPr="00B371B4">
        <w:t>9</w:t>
      </w:r>
      <w:r w:rsidRPr="00B371B4">
        <w:t>的整数，与图像所表示的手写数字对应。</w:t>
      </w:r>
    </w:p>
    <w:p w14:paraId="1960477C" w14:textId="77777777" w:rsidR="00AB6671" w:rsidRDefault="00AB6671" w:rsidP="00AB6671">
      <w:r>
        <w:rPr>
          <w:rFonts w:hint="eastAsia"/>
        </w:rPr>
        <w:t>访问</w:t>
      </w:r>
      <w:hyperlink r:id="rId40" w:history="1">
        <w:r w:rsidRPr="000733B8">
          <w:rPr>
            <w:rStyle w:val="af4"/>
          </w:rPr>
          <w:t>http://yann.lecun.com/exdb/mnist/</w:t>
        </w:r>
      </w:hyperlink>
      <w:r>
        <w:rPr>
          <w:rFonts w:hint="eastAsia"/>
        </w:rPr>
        <w:t>以下载我们所需要的</w:t>
      </w:r>
      <w:r>
        <w:rPr>
          <w:rFonts w:hint="eastAsia"/>
        </w:rPr>
        <w:t>MNIST</w:t>
      </w:r>
      <w:r>
        <w:rPr>
          <w:rFonts w:hint="eastAsia"/>
        </w:rPr>
        <w:t>数据集。</w:t>
      </w:r>
    </w:p>
    <w:p w14:paraId="1DA31A1E" w14:textId="77777777" w:rsidR="00AB6671" w:rsidRDefault="00AB6671" w:rsidP="00AB6671">
      <w:r>
        <w:rPr>
          <w:rFonts w:hint="eastAsia"/>
        </w:rPr>
        <w:t>接下来，我们开始进行代码实践。</w:t>
      </w:r>
    </w:p>
    <w:p w14:paraId="152DC1F9" w14:textId="77777777" w:rsidR="00AB6671" w:rsidRDefault="00AB6671" w:rsidP="00AB6671">
      <w:r>
        <w:rPr>
          <w:rFonts w:hint="eastAsia"/>
        </w:rPr>
        <w:t>首先导入我们需要的</w:t>
      </w:r>
      <w:r>
        <w:t>NumPy</w:t>
      </w:r>
      <w:r>
        <w:rPr>
          <w:rFonts w:hint="eastAsia"/>
        </w:rPr>
        <w:t>包：</w:t>
      </w:r>
    </w:p>
    <w:p w14:paraId="17773577" w14:textId="77777777" w:rsidR="00AB6671" w:rsidRDefault="00AB6671" w:rsidP="00AB6671">
      <w:pPr>
        <w:pStyle w:val="code"/>
        <w:ind w:right="210"/>
        <w:jc w:val="left"/>
      </w:pPr>
      <w:r>
        <w:t>import numpy as np</w:t>
      </w:r>
    </w:p>
    <w:p w14:paraId="534ADF0F" w14:textId="77777777" w:rsidR="00AB6671" w:rsidRDefault="00AB6671" w:rsidP="00AB6671">
      <w:r>
        <w:rPr>
          <w:rFonts w:hint="eastAsia"/>
        </w:rPr>
        <w:t>我们要能够从</w:t>
      </w:r>
      <w:r>
        <w:rPr>
          <w:rFonts w:hint="eastAsia"/>
        </w:rPr>
        <w:t>MNIST</w:t>
      </w:r>
      <w:r>
        <w:rPr>
          <w:rFonts w:hint="eastAsia"/>
        </w:rPr>
        <w:t>数据集中读取数据，因此需要定义加载数据集的</w:t>
      </w:r>
      <w:r w:rsidRPr="00280969">
        <w:rPr>
          <w:rStyle w:val="code0"/>
        </w:rPr>
        <w:t>load_mnist()</w:t>
      </w:r>
      <w:r>
        <w:rPr>
          <w:rStyle w:val="code0"/>
          <w:rFonts w:hint="eastAsia"/>
        </w:rPr>
        <w:t>函数</w:t>
      </w:r>
      <w:r>
        <w:rPr>
          <w:rFonts w:hint="eastAsia"/>
        </w:rPr>
        <w:t>：</w:t>
      </w:r>
    </w:p>
    <w:p w14:paraId="7A5C3191" w14:textId="77777777" w:rsidR="00AB6671" w:rsidRDefault="00AB6671" w:rsidP="00AB6671">
      <w:r>
        <w:rPr>
          <w:rFonts w:hint="eastAsia"/>
        </w:rPr>
        <w:t>TODO</w:t>
      </w:r>
      <w:r>
        <w:t xml:space="preserve">: </w:t>
      </w:r>
      <w:r>
        <w:rPr>
          <w:rFonts w:hint="eastAsia"/>
        </w:rPr>
        <w:t>加载数据集</w:t>
      </w:r>
    </w:p>
    <w:p w14:paraId="3DE66FD4" w14:textId="77777777" w:rsidR="00AB6671" w:rsidRDefault="00AB6671" w:rsidP="00AB6671">
      <w:r>
        <w:rPr>
          <w:rFonts w:hint="eastAsia"/>
        </w:rPr>
        <w:t>在该函数中，我们通过</w:t>
      </w:r>
      <w:proofErr w:type="spellStart"/>
      <w:r>
        <w:rPr>
          <w:rFonts w:hint="eastAsia"/>
        </w:rPr>
        <w:t>f</w:t>
      </w:r>
      <w:r>
        <w:t>rombuffer</w:t>
      </w:r>
      <w:proofErr w:type="spellEnd"/>
      <w:r>
        <w:rPr>
          <w:rFonts w:hint="eastAsia"/>
        </w:rPr>
        <w:t>函数将数据</w:t>
      </w:r>
      <w:proofErr w:type="gramStart"/>
      <w:r>
        <w:rPr>
          <w:rFonts w:hint="eastAsia"/>
        </w:rPr>
        <w:t>集文件</w:t>
      </w:r>
      <w:proofErr w:type="gramEnd"/>
      <w:r>
        <w:rPr>
          <w:rFonts w:hint="eastAsia"/>
        </w:rPr>
        <w:t>读取为</w:t>
      </w:r>
      <w:r>
        <w:rPr>
          <w:rFonts w:hint="eastAsia"/>
        </w:rPr>
        <w:t>N</w:t>
      </w:r>
      <w:r>
        <w:t>umPy</w:t>
      </w:r>
      <w:r>
        <w:rPr>
          <w:rFonts w:hint="eastAsia"/>
        </w:rPr>
        <w:t>数组。</w:t>
      </w:r>
    </w:p>
    <w:p w14:paraId="4C5CDE13" w14:textId="77777777" w:rsidR="00AB6671" w:rsidRDefault="00AB6671" w:rsidP="00AB6671">
      <w:r>
        <w:rPr>
          <w:rFonts w:hint="eastAsia"/>
        </w:rPr>
        <w:t>在数据集中直接读取到的</w:t>
      </w:r>
      <w:r>
        <w:rPr>
          <w:rFonts w:hint="eastAsia"/>
        </w:rPr>
        <w:t>label</w:t>
      </w:r>
      <w:r>
        <w:rPr>
          <w:rFonts w:hint="eastAsia"/>
        </w:rPr>
        <w:t>只有一个数字，而在网络中需要以独热编码的形式参与计算，所以在这里先进行转换。</w:t>
      </w:r>
    </w:p>
    <w:p w14:paraId="21C05260" w14:textId="77777777" w:rsidR="00AB6671" w:rsidRDefault="00AB6671" w:rsidP="00AB6671">
      <w:r>
        <w:rPr>
          <w:rFonts w:hint="eastAsia"/>
        </w:rPr>
        <w:t>此外，因为</w:t>
      </w:r>
      <w:r>
        <w:rPr>
          <w:rFonts w:hint="eastAsia"/>
        </w:rPr>
        <w:t>LeNet</w:t>
      </w:r>
      <w:r>
        <w:rPr>
          <w:rFonts w:hint="eastAsia"/>
        </w:rPr>
        <w:t>的输入尺寸为</w:t>
      </w:r>
      <w:r>
        <w:rPr>
          <w:rFonts w:hint="eastAsia"/>
        </w:rPr>
        <w:t>3</w:t>
      </w:r>
      <w:r>
        <w:t>2x32</w:t>
      </w:r>
      <w:r>
        <w:rPr>
          <w:rFonts w:hint="eastAsia"/>
        </w:rPr>
        <w:t>，我们还需要通过</w:t>
      </w:r>
      <w:r>
        <w:rPr>
          <w:rFonts w:hint="eastAsia"/>
        </w:rPr>
        <w:t>p</w:t>
      </w:r>
      <w:r>
        <w:t>ad</w:t>
      </w:r>
      <w:r>
        <w:rPr>
          <w:rFonts w:hint="eastAsia"/>
        </w:rPr>
        <w:t>函数为</w:t>
      </w:r>
      <w:r>
        <w:rPr>
          <w:rFonts w:hint="eastAsia"/>
        </w:rPr>
        <w:t>2</w:t>
      </w:r>
      <w:r>
        <w:t>8x28</w:t>
      </w:r>
      <w:r>
        <w:rPr>
          <w:rFonts w:hint="eastAsia"/>
        </w:rPr>
        <w:t>的</w:t>
      </w:r>
      <w:r>
        <w:rPr>
          <w:rFonts w:hint="eastAsia"/>
        </w:rPr>
        <w:t>MNIST</w:t>
      </w:r>
      <w:r>
        <w:rPr>
          <w:rFonts w:hint="eastAsia"/>
        </w:rPr>
        <w:t>图像添加填充。</w:t>
      </w:r>
    </w:p>
    <w:p w14:paraId="6A24EDB0" w14:textId="77777777" w:rsidR="00AB6671" w:rsidRDefault="00AB6671" w:rsidP="00AB6671">
      <w:r>
        <w:rPr>
          <w:rFonts w:hint="eastAsia"/>
        </w:rPr>
        <w:t>通过此函数，我们可以获得四个变量：</w:t>
      </w:r>
    </w:p>
    <w:p w14:paraId="25BF5759" w14:textId="77777777" w:rsidR="00AB6671" w:rsidRDefault="00AB6671" w:rsidP="00AB6671">
      <w:r w:rsidRPr="00317CC1">
        <w:rPr>
          <w:rStyle w:val="code0"/>
        </w:rPr>
        <w:t>train_images</w:t>
      </w:r>
      <w:r>
        <w:t>：训练图像数据，类型为</w:t>
      </w:r>
      <w:r>
        <w:t>NumPy</w:t>
      </w:r>
      <w:r>
        <w:t>数组，形状为</w:t>
      </w:r>
      <w:r>
        <w:t>(60000, 32, 32, 1)</w:t>
      </w:r>
      <w:r>
        <w:t>。</w:t>
      </w:r>
    </w:p>
    <w:p w14:paraId="3886C614" w14:textId="77777777" w:rsidR="00AB6671" w:rsidRDefault="00AB6671" w:rsidP="00AB6671">
      <w:r w:rsidRPr="00317CC1">
        <w:rPr>
          <w:rStyle w:val="code0"/>
        </w:rPr>
        <w:t>train_labels</w:t>
      </w:r>
      <w:r>
        <w:t>：训练图像对应的标签，类型为</w:t>
      </w:r>
      <w:r>
        <w:t>NumPy</w:t>
      </w:r>
      <w:r>
        <w:t>数组，形状为</w:t>
      </w:r>
      <w:r>
        <w:t>(60000, 10)</w:t>
      </w:r>
      <w:r>
        <w:t>。</w:t>
      </w:r>
    </w:p>
    <w:p w14:paraId="2569B174" w14:textId="77777777" w:rsidR="00AB6671" w:rsidRDefault="00AB6671" w:rsidP="00AB6671">
      <w:r w:rsidRPr="00317CC1">
        <w:rPr>
          <w:rStyle w:val="code0"/>
        </w:rPr>
        <w:t>test_images</w:t>
      </w:r>
      <w:r>
        <w:t>：测试图像数据，类型为</w:t>
      </w:r>
      <w:r>
        <w:t>NumPy</w:t>
      </w:r>
      <w:r>
        <w:t>数组，形状为</w:t>
      </w:r>
      <w:r>
        <w:t>(10000, 28, 28, 1)</w:t>
      </w:r>
      <w:r>
        <w:t>。</w:t>
      </w:r>
    </w:p>
    <w:p w14:paraId="62C96DDB" w14:textId="77777777" w:rsidR="00AB6671" w:rsidRDefault="00AB6671" w:rsidP="00AB6671">
      <w:r w:rsidRPr="00317CC1">
        <w:rPr>
          <w:rStyle w:val="code0"/>
        </w:rPr>
        <w:t>test_labels</w:t>
      </w:r>
      <w:r>
        <w:t>：测试图像对应的标签，类型为</w:t>
      </w:r>
      <w:r>
        <w:t>NumPy</w:t>
      </w:r>
      <w:r>
        <w:t>数组，形状为</w:t>
      </w:r>
      <w:r>
        <w:t>(10000, 10)</w:t>
      </w:r>
      <w:r>
        <w:t>。</w:t>
      </w:r>
    </w:p>
    <w:p w14:paraId="648845AB" w14:textId="77777777" w:rsidR="00AB6671" w:rsidRPr="00091A64" w:rsidRDefault="00AB6671" w:rsidP="00AB6671">
      <w:r>
        <w:rPr>
          <w:rFonts w:hint="eastAsia"/>
        </w:rPr>
        <w:t>这些变量将于后续用在训练与测试当中。</w:t>
      </w:r>
    </w:p>
    <w:p w14:paraId="5AE5AC87" w14:textId="77777777" w:rsidR="00AB6671" w:rsidRDefault="00AB6671" w:rsidP="00AB6671">
      <w:pPr>
        <w:pStyle w:val="3"/>
      </w:pPr>
      <w:r>
        <w:rPr>
          <w:rFonts w:hint="eastAsia"/>
        </w:rPr>
        <w:lastRenderedPageBreak/>
        <w:t>辅助函数</w:t>
      </w:r>
    </w:p>
    <w:p w14:paraId="3818971A" w14:textId="77777777" w:rsidR="00AB6671" w:rsidRDefault="00AB6671" w:rsidP="00AB6671">
      <w:r>
        <w:rPr>
          <w:rFonts w:hint="eastAsia"/>
        </w:rPr>
        <w:t>在开始搭建</w:t>
      </w:r>
      <w:r>
        <w:rPr>
          <w:rFonts w:hint="eastAsia"/>
        </w:rPr>
        <w:t>CNN</w:t>
      </w:r>
      <w:r>
        <w:rPr>
          <w:rFonts w:hint="eastAsia"/>
        </w:rPr>
        <w:t>的各个部件以前，我们先定义一些之后会使用到的辅助函数。</w:t>
      </w:r>
    </w:p>
    <w:p w14:paraId="2269950B" w14:textId="77777777" w:rsidR="00AB6671" w:rsidRDefault="00AB6671" w:rsidP="00AB6671">
      <w:pPr>
        <w:pStyle w:val="code"/>
        <w:ind w:right="210"/>
        <w:jc w:val="left"/>
      </w:pPr>
      <w:r>
        <w:t>def relu(x):</w:t>
      </w:r>
    </w:p>
    <w:p w14:paraId="47877D3E" w14:textId="77777777" w:rsidR="00AB6671" w:rsidRDefault="00AB6671" w:rsidP="00AB6671">
      <w:pPr>
        <w:pStyle w:val="code"/>
        <w:ind w:right="210"/>
        <w:jc w:val="left"/>
      </w:pPr>
      <w:r>
        <w:t xml:space="preserve">    return np.maximum(0, x)</w:t>
      </w:r>
    </w:p>
    <w:p w14:paraId="33DCA0D8" w14:textId="77777777" w:rsidR="00AB6671" w:rsidRDefault="00AB6671" w:rsidP="00AB6671">
      <w:pPr>
        <w:pStyle w:val="code"/>
        <w:ind w:right="210"/>
        <w:jc w:val="left"/>
      </w:pPr>
    </w:p>
    <w:p w14:paraId="321358D5" w14:textId="77777777" w:rsidR="00AB6671" w:rsidRDefault="00AB6671" w:rsidP="00AB6671">
      <w:pPr>
        <w:pStyle w:val="code"/>
        <w:ind w:right="210"/>
        <w:jc w:val="left"/>
      </w:pPr>
      <w:r>
        <w:t>def softmax(x):</w:t>
      </w:r>
    </w:p>
    <w:p w14:paraId="2B43BF78" w14:textId="77777777" w:rsidR="00AB6671" w:rsidRDefault="00AB6671" w:rsidP="00AB6671">
      <w:pPr>
        <w:pStyle w:val="code"/>
        <w:ind w:right="210"/>
        <w:jc w:val="left"/>
      </w:pPr>
      <w:r>
        <w:t xml:space="preserve">    e_x = np.exp(x - np.max(x, axis=1, keepdims=True))</w:t>
      </w:r>
    </w:p>
    <w:p w14:paraId="61151B22" w14:textId="77777777" w:rsidR="00AB6671" w:rsidRDefault="00AB6671" w:rsidP="00AB6671">
      <w:pPr>
        <w:pStyle w:val="code"/>
        <w:ind w:right="210"/>
        <w:jc w:val="left"/>
      </w:pPr>
      <w:r>
        <w:t xml:space="preserve">    return e_x / np.sum(e_x, axis=1, keepdims=True)</w:t>
      </w:r>
    </w:p>
    <w:p w14:paraId="01BEDE91" w14:textId="77777777" w:rsidR="00AB6671" w:rsidRDefault="00AB6671" w:rsidP="00AB6671">
      <w:pPr>
        <w:pStyle w:val="code"/>
        <w:ind w:right="210"/>
        <w:jc w:val="left"/>
      </w:pPr>
    </w:p>
    <w:p w14:paraId="126D13C8" w14:textId="77777777" w:rsidR="00AB6671" w:rsidRDefault="00AB6671" w:rsidP="00AB6671">
      <w:pPr>
        <w:pStyle w:val="code"/>
        <w:ind w:right="210"/>
        <w:jc w:val="left"/>
      </w:pPr>
      <w:r>
        <w:t>def relu_backward(grad_output, input):</w:t>
      </w:r>
    </w:p>
    <w:p w14:paraId="7D9C8E7C" w14:textId="77777777" w:rsidR="00AB6671" w:rsidRDefault="00AB6671" w:rsidP="00AB6671">
      <w:pPr>
        <w:pStyle w:val="code"/>
        <w:ind w:right="210"/>
        <w:jc w:val="left"/>
      </w:pPr>
      <w:r>
        <w:t xml:space="preserve">    return grad_output * (input &gt; 0)</w:t>
      </w:r>
    </w:p>
    <w:p w14:paraId="7A13300B" w14:textId="77777777" w:rsidR="00AB6671" w:rsidRDefault="00AB6671" w:rsidP="00AB6671">
      <w:pPr>
        <w:pStyle w:val="code"/>
        <w:ind w:right="210"/>
        <w:jc w:val="left"/>
      </w:pPr>
    </w:p>
    <w:p w14:paraId="4D26FFB8" w14:textId="77777777" w:rsidR="00AB6671" w:rsidRDefault="00AB6671" w:rsidP="00AB6671">
      <w:pPr>
        <w:pStyle w:val="code"/>
        <w:ind w:right="210"/>
        <w:jc w:val="left"/>
      </w:pPr>
      <w:r>
        <w:t>def rot180(kernel):</w:t>
      </w:r>
    </w:p>
    <w:p w14:paraId="6C2D1B12" w14:textId="77777777" w:rsidR="00AB6671" w:rsidRDefault="00AB6671" w:rsidP="00AB6671">
      <w:pPr>
        <w:pStyle w:val="code"/>
        <w:ind w:right="210"/>
        <w:jc w:val="left"/>
      </w:pPr>
      <w:r>
        <w:t xml:space="preserve">    return np.rot90(kernel, 2, axes=(2, 3))</w:t>
      </w:r>
    </w:p>
    <w:p w14:paraId="19746A97" w14:textId="77777777" w:rsidR="00AB6671" w:rsidRDefault="00AB6671" w:rsidP="00AB6671">
      <w:pPr>
        <w:pStyle w:val="code"/>
        <w:ind w:right="210"/>
        <w:jc w:val="left"/>
      </w:pPr>
    </w:p>
    <w:p w14:paraId="2229EFCF" w14:textId="77777777" w:rsidR="00AB6671" w:rsidRDefault="00AB6671" w:rsidP="00AB6671">
      <w:pPr>
        <w:pStyle w:val="code"/>
        <w:ind w:right="210"/>
        <w:jc w:val="left"/>
      </w:pPr>
      <w:r>
        <w:t>def cross_entropy_loss(y, t):</w:t>
      </w:r>
    </w:p>
    <w:p w14:paraId="3DE1A095" w14:textId="77777777" w:rsidR="00AB6671" w:rsidRDefault="00AB6671" w:rsidP="00AB6671">
      <w:pPr>
        <w:pStyle w:val="code"/>
        <w:ind w:right="210"/>
        <w:jc w:val="left"/>
      </w:pPr>
      <w:r>
        <w:t xml:space="preserve">    # </w:t>
      </w:r>
      <w:r>
        <w:t>批量平均损失</w:t>
      </w:r>
    </w:p>
    <w:p w14:paraId="13DA3971" w14:textId="77777777" w:rsidR="00AB6671" w:rsidRDefault="00AB6671" w:rsidP="00AB6671">
      <w:pPr>
        <w:pStyle w:val="code"/>
        <w:ind w:right="210"/>
        <w:jc w:val="left"/>
      </w:pPr>
      <w:r>
        <w:t xml:space="preserve">    return -np.sum(t * np.log(y + 1e-7)) / y.shape[0]</w:t>
      </w:r>
    </w:p>
    <w:p w14:paraId="35DA5834" w14:textId="77777777" w:rsidR="00AB6671" w:rsidRDefault="00AB6671" w:rsidP="00AB6671">
      <w:pPr>
        <w:pStyle w:val="code"/>
        <w:ind w:right="210"/>
        <w:jc w:val="left"/>
      </w:pPr>
    </w:p>
    <w:p w14:paraId="1476868E" w14:textId="77777777" w:rsidR="00AB6671" w:rsidRDefault="00AB6671" w:rsidP="00AB6671">
      <w:pPr>
        <w:pStyle w:val="code"/>
        <w:ind w:right="210"/>
        <w:jc w:val="left"/>
      </w:pPr>
      <w:r>
        <w:t>def softmax_backward(y, t):</w:t>
      </w:r>
    </w:p>
    <w:p w14:paraId="2214A9E3" w14:textId="77777777" w:rsidR="00AB6671" w:rsidRPr="00171AFF" w:rsidRDefault="00AB6671" w:rsidP="00AB6671">
      <w:pPr>
        <w:pStyle w:val="code"/>
        <w:ind w:right="210"/>
        <w:jc w:val="left"/>
      </w:pPr>
      <w:r>
        <w:t xml:space="preserve">    return (y - t) / y.shape[0]</w:t>
      </w:r>
    </w:p>
    <w:p w14:paraId="0DC63B11" w14:textId="77777777" w:rsidR="00AB6671" w:rsidRDefault="00AB6671" w:rsidP="00AB6671">
      <w:pPr>
        <w:pStyle w:val="3"/>
      </w:pPr>
      <w:r>
        <w:rPr>
          <w:rFonts w:hint="eastAsia"/>
        </w:rPr>
        <w:t>卷积层</w:t>
      </w:r>
    </w:p>
    <w:p w14:paraId="08D4A73D" w14:textId="77777777" w:rsidR="00AB6671" w:rsidRDefault="00AB6671" w:rsidP="00AB6671">
      <w:r>
        <w:rPr>
          <w:rFonts w:hint="eastAsia"/>
        </w:rPr>
        <w:t>卷积层（</w:t>
      </w:r>
      <w:r>
        <w:rPr>
          <w:rFonts w:hint="eastAsia"/>
        </w:rPr>
        <w:t>C</w:t>
      </w:r>
      <w:r>
        <w:t>onvolution Layer</w:t>
      </w:r>
      <w:r>
        <w:rPr>
          <w:rFonts w:hint="eastAsia"/>
        </w:rPr>
        <w:t>）是</w:t>
      </w:r>
      <w:r w:rsidRPr="00EC1C54">
        <w:t>CNN</w:t>
      </w:r>
      <w:r w:rsidRPr="00EC1C54">
        <w:t>的重要组成部分，它由一系列卷积核</w:t>
      </w:r>
      <w:r>
        <w:rPr>
          <w:rFonts w:hint="eastAsia"/>
        </w:rPr>
        <w:t>（</w:t>
      </w:r>
      <w:r w:rsidRPr="006B6C3E">
        <w:t>Convolutional Kernel</w:t>
      </w:r>
      <w:r>
        <w:rPr>
          <w:rFonts w:hint="eastAsia"/>
        </w:rPr>
        <w:t>）</w:t>
      </w:r>
      <w:r w:rsidRPr="00EC1C54">
        <w:t>组成，每个卷积核对输入数据进行卷积运算。</w:t>
      </w:r>
      <w:r>
        <w:rPr>
          <w:rFonts w:hint="eastAsia"/>
        </w:rPr>
        <w:t>我们只需要指定卷积核的尺寸和个数，而卷积核的每个位置的数字都是一个可学习的参数。</w:t>
      </w:r>
    </w:p>
    <w:p w14:paraId="61207B24" w14:textId="77777777" w:rsidR="00AB6671" w:rsidRDefault="00AB6671" w:rsidP="00AB6671">
      <w:r>
        <w:rPr>
          <w:rFonts w:hint="eastAsia"/>
        </w:rPr>
        <w:t>输入进入</w:t>
      </w:r>
      <w:r>
        <w:rPr>
          <w:rFonts w:hint="eastAsia"/>
        </w:rPr>
        <w:t>LeNet</w:t>
      </w:r>
      <w:r>
        <w:rPr>
          <w:rFonts w:hint="eastAsia"/>
        </w:rPr>
        <w:t>后，首先进入卷积层。因此，我们先来定义卷积层。</w:t>
      </w:r>
    </w:p>
    <w:p w14:paraId="362105D2" w14:textId="77777777" w:rsidR="00AB6671" w:rsidRDefault="00AB6671" w:rsidP="00F55501">
      <w:pPr>
        <w:pStyle w:val="code"/>
        <w:numPr>
          <w:ilvl w:val="0"/>
          <w:numId w:val="15"/>
        </w:numPr>
        <w:ind w:right="210"/>
        <w:jc w:val="left"/>
      </w:pPr>
      <w:r>
        <w:t>class ConvLayer:</w:t>
      </w:r>
    </w:p>
    <w:p w14:paraId="2BE918CA" w14:textId="77777777" w:rsidR="00AB6671" w:rsidRDefault="00AB6671" w:rsidP="00F55501">
      <w:pPr>
        <w:pStyle w:val="code"/>
        <w:numPr>
          <w:ilvl w:val="0"/>
          <w:numId w:val="15"/>
        </w:numPr>
        <w:ind w:right="210"/>
        <w:jc w:val="left"/>
      </w:pPr>
      <w:r>
        <w:t xml:space="preserve">    def __init__(self, in_channels, out_channels, kernel_size, stride=1, padding=0):</w:t>
      </w:r>
    </w:p>
    <w:p w14:paraId="2868CC82" w14:textId="77777777" w:rsidR="00AB6671" w:rsidRDefault="00AB6671" w:rsidP="00F55501">
      <w:pPr>
        <w:pStyle w:val="code"/>
        <w:numPr>
          <w:ilvl w:val="0"/>
          <w:numId w:val="15"/>
        </w:numPr>
        <w:ind w:right="210"/>
        <w:jc w:val="left"/>
      </w:pPr>
      <w:r>
        <w:t xml:space="preserve">        self.in_channels = in_channels</w:t>
      </w:r>
    </w:p>
    <w:p w14:paraId="577A69DF" w14:textId="77777777" w:rsidR="00AB6671" w:rsidRDefault="00AB6671" w:rsidP="00F55501">
      <w:pPr>
        <w:pStyle w:val="code"/>
        <w:numPr>
          <w:ilvl w:val="0"/>
          <w:numId w:val="15"/>
        </w:numPr>
        <w:ind w:right="210"/>
        <w:jc w:val="left"/>
      </w:pPr>
      <w:r>
        <w:t xml:space="preserve">        self.out_channels = out_channels</w:t>
      </w:r>
    </w:p>
    <w:p w14:paraId="0E3C7744" w14:textId="77777777" w:rsidR="00AB6671" w:rsidRDefault="00AB6671" w:rsidP="00F55501">
      <w:pPr>
        <w:pStyle w:val="code"/>
        <w:numPr>
          <w:ilvl w:val="0"/>
          <w:numId w:val="15"/>
        </w:numPr>
        <w:ind w:right="210"/>
        <w:jc w:val="left"/>
      </w:pPr>
      <w:r>
        <w:t xml:space="preserve">        self.kernel_size = kernel_size</w:t>
      </w:r>
    </w:p>
    <w:p w14:paraId="40B82AB8" w14:textId="77777777" w:rsidR="00AB6671" w:rsidRDefault="00AB6671" w:rsidP="00F55501">
      <w:pPr>
        <w:pStyle w:val="code"/>
        <w:numPr>
          <w:ilvl w:val="0"/>
          <w:numId w:val="15"/>
        </w:numPr>
        <w:ind w:right="210"/>
        <w:jc w:val="left"/>
      </w:pPr>
      <w:r>
        <w:t xml:space="preserve">        self.stride = stride</w:t>
      </w:r>
    </w:p>
    <w:p w14:paraId="744BA577" w14:textId="77777777" w:rsidR="00AB6671" w:rsidRDefault="00AB6671" w:rsidP="00F55501">
      <w:pPr>
        <w:pStyle w:val="code"/>
        <w:numPr>
          <w:ilvl w:val="0"/>
          <w:numId w:val="15"/>
        </w:numPr>
        <w:ind w:right="210"/>
        <w:jc w:val="left"/>
      </w:pPr>
      <w:r>
        <w:lastRenderedPageBreak/>
        <w:t xml:space="preserve">        self.padding = padding</w:t>
      </w:r>
    </w:p>
    <w:p w14:paraId="1517B128" w14:textId="77777777" w:rsidR="00AB6671" w:rsidRDefault="00AB6671" w:rsidP="00F55501">
      <w:pPr>
        <w:pStyle w:val="code"/>
        <w:numPr>
          <w:ilvl w:val="0"/>
          <w:numId w:val="15"/>
        </w:numPr>
        <w:ind w:right="210"/>
        <w:jc w:val="left"/>
      </w:pPr>
    </w:p>
    <w:p w14:paraId="48F406CD" w14:textId="77777777" w:rsidR="00AB6671" w:rsidRDefault="00AB6671" w:rsidP="00F55501">
      <w:pPr>
        <w:pStyle w:val="code"/>
        <w:numPr>
          <w:ilvl w:val="0"/>
          <w:numId w:val="15"/>
        </w:numPr>
        <w:ind w:right="210"/>
        <w:jc w:val="left"/>
      </w:pPr>
      <w:r>
        <w:t xml:space="preserve">        # He initialization</w:t>
      </w:r>
    </w:p>
    <w:p w14:paraId="54B5B3F3" w14:textId="77777777" w:rsidR="00AB6671" w:rsidRDefault="00AB6671" w:rsidP="00F55501">
      <w:pPr>
        <w:pStyle w:val="code"/>
        <w:numPr>
          <w:ilvl w:val="0"/>
          <w:numId w:val="15"/>
        </w:numPr>
        <w:ind w:right="210"/>
        <w:jc w:val="left"/>
      </w:pPr>
      <w:r>
        <w:t xml:space="preserve">        self.weights = np.random.randn(out_channels, in_channels, kernel_size, kernel_size) * np.sqrt(</w:t>
      </w:r>
    </w:p>
    <w:p w14:paraId="59C54412" w14:textId="77777777" w:rsidR="00AB6671" w:rsidRDefault="00AB6671" w:rsidP="00F55501">
      <w:pPr>
        <w:pStyle w:val="code"/>
        <w:numPr>
          <w:ilvl w:val="0"/>
          <w:numId w:val="15"/>
        </w:numPr>
        <w:ind w:right="210"/>
        <w:jc w:val="left"/>
      </w:pPr>
      <w:r>
        <w:t xml:space="preserve">            2.0 / (in_channels * kernel_size * kernel_size))</w:t>
      </w:r>
    </w:p>
    <w:p w14:paraId="7FD15BB9" w14:textId="77777777" w:rsidR="00AB6671" w:rsidRDefault="00AB6671" w:rsidP="00F55501">
      <w:pPr>
        <w:pStyle w:val="code"/>
        <w:numPr>
          <w:ilvl w:val="0"/>
          <w:numId w:val="15"/>
        </w:numPr>
        <w:ind w:right="210"/>
        <w:jc w:val="left"/>
      </w:pPr>
      <w:r>
        <w:t xml:space="preserve">        self.bias = np.zeros((out_channels, 1))</w:t>
      </w:r>
    </w:p>
    <w:p w14:paraId="1DB8CBB5" w14:textId="77777777" w:rsidR="00AB6671" w:rsidRDefault="00AB6671" w:rsidP="00F55501">
      <w:pPr>
        <w:pStyle w:val="code"/>
        <w:numPr>
          <w:ilvl w:val="0"/>
          <w:numId w:val="15"/>
        </w:numPr>
        <w:ind w:right="210"/>
        <w:jc w:val="left"/>
      </w:pPr>
    </w:p>
    <w:p w14:paraId="556BB033" w14:textId="77777777" w:rsidR="00AB6671" w:rsidRDefault="00AB6671" w:rsidP="00F55501">
      <w:pPr>
        <w:pStyle w:val="code"/>
        <w:numPr>
          <w:ilvl w:val="0"/>
          <w:numId w:val="15"/>
        </w:numPr>
        <w:ind w:right="210"/>
        <w:jc w:val="left"/>
      </w:pPr>
      <w:r>
        <w:t xml:space="preserve">        self.input = None</w:t>
      </w:r>
    </w:p>
    <w:p w14:paraId="1F537F61" w14:textId="77777777" w:rsidR="00AB6671" w:rsidRDefault="00AB6671" w:rsidP="00F55501">
      <w:pPr>
        <w:pStyle w:val="code"/>
        <w:numPr>
          <w:ilvl w:val="0"/>
          <w:numId w:val="15"/>
        </w:numPr>
        <w:ind w:right="210"/>
        <w:jc w:val="left"/>
      </w:pPr>
      <w:r>
        <w:t xml:space="preserve">        self.grad_weights = None</w:t>
      </w:r>
    </w:p>
    <w:p w14:paraId="614A6076" w14:textId="77777777" w:rsidR="00AB6671" w:rsidRDefault="00AB6671" w:rsidP="00F55501">
      <w:pPr>
        <w:pStyle w:val="code"/>
        <w:numPr>
          <w:ilvl w:val="0"/>
          <w:numId w:val="15"/>
        </w:numPr>
        <w:ind w:right="210"/>
        <w:jc w:val="left"/>
      </w:pPr>
      <w:r>
        <w:t xml:space="preserve">        self.grad_bias = None</w:t>
      </w:r>
    </w:p>
    <w:p w14:paraId="7D637FDB" w14:textId="77777777" w:rsidR="00AB6671" w:rsidRDefault="00AB6671" w:rsidP="00F55501">
      <w:pPr>
        <w:pStyle w:val="code"/>
        <w:numPr>
          <w:ilvl w:val="0"/>
          <w:numId w:val="15"/>
        </w:numPr>
        <w:ind w:right="210"/>
        <w:jc w:val="left"/>
      </w:pPr>
      <w:r>
        <w:t xml:space="preserve">        self.conv_output = None</w:t>
      </w:r>
    </w:p>
    <w:p w14:paraId="6D2CF176" w14:textId="77777777" w:rsidR="00AB6671" w:rsidRDefault="00AB6671" w:rsidP="00AB6671">
      <w:r>
        <w:rPr>
          <w:rFonts w:hint="eastAsia"/>
        </w:rPr>
        <w:t>在卷积层的初始化中，我们定义了通道数、卷积核大小、步幅、填充等</w:t>
      </w:r>
      <w:r w:rsidRPr="00140EFE">
        <w:rPr>
          <w:rFonts w:hint="eastAsia"/>
        </w:rPr>
        <w:t>卷积操作所需的</w:t>
      </w:r>
      <w:r>
        <w:rPr>
          <w:rFonts w:hint="eastAsia"/>
        </w:rPr>
        <w:t>参数变量</w:t>
      </w:r>
      <w:r w:rsidRPr="00140EFE">
        <w:rPr>
          <w:rFonts w:hint="eastAsia"/>
        </w:rPr>
        <w:t>，并</w:t>
      </w:r>
      <w:r>
        <w:rPr>
          <w:rFonts w:hint="eastAsia"/>
        </w:rPr>
        <w:t>使用</w:t>
      </w:r>
      <w:r>
        <w:rPr>
          <w:rFonts w:hint="eastAsia"/>
        </w:rPr>
        <w:t>He</w:t>
      </w:r>
      <w:r>
        <w:rPr>
          <w:rFonts w:hint="eastAsia"/>
        </w:rPr>
        <w:t>初始化进行了</w:t>
      </w:r>
      <w:r w:rsidRPr="00140EFE">
        <w:rPr>
          <w:rFonts w:hint="eastAsia"/>
        </w:rPr>
        <w:t>权重和</w:t>
      </w:r>
      <w:r>
        <w:rPr>
          <w:rFonts w:hint="eastAsia"/>
        </w:rPr>
        <w:t>偏差</w:t>
      </w:r>
      <w:r w:rsidRPr="00140EFE">
        <w:rPr>
          <w:rFonts w:hint="eastAsia"/>
        </w:rPr>
        <w:t>的</w:t>
      </w:r>
      <w:r>
        <w:rPr>
          <w:rFonts w:hint="eastAsia"/>
        </w:rPr>
        <w:t>初始化操作</w:t>
      </w:r>
      <w:r w:rsidRPr="00140EFE">
        <w:rPr>
          <w:rFonts w:hint="eastAsia"/>
        </w:rPr>
        <w:t>。</w:t>
      </w:r>
      <w:r>
        <w:rPr>
          <w:rFonts w:hint="eastAsia"/>
        </w:rPr>
        <w:t>我们还定义了输入、权重梯度、偏差梯度、卷积结果等变量，这些变量将用于反向传播与梯度更新。</w:t>
      </w:r>
    </w:p>
    <w:p w14:paraId="70383446" w14:textId="77777777" w:rsidR="00AB6671" w:rsidRPr="00140EFE" w:rsidRDefault="00AB6671" w:rsidP="00AB6671">
      <w:r>
        <w:rPr>
          <w:rFonts w:hint="eastAsia"/>
        </w:rPr>
        <w:t>我们为卷积层加入了偏差。虽然对于</w:t>
      </w:r>
      <w:r>
        <w:rPr>
          <w:rFonts w:hint="eastAsia"/>
        </w:rPr>
        <w:t>CNN</w:t>
      </w:r>
      <w:r>
        <w:rPr>
          <w:rFonts w:hint="eastAsia"/>
        </w:rPr>
        <w:t>而言，即使没有偏差，卷积核也能够工作得很好，但理论上来说偏差能增强模型的表达能力，所以我们还是为卷积层加入了偏差。</w:t>
      </w:r>
    </w:p>
    <w:p w14:paraId="373A5DBD" w14:textId="77777777" w:rsidR="00AB6671" w:rsidRPr="00991125" w:rsidRDefault="00AB6671" w:rsidP="00F55501">
      <w:pPr>
        <w:pStyle w:val="ad"/>
        <w:numPr>
          <w:ilvl w:val="0"/>
          <w:numId w:val="14"/>
        </w:numPr>
        <w:ind w:firstLineChars="0"/>
        <w:rPr>
          <w:rStyle w:val="af6"/>
        </w:rPr>
      </w:pPr>
      <w:r w:rsidRPr="00991125">
        <w:rPr>
          <w:rStyle w:val="af6"/>
          <w:rFonts w:hint="eastAsia"/>
        </w:rPr>
        <w:t>正向传播</w:t>
      </w:r>
    </w:p>
    <w:p w14:paraId="552ADC53" w14:textId="77777777" w:rsidR="00AB6671" w:rsidRDefault="00AB6671" w:rsidP="00AB6671">
      <w:r>
        <w:rPr>
          <w:rFonts w:hint="eastAsia"/>
        </w:rPr>
        <w:t>我们将卷积层在正向传播中使用的卷积运算操作定义为</w:t>
      </w:r>
      <w:r w:rsidRPr="005F1869">
        <w:rPr>
          <w:rStyle w:val="code0"/>
          <w:rFonts w:hint="eastAsia"/>
        </w:rPr>
        <w:t>c</w:t>
      </w:r>
      <w:r w:rsidRPr="005F1869">
        <w:rPr>
          <w:rStyle w:val="code0"/>
        </w:rPr>
        <w:t>onv2d</w:t>
      </w:r>
      <w:r>
        <w:rPr>
          <w:rFonts w:hint="eastAsia"/>
        </w:rPr>
        <w:t>函数：</w:t>
      </w:r>
    </w:p>
    <w:p w14:paraId="68532CA0" w14:textId="77777777" w:rsidR="00AB6671" w:rsidRDefault="00AB6671" w:rsidP="00F55501">
      <w:pPr>
        <w:pStyle w:val="code"/>
        <w:numPr>
          <w:ilvl w:val="0"/>
          <w:numId w:val="13"/>
        </w:numPr>
        <w:ind w:right="210"/>
        <w:jc w:val="left"/>
      </w:pPr>
      <w:r>
        <w:t>def conv2d(input, kernel, *, padding=0, stride=1):</w:t>
      </w:r>
    </w:p>
    <w:p w14:paraId="59E3D31C" w14:textId="77777777" w:rsidR="00AB6671" w:rsidRDefault="00AB6671" w:rsidP="00F55501">
      <w:pPr>
        <w:pStyle w:val="code"/>
        <w:numPr>
          <w:ilvl w:val="0"/>
          <w:numId w:val="13"/>
        </w:numPr>
        <w:ind w:right="210"/>
        <w:jc w:val="left"/>
      </w:pPr>
      <w:r>
        <w:t xml:space="preserve">    batch_size, num_channels, in_height, in_width = input.shape</w:t>
      </w:r>
    </w:p>
    <w:p w14:paraId="1426C2F9" w14:textId="77777777" w:rsidR="00AB6671" w:rsidRDefault="00AB6671" w:rsidP="00F55501">
      <w:pPr>
        <w:pStyle w:val="code"/>
        <w:numPr>
          <w:ilvl w:val="0"/>
          <w:numId w:val="13"/>
        </w:numPr>
        <w:ind w:right="210"/>
        <w:jc w:val="left"/>
      </w:pPr>
      <w:r>
        <w:t xml:space="preserve">    out_channels, _, kernel_height, kernel_width = kernel.shape</w:t>
      </w:r>
    </w:p>
    <w:p w14:paraId="2E129037" w14:textId="77777777" w:rsidR="00AB6671" w:rsidRDefault="00AB6671" w:rsidP="00F55501">
      <w:pPr>
        <w:pStyle w:val="code"/>
        <w:numPr>
          <w:ilvl w:val="0"/>
          <w:numId w:val="13"/>
        </w:numPr>
        <w:ind w:right="210"/>
        <w:jc w:val="left"/>
      </w:pPr>
    </w:p>
    <w:p w14:paraId="19336BF1" w14:textId="77777777" w:rsidR="00AB6671" w:rsidRDefault="00AB6671" w:rsidP="00F55501">
      <w:pPr>
        <w:pStyle w:val="code"/>
        <w:numPr>
          <w:ilvl w:val="0"/>
          <w:numId w:val="13"/>
        </w:numPr>
        <w:ind w:right="210"/>
        <w:jc w:val="left"/>
      </w:pPr>
      <w:r>
        <w:t xml:space="preserve">    out_height = int((in_height - kernel_height + 2 * padding) / stride) + 1</w:t>
      </w:r>
    </w:p>
    <w:p w14:paraId="64C0CDD9" w14:textId="77777777" w:rsidR="00AB6671" w:rsidRDefault="00AB6671" w:rsidP="00F55501">
      <w:pPr>
        <w:pStyle w:val="code"/>
        <w:numPr>
          <w:ilvl w:val="0"/>
          <w:numId w:val="13"/>
        </w:numPr>
        <w:ind w:right="210"/>
        <w:jc w:val="left"/>
      </w:pPr>
      <w:r>
        <w:t xml:space="preserve">    out_width = int((in_width - kernel_width + 2 * padding) / stride) + 1</w:t>
      </w:r>
    </w:p>
    <w:p w14:paraId="53A5DABE" w14:textId="77777777" w:rsidR="00AB6671" w:rsidRDefault="00AB6671" w:rsidP="00F55501">
      <w:pPr>
        <w:pStyle w:val="code"/>
        <w:numPr>
          <w:ilvl w:val="0"/>
          <w:numId w:val="13"/>
        </w:numPr>
        <w:ind w:right="210"/>
        <w:jc w:val="left"/>
      </w:pPr>
    </w:p>
    <w:p w14:paraId="1CC58DDB" w14:textId="77777777" w:rsidR="00AB6671" w:rsidRDefault="00AB6671" w:rsidP="00F55501">
      <w:pPr>
        <w:pStyle w:val="code"/>
        <w:numPr>
          <w:ilvl w:val="0"/>
          <w:numId w:val="13"/>
        </w:numPr>
        <w:ind w:right="210"/>
        <w:jc w:val="left"/>
      </w:pPr>
      <w:r>
        <w:t xml:space="preserve">    output = np.zeros((batch_size, out_channels, out_height, out_width))</w:t>
      </w:r>
    </w:p>
    <w:p w14:paraId="61DFD470" w14:textId="77777777" w:rsidR="00AB6671" w:rsidRDefault="00AB6671" w:rsidP="00F55501">
      <w:pPr>
        <w:pStyle w:val="code"/>
        <w:numPr>
          <w:ilvl w:val="0"/>
          <w:numId w:val="13"/>
        </w:numPr>
        <w:ind w:right="210"/>
        <w:jc w:val="left"/>
      </w:pPr>
    </w:p>
    <w:p w14:paraId="62E5AA45" w14:textId="77777777" w:rsidR="00AB6671" w:rsidRDefault="00AB6671" w:rsidP="00F55501">
      <w:pPr>
        <w:pStyle w:val="code"/>
        <w:numPr>
          <w:ilvl w:val="0"/>
          <w:numId w:val="13"/>
        </w:numPr>
        <w:ind w:right="210"/>
        <w:jc w:val="left"/>
      </w:pPr>
      <w:r>
        <w:t xml:space="preserve">    padded_input = np.pad(input, ((0, 0), (0, 0), (padding, padding), (padding, padding)), 'constant')</w:t>
      </w:r>
    </w:p>
    <w:p w14:paraId="1FC21440" w14:textId="77777777" w:rsidR="00AB6671" w:rsidRDefault="00AB6671" w:rsidP="00F55501">
      <w:pPr>
        <w:pStyle w:val="code"/>
        <w:numPr>
          <w:ilvl w:val="0"/>
          <w:numId w:val="13"/>
        </w:numPr>
        <w:ind w:right="210"/>
        <w:jc w:val="left"/>
      </w:pPr>
    </w:p>
    <w:p w14:paraId="738FA666" w14:textId="77777777" w:rsidR="00AB6671" w:rsidRDefault="00AB6671" w:rsidP="00F55501">
      <w:pPr>
        <w:pStyle w:val="code"/>
        <w:numPr>
          <w:ilvl w:val="0"/>
          <w:numId w:val="13"/>
        </w:numPr>
        <w:ind w:right="210"/>
        <w:jc w:val="left"/>
      </w:pPr>
      <w:r>
        <w:t xml:space="preserve">    for b in range(batch_size):</w:t>
      </w:r>
    </w:p>
    <w:p w14:paraId="68EF9E5F" w14:textId="77777777" w:rsidR="00AB6671" w:rsidRDefault="00AB6671" w:rsidP="00F55501">
      <w:pPr>
        <w:pStyle w:val="code"/>
        <w:numPr>
          <w:ilvl w:val="0"/>
          <w:numId w:val="13"/>
        </w:numPr>
        <w:ind w:right="210"/>
        <w:jc w:val="left"/>
      </w:pPr>
      <w:r>
        <w:t xml:space="preserve">        for c in range(out_channels):</w:t>
      </w:r>
    </w:p>
    <w:p w14:paraId="4B9BA483" w14:textId="77777777" w:rsidR="00AB6671" w:rsidRDefault="00AB6671" w:rsidP="00F55501">
      <w:pPr>
        <w:pStyle w:val="code"/>
        <w:numPr>
          <w:ilvl w:val="0"/>
          <w:numId w:val="13"/>
        </w:numPr>
        <w:ind w:right="210"/>
        <w:jc w:val="left"/>
      </w:pPr>
      <w:r>
        <w:lastRenderedPageBreak/>
        <w:t xml:space="preserve">            for h_out in range(out_height):</w:t>
      </w:r>
    </w:p>
    <w:p w14:paraId="2D03150D" w14:textId="77777777" w:rsidR="00AB6671" w:rsidRDefault="00AB6671" w:rsidP="00F55501">
      <w:pPr>
        <w:pStyle w:val="code"/>
        <w:numPr>
          <w:ilvl w:val="0"/>
          <w:numId w:val="13"/>
        </w:numPr>
        <w:ind w:right="210"/>
        <w:jc w:val="left"/>
      </w:pPr>
      <w:r>
        <w:t xml:space="preserve">                for w_out in range(out_width):</w:t>
      </w:r>
    </w:p>
    <w:p w14:paraId="6A4B56EE" w14:textId="77777777" w:rsidR="00AB6671" w:rsidRDefault="00AB6671" w:rsidP="00F55501">
      <w:pPr>
        <w:pStyle w:val="code"/>
        <w:numPr>
          <w:ilvl w:val="0"/>
          <w:numId w:val="13"/>
        </w:numPr>
        <w:ind w:right="210"/>
        <w:jc w:val="left"/>
      </w:pPr>
      <w:r>
        <w:t xml:space="preserve">                    h_start = h_out * stride</w:t>
      </w:r>
    </w:p>
    <w:p w14:paraId="6752E60A" w14:textId="77777777" w:rsidR="00AB6671" w:rsidRDefault="00AB6671" w:rsidP="00F55501">
      <w:pPr>
        <w:pStyle w:val="code"/>
        <w:numPr>
          <w:ilvl w:val="0"/>
          <w:numId w:val="13"/>
        </w:numPr>
        <w:ind w:right="210"/>
        <w:jc w:val="left"/>
      </w:pPr>
      <w:r>
        <w:t xml:space="preserve">                    h_end = h_start + kernel_height</w:t>
      </w:r>
    </w:p>
    <w:p w14:paraId="724FF7F4" w14:textId="77777777" w:rsidR="00AB6671" w:rsidRDefault="00AB6671" w:rsidP="00F55501">
      <w:pPr>
        <w:pStyle w:val="code"/>
        <w:numPr>
          <w:ilvl w:val="0"/>
          <w:numId w:val="13"/>
        </w:numPr>
        <w:ind w:right="210"/>
        <w:jc w:val="left"/>
      </w:pPr>
      <w:r>
        <w:t xml:space="preserve">                    w_start = w_out * stride</w:t>
      </w:r>
    </w:p>
    <w:p w14:paraId="00E8422E" w14:textId="77777777" w:rsidR="00AB6671" w:rsidRDefault="00AB6671" w:rsidP="00F55501">
      <w:pPr>
        <w:pStyle w:val="code"/>
        <w:numPr>
          <w:ilvl w:val="0"/>
          <w:numId w:val="13"/>
        </w:numPr>
        <w:ind w:right="210"/>
        <w:jc w:val="left"/>
      </w:pPr>
      <w:r>
        <w:t xml:space="preserve">                    w_end = w_start + kernel_width</w:t>
      </w:r>
    </w:p>
    <w:p w14:paraId="693F9FF9" w14:textId="77777777" w:rsidR="00AB6671" w:rsidRDefault="00AB6671" w:rsidP="00F55501">
      <w:pPr>
        <w:pStyle w:val="code"/>
        <w:numPr>
          <w:ilvl w:val="0"/>
          <w:numId w:val="13"/>
        </w:numPr>
        <w:ind w:right="210"/>
        <w:jc w:val="left"/>
      </w:pPr>
    </w:p>
    <w:p w14:paraId="48E8F550" w14:textId="77777777" w:rsidR="00AB6671" w:rsidRDefault="00AB6671" w:rsidP="00F55501">
      <w:pPr>
        <w:pStyle w:val="code"/>
        <w:numPr>
          <w:ilvl w:val="0"/>
          <w:numId w:val="13"/>
        </w:numPr>
        <w:ind w:right="210"/>
        <w:jc w:val="left"/>
      </w:pPr>
      <w:r>
        <w:t xml:space="preserve">                    receptive_field = padded_input[b, :, h_start:h_end, w_start:w_end]</w:t>
      </w:r>
    </w:p>
    <w:p w14:paraId="2C17EBE9" w14:textId="77777777" w:rsidR="00AB6671" w:rsidRDefault="00AB6671" w:rsidP="00F55501">
      <w:pPr>
        <w:pStyle w:val="code"/>
        <w:numPr>
          <w:ilvl w:val="0"/>
          <w:numId w:val="13"/>
        </w:numPr>
        <w:ind w:right="210"/>
        <w:jc w:val="left"/>
      </w:pPr>
      <w:r>
        <w:t xml:space="preserve">                    output[b, c, h_out, w_out] = np.sum(receptive_field * kernel[c])</w:t>
      </w:r>
    </w:p>
    <w:p w14:paraId="2CC20810" w14:textId="77777777" w:rsidR="00AB6671" w:rsidRDefault="00AB6671" w:rsidP="00F55501">
      <w:pPr>
        <w:pStyle w:val="code"/>
        <w:numPr>
          <w:ilvl w:val="0"/>
          <w:numId w:val="13"/>
        </w:numPr>
        <w:ind w:right="210"/>
        <w:jc w:val="left"/>
      </w:pPr>
    </w:p>
    <w:p w14:paraId="2ABC0D0E" w14:textId="77777777" w:rsidR="00AB6671" w:rsidRDefault="00AB6671" w:rsidP="00F55501">
      <w:pPr>
        <w:pStyle w:val="code"/>
        <w:numPr>
          <w:ilvl w:val="0"/>
          <w:numId w:val="13"/>
        </w:numPr>
        <w:ind w:right="210"/>
        <w:jc w:val="left"/>
      </w:pPr>
      <w:r>
        <w:t xml:space="preserve">    return output</w:t>
      </w:r>
    </w:p>
    <w:p w14:paraId="0B4D9141" w14:textId="77777777" w:rsidR="00AB6671" w:rsidRDefault="00AB6671" w:rsidP="00AB6671">
      <w:pPr>
        <w:rPr>
          <w:rFonts w:ascii="Segoe UI" w:hAnsi="Segoe UI" w:cs="Segoe UI"/>
          <w:color w:val="374151"/>
        </w:rPr>
      </w:pPr>
      <w:r>
        <w:rPr>
          <w:rFonts w:ascii="Segoe UI" w:hAnsi="Segoe UI" w:cs="Segoe UI"/>
          <w:color w:val="374151"/>
        </w:rPr>
        <w:t>这段代码实现了一个二维卷积操作</w:t>
      </w:r>
      <w:r>
        <w:rPr>
          <w:rFonts w:ascii="Segoe UI" w:hAnsi="Segoe UI" w:cs="Segoe UI" w:hint="eastAsia"/>
          <w:color w:val="374151"/>
        </w:rPr>
        <w:t>，使用了</w:t>
      </w:r>
      <w:r>
        <w:rPr>
          <w:rFonts w:ascii="Segoe UI" w:hAnsi="Segoe UI" w:cs="Segoe UI" w:hint="eastAsia"/>
          <w:color w:val="374151"/>
        </w:rPr>
        <w:t>4</w:t>
      </w:r>
      <w:r>
        <w:rPr>
          <w:rFonts w:ascii="Segoe UI" w:hAnsi="Segoe UI" w:cs="Segoe UI" w:hint="eastAsia"/>
          <w:color w:val="374151"/>
        </w:rPr>
        <w:t>个</w:t>
      </w:r>
      <w:r>
        <w:rPr>
          <w:rFonts w:ascii="Segoe UI" w:hAnsi="Segoe UI" w:cs="Segoe UI" w:hint="eastAsia"/>
          <w:color w:val="374151"/>
        </w:rPr>
        <w:t>f</w:t>
      </w:r>
      <w:r>
        <w:rPr>
          <w:rFonts w:ascii="Segoe UI" w:hAnsi="Segoe UI" w:cs="Segoe UI"/>
          <w:color w:val="374151"/>
        </w:rPr>
        <w:t>or</w:t>
      </w:r>
      <w:r>
        <w:rPr>
          <w:rFonts w:ascii="Segoe UI" w:hAnsi="Segoe UI" w:cs="Segoe UI" w:hint="eastAsia"/>
          <w:color w:val="374151"/>
        </w:rPr>
        <w:t>循环，逐个计算特征图结果。</w:t>
      </w:r>
    </w:p>
    <w:p w14:paraId="39CA22CF" w14:textId="77777777" w:rsidR="00AB6671" w:rsidRPr="004F517D" w:rsidRDefault="00AB6671" w:rsidP="00AB6671">
      <w:pPr>
        <w:rPr>
          <w:rFonts w:eastAsiaTheme="minorEastAsia"/>
        </w:rPr>
      </w:pPr>
    </w:p>
    <w:p w14:paraId="1AA641E2" w14:textId="77777777" w:rsidR="00AB6671" w:rsidRDefault="00AB6671" w:rsidP="00AB6671">
      <w:r>
        <w:rPr>
          <w:rFonts w:hint="eastAsia"/>
        </w:rPr>
        <w:t>在卷积层中，使用</w:t>
      </w:r>
      <w:proofErr w:type="spellStart"/>
      <w:r>
        <w:rPr>
          <w:rFonts w:hint="eastAsia"/>
        </w:rPr>
        <w:t>ReLU</w:t>
      </w:r>
      <w:proofErr w:type="spellEnd"/>
      <w:r>
        <w:rPr>
          <w:rFonts w:hint="eastAsia"/>
        </w:rPr>
        <w:t>作为激活函数：</w:t>
      </w:r>
    </w:p>
    <w:p w14:paraId="773A370B" w14:textId="77777777" w:rsidR="00AB6671" w:rsidRPr="00991125" w:rsidRDefault="00AB6671" w:rsidP="00AB6671">
      <w:proofErr w:type="spellStart"/>
      <m:oMathPara>
        <m:oMath>
          <m:r>
            <m:rPr>
              <m:nor/>
            </m:rPr>
            <w:rPr>
              <w:rFonts w:ascii="Cambria Math" w:hAnsi="Cambria Math"/>
            </w:rPr>
            <m:t>ReLU</m:t>
          </m:r>
          <w:proofErr w:type="spellEnd"/>
          <m:d>
            <m:dPr>
              <m:ctrlPr>
                <w:rPr>
                  <w:rFonts w:ascii="Cambria Math" w:hAnsi="Cambria Math"/>
                  <w:i/>
                </w:rPr>
              </m:ctrlPr>
            </m:dPr>
            <m:e>
              <m:r>
                <w:rPr>
                  <w:rFonts w:ascii="Cambria Math" w:hAnsi="Cambria Math"/>
                </w:rPr>
                <m:t>x</m:t>
              </m:r>
            </m:e>
          </m:d>
          <m:r>
            <w:rPr>
              <w:rFonts w:ascii="Cambria Math" w:hAnsi="Cambria Math"/>
            </w:rPr>
            <m:t>={</m:t>
          </m:r>
          <m:eqArr>
            <m:eqArrPr>
              <m:ctrlPr>
                <w:rPr>
                  <w:rFonts w:ascii="Cambria Math" w:eastAsia="MS Mincho" w:hAnsi="Cambria Math" w:cs="MS Mincho"/>
                </w:rPr>
              </m:ctrlPr>
            </m:eqArrPr>
            <m:e>
              <m:r>
                <w:rPr>
                  <w:rFonts w:ascii="Cambria Math" w:hAnsi="Cambria Math"/>
                </w:rPr>
                <m:t>&amp;x&amp;,&amp;x&gt;0</m:t>
              </m:r>
              <m:ctrlPr>
                <w:rPr>
                  <w:rFonts w:ascii="Cambria Math" w:hAnsi="Cambria Math"/>
                  <w:i/>
                </w:rPr>
              </m:ctrlPr>
            </m:e>
            <m:e>
              <m:r>
                <w:rPr>
                  <w:rFonts w:ascii="Cambria Math" w:hAnsi="Cambria Math"/>
                </w:rPr>
                <m:t>&amp;0&amp;,&amp;x</m:t>
              </m:r>
              <m:r>
                <m:rPr>
                  <m:sty m:val="p"/>
                </m:rPr>
                <w:rPr>
                  <w:rFonts w:ascii="Cambria Math" w:hAnsi="Cambria Math" w:hint="eastAsia"/>
                </w:rPr>
                <m:t>≤</m:t>
              </m:r>
              <m:r>
                <w:rPr>
                  <w:rFonts w:ascii="Cambria Math" w:hAnsi="Cambria Math"/>
                </w:rPr>
                <m:t>0</m:t>
              </m:r>
              <m:ctrlPr>
                <w:rPr>
                  <w:rFonts w:ascii="Cambria Math" w:hAnsi="Cambria Math"/>
                  <w:i/>
                </w:rPr>
              </m:ctrlPr>
            </m:e>
          </m:eqArr>
        </m:oMath>
      </m:oMathPara>
    </w:p>
    <w:p w14:paraId="0F5E86D4" w14:textId="77777777" w:rsidR="00AB6671" w:rsidRDefault="00AB6671" w:rsidP="00AB6671">
      <w:r>
        <w:rPr>
          <w:rFonts w:hint="eastAsia"/>
        </w:rPr>
        <w:t>LeNet</w:t>
      </w:r>
      <w:r>
        <w:rPr>
          <w:rFonts w:hint="eastAsia"/>
        </w:rPr>
        <w:t>的论文中使用</w:t>
      </w:r>
      <w:r>
        <w:rPr>
          <w:rFonts w:hint="eastAsia"/>
        </w:rPr>
        <w:t>Sigmoid</w:t>
      </w:r>
      <w:r>
        <w:rPr>
          <w:rFonts w:hint="eastAsia"/>
        </w:rPr>
        <w:t>函数作为激活函数，但现代</w:t>
      </w:r>
      <w:r>
        <w:rPr>
          <w:rFonts w:hint="eastAsia"/>
        </w:rPr>
        <w:t>CNN</w:t>
      </w:r>
      <w:r>
        <w:rPr>
          <w:rFonts w:hint="eastAsia"/>
        </w:rPr>
        <w:t>常使用</w:t>
      </w:r>
      <w:proofErr w:type="spellStart"/>
      <w:r>
        <w:rPr>
          <w:rFonts w:hint="eastAsia"/>
        </w:rPr>
        <w:t>ReLU</w:t>
      </w:r>
      <w:proofErr w:type="spellEnd"/>
      <w:r>
        <w:rPr>
          <w:rFonts w:hint="eastAsia"/>
        </w:rPr>
        <w:t>作为激活函数来避免梯度消失问题，所以我们在这里使用</w:t>
      </w:r>
      <w:proofErr w:type="spellStart"/>
      <w:r>
        <w:rPr>
          <w:rFonts w:hint="eastAsia"/>
        </w:rPr>
        <w:t>ReLU</w:t>
      </w:r>
      <w:proofErr w:type="spellEnd"/>
      <w:r>
        <w:rPr>
          <w:rFonts w:hint="eastAsia"/>
        </w:rPr>
        <w:t>作为卷积层的激活函数。</w:t>
      </w:r>
    </w:p>
    <w:p w14:paraId="386720CC" w14:textId="77777777" w:rsidR="00AB6671" w:rsidRDefault="00AB6671" w:rsidP="00AB6671"/>
    <w:p w14:paraId="67620B46" w14:textId="77777777" w:rsidR="00AB6671" w:rsidRDefault="00AB6671" w:rsidP="00AB6671">
      <w:r>
        <w:rPr>
          <w:rFonts w:hint="eastAsia"/>
        </w:rPr>
        <w:t>正向传播过程：</w:t>
      </w:r>
    </w:p>
    <w:p w14:paraId="37575C1D" w14:textId="77777777" w:rsidR="00AB6671" w:rsidRDefault="00AB6671" w:rsidP="00F55501">
      <w:pPr>
        <w:pStyle w:val="code"/>
        <w:numPr>
          <w:ilvl w:val="0"/>
          <w:numId w:val="21"/>
        </w:numPr>
        <w:ind w:right="210"/>
        <w:jc w:val="left"/>
      </w:pPr>
      <w:r>
        <w:t xml:space="preserve">    def forward(self, input):</w:t>
      </w:r>
    </w:p>
    <w:p w14:paraId="2D759CA7" w14:textId="77777777" w:rsidR="00AB6671" w:rsidRDefault="00AB6671" w:rsidP="00AB6671">
      <w:pPr>
        <w:pStyle w:val="code"/>
        <w:ind w:right="210"/>
        <w:jc w:val="left"/>
      </w:pPr>
      <w:r>
        <w:t xml:space="preserve">        self.input = input</w:t>
      </w:r>
    </w:p>
    <w:p w14:paraId="14077D86" w14:textId="77777777" w:rsidR="00AB6671" w:rsidRDefault="00AB6671" w:rsidP="00AB6671">
      <w:pPr>
        <w:pStyle w:val="code"/>
        <w:ind w:right="210"/>
        <w:jc w:val="left"/>
      </w:pPr>
      <w:r>
        <w:t xml:space="preserve">        self.conv_output = conv2d(input, self.weights, stride=self.stride, padding=self.padding)</w:t>
      </w:r>
    </w:p>
    <w:p w14:paraId="7E6742C3" w14:textId="77777777" w:rsidR="00AB6671" w:rsidRDefault="00AB6671" w:rsidP="00AB6671">
      <w:pPr>
        <w:pStyle w:val="code"/>
        <w:ind w:right="210"/>
        <w:jc w:val="left"/>
      </w:pPr>
      <w:r>
        <w:t xml:space="preserve">        # conv_output: (B, OC, OH, OW)</w:t>
      </w:r>
    </w:p>
    <w:p w14:paraId="5A791ECF" w14:textId="77777777" w:rsidR="00AB6671" w:rsidRDefault="00AB6671" w:rsidP="00AB6671">
      <w:pPr>
        <w:pStyle w:val="code"/>
        <w:ind w:right="210"/>
        <w:jc w:val="left"/>
      </w:pPr>
      <w:r>
        <w:t xml:space="preserve">        # bias: (OC, 1) -&gt; (1, OC, 1, 1)</w:t>
      </w:r>
    </w:p>
    <w:p w14:paraId="739FE1A8" w14:textId="77777777" w:rsidR="00AB6671" w:rsidRDefault="00AB6671" w:rsidP="00AB6671">
      <w:pPr>
        <w:pStyle w:val="code"/>
        <w:ind w:right="210"/>
        <w:jc w:val="left"/>
      </w:pPr>
      <w:r>
        <w:t xml:space="preserve">        output = relu(self.conv_output + self.bias.reshape((1, -1, 1, 1)))</w:t>
      </w:r>
    </w:p>
    <w:p w14:paraId="57A0F0E7" w14:textId="77777777" w:rsidR="00AB6671" w:rsidRDefault="00AB6671" w:rsidP="00AB6671">
      <w:pPr>
        <w:pStyle w:val="code"/>
        <w:ind w:right="210"/>
        <w:jc w:val="left"/>
      </w:pPr>
      <w:r>
        <w:t xml:space="preserve">        return output</w:t>
      </w:r>
    </w:p>
    <w:p w14:paraId="5446A5F5" w14:textId="77777777" w:rsidR="00AB6671" w:rsidRDefault="00AB6671" w:rsidP="00AB6671">
      <w:r>
        <w:rPr>
          <w:rFonts w:hint="eastAsia"/>
        </w:rPr>
        <w:t>注释中提供了张量形状及计算过程中的形状变化。</w:t>
      </w:r>
      <w:r>
        <w:rPr>
          <w:rFonts w:hint="eastAsia"/>
        </w:rPr>
        <w:t>B</w:t>
      </w:r>
      <w:r>
        <w:rPr>
          <w:rFonts w:hint="eastAsia"/>
        </w:rPr>
        <w:t>表示批量大小</w:t>
      </w:r>
      <w:proofErr w:type="spellStart"/>
      <w:r>
        <w:rPr>
          <w:rFonts w:hint="eastAsia"/>
        </w:rPr>
        <w:t>b</w:t>
      </w:r>
      <w:r>
        <w:t>atch_size</w:t>
      </w:r>
      <w:proofErr w:type="spellEnd"/>
      <w:r>
        <w:rPr>
          <w:rFonts w:hint="eastAsia"/>
        </w:rPr>
        <w:t>，</w:t>
      </w:r>
      <w:r>
        <w:rPr>
          <w:rFonts w:hint="eastAsia"/>
        </w:rPr>
        <w:t>OC</w:t>
      </w:r>
      <w:r>
        <w:rPr>
          <w:rFonts w:hint="eastAsia"/>
        </w:rPr>
        <w:t>表示输出通道</w:t>
      </w:r>
      <w:proofErr w:type="spellStart"/>
      <w:r>
        <w:rPr>
          <w:rFonts w:hint="eastAsia"/>
        </w:rPr>
        <w:t>o</w:t>
      </w:r>
      <w:r>
        <w:t>ut_channel</w:t>
      </w:r>
      <w:proofErr w:type="spellEnd"/>
      <w:r>
        <w:rPr>
          <w:rFonts w:hint="eastAsia"/>
        </w:rPr>
        <w:t>，</w:t>
      </w:r>
      <w:r>
        <w:rPr>
          <w:rFonts w:hint="eastAsia"/>
        </w:rPr>
        <w:t>OH</w:t>
      </w:r>
      <w:r>
        <w:rPr>
          <w:rFonts w:hint="eastAsia"/>
        </w:rPr>
        <w:t>表示输出高度</w:t>
      </w:r>
      <w:proofErr w:type="spellStart"/>
      <w:r>
        <w:rPr>
          <w:rFonts w:hint="eastAsia"/>
        </w:rPr>
        <w:t>o</w:t>
      </w:r>
      <w:r>
        <w:t>ut_height</w:t>
      </w:r>
      <w:proofErr w:type="spellEnd"/>
      <w:r>
        <w:rPr>
          <w:rFonts w:hint="eastAsia"/>
        </w:rPr>
        <w:t>，</w:t>
      </w:r>
      <w:r>
        <w:rPr>
          <w:rFonts w:hint="eastAsia"/>
        </w:rPr>
        <w:t>OW</w:t>
      </w:r>
      <w:r>
        <w:rPr>
          <w:rFonts w:hint="eastAsia"/>
        </w:rPr>
        <w:t>表示输出宽度</w:t>
      </w:r>
      <w:proofErr w:type="spellStart"/>
      <w:r>
        <w:rPr>
          <w:rFonts w:hint="eastAsia"/>
        </w:rPr>
        <w:t>o</w:t>
      </w:r>
      <w:r>
        <w:t>ut_width</w:t>
      </w:r>
      <w:proofErr w:type="spellEnd"/>
      <w:r>
        <w:rPr>
          <w:rFonts w:hint="eastAsia"/>
        </w:rPr>
        <w:t>。</w:t>
      </w:r>
    </w:p>
    <w:p w14:paraId="35599241" w14:textId="77777777" w:rsidR="00AB6671" w:rsidRDefault="00AB6671" w:rsidP="00AB6671">
      <w:r>
        <w:rPr>
          <w:rFonts w:hint="eastAsia"/>
        </w:rPr>
        <w:t>我们将</w:t>
      </w:r>
      <w:proofErr w:type="spellStart"/>
      <w:r>
        <w:rPr>
          <w:rFonts w:hint="eastAsia"/>
        </w:rPr>
        <w:t>R</w:t>
      </w:r>
      <w:r>
        <w:t>eLU</w:t>
      </w:r>
      <w:proofErr w:type="spellEnd"/>
      <w:r>
        <w:rPr>
          <w:rFonts w:hint="eastAsia"/>
        </w:rPr>
        <w:t>函数置于卷积层内部，计算卷积结果后加上偏差，通过</w:t>
      </w:r>
      <w:proofErr w:type="spellStart"/>
      <w:r>
        <w:rPr>
          <w:rFonts w:hint="eastAsia"/>
        </w:rPr>
        <w:t>ReLU</w:t>
      </w:r>
      <w:proofErr w:type="spellEnd"/>
      <w:r>
        <w:rPr>
          <w:rFonts w:hint="eastAsia"/>
        </w:rPr>
        <w:t>函数得到输出的特</w:t>
      </w:r>
      <w:r>
        <w:rPr>
          <w:rFonts w:hint="eastAsia"/>
        </w:rPr>
        <w:lastRenderedPageBreak/>
        <w:t>征图。</w:t>
      </w:r>
    </w:p>
    <w:p w14:paraId="484C90D1" w14:textId="77777777" w:rsidR="00AB6671" w:rsidRPr="00CF75BD" w:rsidRDefault="00AB6671" w:rsidP="00F55501">
      <w:pPr>
        <w:pStyle w:val="ad"/>
        <w:numPr>
          <w:ilvl w:val="0"/>
          <w:numId w:val="14"/>
        </w:numPr>
        <w:ind w:firstLineChars="0"/>
        <w:rPr>
          <w:rStyle w:val="af6"/>
        </w:rPr>
      </w:pPr>
      <w:r w:rsidRPr="00CF75BD">
        <w:rPr>
          <w:rStyle w:val="af6"/>
          <w:rFonts w:hint="eastAsia"/>
        </w:rPr>
        <w:t>反向传播</w:t>
      </w:r>
    </w:p>
    <w:p w14:paraId="3C5C8D86" w14:textId="77777777" w:rsidR="00AB6671" w:rsidRDefault="00AB6671" w:rsidP="00AB6671">
      <w:r>
        <w:rPr>
          <w:rFonts w:hint="eastAsia"/>
        </w:rPr>
        <w:t>卷积层的反向传播过程较为复杂，总体来说基于这两个公式：</w:t>
      </w:r>
    </w:p>
    <w:p w14:paraId="45AE213A" w14:textId="77777777" w:rsidR="00AB6671" w:rsidRPr="007D0FD7" w:rsidRDefault="00AB6671" w:rsidP="00AB6671">
      <m:oMathPara>
        <m:oMath>
          <m:f>
            <m:fPr>
              <m:ctrlPr>
                <w:rPr>
                  <w:rFonts w:ascii="Cambria Math" w:hAnsi="Cambria Math"/>
                </w:rPr>
              </m:ctrlPr>
            </m:fPr>
            <m:num>
              <m:r>
                <m:rPr>
                  <m:sty m:val="p"/>
                </m:rPr>
                <w:rPr>
                  <w:rFonts w:ascii="Cambria Math" w:hAnsi="Cambria Math"/>
                </w:rPr>
                <m:t>∂L</m:t>
              </m:r>
            </m:num>
            <m:den>
              <m:r>
                <m:rPr>
                  <m:sty m:val="p"/>
                </m:rPr>
                <w:rPr>
                  <w:rFonts w:ascii="Cambria Math" w:hAnsi="Cambria Math"/>
                </w:rPr>
                <m:t>∂x</m:t>
              </m:r>
            </m:den>
          </m:f>
          <m:r>
            <w:rPr>
              <w:rFonts w:ascii="Cambria Math" w:hAnsi="Cambria Math"/>
            </w:rPr>
            <m:t>=</m:t>
          </m:r>
          <m:r>
            <m:rPr>
              <m:nor/>
            </m:rPr>
            <w:rPr>
              <w:rFonts w:ascii="Cambria Math" w:hAnsi="Cambria Math"/>
            </w:rPr>
            <m:t>FullConvolution</m:t>
          </m:r>
          <m:d>
            <m:dPr>
              <m:ctrlPr>
                <w:rPr>
                  <w:rFonts w:ascii="Cambria Math" w:hAnsi="Cambria Math"/>
                </w:rPr>
              </m:ctrlPr>
            </m:dPr>
            <m:e>
              <m:r>
                <m:rPr>
                  <m:nor/>
                </m:rPr>
                <w:rPr>
                  <w:rFonts w:ascii="Cambria Math" w:hAnsi="Cambria Math"/>
                </w:rPr>
                <m:t>rot180</m:t>
              </m:r>
              <m:d>
                <m:dPr>
                  <m:ctrlPr>
                    <w:rPr>
                      <w:rFonts w:ascii="Cambria Math" w:hAnsi="Cambria Math"/>
                    </w:rPr>
                  </m:ctrlPr>
                </m:dPr>
                <m:e>
                  <m:r>
                    <w:rPr>
                      <w:rFonts w:ascii="Cambria Math" w:hAnsi="Cambria Math"/>
                    </w:rPr>
                    <m:t>F</m:t>
                  </m:r>
                  <m:ctrlPr>
                    <w:rPr>
                      <w:rFonts w:ascii="Cambria Math" w:hAnsi="Cambria Math"/>
                      <w:i/>
                    </w:rPr>
                  </m:ctrlPr>
                </m:e>
              </m:d>
              <m:r>
                <w:rPr>
                  <w:rFonts w:ascii="Cambria Math" w:hAnsi="Cambria Math"/>
                </w:rPr>
                <m:t>,</m:t>
              </m:r>
              <m:f>
                <m:fPr>
                  <m:ctrlPr>
                    <w:rPr>
                      <w:rFonts w:ascii="Cambria Math" w:hAnsi="Cambria Math"/>
                    </w:rPr>
                  </m:ctrlPr>
                </m:fPr>
                <m:num>
                  <m:r>
                    <m:rPr>
                      <m:sty m:val="p"/>
                    </m:rPr>
                    <w:rPr>
                      <w:rFonts w:ascii="Cambria Math" w:hAnsi="Cambria Math"/>
                    </w:rPr>
                    <m:t>∂L</m:t>
                  </m:r>
                </m:num>
                <m:den>
                  <m:r>
                    <m:rPr>
                      <m:sty m:val="p"/>
                    </m:rPr>
                    <w:rPr>
                      <w:rFonts w:ascii="Cambria Math" w:hAnsi="Cambria Math"/>
                    </w:rPr>
                    <m:t>∂y</m:t>
                  </m:r>
                </m:den>
              </m:f>
              <m:ctrlPr>
                <w:rPr>
                  <w:rFonts w:ascii="Cambria Math" w:hAnsi="Cambria Math"/>
                  <w:i/>
                </w:rPr>
              </m:ctrlPr>
            </m:e>
          </m:d>
        </m:oMath>
      </m:oMathPara>
    </w:p>
    <w:p w14:paraId="443D75DA" w14:textId="77777777" w:rsidR="00AB6671" w:rsidRPr="00296153" w:rsidRDefault="00AB6671" w:rsidP="00AB6671">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F</m:t>
              </m:r>
              <m:ctrlPr>
                <w:rPr>
                  <w:rFonts w:ascii="Cambria Math" w:hAnsi="Cambria Math"/>
                  <w:i/>
                </w:rPr>
              </m:ctrlPr>
            </m:den>
          </m:f>
          <m:r>
            <w:rPr>
              <w:rFonts w:ascii="Cambria Math" w:hAnsi="Cambria Math"/>
            </w:rPr>
            <m:t>=</m:t>
          </m:r>
          <m:r>
            <m:rPr>
              <m:nor/>
            </m:rPr>
            <w:rPr>
              <w:rFonts w:ascii="Cambria Math" w:hAnsi="Cambria Math"/>
            </w:rPr>
            <m:t>Conv</m:t>
          </m:r>
          <m:d>
            <m:dPr>
              <m:ctrlPr>
                <w:rPr>
                  <w:rFonts w:ascii="Cambria Math" w:hAnsi="Cambria Math"/>
                  <w:i/>
                </w:rPr>
              </m:ctrlPr>
            </m:dPr>
            <m:e>
              <m:r>
                <w:rPr>
                  <w:rFonts w:ascii="Cambria Math" w:hAnsi="Cambria Math"/>
                </w:rPr>
                <m:t>x,</m:t>
              </m:r>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e>
          </m:d>
        </m:oMath>
      </m:oMathPara>
    </w:p>
    <w:p w14:paraId="04DF067D" w14:textId="77777777" w:rsidR="00AB6671" w:rsidRDefault="00AB6671" w:rsidP="00AB6671">
      <w:r>
        <w:rPr>
          <w:rFonts w:hint="eastAsia"/>
        </w:rPr>
        <w:t>其中</w:t>
      </w:r>
      <w:r>
        <w:rPr>
          <w:rFonts w:hint="eastAsia"/>
        </w:rPr>
        <w:t>x</w:t>
      </w:r>
      <w:r>
        <w:rPr>
          <w:rFonts w:hint="eastAsia"/>
        </w:rPr>
        <w:t>表示卷积层的输入，</w:t>
      </w:r>
      <w:r>
        <w:rPr>
          <w:rFonts w:hint="eastAsia"/>
        </w:rPr>
        <w:t>F</w:t>
      </w:r>
      <w:r>
        <w:rPr>
          <w:rFonts w:hint="eastAsia"/>
        </w:rPr>
        <w:t>表示卷积核，</w:t>
      </w:r>
      <w:r>
        <w:rPr>
          <w:rFonts w:hint="eastAsia"/>
        </w:rPr>
        <w:t>y</w:t>
      </w:r>
      <w:r>
        <w:rPr>
          <w:rFonts w:hint="eastAsia"/>
        </w:rPr>
        <w:t>表示未经过激活函数的卷积结果。这两个公式的推导较为复杂，我们不多描述。</w:t>
      </w:r>
    </w:p>
    <w:p w14:paraId="7B08982A" w14:textId="77777777" w:rsidR="00AB6671" w:rsidRPr="00296153" w:rsidRDefault="00AB6671" w:rsidP="00AB6671">
      <m:oMath>
        <m:r>
          <m:rPr>
            <m:nor/>
          </m:rPr>
          <w:rPr>
            <w:rFonts w:ascii="Cambria Math" w:hAnsi="Cambria Math"/>
          </w:rPr>
          <m:t>rot180</m:t>
        </m:r>
      </m:oMath>
      <w:r>
        <w:rPr>
          <w:rFonts w:hint="eastAsia"/>
        </w:rPr>
        <w:t>函数表示将输入旋转</w:t>
      </w:r>
      <w:r>
        <w:rPr>
          <w:rFonts w:hint="eastAsia"/>
        </w:rPr>
        <w:t>1</w:t>
      </w:r>
      <w:r>
        <w:t>80</w:t>
      </w:r>
      <w:r>
        <w:rPr>
          <w:rFonts w:hint="eastAsia"/>
        </w:rPr>
        <w:t>度。而</w:t>
      </w:r>
      <w:r>
        <w:rPr>
          <w:rFonts w:hint="eastAsia"/>
        </w:rPr>
        <w:t>Full</w:t>
      </w:r>
      <w:r>
        <w:t>Convolution</w:t>
      </w:r>
      <w:r>
        <w:rPr>
          <w:rFonts w:hint="eastAsia"/>
        </w:rPr>
        <w:t>函数，可将其视作一种从右下到左上的“反卷积”。图</w:t>
      </w:r>
      <w:r>
        <w:rPr>
          <w:rFonts w:hint="eastAsia"/>
        </w:rPr>
        <w:t>3</w:t>
      </w:r>
      <w:r>
        <w:t>-12</w:t>
      </w:r>
      <w:r>
        <w:rPr>
          <w:rFonts w:hint="eastAsia"/>
        </w:rPr>
        <w:t>展示了这种“反卷积”的计算过程。可见，这种运算与之前所述卷积的不同不仅在于方向，还在于卷积</w:t>
      </w:r>
      <w:proofErr w:type="gramStart"/>
      <w:r>
        <w:rPr>
          <w:rFonts w:hint="eastAsia"/>
        </w:rPr>
        <w:t>核可以</w:t>
      </w:r>
      <w:proofErr w:type="gramEnd"/>
      <w:r>
        <w:rPr>
          <w:rFonts w:hint="eastAsia"/>
        </w:rPr>
        <w:t>超出输入矩阵之外，只要有交叉的部分即可。这样将翻转的卷积核与梯度经过“反卷积”以后，我们就可以得到与</w:t>
      </w:r>
      <w:r>
        <w:rPr>
          <w:rFonts w:hint="eastAsia"/>
        </w:rPr>
        <w:t>x</w:t>
      </w:r>
      <w:r>
        <w:rPr>
          <w:rFonts w:hint="eastAsia"/>
        </w:rPr>
        <w:t>尺寸相同的梯度了。</w:t>
      </w:r>
    </w:p>
    <w:p w14:paraId="13C26A4A" w14:textId="77777777" w:rsidR="00AB6671" w:rsidRDefault="00AB6671" w:rsidP="00AB6671">
      <w:pPr>
        <w:keepNext/>
        <w:jc w:val="center"/>
      </w:pPr>
      <w:r w:rsidRPr="00C60E8D">
        <w:rPr>
          <w:noProof/>
        </w:rPr>
        <w:drawing>
          <wp:inline distT="0" distB="0" distL="0" distR="0" wp14:anchorId="33CE2BA4" wp14:editId="076CF3BB">
            <wp:extent cx="3660648" cy="3941064"/>
            <wp:effectExtent l="0" t="0" r="0" b="2540"/>
            <wp:docPr id="232" name="图片 231">
              <a:extLst xmlns:a="http://schemas.openxmlformats.org/drawingml/2006/main">
                <a:ext uri="{FF2B5EF4-FFF2-40B4-BE49-F238E27FC236}">
                  <a16:creationId xmlns:a16="http://schemas.microsoft.com/office/drawing/2014/main" id="{DCC73CC5-DE23-4D04-BBE6-1E588A3609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图片 231">
                      <a:extLst>
                        <a:ext uri="{FF2B5EF4-FFF2-40B4-BE49-F238E27FC236}">
                          <a16:creationId xmlns:a16="http://schemas.microsoft.com/office/drawing/2014/main" id="{DCC73CC5-DE23-4D04-BBE6-1E588A360907}"/>
                        </a:ext>
                      </a:extLst>
                    </pic:cNvPr>
                    <pic:cNvPicPr>
                      <a:picLocks noChangeAspect="1"/>
                    </pic:cNvPicPr>
                  </pic:nvPicPr>
                  <pic:blipFill>
                    <a:blip r:embed="rId41"/>
                    <a:stretch>
                      <a:fillRect/>
                    </a:stretch>
                  </pic:blipFill>
                  <pic:spPr>
                    <a:xfrm>
                      <a:off x="0" y="0"/>
                      <a:ext cx="3660648" cy="3941064"/>
                    </a:xfrm>
                    <a:prstGeom prst="rect">
                      <a:avLst/>
                    </a:prstGeom>
                  </pic:spPr>
                </pic:pic>
              </a:graphicData>
            </a:graphic>
          </wp:inline>
        </w:drawing>
      </w:r>
    </w:p>
    <w:p w14:paraId="24744312"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2</w:t>
      </w:r>
      <w:r>
        <w:fldChar w:fldCharType="end"/>
      </w:r>
      <w:r>
        <w:t xml:space="preserve"> </w:t>
      </w:r>
      <w:r>
        <w:rPr>
          <w:rFonts w:hint="eastAsia"/>
        </w:rPr>
        <w:t>反卷积示例</w:t>
      </w:r>
    </w:p>
    <w:p w14:paraId="1B3DC722" w14:textId="77777777" w:rsidR="00AB6671" w:rsidRDefault="00AB6671" w:rsidP="00AB6671">
      <w:r>
        <w:rPr>
          <w:rFonts w:hint="eastAsia"/>
        </w:rPr>
        <w:lastRenderedPageBreak/>
        <w:t>反向传播过程的代码：</w:t>
      </w:r>
    </w:p>
    <w:p w14:paraId="2C0D22AB" w14:textId="77777777" w:rsidR="00AB6671" w:rsidRDefault="00AB6671" w:rsidP="00F55501">
      <w:pPr>
        <w:pStyle w:val="code"/>
        <w:numPr>
          <w:ilvl w:val="0"/>
          <w:numId w:val="22"/>
        </w:numPr>
        <w:ind w:right="210"/>
        <w:jc w:val="left"/>
      </w:pPr>
      <w:r>
        <w:t xml:space="preserve">    def backward(self, grad_output):</w:t>
      </w:r>
    </w:p>
    <w:p w14:paraId="0EF7C042" w14:textId="77777777" w:rsidR="00AB6671" w:rsidRDefault="00AB6671" w:rsidP="00F55501">
      <w:pPr>
        <w:pStyle w:val="code"/>
        <w:numPr>
          <w:ilvl w:val="0"/>
          <w:numId w:val="22"/>
        </w:numPr>
        <w:ind w:right="210"/>
        <w:jc w:val="left"/>
      </w:pPr>
      <w:r>
        <w:t xml:space="preserve">        # batch_size, num_channels, in_height, in_width = grad_output.shape</w:t>
      </w:r>
    </w:p>
    <w:p w14:paraId="5197580D" w14:textId="77777777" w:rsidR="00AB6671" w:rsidRDefault="00AB6671" w:rsidP="00F55501">
      <w:pPr>
        <w:pStyle w:val="code"/>
        <w:numPr>
          <w:ilvl w:val="0"/>
          <w:numId w:val="22"/>
        </w:numPr>
        <w:ind w:right="210"/>
        <w:jc w:val="left"/>
      </w:pPr>
    </w:p>
    <w:p w14:paraId="3619CDC7" w14:textId="77777777" w:rsidR="00AB6671" w:rsidRDefault="00AB6671" w:rsidP="00F55501">
      <w:pPr>
        <w:pStyle w:val="code"/>
        <w:numPr>
          <w:ilvl w:val="0"/>
          <w:numId w:val="22"/>
        </w:numPr>
        <w:ind w:right="210"/>
        <w:jc w:val="left"/>
      </w:pPr>
      <w:r>
        <w:t xml:space="preserve">        grad_output = relu_backward(grad_output, self.conv_output)</w:t>
      </w:r>
    </w:p>
    <w:p w14:paraId="16F82A15" w14:textId="77777777" w:rsidR="00AB6671" w:rsidRDefault="00AB6671" w:rsidP="00F55501">
      <w:pPr>
        <w:pStyle w:val="code"/>
        <w:numPr>
          <w:ilvl w:val="0"/>
          <w:numId w:val="22"/>
        </w:numPr>
        <w:ind w:right="210"/>
        <w:jc w:val="left"/>
      </w:pPr>
    </w:p>
    <w:p w14:paraId="4973127D" w14:textId="77777777" w:rsidR="00AB6671" w:rsidRDefault="00AB6671" w:rsidP="00F55501">
      <w:pPr>
        <w:pStyle w:val="code"/>
        <w:numPr>
          <w:ilvl w:val="0"/>
          <w:numId w:val="22"/>
        </w:numPr>
        <w:ind w:right="210"/>
        <w:jc w:val="left"/>
      </w:pPr>
      <w:r>
        <w:t xml:space="preserve">        # rotated_kernel: [OC, IC, KS, KS] -&gt; [IC, OC, KS, KS]</w:t>
      </w:r>
    </w:p>
    <w:p w14:paraId="5E991B5A" w14:textId="77777777" w:rsidR="00AB6671" w:rsidRDefault="00AB6671" w:rsidP="00F55501">
      <w:pPr>
        <w:pStyle w:val="code"/>
        <w:numPr>
          <w:ilvl w:val="0"/>
          <w:numId w:val="22"/>
        </w:numPr>
        <w:ind w:right="210"/>
        <w:jc w:val="left"/>
      </w:pPr>
      <w:r>
        <w:t xml:space="preserve">        # grad_output: [B, OC, OH, OW]</w:t>
      </w:r>
    </w:p>
    <w:p w14:paraId="32BB32A6" w14:textId="77777777" w:rsidR="00AB6671" w:rsidRDefault="00AB6671" w:rsidP="00F55501">
      <w:pPr>
        <w:pStyle w:val="code"/>
        <w:numPr>
          <w:ilvl w:val="0"/>
          <w:numId w:val="22"/>
        </w:numPr>
        <w:ind w:right="210"/>
        <w:jc w:val="left"/>
      </w:pPr>
      <w:r>
        <w:t xml:space="preserve">        # grad_input: [IC, B, H, W] -&gt; [B, IC, H, W]</w:t>
      </w:r>
    </w:p>
    <w:p w14:paraId="5292D3CF" w14:textId="77777777" w:rsidR="00AB6671" w:rsidRDefault="00AB6671" w:rsidP="00F55501">
      <w:pPr>
        <w:pStyle w:val="code"/>
        <w:numPr>
          <w:ilvl w:val="0"/>
          <w:numId w:val="22"/>
        </w:numPr>
        <w:ind w:right="210"/>
        <w:jc w:val="left"/>
      </w:pPr>
      <w:r>
        <w:t xml:space="preserve">        rotated_kernel = rot180(self.weights)</w:t>
      </w:r>
    </w:p>
    <w:p w14:paraId="65D48D4E" w14:textId="77777777" w:rsidR="00AB6671" w:rsidRDefault="00AB6671" w:rsidP="00F55501">
      <w:pPr>
        <w:pStyle w:val="code"/>
        <w:numPr>
          <w:ilvl w:val="0"/>
          <w:numId w:val="22"/>
        </w:numPr>
        <w:ind w:right="210"/>
        <w:jc w:val="left"/>
      </w:pPr>
      <w:r>
        <w:t xml:space="preserve">        rotated_kernel = np.transpose(rotated_kernel, (1, 0, 2, 3))</w:t>
      </w:r>
    </w:p>
    <w:p w14:paraId="263DD2C3" w14:textId="77777777" w:rsidR="00AB6671" w:rsidRDefault="00AB6671" w:rsidP="00F55501">
      <w:pPr>
        <w:pStyle w:val="code"/>
        <w:numPr>
          <w:ilvl w:val="0"/>
          <w:numId w:val="22"/>
        </w:numPr>
        <w:ind w:right="210"/>
        <w:jc w:val="left"/>
      </w:pPr>
      <w:r>
        <w:t xml:space="preserve">        grad_input = full_conv(rotated_kernel, grad_output)</w:t>
      </w:r>
    </w:p>
    <w:p w14:paraId="2CCB4C1F" w14:textId="77777777" w:rsidR="00AB6671" w:rsidRDefault="00AB6671" w:rsidP="00F55501">
      <w:pPr>
        <w:pStyle w:val="code"/>
        <w:numPr>
          <w:ilvl w:val="0"/>
          <w:numId w:val="22"/>
        </w:numPr>
        <w:ind w:right="210"/>
        <w:jc w:val="left"/>
      </w:pPr>
      <w:r>
        <w:t xml:space="preserve">        grad_input = np.transpose(grad_input, (1, 0, 2, 3))</w:t>
      </w:r>
    </w:p>
    <w:p w14:paraId="0E340D78" w14:textId="77777777" w:rsidR="00AB6671" w:rsidRDefault="00AB6671" w:rsidP="00F55501">
      <w:pPr>
        <w:pStyle w:val="code"/>
        <w:numPr>
          <w:ilvl w:val="0"/>
          <w:numId w:val="22"/>
        </w:numPr>
        <w:ind w:right="210"/>
        <w:jc w:val="left"/>
      </w:pPr>
    </w:p>
    <w:p w14:paraId="7DF55DA7" w14:textId="77777777" w:rsidR="00AB6671" w:rsidRDefault="00AB6671" w:rsidP="00F55501">
      <w:pPr>
        <w:pStyle w:val="code"/>
        <w:numPr>
          <w:ilvl w:val="0"/>
          <w:numId w:val="22"/>
        </w:numPr>
        <w:ind w:right="210"/>
        <w:jc w:val="left"/>
      </w:pPr>
      <w:r>
        <w:t xml:space="preserve">        # input: [B, IC, H, W] -&gt; [IC, B, H, W]</w:t>
      </w:r>
    </w:p>
    <w:p w14:paraId="4916BE30" w14:textId="77777777" w:rsidR="00AB6671" w:rsidRDefault="00AB6671" w:rsidP="00F55501">
      <w:pPr>
        <w:pStyle w:val="code"/>
        <w:numPr>
          <w:ilvl w:val="0"/>
          <w:numId w:val="22"/>
        </w:numPr>
        <w:ind w:right="210"/>
        <w:jc w:val="left"/>
      </w:pPr>
      <w:r>
        <w:t xml:space="preserve">        # grad_output: [B, OC, OH, OW] -&gt; [OC, B, OH, OW]</w:t>
      </w:r>
    </w:p>
    <w:p w14:paraId="088B0E48" w14:textId="77777777" w:rsidR="00AB6671" w:rsidRDefault="00AB6671" w:rsidP="00F55501">
      <w:pPr>
        <w:pStyle w:val="code"/>
        <w:numPr>
          <w:ilvl w:val="0"/>
          <w:numId w:val="22"/>
        </w:numPr>
        <w:ind w:right="210"/>
        <w:jc w:val="left"/>
      </w:pPr>
      <w:r>
        <w:t xml:space="preserve">        # grad_weights: [IC, OC, KS, KS] -&gt; [OC, IC, KS, KS]</w:t>
      </w:r>
    </w:p>
    <w:p w14:paraId="59AFA7A3" w14:textId="77777777" w:rsidR="00AB6671" w:rsidRDefault="00AB6671" w:rsidP="00F55501">
      <w:pPr>
        <w:pStyle w:val="code"/>
        <w:numPr>
          <w:ilvl w:val="0"/>
          <w:numId w:val="22"/>
        </w:numPr>
        <w:ind w:right="210"/>
        <w:jc w:val="left"/>
      </w:pPr>
      <w:r>
        <w:t xml:space="preserve">        self.grad_weights = conv2d(np.transpose(self.input, (1, 0, 2, 3)), np.transpose(grad_output, (1, 0, 2, 3)),</w:t>
      </w:r>
    </w:p>
    <w:p w14:paraId="42BEFCFE" w14:textId="77777777" w:rsidR="00AB6671" w:rsidRDefault="00AB6671" w:rsidP="00F55501">
      <w:pPr>
        <w:pStyle w:val="code"/>
        <w:numPr>
          <w:ilvl w:val="0"/>
          <w:numId w:val="22"/>
        </w:numPr>
        <w:ind w:right="210"/>
        <w:jc w:val="left"/>
      </w:pPr>
      <w:r>
        <w:t xml:space="preserve">                                   padding=self.padding)</w:t>
      </w:r>
    </w:p>
    <w:p w14:paraId="33FC81E1" w14:textId="77777777" w:rsidR="00AB6671" w:rsidRDefault="00AB6671" w:rsidP="00F55501">
      <w:pPr>
        <w:pStyle w:val="code"/>
        <w:numPr>
          <w:ilvl w:val="0"/>
          <w:numId w:val="22"/>
        </w:numPr>
        <w:ind w:right="210"/>
        <w:jc w:val="left"/>
      </w:pPr>
      <w:r>
        <w:t xml:space="preserve">        self.grad_weights = np.transpose(self.grad_weights, (1, 0, 2, 3))</w:t>
      </w:r>
    </w:p>
    <w:p w14:paraId="790F53E6" w14:textId="77777777" w:rsidR="00AB6671" w:rsidRDefault="00AB6671" w:rsidP="00F55501">
      <w:pPr>
        <w:pStyle w:val="code"/>
        <w:numPr>
          <w:ilvl w:val="0"/>
          <w:numId w:val="22"/>
        </w:numPr>
        <w:ind w:right="210"/>
        <w:jc w:val="left"/>
      </w:pPr>
    </w:p>
    <w:p w14:paraId="5C12A37A" w14:textId="77777777" w:rsidR="00AB6671" w:rsidRDefault="00AB6671" w:rsidP="00F55501">
      <w:pPr>
        <w:pStyle w:val="code"/>
        <w:numPr>
          <w:ilvl w:val="0"/>
          <w:numId w:val="22"/>
        </w:numPr>
        <w:ind w:right="210"/>
        <w:jc w:val="left"/>
      </w:pPr>
      <w:r>
        <w:t xml:space="preserve">        # grad_output: [B, OC, OH, OW] -&gt; [OC, 1]</w:t>
      </w:r>
    </w:p>
    <w:p w14:paraId="52166226" w14:textId="77777777" w:rsidR="00AB6671" w:rsidRDefault="00AB6671" w:rsidP="00F55501">
      <w:pPr>
        <w:pStyle w:val="code"/>
        <w:numPr>
          <w:ilvl w:val="0"/>
          <w:numId w:val="22"/>
        </w:numPr>
        <w:ind w:right="210"/>
        <w:jc w:val="left"/>
      </w:pPr>
      <w:r>
        <w:t xml:space="preserve">        self.grad_bias = np.sum(grad_output, axis=(0, 2, 3)).reshape(self.out_channels, 1)</w:t>
      </w:r>
    </w:p>
    <w:p w14:paraId="3FC03C0C" w14:textId="77777777" w:rsidR="00AB6671" w:rsidRDefault="00AB6671" w:rsidP="00F55501">
      <w:pPr>
        <w:pStyle w:val="code"/>
        <w:numPr>
          <w:ilvl w:val="0"/>
          <w:numId w:val="22"/>
        </w:numPr>
        <w:ind w:right="210"/>
        <w:jc w:val="left"/>
      </w:pPr>
      <w:r>
        <w:t xml:space="preserve">        return grad_input</w:t>
      </w:r>
    </w:p>
    <w:p w14:paraId="4CCC75F2" w14:textId="77777777" w:rsidR="00AB6671" w:rsidRPr="00AD672F" w:rsidRDefault="00AB6671" w:rsidP="00AB6671">
      <w:r>
        <w:rPr>
          <w:rFonts w:hint="eastAsia"/>
        </w:rPr>
        <w:t>注释中依然提供了张量形状变化过程，除去之前说明过的外，</w:t>
      </w:r>
      <w:r>
        <w:rPr>
          <w:rFonts w:hint="eastAsia"/>
        </w:rPr>
        <w:t>I</w:t>
      </w:r>
      <w:r>
        <w:t>C</w:t>
      </w:r>
      <w:r>
        <w:rPr>
          <w:rFonts w:hint="eastAsia"/>
        </w:rPr>
        <w:t>表示输入通道</w:t>
      </w:r>
      <w:proofErr w:type="spellStart"/>
      <w:r>
        <w:rPr>
          <w:rFonts w:hint="eastAsia"/>
        </w:rPr>
        <w:t>i</w:t>
      </w:r>
      <w:r>
        <w:t>n_channel</w:t>
      </w:r>
      <w:proofErr w:type="spellEnd"/>
      <w:r>
        <w:rPr>
          <w:rFonts w:hint="eastAsia"/>
        </w:rPr>
        <w:t>，</w:t>
      </w:r>
      <w:r>
        <w:rPr>
          <w:rFonts w:hint="eastAsia"/>
        </w:rPr>
        <w:t>KS</w:t>
      </w:r>
      <w:r>
        <w:rPr>
          <w:rFonts w:hint="eastAsia"/>
        </w:rPr>
        <w:t>表示卷积核尺寸</w:t>
      </w:r>
      <w:proofErr w:type="spellStart"/>
      <w:r>
        <w:rPr>
          <w:rFonts w:hint="eastAsia"/>
        </w:rPr>
        <w:t>k</w:t>
      </w:r>
      <w:r>
        <w:t>ernel_size</w:t>
      </w:r>
      <w:proofErr w:type="spellEnd"/>
      <w:r>
        <w:rPr>
          <w:rFonts w:hint="eastAsia"/>
        </w:rPr>
        <w:t>，</w:t>
      </w:r>
      <w:r>
        <w:rPr>
          <w:rFonts w:hint="eastAsia"/>
        </w:rPr>
        <w:t>H</w:t>
      </w:r>
      <w:r>
        <w:rPr>
          <w:rFonts w:hint="eastAsia"/>
        </w:rPr>
        <w:t>表示输入的高度</w:t>
      </w:r>
      <w:r>
        <w:rPr>
          <w:rFonts w:hint="eastAsia"/>
        </w:rPr>
        <w:t>h</w:t>
      </w:r>
      <w:r>
        <w:t>eight</w:t>
      </w:r>
      <w:r>
        <w:rPr>
          <w:rFonts w:hint="eastAsia"/>
        </w:rPr>
        <w:t>，</w:t>
      </w:r>
      <w:r>
        <w:rPr>
          <w:rFonts w:hint="eastAsia"/>
        </w:rPr>
        <w:t>W</w:t>
      </w:r>
      <w:r>
        <w:rPr>
          <w:rFonts w:hint="eastAsia"/>
        </w:rPr>
        <w:t>表示输出的宽度</w:t>
      </w:r>
      <w:r>
        <w:rPr>
          <w:rFonts w:hint="eastAsia"/>
        </w:rPr>
        <w:t>w</w:t>
      </w:r>
      <w:r>
        <w:t>idth</w:t>
      </w:r>
      <w:r>
        <w:rPr>
          <w:rFonts w:hint="eastAsia"/>
        </w:rPr>
        <w:t>。</w:t>
      </w:r>
    </w:p>
    <w:p w14:paraId="5AD599BB" w14:textId="77777777" w:rsidR="00AB6671" w:rsidRDefault="00AB6671" w:rsidP="00AB6671">
      <w:pPr>
        <w:pStyle w:val="3"/>
      </w:pPr>
      <w:r>
        <w:rPr>
          <w:rFonts w:hint="eastAsia"/>
        </w:rPr>
        <w:t>汇聚层</w:t>
      </w:r>
    </w:p>
    <w:p w14:paraId="4F778C73" w14:textId="77777777" w:rsidR="00AB6671" w:rsidRDefault="00AB6671" w:rsidP="00AB6671">
      <w:r w:rsidRPr="00AC6329">
        <w:rPr>
          <w:rFonts w:hint="eastAsia"/>
          <w:b/>
          <w:bCs/>
        </w:rPr>
        <w:t>汇聚层</w:t>
      </w:r>
      <w:r>
        <w:rPr>
          <w:rFonts w:hint="eastAsia"/>
        </w:rPr>
        <w:t>（</w:t>
      </w:r>
      <w:r>
        <w:rPr>
          <w:rFonts w:hint="eastAsia"/>
        </w:rPr>
        <w:t>Pooling</w:t>
      </w:r>
      <w:r>
        <w:t xml:space="preserve"> Layer</w:t>
      </w:r>
      <w:r>
        <w:rPr>
          <w:rFonts w:hint="eastAsia"/>
        </w:rPr>
        <w:t>），也常叫</w:t>
      </w:r>
      <w:r w:rsidRPr="00AC6329">
        <w:rPr>
          <w:rFonts w:hint="eastAsia"/>
          <w:b/>
          <w:bCs/>
        </w:rPr>
        <w:t>池化层</w:t>
      </w:r>
      <w:r>
        <w:rPr>
          <w:rFonts w:hint="eastAsia"/>
        </w:rPr>
        <w:t>，在</w:t>
      </w:r>
      <w:r>
        <w:rPr>
          <w:rFonts w:hint="eastAsia"/>
        </w:rPr>
        <w:t>LeNet</w:t>
      </w:r>
      <w:r>
        <w:rPr>
          <w:rFonts w:hint="eastAsia"/>
        </w:rPr>
        <w:t>的原论文中称为下采样层（</w:t>
      </w:r>
      <w:r>
        <w:rPr>
          <w:rFonts w:hint="eastAsia"/>
        </w:rPr>
        <w:t>S</w:t>
      </w:r>
      <w:r>
        <w:t>ubsampling Layer</w:t>
      </w:r>
      <w:r>
        <w:rPr>
          <w:rFonts w:hint="eastAsia"/>
        </w:rPr>
        <w:t>）。</w:t>
      </w:r>
    </w:p>
    <w:p w14:paraId="3853F8BC" w14:textId="77777777" w:rsidR="00AB6671" w:rsidRDefault="00AB6671" w:rsidP="00AB6671">
      <w:r>
        <w:rPr>
          <w:rFonts w:hint="eastAsia"/>
        </w:rPr>
        <w:t>尽管不太严谨，但是直观地说，下采样就是让图片“缩水”的过程，即输出尺寸小于输入尺</w:t>
      </w:r>
      <w:r>
        <w:rPr>
          <w:rFonts w:hint="eastAsia"/>
        </w:rPr>
        <w:lastRenderedPageBreak/>
        <w:t>寸。从这个角度来看，卷积当然也可以是一种下采样。</w:t>
      </w:r>
    </w:p>
    <w:p w14:paraId="087A1FCA" w14:textId="77777777" w:rsidR="00AB6671" w:rsidRDefault="00AB6671" w:rsidP="00AB6671">
      <w:r>
        <w:rPr>
          <w:rFonts w:hint="eastAsia"/>
        </w:rPr>
        <w:t>我们介绍一下汇聚操作是如何进行的。对于汇聚操作而言，最常用的有两种方法：平均汇聚（</w:t>
      </w:r>
      <w:r>
        <w:rPr>
          <w:rFonts w:hint="eastAsia"/>
        </w:rPr>
        <w:t>Average</w:t>
      </w:r>
      <w:r>
        <w:t xml:space="preserve"> Pooling</w:t>
      </w:r>
      <w:r>
        <w:rPr>
          <w:rFonts w:hint="eastAsia"/>
        </w:rPr>
        <w:t>）和最大汇聚（</w:t>
      </w:r>
      <w:r>
        <w:t>Max Pooling</w:t>
      </w:r>
      <w:r>
        <w:rPr>
          <w:rFonts w:hint="eastAsia"/>
        </w:rPr>
        <w:t>）。</w:t>
      </w:r>
    </w:p>
    <w:p w14:paraId="5022338A" w14:textId="77777777" w:rsidR="00AB6671" w:rsidRDefault="00AB6671" w:rsidP="00AB6671">
      <w:r>
        <w:rPr>
          <w:rFonts w:hint="eastAsia"/>
        </w:rPr>
        <w:t>对于汇聚操作而言，有步幅和窗口尺寸两个参数。汇聚层的窗口也常称为卷积</w:t>
      </w:r>
      <w:proofErr w:type="gramStart"/>
      <w:r>
        <w:rPr>
          <w:rFonts w:hint="eastAsia"/>
        </w:rPr>
        <w:t>核或者</w:t>
      </w:r>
      <w:proofErr w:type="gramEnd"/>
      <w:r>
        <w:rPr>
          <w:rFonts w:hint="eastAsia"/>
        </w:rPr>
        <w:t>滤波器，但与卷积层不同的是，汇聚层并没有可学习的参数，也并不进行卷积操作，而是遵循固定的规则进行操作。</w:t>
      </w:r>
    </w:p>
    <w:p w14:paraId="4B2026F3" w14:textId="77777777" w:rsidR="00AB6671" w:rsidRDefault="00AB6671" w:rsidP="00AB6671">
      <w:r>
        <w:rPr>
          <w:rFonts w:hint="eastAsia"/>
        </w:rPr>
        <w:t>汇聚操作会根据步幅与窗口尺寸将整个输入分为许多区域，就和卷积操作中卷积核在输入上可能会处于的不同位置一样。例如，图</w:t>
      </w:r>
      <w:r>
        <w:rPr>
          <w:rFonts w:hint="eastAsia"/>
        </w:rPr>
        <w:t>3</w:t>
      </w:r>
      <w:r>
        <w:t>-12</w:t>
      </w:r>
      <w:r>
        <w:rPr>
          <w:rFonts w:hint="eastAsia"/>
        </w:rPr>
        <w:t>展示了一个</w:t>
      </w:r>
      <w:r>
        <w:t>4x4</w:t>
      </w:r>
      <w:r>
        <w:rPr>
          <w:rFonts w:hint="eastAsia"/>
        </w:rPr>
        <w:t>的输入矩阵，在</w:t>
      </w:r>
      <w:r>
        <w:rPr>
          <w:rFonts w:hint="eastAsia"/>
        </w:rPr>
        <w:t>s</w:t>
      </w:r>
      <w:r>
        <w:t xml:space="preserve">tride=2, </w:t>
      </w:r>
      <w:proofErr w:type="spellStart"/>
      <w:r>
        <w:t>kernel_size</w:t>
      </w:r>
      <w:proofErr w:type="spellEnd"/>
      <w:r>
        <w:t>=2</w:t>
      </w:r>
      <w:r>
        <w:rPr>
          <w:rFonts w:hint="eastAsia"/>
        </w:rPr>
        <w:t>时，窗口尺寸为</w:t>
      </w:r>
      <w:r>
        <w:rPr>
          <w:rFonts w:hint="eastAsia"/>
        </w:rPr>
        <w:t>2</w:t>
      </w:r>
      <w:r>
        <w:t>x2</w:t>
      </w:r>
      <w:r>
        <w:rPr>
          <w:rFonts w:hint="eastAsia"/>
        </w:rPr>
        <w:t>，每次移动</w:t>
      </w:r>
      <w:r>
        <w:rPr>
          <w:rFonts w:hint="eastAsia"/>
        </w:rPr>
        <w:t>2</w:t>
      </w:r>
      <w:r>
        <w:rPr>
          <w:rFonts w:hint="eastAsia"/>
        </w:rPr>
        <w:t>个距离，因此输入会被分割为</w:t>
      </w:r>
      <w:r>
        <w:rPr>
          <w:rFonts w:hint="eastAsia"/>
        </w:rPr>
        <w:t>4</w:t>
      </w:r>
      <w:r>
        <w:rPr>
          <w:rFonts w:hint="eastAsia"/>
        </w:rPr>
        <w:t>个区域。</w:t>
      </w:r>
    </w:p>
    <w:p w14:paraId="2B830EBF" w14:textId="77777777" w:rsidR="00AB6671" w:rsidRDefault="00AB6671" w:rsidP="00AB6671">
      <w:pPr>
        <w:keepNext/>
        <w:jc w:val="center"/>
      </w:pPr>
      <w:r w:rsidRPr="00010E2E">
        <w:rPr>
          <w:noProof/>
        </w:rPr>
        <w:drawing>
          <wp:inline distT="0" distB="0" distL="0" distR="0" wp14:anchorId="79CF1127" wp14:editId="17D200EA">
            <wp:extent cx="2138172" cy="797052"/>
            <wp:effectExtent l="0" t="0" r="0" b="3175"/>
            <wp:docPr id="3" name="图片 1">
              <a:extLst xmlns:a="http://schemas.openxmlformats.org/drawingml/2006/main">
                <a:ext uri="{FF2B5EF4-FFF2-40B4-BE49-F238E27FC236}">
                  <a16:creationId xmlns:a16="http://schemas.microsoft.com/office/drawing/2014/main" id="{EEA314C6-16F2-47A3-BFF5-1A5643F442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EA314C6-16F2-47A3-BFF5-1A5643F442B7}"/>
                        </a:ext>
                      </a:extLst>
                    </pic:cNvPr>
                    <pic:cNvPicPr>
                      <a:picLocks noChangeAspect="1"/>
                    </pic:cNvPicPr>
                  </pic:nvPicPr>
                  <pic:blipFill>
                    <a:blip r:embed="rId42"/>
                    <a:stretch>
                      <a:fillRect/>
                    </a:stretch>
                  </pic:blipFill>
                  <pic:spPr>
                    <a:xfrm>
                      <a:off x="0" y="0"/>
                      <a:ext cx="2138172" cy="797052"/>
                    </a:xfrm>
                    <a:prstGeom prst="rect">
                      <a:avLst/>
                    </a:prstGeom>
                  </pic:spPr>
                </pic:pic>
              </a:graphicData>
            </a:graphic>
          </wp:inline>
        </w:drawing>
      </w:r>
    </w:p>
    <w:p w14:paraId="5DD98063" w14:textId="77777777" w:rsidR="00AB6671" w:rsidRPr="00010E2E"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3</w:t>
      </w:r>
      <w:r>
        <w:fldChar w:fldCharType="end"/>
      </w:r>
    </w:p>
    <w:p w14:paraId="7C1F4F58" w14:textId="77777777" w:rsidR="00AB6671" w:rsidRPr="007A49BD" w:rsidRDefault="00AB6671" w:rsidP="00F55501">
      <w:pPr>
        <w:pStyle w:val="ad"/>
        <w:numPr>
          <w:ilvl w:val="0"/>
          <w:numId w:val="12"/>
        </w:numPr>
        <w:ind w:firstLineChars="0"/>
        <w:rPr>
          <w:b/>
          <w:bCs/>
        </w:rPr>
      </w:pPr>
      <w:r w:rsidRPr="007A49BD">
        <w:rPr>
          <w:rFonts w:hint="eastAsia"/>
          <w:b/>
          <w:bCs/>
        </w:rPr>
        <w:t>平均汇聚</w:t>
      </w:r>
    </w:p>
    <w:p w14:paraId="5833ED0F" w14:textId="77777777" w:rsidR="00AB6671" w:rsidRDefault="00AB6671" w:rsidP="00AB6671">
      <w:r>
        <w:rPr>
          <w:rFonts w:hint="eastAsia"/>
        </w:rPr>
        <w:t>在平均汇聚下，我们取每个窗口内所有数字的平均值作为该窗口在特征图中的结果。如图</w:t>
      </w:r>
      <w:r>
        <w:rPr>
          <w:rFonts w:hint="eastAsia"/>
        </w:rPr>
        <w:t>3</w:t>
      </w:r>
      <w:r>
        <w:t>-13</w:t>
      </w:r>
      <w:r>
        <w:rPr>
          <w:rFonts w:hint="eastAsia"/>
        </w:rPr>
        <w:t>，我们将得到一个</w:t>
      </w:r>
      <w:r>
        <w:rPr>
          <w:rFonts w:hint="eastAsia"/>
        </w:rPr>
        <w:t>2</w:t>
      </w:r>
      <w:r>
        <w:t>x2</w:t>
      </w:r>
      <w:r>
        <w:rPr>
          <w:rFonts w:hint="eastAsia"/>
        </w:rPr>
        <w:t>的特征图。</w:t>
      </w:r>
    </w:p>
    <w:p w14:paraId="5B1A4FA9" w14:textId="77777777" w:rsidR="00AB6671" w:rsidRDefault="00AB6671" w:rsidP="00AB6671">
      <w:pPr>
        <w:pStyle w:val="ad"/>
        <w:keepNext/>
        <w:ind w:left="420" w:firstLineChars="0" w:firstLine="0"/>
        <w:jc w:val="center"/>
      </w:pPr>
      <w:r w:rsidRPr="00010E2E">
        <w:rPr>
          <w:noProof/>
        </w:rPr>
        <w:drawing>
          <wp:inline distT="0" distB="0" distL="0" distR="0" wp14:anchorId="6E79D6EA" wp14:editId="5336BAE7">
            <wp:extent cx="2007108" cy="797052"/>
            <wp:effectExtent l="0" t="0" r="0" b="3175"/>
            <wp:docPr id="5" name="图片 2">
              <a:extLst xmlns:a="http://schemas.openxmlformats.org/drawingml/2006/main">
                <a:ext uri="{FF2B5EF4-FFF2-40B4-BE49-F238E27FC236}">
                  <a16:creationId xmlns:a16="http://schemas.microsoft.com/office/drawing/2014/main" id="{149F2510-EA66-4410-931F-2542B476D2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149F2510-EA66-4410-931F-2542B476D20F}"/>
                        </a:ext>
                      </a:extLst>
                    </pic:cNvPr>
                    <pic:cNvPicPr>
                      <a:picLocks noChangeAspect="1"/>
                    </pic:cNvPicPr>
                  </pic:nvPicPr>
                  <pic:blipFill>
                    <a:blip r:embed="rId43"/>
                    <a:stretch>
                      <a:fillRect/>
                    </a:stretch>
                  </pic:blipFill>
                  <pic:spPr>
                    <a:xfrm>
                      <a:off x="0" y="0"/>
                      <a:ext cx="2007108" cy="797052"/>
                    </a:xfrm>
                    <a:prstGeom prst="rect">
                      <a:avLst/>
                    </a:prstGeom>
                  </pic:spPr>
                </pic:pic>
              </a:graphicData>
            </a:graphic>
          </wp:inline>
        </w:drawing>
      </w:r>
    </w:p>
    <w:p w14:paraId="1B6EDFDD"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4</w:t>
      </w:r>
      <w:r>
        <w:fldChar w:fldCharType="end"/>
      </w:r>
    </w:p>
    <w:p w14:paraId="078ED01E" w14:textId="77777777" w:rsidR="00AB6671" w:rsidRPr="00767268" w:rsidRDefault="00AB6671" w:rsidP="00AB6671">
      <w:r>
        <w:rPr>
          <w:rFonts w:hint="eastAsia"/>
        </w:rPr>
        <w:t>比如，在第一个窗口内，</w:t>
      </w:r>
      <m:oMath>
        <m:f>
          <m:fPr>
            <m:ctrlPr>
              <w:rPr>
                <w:rFonts w:ascii="Cambria Math" w:hAnsi="Cambria Math"/>
              </w:rPr>
            </m:ctrlPr>
          </m:fPr>
          <m:num>
            <m:r>
              <w:rPr>
                <w:rFonts w:ascii="Cambria Math" w:hAnsi="Cambria Math"/>
              </w:rPr>
              <m:t>1+1+5+2</m:t>
            </m:r>
            <m:ctrlPr>
              <w:rPr>
                <w:rFonts w:ascii="Cambria Math" w:hAnsi="Cambria Math"/>
                <w:i/>
              </w:rPr>
            </m:ctrlPr>
          </m:num>
          <m:den>
            <m:r>
              <w:rPr>
                <w:rFonts w:ascii="Cambria Math" w:hAnsi="Cambria Math"/>
              </w:rPr>
              <m:t>4</m:t>
            </m:r>
            <m:ctrlPr>
              <w:rPr>
                <w:rFonts w:ascii="Cambria Math" w:hAnsi="Cambria Math"/>
                <w:i/>
              </w:rPr>
            </m:ctrlPr>
          </m:den>
        </m:f>
        <m:r>
          <w:rPr>
            <w:rFonts w:ascii="Cambria Math" w:hAnsi="Cambria Math"/>
          </w:rPr>
          <m:t>=4.5</m:t>
        </m:r>
      </m:oMath>
      <w:r>
        <w:rPr>
          <w:rFonts w:hint="eastAsia"/>
        </w:rPr>
        <w:t>。</w:t>
      </w:r>
    </w:p>
    <w:p w14:paraId="0CD2D689" w14:textId="77777777" w:rsidR="00AB6671" w:rsidRDefault="00AB6671" w:rsidP="00F55501">
      <w:pPr>
        <w:pStyle w:val="ad"/>
        <w:numPr>
          <w:ilvl w:val="0"/>
          <w:numId w:val="12"/>
        </w:numPr>
        <w:ind w:firstLineChars="0"/>
        <w:rPr>
          <w:b/>
          <w:bCs/>
        </w:rPr>
      </w:pPr>
      <w:r w:rsidRPr="007A49BD">
        <w:rPr>
          <w:rFonts w:hint="eastAsia"/>
          <w:b/>
          <w:bCs/>
        </w:rPr>
        <w:t>最大汇聚</w:t>
      </w:r>
    </w:p>
    <w:p w14:paraId="0F7CEBC3" w14:textId="77777777" w:rsidR="00AB6671" w:rsidRDefault="00AB6671" w:rsidP="00AB6671">
      <w:r>
        <w:rPr>
          <w:rFonts w:hint="eastAsia"/>
        </w:rPr>
        <w:t>在最大汇聚下，我们取每个窗口内所有数字的最大值作为该窗口在特征图中的结果。如图</w:t>
      </w:r>
      <w:r>
        <w:rPr>
          <w:rFonts w:hint="eastAsia"/>
        </w:rPr>
        <w:t>3</w:t>
      </w:r>
      <w:r>
        <w:t>-14</w:t>
      </w:r>
      <w:r>
        <w:rPr>
          <w:rFonts w:hint="eastAsia"/>
        </w:rPr>
        <w:t>，我们将得到一个</w:t>
      </w:r>
      <w:r>
        <w:rPr>
          <w:rFonts w:hint="eastAsia"/>
        </w:rPr>
        <w:t>2</w:t>
      </w:r>
      <w:r>
        <w:t>x2</w:t>
      </w:r>
      <w:r>
        <w:rPr>
          <w:rFonts w:hint="eastAsia"/>
        </w:rPr>
        <w:t>的特征图。</w:t>
      </w:r>
    </w:p>
    <w:p w14:paraId="466D4ED6" w14:textId="77777777" w:rsidR="00AB6671" w:rsidRDefault="00AB6671" w:rsidP="00AB6671">
      <w:pPr>
        <w:keepNext/>
        <w:ind w:left="420"/>
        <w:jc w:val="center"/>
      </w:pPr>
      <w:r w:rsidRPr="00767268">
        <w:rPr>
          <w:noProof/>
        </w:rPr>
        <w:lastRenderedPageBreak/>
        <w:drawing>
          <wp:inline distT="0" distB="0" distL="0" distR="0" wp14:anchorId="75AD1F55" wp14:editId="0D9803E8">
            <wp:extent cx="1959864" cy="797052"/>
            <wp:effectExtent l="0" t="0" r="2540" b="3175"/>
            <wp:docPr id="47" name="图片 46">
              <a:extLst xmlns:a="http://schemas.openxmlformats.org/drawingml/2006/main">
                <a:ext uri="{FF2B5EF4-FFF2-40B4-BE49-F238E27FC236}">
                  <a16:creationId xmlns:a16="http://schemas.microsoft.com/office/drawing/2014/main" id="{73F617AF-1FCB-44C4-85FB-807B6A36C4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a:extLst>
                        <a:ext uri="{FF2B5EF4-FFF2-40B4-BE49-F238E27FC236}">
                          <a16:creationId xmlns:a16="http://schemas.microsoft.com/office/drawing/2014/main" id="{73F617AF-1FCB-44C4-85FB-807B6A36C402}"/>
                        </a:ext>
                      </a:extLst>
                    </pic:cNvPr>
                    <pic:cNvPicPr>
                      <a:picLocks noChangeAspect="1"/>
                    </pic:cNvPicPr>
                  </pic:nvPicPr>
                  <pic:blipFill>
                    <a:blip r:embed="rId44"/>
                    <a:stretch>
                      <a:fillRect/>
                    </a:stretch>
                  </pic:blipFill>
                  <pic:spPr>
                    <a:xfrm>
                      <a:off x="0" y="0"/>
                      <a:ext cx="1959864" cy="797052"/>
                    </a:xfrm>
                    <a:prstGeom prst="rect">
                      <a:avLst/>
                    </a:prstGeom>
                  </pic:spPr>
                </pic:pic>
              </a:graphicData>
            </a:graphic>
          </wp:inline>
        </w:drawing>
      </w:r>
    </w:p>
    <w:p w14:paraId="6A764E04"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5</w:t>
      </w:r>
      <w:r>
        <w:fldChar w:fldCharType="end"/>
      </w:r>
    </w:p>
    <w:p w14:paraId="579BED55" w14:textId="77777777" w:rsidR="00AB6671" w:rsidRDefault="00AB6671" w:rsidP="00AB6671">
      <w:r>
        <w:rPr>
          <w:rFonts w:hint="eastAsia"/>
        </w:rPr>
        <w:t>很明显，我们对每个窗口取了其中最大的数字作为输出特征图中的结果。</w:t>
      </w:r>
    </w:p>
    <w:p w14:paraId="13ECB5B7" w14:textId="77777777" w:rsidR="00AB6671" w:rsidRPr="004F2E04" w:rsidRDefault="00AB6671" w:rsidP="00AB6671">
      <w:r>
        <w:rPr>
          <w:rFonts w:hint="eastAsia"/>
        </w:rPr>
        <w:t>我们在实现时，将使用平均汇聚方法。</w:t>
      </w:r>
    </w:p>
    <w:p w14:paraId="7B03ED2B" w14:textId="77777777" w:rsidR="00AB6671" w:rsidRDefault="00AB6671" w:rsidP="00AB6671">
      <w:r>
        <w:rPr>
          <w:rFonts w:hint="eastAsia"/>
        </w:rPr>
        <w:t>下面是汇聚层的代码实现：</w:t>
      </w:r>
    </w:p>
    <w:p w14:paraId="60AE7398" w14:textId="77777777" w:rsidR="00AB6671" w:rsidRDefault="00AB6671" w:rsidP="00F55501">
      <w:pPr>
        <w:pStyle w:val="code"/>
        <w:numPr>
          <w:ilvl w:val="0"/>
          <w:numId w:val="16"/>
        </w:numPr>
        <w:ind w:right="210"/>
        <w:jc w:val="left"/>
      </w:pPr>
      <w:r>
        <w:t>class AvgPool:</w:t>
      </w:r>
    </w:p>
    <w:p w14:paraId="1F957A7E" w14:textId="77777777" w:rsidR="00AB6671" w:rsidRDefault="00AB6671" w:rsidP="00F55501">
      <w:pPr>
        <w:pStyle w:val="code"/>
        <w:numPr>
          <w:ilvl w:val="0"/>
          <w:numId w:val="16"/>
        </w:numPr>
        <w:ind w:right="210"/>
        <w:jc w:val="left"/>
      </w:pPr>
      <w:r>
        <w:t xml:space="preserve">    def __init__(self, kernel_size, stride=1):</w:t>
      </w:r>
    </w:p>
    <w:p w14:paraId="4488F94F" w14:textId="77777777" w:rsidR="00AB6671" w:rsidRDefault="00AB6671" w:rsidP="00F55501">
      <w:pPr>
        <w:pStyle w:val="code"/>
        <w:numPr>
          <w:ilvl w:val="0"/>
          <w:numId w:val="16"/>
        </w:numPr>
        <w:ind w:right="210"/>
        <w:jc w:val="left"/>
      </w:pPr>
      <w:r>
        <w:t xml:space="preserve">        self.kernel_size = kernel_size</w:t>
      </w:r>
    </w:p>
    <w:p w14:paraId="55D114C1" w14:textId="77777777" w:rsidR="00AB6671" w:rsidRDefault="00AB6671" w:rsidP="00F55501">
      <w:pPr>
        <w:pStyle w:val="code"/>
        <w:numPr>
          <w:ilvl w:val="0"/>
          <w:numId w:val="16"/>
        </w:numPr>
        <w:ind w:right="210"/>
        <w:jc w:val="left"/>
      </w:pPr>
      <w:r>
        <w:t xml:space="preserve">        self.stride = stride</w:t>
      </w:r>
    </w:p>
    <w:p w14:paraId="51160DC6" w14:textId="77777777" w:rsidR="00AB6671" w:rsidRDefault="00AB6671" w:rsidP="00F55501">
      <w:pPr>
        <w:pStyle w:val="code"/>
        <w:numPr>
          <w:ilvl w:val="0"/>
          <w:numId w:val="16"/>
        </w:numPr>
        <w:ind w:right="210"/>
        <w:jc w:val="left"/>
      </w:pPr>
    </w:p>
    <w:p w14:paraId="561B40B7" w14:textId="77777777" w:rsidR="00AB6671" w:rsidRDefault="00AB6671" w:rsidP="00F55501">
      <w:pPr>
        <w:pStyle w:val="code"/>
        <w:numPr>
          <w:ilvl w:val="0"/>
          <w:numId w:val="16"/>
        </w:numPr>
        <w:ind w:right="210"/>
        <w:jc w:val="left"/>
      </w:pPr>
      <w:r>
        <w:t xml:space="preserve">    def forward(self, x):</w:t>
      </w:r>
    </w:p>
    <w:p w14:paraId="6E8E99E0" w14:textId="77777777" w:rsidR="00AB6671" w:rsidRDefault="00AB6671" w:rsidP="00F55501">
      <w:pPr>
        <w:pStyle w:val="code"/>
        <w:numPr>
          <w:ilvl w:val="0"/>
          <w:numId w:val="16"/>
        </w:numPr>
        <w:ind w:right="210"/>
        <w:jc w:val="left"/>
      </w:pPr>
      <w:r>
        <w:t xml:space="preserve">        batch_size, num_channels, in_height, in_width = x.shape</w:t>
      </w:r>
    </w:p>
    <w:p w14:paraId="6FB207B4" w14:textId="77777777" w:rsidR="00AB6671" w:rsidRDefault="00AB6671" w:rsidP="00F55501">
      <w:pPr>
        <w:pStyle w:val="code"/>
        <w:numPr>
          <w:ilvl w:val="0"/>
          <w:numId w:val="16"/>
        </w:numPr>
        <w:ind w:right="210"/>
        <w:jc w:val="left"/>
      </w:pPr>
      <w:r>
        <w:t xml:space="preserve">        out_height = int((in_height - self.kernel_size) / self.stride) + 1</w:t>
      </w:r>
    </w:p>
    <w:p w14:paraId="1BDE82CC" w14:textId="77777777" w:rsidR="00AB6671" w:rsidRDefault="00AB6671" w:rsidP="00F55501">
      <w:pPr>
        <w:pStyle w:val="code"/>
        <w:numPr>
          <w:ilvl w:val="0"/>
          <w:numId w:val="16"/>
        </w:numPr>
        <w:ind w:right="210"/>
        <w:jc w:val="left"/>
      </w:pPr>
      <w:r>
        <w:t xml:space="preserve">        out_width = int((in_width - self.kernel_size) / self.stride) + 1</w:t>
      </w:r>
    </w:p>
    <w:p w14:paraId="424C9012" w14:textId="77777777" w:rsidR="00AB6671" w:rsidRDefault="00AB6671" w:rsidP="00F55501">
      <w:pPr>
        <w:pStyle w:val="code"/>
        <w:numPr>
          <w:ilvl w:val="0"/>
          <w:numId w:val="16"/>
        </w:numPr>
        <w:ind w:right="210"/>
        <w:jc w:val="left"/>
      </w:pPr>
    </w:p>
    <w:p w14:paraId="0E3FD2B7" w14:textId="77777777" w:rsidR="00AB6671" w:rsidRDefault="00AB6671" w:rsidP="00F55501">
      <w:pPr>
        <w:pStyle w:val="code"/>
        <w:numPr>
          <w:ilvl w:val="0"/>
          <w:numId w:val="16"/>
        </w:numPr>
        <w:ind w:right="210"/>
        <w:jc w:val="left"/>
      </w:pPr>
      <w:r>
        <w:t xml:space="preserve">        output = np.zeros((batch_size, num_channels, out_height, out_width))</w:t>
      </w:r>
    </w:p>
    <w:p w14:paraId="41837798" w14:textId="77777777" w:rsidR="00AB6671" w:rsidRDefault="00AB6671" w:rsidP="00F55501">
      <w:pPr>
        <w:pStyle w:val="code"/>
        <w:numPr>
          <w:ilvl w:val="0"/>
          <w:numId w:val="16"/>
        </w:numPr>
        <w:ind w:right="210"/>
        <w:jc w:val="left"/>
      </w:pPr>
    </w:p>
    <w:p w14:paraId="6B8FD623" w14:textId="77777777" w:rsidR="00AB6671" w:rsidRDefault="00AB6671" w:rsidP="00F55501">
      <w:pPr>
        <w:pStyle w:val="code"/>
        <w:numPr>
          <w:ilvl w:val="0"/>
          <w:numId w:val="16"/>
        </w:numPr>
        <w:ind w:right="210"/>
        <w:jc w:val="left"/>
      </w:pPr>
      <w:r>
        <w:t xml:space="preserve">        for b in range(batch_size):</w:t>
      </w:r>
    </w:p>
    <w:p w14:paraId="0816E757" w14:textId="77777777" w:rsidR="00AB6671" w:rsidRDefault="00AB6671" w:rsidP="00F55501">
      <w:pPr>
        <w:pStyle w:val="code"/>
        <w:numPr>
          <w:ilvl w:val="0"/>
          <w:numId w:val="16"/>
        </w:numPr>
        <w:ind w:right="210"/>
        <w:jc w:val="left"/>
      </w:pPr>
      <w:r>
        <w:t xml:space="preserve">            for c in range(num_channels):</w:t>
      </w:r>
    </w:p>
    <w:p w14:paraId="71B5BA5C" w14:textId="77777777" w:rsidR="00AB6671" w:rsidRDefault="00AB6671" w:rsidP="00F55501">
      <w:pPr>
        <w:pStyle w:val="code"/>
        <w:numPr>
          <w:ilvl w:val="0"/>
          <w:numId w:val="16"/>
        </w:numPr>
        <w:ind w:right="210"/>
        <w:jc w:val="left"/>
      </w:pPr>
      <w:r>
        <w:t xml:space="preserve">                for h_out in range(out_height):</w:t>
      </w:r>
    </w:p>
    <w:p w14:paraId="63BB5FBE" w14:textId="77777777" w:rsidR="00AB6671" w:rsidRDefault="00AB6671" w:rsidP="00F55501">
      <w:pPr>
        <w:pStyle w:val="code"/>
        <w:numPr>
          <w:ilvl w:val="0"/>
          <w:numId w:val="16"/>
        </w:numPr>
        <w:ind w:right="210"/>
        <w:jc w:val="left"/>
      </w:pPr>
      <w:r>
        <w:t xml:space="preserve">                    for w_out in range(out_width):</w:t>
      </w:r>
    </w:p>
    <w:p w14:paraId="2654F3D6" w14:textId="77777777" w:rsidR="00AB6671" w:rsidRDefault="00AB6671" w:rsidP="00F55501">
      <w:pPr>
        <w:pStyle w:val="code"/>
        <w:numPr>
          <w:ilvl w:val="0"/>
          <w:numId w:val="16"/>
        </w:numPr>
        <w:ind w:right="210"/>
        <w:jc w:val="left"/>
      </w:pPr>
      <w:r>
        <w:t xml:space="preserve">                        h_start = h_out * self.stride</w:t>
      </w:r>
    </w:p>
    <w:p w14:paraId="241B1D3B" w14:textId="77777777" w:rsidR="00AB6671" w:rsidRDefault="00AB6671" w:rsidP="00F55501">
      <w:pPr>
        <w:pStyle w:val="code"/>
        <w:numPr>
          <w:ilvl w:val="0"/>
          <w:numId w:val="16"/>
        </w:numPr>
        <w:ind w:right="210"/>
        <w:jc w:val="left"/>
      </w:pPr>
      <w:r>
        <w:t xml:space="preserve">                        h_end = h_start + self.kernel_size</w:t>
      </w:r>
    </w:p>
    <w:p w14:paraId="3F3D14A9" w14:textId="77777777" w:rsidR="00AB6671" w:rsidRDefault="00AB6671" w:rsidP="00F55501">
      <w:pPr>
        <w:pStyle w:val="code"/>
        <w:numPr>
          <w:ilvl w:val="0"/>
          <w:numId w:val="16"/>
        </w:numPr>
        <w:ind w:right="210"/>
        <w:jc w:val="left"/>
      </w:pPr>
      <w:r>
        <w:t xml:space="preserve">                        w_start = w_out * self.stride</w:t>
      </w:r>
    </w:p>
    <w:p w14:paraId="254E6206" w14:textId="77777777" w:rsidR="00AB6671" w:rsidRDefault="00AB6671" w:rsidP="00F55501">
      <w:pPr>
        <w:pStyle w:val="code"/>
        <w:numPr>
          <w:ilvl w:val="0"/>
          <w:numId w:val="16"/>
        </w:numPr>
        <w:ind w:right="210"/>
        <w:jc w:val="left"/>
      </w:pPr>
      <w:r>
        <w:t xml:space="preserve">                        w_end = w_start + self.kernel_size</w:t>
      </w:r>
    </w:p>
    <w:p w14:paraId="4B1356B9" w14:textId="77777777" w:rsidR="00AB6671" w:rsidRDefault="00AB6671" w:rsidP="00F55501">
      <w:pPr>
        <w:pStyle w:val="code"/>
        <w:numPr>
          <w:ilvl w:val="0"/>
          <w:numId w:val="16"/>
        </w:numPr>
        <w:ind w:right="210"/>
        <w:jc w:val="left"/>
      </w:pPr>
    </w:p>
    <w:p w14:paraId="3FF2C92E" w14:textId="77777777" w:rsidR="00AB6671" w:rsidRDefault="00AB6671" w:rsidP="00F55501">
      <w:pPr>
        <w:pStyle w:val="code"/>
        <w:numPr>
          <w:ilvl w:val="0"/>
          <w:numId w:val="16"/>
        </w:numPr>
        <w:ind w:right="210"/>
        <w:jc w:val="left"/>
      </w:pPr>
      <w:r>
        <w:t xml:space="preserve">                        receptive_field = x[b, c, h_start:h_end, w_start:w_end]</w:t>
      </w:r>
    </w:p>
    <w:p w14:paraId="601CB89C" w14:textId="77777777" w:rsidR="00AB6671" w:rsidRDefault="00AB6671" w:rsidP="00F55501">
      <w:pPr>
        <w:pStyle w:val="code"/>
        <w:numPr>
          <w:ilvl w:val="0"/>
          <w:numId w:val="16"/>
        </w:numPr>
        <w:ind w:right="210"/>
        <w:jc w:val="left"/>
      </w:pPr>
      <w:r>
        <w:t xml:space="preserve">                        output[b, c, h_out, w_out] = np.mean(receptive_field)</w:t>
      </w:r>
    </w:p>
    <w:p w14:paraId="48E31CC7" w14:textId="77777777" w:rsidR="00AB6671" w:rsidRDefault="00AB6671" w:rsidP="00F55501">
      <w:pPr>
        <w:pStyle w:val="code"/>
        <w:numPr>
          <w:ilvl w:val="0"/>
          <w:numId w:val="16"/>
        </w:numPr>
        <w:ind w:right="210"/>
        <w:jc w:val="left"/>
      </w:pPr>
    </w:p>
    <w:p w14:paraId="4BD3CB8B" w14:textId="77777777" w:rsidR="00AB6671" w:rsidRDefault="00AB6671" w:rsidP="00F55501">
      <w:pPr>
        <w:pStyle w:val="code"/>
        <w:numPr>
          <w:ilvl w:val="0"/>
          <w:numId w:val="16"/>
        </w:numPr>
        <w:ind w:right="210"/>
        <w:jc w:val="left"/>
      </w:pPr>
      <w:r>
        <w:lastRenderedPageBreak/>
        <w:t xml:space="preserve">        return output</w:t>
      </w:r>
    </w:p>
    <w:p w14:paraId="173477C1" w14:textId="77777777" w:rsidR="00AB6671" w:rsidRDefault="00AB6671" w:rsidP="00F55501">
      <w:pPr>
        <w:pStyle w:val="code"/>
        <w:numPr>
          <w:ilvl w:val="0"/>
          <w:numId w:val="16"/>
        </w:numPr>
        <w:ind w:right="210"/>
        <w:jc w:val="left"/>
      </w:pPr>
    </w:p>
    <w:p w14:paraId="52E2DBF0" w14:textId="77777777" w:rsidR="00AB6671" w:rsidRDefault="00AB6671" w:rsidP="00F55501">
      <w:pPr>
        <w:pStyle w:val="code"/>
        <w:numPr>
          <w:ilvl w:val="0"/>
          <w:numId w:val="16"/>
        </w:numPr>
        <w:ind w:right="210"/>
        <w:jc w:val="left"/>
      </w:pPr>
      <w:r>
        <w:t># average pooling layer backward</w:t>
      </w:r>
    </w:p>
    <w:p w14:paraId="641C6233" w14:textId="77777777" w:rsidR="00AB6671" w:rsidRDefault="00AB6671" w:rsidP="00F55501">
      <w:pPr>
        <w:pStyle w:val="code"/>
        <w:numPr>
          <w:ilvl w:val="0"/>
          <w:numId w:val="16"/>
        </w:numPr>
        <w:ind w:right="210"/>
        <w:jc w:val="left"/>
      </w:pPr>
      <w:r>
        <w:t xml:space="preserve">    def backward(self, grad_output):</w:t>
      </w:r>
    </w:p>
    <w:p w14:paraId="2FF01A77" w14:textId="77777777" w:rsidR="00AB6671" w:rsidRDefault="00AB6671" w:rsidP="00F55501">
      <w:pPr>
        <w:pStyle w:val="code"/>
        <w:numPr>
          <w:ilvl w:val="0"/>
          <w:numId w:val="16"/>
        </w:numPr>
        <w:ind w:right="210"/>
        <w:jc w:val="left"/>
      </w:pPr>
      <w:r>
        <w:t xml:space="preserve">        batch_size, num_channels, out_height, out_width = grad_output.shape</w:t>
      </w:r>
    </w:p>
    <w:p w14:paraId="29341C33" w14:textId="77777777" w:rsidR="00AB6671" w:rsidRDefault="00AB6671" w:rsidP="00F55501">
      <w:pPr>
        <w:pStyle w:val="code"/>
        <w:numPr>
          <w:ilvl w:val="0"/>
          <w:numId w:val="16"/>
        </w:numPr>
        <w:ind w:right="210"/>
        <w:jc w:val="left"/>
      </w:pPr>
      <w:r>
        <w:t xml:space="preserve">        in_height = int((out_height - 1) * self.stride + self.kernel_size)</w:t>
      </w:r>
    </w:p>
    <w:p w14:paraId="4F2AA99E" w14:textId="77777777" w:rsidR="00AB6671" w:rsidRDefault="00AB6671" w:rsidP="00F55501">
      <w:pPr>
        <w:pStyle w:val="code"/>
        <w:numPr>
          <w:ilvl w:val="0"/>
          <w:numId w:val="16"/>
        </w:numPr>
        <w:ind w:right="210"/>
        <w:jc w:val="left"/>
      </w:pPr>
      <w:r>
        <w:t xml:space="preserve">        in_width = int((out_width - 1) * self.stride + self.kernel_size)</w:t>
      </w:r>
    </w:p>
    <w:p w14:paraId="32B9EB1D" w14:textId="77777777" w:rsidR="00AB6671" w:rsidRDefault="00AB6671" w:rsidP="00F55501">
      <w:pPr>
        <w:pStyle w:val="code"/>
        <w:numPr>
          <w:ilvl w:val="0"/>
          <w:numId w:val="16"/>
        </w:numPr>
        <w:ind w:right="210"/>
        <w:jc w:val="left"/>
      </w:pPr>
    </w:p>
    <w:p w14:paraId="217D93C6" w14:textId="77777777" w:rsidR="00AB6671" w:rsidRDefault="00AB6671" w:rsidP="00F55501">
      <w:pPr>
        <w:pStyle w:val="code"/>
        <w:numPr>
          <w:ilvl w:val="0"/>
          <w:numId w:val="16"/>
        </w:numPr>
        <w:ind w:right="210"/>
        <w:jc w:val="left"/>
      </w:pPr>
      <w:r>
        <w:t xml:space="preserve">        grad_input = np.zeros((batch_size, num_channels, in_height, in_width))</w:t>
      </w:r>
    </w:p>
    <w:p w14:paraId="699ADD68" w14:textId="77777777" w:rsidR="00AB6671" w:rsidRDefault="00AB6671" w:rsidP="00F55501">
      <w:pPr>
        <w:pStyle w:val="code"/>
        <w:numPr>
          <w:ilvl w:val="0"/>
          <w:numId w:val="16"/>
        </w:numPr>
        <w:ind w:right="210"/>
        <w:jc w:val="left"/>
      </w:pPr>
    </w:p>
    <w:p w14:paraId="752CCDBF" w14:textId="77777777" w:rsidR="00AB6671" w:rsidRDefault="00AB6671" w:rsidP="00F55501">
      <w:pPr>
        <w:pStyle w:val="code"/>
        <w:numPr>
          <w:ilvl w:val="0"/>
          <w:numId w:val="16"/>
        </w:numPr>
        <w:ind w:right="210"/>
        <w:jc w:val="left"/>
      </w:pPr>
      <w:r>
        <w:t xml:space="preserve">        for b in range(batch_size):</w:t>
      </w:r>
    </w:p>
    <w:p w14:paraId="52DE18F6" w14:textId="77777777" w:rsidR="00AB6671" w:rsidRDefault="00AB6671" w:rsidP="00F55501">
      <w:pPr>
        <w:pStyle w:val="code"/>
        <w:numPr>
          <w:ilvl w:val="0"/>
          <w:numId w:val="16"/>
        </w:numPr>
        <w:ind w:right="210"/>
        <w:jc w:val="left"/>
      </w:pPr>
      <w:r>
        <w:t xml:space="preserve">            for c in range(num_channels):</w:t>
      </w:r>
    </w:p>
    <w:p w14:paraId="2D7089E2" w14:textId="77777777" w:rsidR="00AB6671" w:rsidRDefault="00AB6671" w:rsidP="00F55501">
      <w:pPr>
        <w:pStyle w:val="code"/>
        <w:numPr>
          <w:ilvl w:val="0"/>
          <w:numId w:val="16"/>
        </w:numPr>
        <w:ind w:right="210"/>
        <w:jc w:val="left"/>
      </w:pPr>
      <w:r>
        <w:t xml:space="preserve">                for h_out in range(out_height):</w:t>
      </w:r>
    </w:p>
    <w:p w14:paraId="516667E3" w14:textId="77777777" w:rsidR="00AB6671" w:rsidRDefault="00AB6671" w:rsidP="00F55501">
      <w:pPr>
        <w:pStyle w:val="code"/>
        <w:numPr>
          <w:ilvl w:val="0"/>
          <w:numId w:val="16"/>
        </w:numPr>
        <w:ind w:right="210"/>
        <w:jc w:val="left"/>
      </w:pPr>
      <w:r>
        <w:t xml:space="preserve">                    for w_out in range(out_width):</w:t>
      </w:r>
    </w:p>
    <w:p w14:paraId="60AC3F90" w14:textId="77777777" w:rsidR="00AB6671" w:rsidRDefault="00AB6671" w:rsidP="00F55501">
      <w:pPr>
        <w:pStyle w:val="code"/>
        <w:numPr>
          <w:ilvl w:val="0"/>
          <w:numId w:val="16"/>
        </w:numPr>
        <w:ind w:right="210"/>
        <w:jc w:val="left"/>
      </w:pPr>
      <w:r>
        <w:t xml:space="preserve">                        h_start = h_out * self.stride</w:t>
      </w:r>
    </w:p>
    <w:p w14:paraId="4B0F57D2" w14:textId="77777777" w:rsidR="00AB6671" w:rsidRDefault="00AB6671" w:rsidP="00F55501">
      <w:pPr>
        <w:pStyle w:val="code"/>
        <w:numPr>
          <w:ilvl w:val="0"/>
          <w:numId w:val="16"/>
        </w:numPr>
        <w:ind w:right="210"/>
        <w:jc w:val="left"/>
      </w:pPr>
      <w:r>
        <w:t xml:space="preserve">                        h_end = h_start + self.kernel_size</w:t>
      </w:r>
    </w:p>
    <w:p w14:paraId="26A8EB55" w14:textId="77777777" w:rsidR="00AB6671" w:rsidRDefault="00AB6671" w:rsidP="00F55501">
      <w:pPr>
        <w:pStyle w:val="code"/>
        <w:numPr>
          <w:ilvl w:val="0"/>
          <w:numId w:val="16"/>
        </w:numPr>
        <w:ind w:right="210"/>
        <w:jc w:val="left"/>
      </w:pPr>
      <w:r>
        <w:t xml:space="preserve">                        w_start = w_out * self.stride</w:t>
      </w:r>
    </w:p>
    <w:p w14:paraId="3958DFC4" w14:textId="77777777" w:rsidR="00AB6671" w:rsidRDefault="00AB6671" w:rsidP="00F55501">
      <w:pPr>
        <w:pStyle w:val="code"/>
        <w:numPr>
          <w:ilvl w:val="0"/>
          <w:numId w:val="16"/>
        </w:numPr>
        <w:ind w:right="210"/>
        <w:jc w:val="left"/>
      </w:pPr>
      <w:r>
        <w:t xml:space="preserve">                        w_end = w_start + self.kernel_size</w:t>
      </w:r>
    </w:p>
    <w:p w14:paraId="218D2B69" w14:textId="77777777" w:rsidR="00AB6671" w:rsidRDefault="00AB6671" w:rsidP="00F55501">
      <w:pPr>
        <w:pStyle w:val="code"/>
        <w:numPr>
          <w:ilvl w:val="0"/>
          <w:numId w:val="16"/>
        </w:numPr>
        <w:ind w:right="210"/>
        <w:jc w:val="left"/>
      </w:pPr>
    </w:p>
    <w:p w14:paraId="3FC72061" w14:textId="77777777" w:rsidR="00AB6671" w:rsidRDefault="00AB6671" w:rsidP="00F55501">
      <w:pPr>
        <w:pStyle w:val="code"/>
        <w:numPr>
          <w:ilvl w:val="0"/>
          <w:numId w:val="16"/>
        </w:numPr>
        <w:ind w:right="210"/>
        <w:jc w:val="left"/>
      </w:pPr>
      <w:r>
        <w:t xml:space="preserve">                        grad_input[b, c, h_start:h_end, w_start:w_end] = grad_output[b, c, h_out, w_out] / (</w:t>
      </w:r>
    </w:p>
    <w:p w14:paraId="5531FCC8" w14:textId="77777777" w:rsidR="00AB6671" w:rsidRDefault="00AB6671" w:rsidP="00F55501">
      <w:pPr>
        <w:pStyle w:val="code"/>
        <w:numPr>
          <w:ilvl w:val="0"/>
          <w:numId w:val="16"/>
        </w:numPr>
        <w:ind w:right="210"/>
        <w:jc w:val="left"/>
      </w:pPr>
      <w:r>
        <w:t xml:space="preserve">                                self.kernel_size * self.kernel_size)</w:t>
      </w:r>
    </w:p>
    <w:p w14:paraId="79BB72CC" w14:textId="77777777" w:rsidR="00AB6671" w:rsidRDefault="00AB6671" w:rsidP="00F55501">
      <w:pPr>
        <w:pStyle w:val="code"/>
        <w:numPr>
          <w:ilvl w:val="0"/>
          <w:numId w:val="16"/>
        </w:numPr>
        <w:ind w:right="210"/>
        <w:jc w:val="left"/>
      </w:pPr>
    </w:p>
    <w:p w14:paraId="272FFCC3" w14:textId="77777777" w:rsidR="00AB6671" w:rsidRDefault="00AB6671" w:rsidP="00F55501">
      <w:pPr>
        <w:pStyle w:val="code"/>
        <w:numPr>
          <w:ilvl w:val="0"/>
          <w:numId w:val="16"/>
        </w:numPr>
        <w:ind w:right="210"/>
        <w:jc w:val="left"/>
      </w:pPr>
      <w:r>
        <w:t xml:space="preserve">        return grad_input</w:t>
      </w:r>
    </w:p>
    <w:p w14:paraId="77009A08" w14:textId="77777777" w:rsidR="00AB6671" w:rsidRDefault="00AB6671" w:rsidP="00AB6671">
      <w:r>
        <w:rPr>
          <w:rFonts w:hint="eastAsia"/>
        </w:rPr>
        <w:t>有关汇聚层的反向传播，对于平均汇聚而言，我们只要将梯度填充为输入尺寸，然后将梯度平均分到扩展后的空间即可。</w:t>
      </w:r>
    </w:p>
    <w:p w14:paraId="6D2212E6" w14:textId="77777777" w:rsidR="00AB6671" w:rsidRDefault="00AB6671" w:rsidP="00AB6671">
      <w:r>
        <w:rPr>
          <w:rFonts w:hint="eastAsia"/>
        </w:rPr>
        <w:t>如图</w:t>
      </w:r>
      <w:r>
        <w:rPr>
          <w:rFonts w:hint="eastAsia"/>
        </w:rPr>
        <w:t>3</w:t>
      </w:r>
      <w:r>
        <w:t>-15</w:t>
      </w:r>
      <w:r>
        <w:rPr>
          <w:rFonts w:hint="eastAsia"/>
        </w:rPr>
        <w:t>的例子，若要将</w:t>
      </w:r>
      <w:r>
        <w:rPr>
          <w:rFonts w:hint="eastAsia"/>
        </w:rPr>
        <w:t>4</w:t>
      </w:r>
      <w:r>
        <w:t>x4</w:t>
      </w:r>
      <w:r>
        <w:rPr>
          <w:rFonts w:hint="eastAsia"/>
        </w:rPr>
        <w:t>的矩阵通过步幅为</w:t>
      </w:r>
      <w:r>
        <w:rPr>
          <w:rFonts w:hint="eastAsia"/>
        </w:rPr>
        <w:t>2</w:t>
      </w:r>
      <w:r>
        <w:rPr>
          <w:rFonts w:hint="eastAsia"/>
        </w:rPr>
        <w:t>、窗口尺寸为</w:t>
      </w:r>
      <w:r>
        <w:rPr>
          <w:rFonts w:hint="eastAsia"/>
        </w:rPr>
        <w:t>2</w:t>
      </w:r>
      <w:r>
        <w:t>x2</w:t>
      </w:r>
      <w:r>
        <w:rPr>
          <w:rFonts w:hint="eastAsia"/>
        </w:rPr>
        <w:t>的平均汇聚层后得到</w:t>
      </w:r>
      <w:r>
        <w:rPr>
          <w:rFonts w:hint="eastAsia"/>
        </w:rPr>
        <w:t>2</w:t>
      </w:r>
      <w:r>
        <w:t>x2</w:t>
      </w:r>
      <w:r>
        <w:rPr>
          <w:rFonts w:hint="eastAsia"/>
        </w:rPr>
        <w:t>的输出。反向传播传来的梯度尺寸也为</w:t>
      </w:r>
      <w:r>
        <w:rPr>
          <w:rFonts w:hint="eastAsia"/>
        </w:rPr>
        <w:t>2</w:t>
      </w:r>
      <w:r>
        <w:t>x2</w:t>
      </w:r>
      <w:r>
        <w:rPr>
          <w:rFonts w:hint="eastAsia"/>
        </w:rPr>
        <w:t>，将其填充为</w:t>
      </w:r>
      <w:r>
        <w:rPr>
          <w:rFonts w:hint="eastAsia"/>
        </w:rPr>
        <w:t>4</w:t>
      </w:r>
      <w:r>
        <w:t>x4</w:t>
      </w:r>
      <w:r>
        <w:rPr>
          <w:rFonts w:hint="eastAsia"/>
        </w:rPr>
        <w:t>后，将梯度平均分配到其所对应的输入矩阵的区域中。</w:t>
      </w:r>
    </w:p>
    <w:p w14:paraId="4F3BF445" w14:textId="77777777" w:rsidR="00AB6671" w:rsidRDefault="00AB6671" w:rsidP="00AB6671">
      <w:pPr>
        <w:keepNext/>
        <w:jc w:val="center"/>
      </w:pPr>
      <w:r w:rsidRPr="009F3063">
        <w:rPr>
          <w:noProof/>
        </w:rPr>
        <w:lastRenderedPageBreak/>
        <w:drawing>
          <wp:inline distT="0" distB="0" distL="0" distR="0" wp14:anchorId="1BDA90DC" wp14:editId="2AF3F687">
            <wp:extent cx="3331464" cy="742188"/>
            <wp:effectExtent l="0" t="0" r="2540" b="1270"/>
            <wp:docPr id="6" name="图片 5">
              <a:extLst xmlns:a="http://schemas.openxmlformats.org/drawingml/2006/main">
                <a:ext uri="{FF2B5EF4-FFF2-40B4-BE49-F238E27FC236}">
                  <a16:creationId xmlns:a16="http://schemas.microsoft.com/office/drawing/2014/main" id="{AD0AAAF9-AC2B-4723-9A80-704BC00967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AD0AAAF9-AC2B-4723-9A80-704BC0096759}"/>
                        </a:ext>
                      </a:extLst>
                    </pic:cNvPr>
                    <pic:cNvPicPr>
                      <a:picLocks noChangeAspect="1"/>
                    </pic:cNvPicPr>
                  </pic:nvPicPr>
                  <pic:blipFill>
                    <a:blip r:embed="rId45"/>
                    <a:stretch>
                      <a:fillRect/>
                    </a:stretch>
                  </pic:blipFill>
                  <pic:spPr>
                    <a:xfrm>
                      <a:off x="0" y="0"/>
                      <a:ext cx="3331464" cy="742188"/>
                    </a:xfrm>
                    <a:prstGeom prst="rect">
                      <a:avLst/>
                    </a:prstGeom>
                  </pic:spPr>
                </pic:pic>
              </a:graphicData>
            </a:graphic>
          </wp:inline>
        </w:drawing>
      </w:r>
    </w:p>
    <w:p w14:paraId="4A16D880"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6</w:t>
      </w:r>
      <w:r>
        <w:fldChar w:fldCharType="end"/>
      </w:r>
    </w:p>
    <w:p w14:paraId="697C93BE" w14:textId="77777777" w:rsidR="00AB6671" w:rsidRPr="009F3063" w:rsidRDefault="00AB6671" w:rsidP="00AB6671"/>
    <w:p w14:paraId="6B3CD9C8" w14:textId="77777777" w:rsidR="00AB6671" w:rsidRDefault="00AB6671" w:rsidP="00AB6671">
      <w:pPr>
        <w:pStyle w:val="3"/>
      </w:pPr>
      <w:r>
        <w:rPr>
          <w:rFonts w:hint="eastAsia"/>
        </w:rPr>
        <w:t>全连接层</w:t>
      </w:r>
    </w:p>
    <w:p w14:paraId="187BADDE" w14:textId="77777777" w:rsidR="00AB6671" w:rsidRDefault="00AB6671" w:rsidP="00AB6671">
      <w:r>
        <w:rPr>
          <w:rFonts w:hint="eastAsia"/>
        </w:rPr>
        <w:t>下面是</w:t>
      </w:r>
      <w:r>
        <w:rPr>
          <w:rFonts w:hint="eastAsia"/>
        </w:rPr>
        <w:t>LeNet</w:t>
      </w:r>
      <w:r>
        <w:rPr>
          <w:rFonts w:hint="eastAsia"/>
        </w:rPr>
        <w:t>的最后一块拼图：全连接层。</w:t>
      </w:r>
    </w:p>
    <w:p w14:paraId="5BC9D9D1" w14:textId="77777777" w:rsidR="00AB6671" w:rsidRDefault="00AB6671" w:rsidP="00AB6671">
      <w:r>
        <w:rPr>
          <w:rFonts w:hint="eastAsia"/>
        </w:rPr>
        <w:t>全连接层就像是多层感知机中的隐层，它做的事情很简单。从</w:t>
      </w:r>
      <w:r>
        <w:rPr>
          <w:rFonts w:hint="eastAsia"/>
        </w:rPr>
        <w:t>S4</w:t>
      </w:r>
      <w:r>
        <w:rPr>
          <w:rFonts w:hint="eastAsia"/>
        </w:rPr>
        <w:t>到</w:t>
      </w:r>
      <w:r>
        <w:rPr>
          <w:rFonts w:hint="eastAsia"/>
        </w:rPr>
        <w:t>C5</w:t>
      </w:r>
      <w:r>
        <w:rPr>
          <w:rFonts w:hint="eastAsia"/>
        </w:rPr>
        <w:t>，我们将</w:t>
      </w:r>
      <w:r>
        <w:rPr>
          <w:rFonts w:hint="eastAsia"/>
        </w:rPr>
        <w:t>5</w:t>
      </w:r>
      <w:r>
        <w:t>x5x16</w:t>
      </w:r>
      <w:r>
        <w:rPr>
          <w:rFonts w:hint="eastAsia"/>
        </w:rPr>
        <w:t>的特征图拉伸为一维的尺寸为</w:t>
      </w:r>
      <w:r>
        <w:rPr>
          <w:rFonts w:hint="eastAsia"/>
        </w:rPr>
        <w:t>4</w:t>
      </w:r>
      <w:r>
        <w:t>00</w:t>
      </w:r>
      <w:r>
        <w:rPr>
          <w:rFonts w:hint="eastAsia"/>
        </w:rPr>
        <w:t>的向量，然后将这个向量输入到含有若干神经元的全连接层中。</w:t>
      </w:r>
      <w:r>
        <w:rPr>
          <w:rFonts w:hint="eastAsia"/>
        </w:rPr>
        <w:t>C</w:t>
      </w:r>
      <w:r>
        <w:t>5</w:t>
      </w:r>
      <w:r>
        <w:rPr>
          <w:rFonts w:hint="eastAsia"/>
        </w:rPr>
        <w:t>输出的结果不必再经过拉伸，直接输入到</w:t>
      </w:r>
      <w:r>
        <w:rPr>
          <w:rFonts w:hint="eastAsia"/>
        </w:rPr>
        <w:t>F</w:t>
      </w:r>
      <w:r>
        <w:t>6</w:t>
      </w:r>
      <w:r>
        <w:rPr>
          <w:rFonts w:hint="eastAsia"/>
        </w:rPr>
        <w:t>再经过一次全连接。</w:t>
      </w:r>
    </w:p>
    <w:p w14:paraId="69B5FB4B" w14:textId="77777777" w:rsidR="00AB6671" w:rsidRDefault="00AB6671" w:rsidP="00AB6671">
      <w:r>
        <w:rPr>
          <w:rFonts w:hint="eastAsia"/>
        </w:rPr>
        <w:t>不过，在进入全连接层以前，我们需要将特征图铺平到一维，因此需要先定义</w:t>
      </w:r>
      <w:r>
        <w:rPr>
          <w:rFonts w:hint="eastAsia"/>
        </w:rPr>
        <w:t>Flatten</w:t>
      </w:r>
      <w:r>
        <w:rPr>
          <w:rFonts w:hint="eastAsia"/>
        </w:rPr>
        <w:t>类：</w:t>
      </w:r>
    </w:p>
    <w:p w14:paraId="05765A52" w14:textId="77777777" w:rsidR="00AB6671" w:rsidRDefault="00AB6671" w:rsidP="00F55501">
      <w:pPr>
        <w:pStyle w:val="code"/>
        <w:numPr>
          <w:ilvl w:val="0"/>
          <w:numId w:val="17"/>
        </w:numPr>
        <w:ind w:right="210"/>
        <w:jc w:val="left"/>
      </w:pPr>
      <w:r>
        <w:t>class Flatten:</w:t>
      </w:r>
    </w:p>
    <w:p w14:paraId="2873A8BF" w14:textId="77777777" w:rsidR="00AB6671" w:rsidRDefault="00AB6671" w:rsidP="00AB6671">
      <w:pPr>
        <w:pStyle w:val="code"/>
        <w:ind w:right="210"/>
        <w:jc w:val="left"/>
      </w:pPr>
      <w:r>
        <w:t xml:space="preserve">    def __init__(self):</w:t>
      </w:r>
    </w:p>
    <w:p w14:paraId="781D80A0" w14:textId="77777777" w:rsidR="00AB6671" w:rsidRDefault="00AB6671" w:rsidP="00AB6671">
      <w:pPr>
        <w:pStyle w:val="code"/>
        <w:ind w:right="210"/>
        <w:jc w:val="left"/>
      </w:pPr>
      <w:r>
        <w:t xml:space="preserve">        self.input = None</w:t>
      </w:r>
    </w:p>
    <w:p w14:paraId="1EDC60C7" w14:textId="77777777" w:rsidR="00AB6671" w:rsidRDefault="00AB6671" w:rsidP="00AB6671">
      <w:pPr>
        <w:pStyle w:val="code"/>
        <w:ind w:right="210"/>
        <w:jc w:val="left"/>
      </w:pPr>
    </w:p>
    <w:p w14:paraId="07798671" w14:textId="77777777" w:rsidR="00AB6671" w:rsidRDefault="00AB6671" w:rsidP="00AB6671">
      <w:pPr>
        <w:pStyle w:val="code"/>
        <w:ind w:right="210"/>
        <w:jc w:val="left"/>
      </w:pPr>
      <w:r>
        <w:t xml:space="preserve">    def forward(self, x):</w:t>
      </w:r>
    </w:p>
    <w:p w14:paraId="5C274FDA" w14:textId="77777777" w:rsidR="00AB6671" w:rsidRDefault="00AB6671" w:rsidP="00AB6671">
      <w:pPr>
        <w:pStyle w:val="code"/>
        <w:ind w:right="210"/>
        <w:jc w:val="left"/>
      </w:pPr>
      <w:r>
        <w:t xml:space="preserve">        self.input = x</w:t>
      </w:r>
    </w:p>
    <w:p w14:paraId="6B2F3DE0" w14:textId="77777777" w:rsidR="00AB6671" w:rsidRDefault="00AB6671" w:rsidP="00AB6671">
      <w:pPr>
        <w:pStyle w:val="code"/>
        <w:ind w:right="210"/>
        <w:jc w:val="left"/>
      </w:pPr>
      <w:r>
        <w:t xml:space="preserve">        batch_size = x.shape[0]</w:t>
      </w:r>
    </w:p>
    <w:p w14:paraId="0E65B8DB" w14:textId="77777777" w:rsidR="00AB6671" w:rsidRDefault="00AB6671" w:rsidP="00AB6671">
      <w:pPr>
        <w:pStyle w:val="code"/>
        <w:ind w:right="210"/>
        <w:jc w:val="left"/>
      </w:pPr>
      <w:r>
        <w:t xml:space="preserve">        return x.reshape(batch_size, -1)</w:t>
      </w:r>
    </w:p>
    <w:p w14:paraId="6F717469" w14:textId="77777777" w:rsidR="00AB6671" w:rsidRDefault="00AB6671" w:rsidP="00AB6671">
      <w:pPr>
        <w:pStyle w:val="code"/>
        <w:ind w:right="210"/>
        <w:jc w:val="left"/>
      </w:pPr>
    </w:p>
    <w:p w14:paraId="6E8BCB97" w14:textId="77777777" w:rsidR="00AB6671" w:rsidRDefault="00AB6671" w:rsidP="00AB6671">
      <w:pPr>
        <w:pStyle w:val="code"/>
        <w:ind w:right="210"/>
        <w:jc w:val="left"/>
      </w:pPr>
      <w:r>
        <w:t xml:space="preserve">    def backward(self, grad_output):</w:t>
      </w:r>
    </w:p>
    <w:p w14:paraId="040E4BFB" w14:textId="77777777" w:rsidR="00AB6671" w:rsidRPr="009F3063" w:rsidRDefault="00AB6671" w:rsidP="00AB6671">
      <w:pPr>
        <w:pStyle w:val="code"/>
        <w:ind w:right="210"/>
        <w:jc w:val="left"/>
      </w:pPr>
      <w:r>
        <w:t xml:space="preserve">        return grad_output.reshape(self.input.shape)</w:t>
      </w:r>
    </w:p>
    <w:p w14:paraId="338593DB" w14:textId="77777777" w:rsidR="00AB6671" w:rsidRDefault="00AB6671" w:rsidP="00AB6671">
      <w:r>
        <w:rPr>
          <w:rFonts w:hint="eastAsia"/>
        </w:rPr>
        <w:t>Flatten</w:t>
      </w:r>
      <w:proofErr w:type="gramStart"/>
      <w:r>
        <w:rPr>
          <w:rFonts w:hint="eastAsia"/>
        </w:rPr>
        <w:t>类实现</w:t>
      </w:r>
      <w:proofErr w:type="gramEnd"/>
      <w:r>
        <w:rPr>
          <w:rFonts w:hint="eastAsia"/>
        </w:rPr>
        <w:t>的功能很简单，只是改变了输入张量的形状而已。有了</w:t>
      </w:r>
      <w:r>
        <w:rPr>
          <w:rFonts w:hint="eastAsia"/>
        </w:rPr>
        <w:t>Flatten</w:t>
      </w:r>
      <w:r>
        <w:rPr>
          <w:rFonts w:hint="eastAsia"/>
        </w:rPr>
        <w:t>类以后，我们就可以进一步实现全连接层：</w:t>
      </w:r>
    </w:p>
    <w:p w14:paraId="268610D3" w14:textId="77777777" w:rsidR="00AB6671" w:rsidRDefault="00AB6671" w:rsidP="00F55501">
      <w:pPr>
        <w:pStyle w:val="code"/>
        <w:numPr>
          <w:ilvl w:val="0"/>
          <w:numId w:val="18"/>
        </w:numPr>
        <w:ind w:right="210"/>
        <w:jc w:val="left"/>
      </w:pPr>
      <w:r>
        <w:t>class Linear:</w:t>
      </w:r>
    </w:p>
    <w:p w14:paraId="00404772" w14:textId="77777777" w:rsidR="00AB6671" w:rsidRDefault="00AB6671" w:rsidP="00AB6671">
      <w:pPr>
        <w:pStyle w:val="code"/>
        <w:ind w:right="210"/>
        <w:jc w:val="left"/>
      </w:pPr>
      <w:r>
        <w:t xml:space="preserve">    def __init__(self, in_features, out_features):</w:t>
      </w:r>
    </w:p>
    <w:p w14:paraId="3D019D42" w14:textId="77777777" w:rsidR="00AB6671" w:rsidRDefault="00AB6671" w:rsidP="00AB6671">
      <w:pPr>
        <w:pStyle w:val="code"/>
        <w:ind w:right="210"/>
        <w:jc w:val="left"/>
      </w:pPr>
      <w:r>
        <w:t xml:space="preserve">        self.in_features = in_features</w:t>
      </w:r>
    </w:p>
    <w:p w14:paraId="01FAB357" w14:textId="77777777" w:rsidR="00AB6671" w:rsidRDefault="00AB6671" w:rsidP="00AB6671">
      <w:pPr>
        <w:pStyle w:val="code"/>
        <w:ind w:right="210"/>
        <w:jc w:val="left"/>
      </w:pPr>
      <w:r>
        <w:t xml:space="preserve">        self.out_features = out_features</w:t>
      </w:r>
    </w:p>
    <w:p w14:paraId="09BEC19D" w14:textId="77777777" w:rsidR="00AB6671" w:rsidRDefault="00AB6671" w:rsidP="00AB6671">
      <w:pPr>
        <w:pStyle w:val="code"/>
        <w:ind w:right="210"/>
        <w:jc w:val="left"/>
      </w:pPr>
    </w:p>
    <w:p w14:paraId="76164F91" w14:textId="77777777" w:rsidR="00AB6671" w:rsidRDefault="00AB6671" w:rsidP="00AB6671">
      <w:pPr>
        <w:pStyle w:val="code"/>
        <w:ind w:right="210"/>
        <w:jc w:val="left"/>
      </w:pPr>
      <w:r>
        <w:t xml:space="preserve">        self.weights = np.random.randn(in_features, out_features) * np.sqrt(2.0 / (in_features + out_features))</w:t>
      </w:r>
    </w:p>
    <w:p w14:paraId="50F772F7" w14:textId="77777777" w:rsidR="00AB6671" w:rsidRDefault="00AB6671" w:rsidP="00AB6671">
      <w:pPr>
        <w:pStyle w:val="code"/>
        <w:ind w:right="210"/>
        <w:jc w:val="left"/>
      </w:pPr>
      <w:r>
        <w:t xml:space="preserve">        self.bias = np.zeros((1, out_features))</w:t>
      </w:r>
    </w:p>
    <w:p w14:paraId="40023DAE" w14:textId="77777777" w:rsidR="00AB6671" w:rsidRDefault="00AB6671" w:rsidP="00AB6671">
      <w:pPr>
        <w:pStyle w:val="code"/>
        <w:ind w:right="210"/>
        <w:jc w:val="left"/>
      </w:pPr>
    </w:p>
    <w:p w14:paraId="31050EC8" w14:textId="77777777" w:rsidR="00AB6671" w:rsidRDefault="00AB6671" w:rsidP="00AB6671">
      <w:pPr>
        <w:pStyle w:val="code"/>
        <w:ind w:right="210"/>
        <w:jc w:val="left"/>
      </w:pPr>
      <w:r>
        <w:t xml:space="preserve">        self.input = None</w:t>
      </w:r>
    </w:p>
    <w:p w14:paraId="2A14EEF1" w14:textId="77777777" w:rsidR="00AB6671" w:rsidRDefault="00AB6671" w:rsidP="00AB6671">
      <w:pPr>
        <w:pStyle w:val="code"/>
        <w:ind w:right="210"/>
        <w:jc w:val="left"/>
      </w:pPr>
      <w:r>
        <w:t xml:space="preserve">        self.grad_weights = None</w:t>
      </w:r>
    </w:p>
    <w:p w14:paraId="001F56B1" w14:textId="77777777" w:rsidR="00AB6671" w:rsidRDefault="00AB6671" w:rsidP="00AB6671">
      <w:pPr>
        <w:pStyle w:val="code"/>
        <w:ind w:right="210"/>
        <w:jc w:val="left"/>
      </w:pPr>
      <w:r>
        <w:t xml:space="preserve">        self.grad_bias = None</w:t>
      </w:r>
    </w:p>
    <w:p w14:paraId="4D4D6E2F" w14:textId="77777777" w:rsidR="00AB6671" w:rsidRDefault="00AB6671" w:rsidP="00AB6671">
      <w:pPr>
        <w:pStyle w:val="code"/>
        <w:ind w:right="210"/>
        <w:jc w:val="left"/>
      </w:pPr>
      <w:r>
        <w:t xml:space="preserve">        self.output = None</w:t>
      </w:r>
    </w:p>
    <w:p w14:paraId="2E88EF85" w14:textId="77777777" w:rsidR="00AB6671" w:rsidRDefault="00AB6671" w:rsidP="00AB6671">
      <w:pPr>
        <w:pStyle w:val="code"/>
        <w:ind w:right="210"/>
        <w:jc w:val="left"/>
      </w:pPr>
    </w:p>
    <w:p w14:paraId="56599F80" w14:textId="77777777" w:rsidR="00AB6671" w:rsidRDefault="00AB6671" w:rsidP="00AB6671">
      <w:pPr>
        <w:pStyle w:val="code"/>
        <w:ind w:right="210"/>
        <w:jc w:val="left"/>
      </w:pPr>
      <w:r>
        <w:t xml:space="preserve">    def forward(self, input):</w:t>
      </w:r>
    </w:p>
    <w:p w14:paraId="4748D7B4" w14:textId="77777777" w:rsidR="00AB6671" w:rsidRDefault="00AB6671" w:rsidP="00AB6671">
      <w:pPr>
        <w:pStyle w:val="code"/>
        <w:ind w:right="210"/>
        <w:jc w:val="left"/>
      </w:pPr>
      <w:r>
        <w:t xml:space="preserve">        self.input = input</w:t>
      </w:r>
    </w:p>
    <w:p w14:paraId="5087E4F0" w14:textId="77777777" w:rsidR="00AB6671" w:rsidRDefault="00AB6671" w:rsidP="00AB6671">
      <w:pPr>
        <w:pStyle w:val="code"/>
        <w:ind w:right="210"/>
        <w:jc w:val="left"/>
      </w:pPr>
      <w:r>
        <w:t xml:space="preserve">        self.output = np.dot(input, self.weights) + self.bias</w:t>
      </w:r>
    </w:p>
    <w:p w14:paraId="0866AF25" w14:textId="77777777" w:rsidR="00AB6671" w:rsidRDefault="00AB6671" w:rsidP="00AB6671">
      <w:pPr>
        <w:pStyle w:val="code"/>
        <w:ind w:right="210"/>
        <w:jc w:val="left"/>
      </w:pPr>
      <w:r>
        <w:t xml:space="preserve">        return self.output</w:t>
      </w:r>
    </w:p>
    <w:p w14:paraId="6659DDC1" w14:textId="77777777" w:rsidR="00AB6671" w:rsidRDefault="00AB6671" w:rsidP="00AB6671">
      <w:pPr>
        <w:pStyle w:val="code"/>
        <w:ind w:right="210"/>
        <w:jc w:val="left"/>
      </w:pPr>
    </w:p>
    <w:p w14:paraId="209D219D" w14:textId="77777777" w:rsidR="00AB6671" w:rsidRPr="00D77EE5" w:rsidRDefault="00AB6671" w:rsidP="00AB6671">
      <w:pPr>
        <w:pStyle w:val="code"/>
        <w:ind w:right="210"/>
        <w:jc w:val="left"/>
      </w:pPr>
      <w:r w:rsidRPr="00D77EE5">
        <w:t xml:space="preserve">    def backward(self, grad_output):</w:t>
      </w:r>
    </w:p>
    <w:p w14:paraId="471F381C" w14:textId="77777777" w:rsidR="00AB6671" w:rsidRPr="00D77EE5" w:rsidRDefault="00AB6671" w:rsidP="00AB6671">
      <w:pPr>
        <w:pStyle w:val="code"/>
        <w:ind w:right="210"/>
        <w:jc w:val="left"/>
      </w:pPr>
      <w:r w:rsidRPr="00D77EE5">
        <w:t xml:space="preserve">        # grad_weights = input.T * grad_output</w:t>
      </w:r>
    </w:p>
    <w:p w14:paraId="13B86D3B" w14:textId="77777777" w:rsidR="00AB6671" w:rsidRPr="00D77EE5" w:rsidRDefault="00AB6671" w:rsidP="00AB6671">
      <w:pPr>
        <w:pStyle w:val="code"/>
        <w:ind w:right="210"/>
        <w:jc w:val="left"/>
      </w:pPr>
      <w:r w:rsidRPr="00D77EE5">
        <w:t xml:space="preserve">        # input: [B, I] -&gt; [I, B]</w:t>
      </w:r>
    </w:p>
    <w:p w14:paraId="254328DB" w14:textId="77777777" w:rsidR="00AB6671" w:rsidRPr="00D77EE5" w:rsidRDefault="00AB6671" w:rsidP="00AB6671">
      <w:pPr>
        <w:pStyle w:val="code"/>
        <w:ind w:right="210"/>
        <w:jc w:val="left"/>
      </w:pPr>
      <w:r w:rsidRPr="00D77EE5">
        <w:t xml:space="preserve">        # grad_output: [B, O]</w:t>
      </w:r>
    </w:p>
    <w:p w14:paraId="1C832AC9" w14:textId="77777777" w:rsidR="00AB6671" w:rsidRPr="00D77EE5" w:rsidRDefault="00AB6671" w:rsidP="00AB6671">
      <w:pPr>
        <w:pStyle w:val="code"/>
        <w:ind w:right="210"/>
        <w:jc w:val="left"/>
      </w:pPr>
      <w:r w:rsidRPr="00D77EE5">
        <w:t xml:space="preserve">        self.grad_weights = np.dot(self.input.T, grad_output)</w:t>
      </w:r>
    </w:p>
    <w:p w14:paraId="6F0D1099" w14:textId="77777777" w:rsidR="00AB6671" w:rsidRPr="00D77EE5" w:rsidRDefault="00AB6671" w:rsidP="00AB6671">
      <w:pPr>
        <w:pStyle w:val="code"/>
        <w:ind w:right="210"/>
        <w:jc w:val="left"/>
      </w:pPr>
    </w:p>
    <w:p w14:paraId="6342A488" w14:textId="77777777" w:rsidR="00AB6671" w:rsidRPr="00D77EE5" w:rsidRDefault="00AB6671" w:rsidP="00AB6671">
      <w:pPr>
        <w:pStyle w:val="code"/>
        <w:ind w:right="210"/>
        <w:jc w:val="left"/>
      </w:pPr>
      <w:r w:rsidRPr="00D77EE5">
        <w:t xml:space="preserve">        # grad_bias</w:t>
      </w:r>
    </w:p>
    <w:p w14:paraId="0EAEE56D" w14:textId="77777777" w:rsidR="00AB6671" w:rsidRPr="00D77EE5" w:rsidRDefault="00AB6671" w:rsidP="00AB6671">
      <w:pPr>
        <w:pStyle w:val="code"/>
        <w:ind w:right="210"/>
        <w:jc w:val="left"/>
      </w:pPr>
      <w:r w:rsidRPr="00D77EE5">
        <w:t xml:space="preserve">        self.grad_bias = np.sum(grad_output, axis=0, keepdims=True)</w:t>
      </w:r>
    </w:p>
    <w:p w14:paraId="66A44F47" w14:textId="77777777" w:rsidR="00AB6671" w:rsidRPr="00D77EE5" w:rsidRDefault="00AB6671" w:rsidP="00AB6671">
      <w:pPr>
        <w:pStyle w:val="code"/>
        <w:ind w:right="210"/>
        <w:jc w:val="left"/>
      </w:pPr>
    </w:p>
    <w:p w14:paraId="488237FA" w14:textId="77777777" w:rsidR="00AB6671" w:rsidRPr="00D77EE5" w:rsidRDefault="00AB6671" w:rsidP="00AB6671">
      <w:pPr>
        <w:pStyle w:val="code"/>
        <w:ind w:right="210"/>
        <w:jc w:val="left"/>
      </w:pPr>
      <w:r w:rsidRPr="00D77EE5">
        <w:t xml:space="preserve">        # grad_input = grad_output * weights.T</w:t>
      </w:r>
    </w:p>
    <w:p w14:paraId="46AA3BD9" w14:textId="77777777" w:rsidR="00AB6671" w:rsidRPr="00D77EE5" w:rsidRDefault="00AB6671" w:rsidP="00AB6671">
      <w:pPr>
        <w:pStyle w:val="code"/>
        <w:ind w:right="210"/>
        <w:jc w:val="left"/>
      </w:pPr>
      <w:r w:rsidRPr="00D77EE5">
        <w:t xml:space="preserve">        # grad_output: [B, O]</w:t>
      </w:r>
    </w:p>
    <w:p w14:paraId="0BC6DF5C" w14:textId="77777777" w:rsidR="00AB6671" w:rsidRPr="00D77EE5" w:rsidRDefault="00AB6671" w:rsidP="00AB6671">
      <w:pPr>
        <w:pStyle w:val="code"/>
        <w:ind w:right="210"/>
        <w:jc w:val="left"/>
      </w:pPr>
      <w:r w:rsidRPr="00D77EE5">
        <w:t xml:space="preserve">        # weights: [I, O] -&gt; [O, I]</w:t>
      </w:r>
    </w:p>
    <w:p w14:paraId="677372A2" w14:textId="77777777" w:rsidR="00AB6671" w:rsidRPr="00D77EE5" w:rsidRDefault="00AB6671" w:rsidP="00AB6671">
      <w:pPr>
        <w:pStyle w:val="code"/>
        <w:ind w:right="210"/>
        <w:jc w:val="left"/>
      </w:pPr>
      <w:r w:rsidRPr="00D77EE5">
        <w:t xml:space="preserve">        # grad_input: [B, I]</w:t>
      </w:r>
    </w:p>
    <w:p w14:paraId="5301A31E" w14:textId="77777777" w:rsidR="00AB6671" w:rsidRDefault="00AB6671" w:rsidP="00AB6671">
      <w:pPr>
        <w:pStyle w:val="code"/>
        <w:ind w:right="210"/>
        <w:jc w:val="left"/>
      </w:pPr>
      <w:r w:rsidRPr="00D77EE5">
        <w:t xml:space="preserve">        return np.dot(grad_output, self.weights.T)</w:t>
      </w:r>
    </w:p>
    <w:p w14:paraId="00DB8FD1" w14:textId="77777777" w:rsidR="00AB6671" w:rsidRDefault="00AB6671" w:rsidP="00AB6671">
      <w:r>
        <w:rPr>
          <w:rFonts w:hint="eastAsia"/>
        </w:rPr>
        <w:t>在反向传播部分提供了张量形状变化的注释。</w:t>
      </w:r>
      <w:r>
        <w:rPr>
          <w:rFonts w:hint="eastAsia"/>
        </w:rPr>
        <w:t>I</w:t>
      </w:r>
      <w:r>
        <w:rPr>
          <w:rFonts w:hint="eastAsia"/>
        </w:rPr>
        <w:t>表示</w:t>
      </w:r>
      <w:proofErr w:type="spellStart"/>
      <w:r>
        <w:t>in_features</w:t>
      </w:r>
      <w:proofErr w:type="spellEnd"/>
      <w:r>
        <w:rPr>
          <w:rFonts w:hint="eastAsia"/>
        </w:rPr>
        <w:t>，</w:t>
      </w:r>
      <w:r>
        <w:rPr>
          <w:rFonts w:hint="eastAsia"/>
        </w:rPr>
        <w:t>O</w:t>
      </w:r>
      <w:r>
        <w:rPr>
          <w:rFonts w:hint="eastAsia"/>
        </w:rPr>
        <w:t>表示</w:t>
      </w:r>
      <w:proofErr w:type="spellStart"/>
      <w:r>
        <w:rPr>
          <w:rFonts w:hint="eastAsia"/>
        </w:rPr>
        <w:t>o</w:t>
      </w:r>
      <w:r>
        <w:t>ut_features</w:t>
      </w:r>
      <w:proofErr w:type="spellEnd"/>
      <w:r>
        <w:rPr>
          <w:rFonts w:hint="eastAsia"/>
        </w:rPr>
        <w:t>。</w:t>
      </w:r>
    </w:p>
    <w:p w14:paraId="0228F735" w14:textId="77777777" w:rsidR="00AB6671" w:rsidRDefault="00AB6671" w:rsidP="00AB6671">
      <w:r>
        <w:rPr>
          <w:rFonts w:hint="eastAsia"/>
        </w:rPr>
        <w:t>Linear</w:t>
      </w:r>
      <w:proofErr w:type="gramStart"/>
      <w:r>
        <w:rPr>
          <w:rFonts w:hint="eastAsia"/>
        </w:rPr>
        <w:t>类完成</w:t>
      </w:r>
      <w:proofErr w:type="gramEnd"/>
      <w:r>
        <w:rPr>
          <w:rFonts w:hint="eastAsia"/>
        </w:rPr>
        <w:t>了全连接层的工作。在这里，我们没有把激活函数定义在类内部，这是因为我们的</w:t>
      </w:r>
      <w:r>
        <w:rPr>
          <w:rFonts w:hint="eastAsia"/>
        </w:rPr>
        <w:t>LeNet</w:t>
      </w:r>
      <w:r>
        <w:rPr>
          <w:rFonts w:hint="eastAsia"/>
        </w:rPr>
        <w:t>的三个全连接层中，前两个使用</w:t>
      </w:r>
      <w:proofErr w:type="spellStart"/>
      <w:r>
        <w:rPr>
          <w:rFonts w:hint="eastAsia"/>
        </w:rPr>
        <w:t>ReLU</w:t>
      </w:r>
      <w:proofErr w:type="spellEnd"/>
      <w:r>
        <w:rPr>
          <w:rFonts w:hint="eastAsia"/>
        </w:rPr>
        <w:t>作为激活函数，最后一个使用</w:t>
      </w:r>
      <w:proofErr w:type="spellStart"/>
      <w:r>
        <w:rPr>
          <w:rFonts w:hint="eastAsia"/>
        </w:rPr>
        <w:t>Softmax</w:t>
      </w:r>
      <w:proofErr w:type="spellEnd"/>
      <w:r>
        <w:rPr>
          <w:rFonts w:hint="eastAsia"/>
        </w:rPr>
        <w:t>作为激活函数。</w:t>
      </w:r>
    </w:p>
    <w:p w14:paraId="78A05B28" w14:textId="77777777" w:rsidR="00AB6671" w:rsidRDefault="00AB6671" w:rsidP="00AB6671">
      <w:r>
        <w:rPr>
          <w:rFonts w:hint="eastAsia"/>
        </w:rPr>
        <w:t>这里的反向传播公式是通过计算图推导得来的：</w:t>
      </w:r>
    </w:p>
    <w:p w14:paraId="3AD60DFE" w14:textId="77777777" w:rsidR="00AB6671" w:rsidRPr="007D0FD7" w:rsidRDefault="00AB6671" w:rsidP="00AB6671">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x</m:t>
              </m:r>
              <m:ctrlPr>
                <w:rPr>
                  <w:rFonts w:ascii="Cambria Math" w:hAnsi="Cambria Math"/>
                  <w:i/>
                </w:rPr>
              </m:ctrlP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sSup>
            <m:sSupPr>
              <m:ctrlPr>
                <w:rPr>
                  <w:rFonts w:ascii="Cambria Math" w:hAnsi="Cambria Math"/>
                  <w:i/>
                </w:rPr>
              </m:ctrlPr>
            </m:sSupPr>
            <m:e>
              <m:r>
                <w:rPr>
                  <w:rFonts w:ascii="Cambria Math" w:hAnsi="Cambria Math"/>
                </w:rPr>
                <m:t>W</m:t>
              </m:r>
            </m:e>
            <m:sup>
              <m:r>
                <w:rPr>
                  <w:rFonts w:ascii="Cambria Math" w:hAnsi="Cambria Math"/>
                </w:rPr>
                <m:t>T</m:t>
              </m:r>
            </m:sup>
          </m:sSup>
        </m:oMath>
      </m:oMathPara>
    </w:p>
    <w:p w14:paraId="40E3AF8D" w14:textId="77777777" w:rsidR="00AB6671" w:rsidRPr="007D0FD7" w:rsidRDefault="00AB6671" w:rsidP="00AB6671">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W</m:t>
              </m:r>
              <m:ctrlPr>
                <w:rPr>
                  <w:rFonts w:ascii="Cambria Math" w:hAnsi="Cambria Math"/>
                  <w:i/>
                </w:rPr>
              </m:ctrlP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T</m:t>
              </m:r>
            </m:sup>
          </m:sSup>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oMath>
      </m:oMathPara>
    </w:p>
    <w:p w14:paraId="79D28BBC" w14:textId="77777777" w:rsidR="00AB6671" w:rsidRPr="007D0FD7" w:rsidRDefault="00AB6671" w:rsidP="00AB6671">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b</m:t>
              </m:r>
              <m:ctrlPr>
                <w:rPr>
                  <w:rFonts w:ascii="Cambria Math" w:hAnsi="Cambria Math"/>
                  <w:i/>
                </w:rPr>
              </m:ctrlP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oMath>
      </m:oMathPara>
    </w:p>
    <w:p w14:paraId="1D47B17F" w14:textId="77777777" w:rsidR="00AB6671" w:rsidRDefault="00AB6671" w:rsidP="00AB6671">
      <w:pPr>
        <w:pStyle w:val="3"/>
      </w:pPr>
      <w:r>
        <w:rPr>
          <w:rFonts w:hint="eastAsia"/>
        </w:rPr>
        <w:lastRenderedPageBreak/>
        <w:t>LeNet</w:t>
      </w:r>
      <w:r>
        <w:rPr>
          <w:rFonts w:hint="eastAsia"/>
        </w:rPr>
        <w:t>类</w:t>
      </w:r>
    </w:p>
    <w:p w14:paraId="627114E6" w14:textId="77777777" w:rsidR="00AB6671" w:rsidRDefault="00AB6671" w:rsidP="00AB6671">
      <w:r>
        <w:rPr>
          <w:rFonts w:hint="eastAsia"/>
        </w:rPr>
        <w:t>最后，我们使用定义好的这些类和函数，搭建一个</w:t>
      </w:r>
      <w:r>
        <w:rPr>
          <w:rFonts w:hint="eastAsia"/>
        </w:rPr>
        <w:t>LeNet</w:t>
      </w:r>
      <w:r>
        <w:rPr>
          <w:rFonts w:hint="eastAsia"/>
        </w:rPr>
        <w:t>：</w:t>
      </w:r>
    </w:p>
    <w:p w14:paraId="273BAB80" w14:textId="77777777" w:rsidR="00AB6671" w:rsidRDefault="00AB6671" w:rsidP="00F55501">
      <w:pPr>
        <w:pStyle w:val="code"/>
        <w:numPr>
          <w:ilvl w:val="0"/>
          <w:numId w:val="19"/>
        </w:numPr>
        <w:ind w:right="210"/>
        <w:jc w:val="left"/>
      </w:pPr>
      <w:r>
        <w:t>class LeNet:</w:t>
      </w:r>
    </w:p>
    <w:p w14:paraId="372F0F37" w14:textId="77777777" w:rsidR="00AB6671" w:rsidRDefault="00AB6671" w:rsidP="00F55501">
      <w:pPr>
        <w:pStyle w:val="code"/>
        <w:numPr>
          <w:ilvl w:val="0"/>
          <w:numId w:val="19"/>
        </w:numPr>
        <w:ind w:right="210"/>
        <w:jc w:val="left"/>
      </w:pPr>
      <w:r>
        <w:t xml:space="preserve">    def __init__(self):</w:t>
      </w:r>
    </w:p>
    <w:p w14:paraId="23676FEC" w14:textId="77777777" w:rsidR="00AB6671" w:rsidRDefault="00AB6671" w:rsidP="00F55501">
      <w:pPr>
        <w:pStyle w:val="code"/>
        <w:numPr>
          <w:ilvl w:val="0"/>
          <w:numId w:val="19"/>
        </w:numPr>
        <w:ind w:right="210"/>
        <w:jc w:val="left"/>
      </w:pPr>
      <w:r>
        <w:t xml:space="preserve">        self.conv1 = ConvLayer(in_channels=1, out_channels=6, kernel_size=5)</w:t>
      </w:r>
    </w:p>
    <w:p w14:paraId="523D7A63" w14:textId="77777777" w:rsidR="00AB6671" w:rsidRDefault="00AB6671" w:rsidP="00F55501">
      <w:pPr>
        <w:pStyle w:val="code"/>
        <w:numPr>
          <w:ilvl w:val="0"/>
          <w:numId w:val="19"/>
        </w:numPr>
        <w:ind w:right="210"/>
        <w:jc w:val="left"/>
      </w:pPr>
      <w:r>
        <w:t xml:space="preserve">        self.avgpool1 = AvgPool(kernel_size=2, stride=2)</w:t>
      </w:r>
    </w:p>
    <w:p w14:paraId="1B8D1703" w14:textId="77777777" w:rsidR="00AB6671" w:rsidRDefault="00AB6671" w:rsidP="00F55501">
      <w:pPr>
        <w:pStyle w:val="code"/>
        <w:numPr>
          <w:ilvl w:val="0"/>
          <w:numId w:val="19"/>
        </w:numPr>
        <w:ind w:right="210"/>
        <w:jc w:val="left"/>
      </w:pPr>
      <w:r>
        <w:t xml:space="preserve">        self.conv2 = ConvLayer(in_channels=6, out_channels=16, kernel_size=5)</w:t>
      </w:r>
    </w:p>
    <w:p w14:paraId="0EB888E9" w14:textId="77777777" w:rsidR="00AB6671" w:rsidRDefault="00AB6671" w:rsidP="00F55501">
      <w:pPr>
        <w:pStyle w:val="code"/>
        <w:numPr>
          <w:ilvl w:val="0"/>
          <w:numId w:val="19"/>
        </w:numPr>
        <w:ind w:right="210"/>
        <w:jc w:val="left"/>
      </w:pPr>
      <w:r>
        <w:t xml:space="preserve">        self.avgpool2 = AvgPool(kernel_size=2, stride=2)</w:t>
      </w:r>
    </w:p>
    <w:p w14:paraId="58691CAC" w14:textId="77777777" w:rsidR="00AB6671" w:rsidRDefault="00AB6671" w:rsidP="00F55501">
      <w:pPr>
        <w:pStyle w:val="code"/>
        <w:numPr>
          <w:ilvl w:val="0"/>
          <w:numId w:val="19"/>
        </w:numPr>
        <w:ind w:right="210"/>
        <w:jc w:val="left"/>
      </w:pPr>
      <w:r>
        <w:t xml:space="preserve">        self.flatten = Flatten()</w:t>
      </w:r>
    </w:p>
    <w:p w14:paraId="537DDE01" w14:textId="77777777" w:rsidR="00AB6671" w:rsidRDefault="00AB6671" w:rsidP="00F55501">
      <w:pPr>
        <w:pStyle w:val="code"/>
        <w:numPr>
          <w:ilvl w:val="0"/>
          <w:numId w:val="19"/>
        </w:numPr>
        <w:ind w:right="210"/>
        <w:jc w:val="left"/>
      </w:pPr>
      <w:r>
        <w:t xml:space="preserve">        self.linear1 = Linear(16 * 5 * 5, 120)</w:t>
      </w:r>
    </w:p>
    <w:p w14:paraId="1EBABF4E" w14:textId="77777777" w:rsidR="00AB6671" w:rsidRDefault="00AB6671" w:rsidP="00F55501">
      <w:pPr>
        <w:pStyle w:val="code"/>
        <w:numPr>
          <w:ilvl w:val="0"/>
          <w:numId w:val="19"/>
        </w:numPr>
        <w:ind w:right="210"/>
        <w:jc w:val="left"/>
      </w:pPr>
      <w:r>
        <w:t xml:space="preserve">        self.linear2 = Linear(120, 84)</w:t>
      </w:r>
    </w:p>
    <w:p w14:paraId="7D49DF3C" w14:textId="77777777" w:rsidR="00AB6671" w:rsidRDefault="00AB6671" w:rsidP="00F55501">
      <w:pPr>
        <w:pStyle w:val="code"/>
        <w:numPr>
          <w:ilvl w:val="0"/>
          <w:numId w:val="19"/>
        </w:numPr>
        <w:ind w:right="210"/>
        <w:jc w:val="left"/>
      </w:pPr>
      <w:r>
        <w:t xml:space="preserve">        self.linear3 = Linear(84, 10)</w:t>
      </w:r>
    </w:p>
    <w:p w14:paraId="16060114" w14:textId="77777777" w:rsidR="00AB6671" w:rsidRDefault="00AB6671" w:rsidP="00F55501">
      <w:pPr>
        <w:pStyle w:val="code"/>
        <w:numPr>
          <w:ilvl w:val="0"/>
          <w:numId w:val="19"/>
        </w:numPr>
        <w:ind w:right="210"/>
        <w:jc w:val="left"/>
      </w:pPr>
    </w:p>
    <w:p w14:paraId="7F640E8A" w14:textId="77777777" w:rsidR="00AB6671" w:rsidRDefault="00AB6671" w:rsidP="00F55501">
      <w:pPr>
        <w:pStyle w:val="code"/>
        <w:numPr>
          <w:ilvl w:val="0"/>
          <w:numId w:val="19"/>
        </w:numPr>
        <w:ind w:right="210"/>
        <w:jc w:val="left"/>
      </w:pPr>
      <w:r>
        <w:t xml:space="preserve">        self.loss = []</w:t>
      </w:r>
    </w:p>
    <w:p w14:paraId="3C8EBFC4" w14:textId="77777777" w:rsidR="00AB6671" w:rsidRDefault="00AB6671" w:rsidP="00F55501">
      <w:pPr>
        <w:pStyle w:val="code"/>
        <w:numPr>
          <w:ilvl w:val="0"/>
          <w:numId w:val="19"/>
        </w:numPr>
        <w:ind w:right="210"/>
        <w:jc w:val="left"/>
      </w:pPr>
    </w:p>
    <w:p w14:paraId="4B5F90F4" w14:textId="77777777" w:rsidR="00AB6671" w:rsidRDefault="00AB6671" w:rsidP="00F55501">
      <w:pPr>
        <w:pStyle w:val="code"/>
        <w:numPr>
          <w:ilvl w:val="0"/>
          <w:numId w:val="19"/>
        </w:numPr>
        <w:ind w:right="210"/>
        <w:jc w:val="left"/>
      </w:pPr>
      <w:r>
        <w:t xml:space="preserve">    def forward(self, x):</w:t>
      </w:r>
    </w:p>
    <w:p w14:paraId="2C48B6CF" w14:textId="77777777" w:rsidR="00AB6671" w:rsidRDefault="00AB6671" w:rsidP="00F55501">
      <w:pPr>
        <w:pStyle w:val="code"/>
        <w:numPr>
          <w:ilvl w:val="0"/>
          <w:numId w:val="19"/>
        </w:numPr>
        <w:ind w:right="210"/>
        <w:jc w:val="left"/>
      </w:pPr>
      <w:r>
        <w:t xml:space="preserve">        x = self.conv1.forward(x)</w:t>
      </w:r>
    </w:p>
    <w:p w14:paraId="7C99F8B0" w14:textId="77777777" w:rsidR="00AB6671" w:rsidRDefault="00AB6671" w:rsidP="00F55501">
      <w:pPr>
        <w:pStyle w:val="code"/>
        <w:numPr>
          <w:ilvl w:val="0"/>
          <w:numId w:val="19"/>
        </w:numPr>
        <w:ind w:right="210"/>
        <w:jc w:val="left"/>
      </w:pPr>
      <w:r>
        <w:t xml:space="preserve">        x = self.avgpool1.forward(x)</w:t>
      </w:r>
    </w:p>
    <w:p w14:paraId="39E681CE" w14:textId="77777777" w:rsidR="00AB6671" w:rsidRDefault="00AB6671" w:rsidP="00F55501">
      <w:pPr>
        <w:pStyle w:val="code"/>
        <w:numPr>
          <w:ilvl w:val="0"/>
          <w:numId w:val="19"/>
        </w:numPr>
        <w:ind w:right="210"/>
        <w:jc w:val="left"/>
      </w:pPr>
      <w:r>
        <w:t xml:space="preserve">        x = self.conv2.forward(x)</w:t>
      </w:r>
    </w:p>
    <w:p w14:paraId="5B0E9E11" w14:textId="77777777" w:rsidR="00AB6671" w:rsidRDefault="00AB6671" w:rsidP="00F55501">
      <w:pPr>
        <w:pStyle w:val="code"/>
        <w:numPr>
          <w:ilvl w:val="0"/>
          <w:numId w:val="19"/>
        </w:numPr>
        <w:ind w:right="210"/>
        <w:jc w:val="left"/>
      </w:pPr>
      <w:r>
        <w:t xml:space="preserve">        x = self.avgpool2.forward(x)</w:t>
      </w:r>
    </w:p>
    <w:p w14:paraId="5AD2D109" w14:textId="77777777" w:rsidR="00AB6671" w:rsidRDefault="00AB6671" w:rsidP="00F55501">
      <w:pPr>
        <w:pStyle w:val="code"/>
        <w:numPr>
          <w:ilvl w:val="0"/>
          <w:numId w:val="19"/>
        </w:numPr>
        <w:ind w:right="210"/>
        <w:jc w:val="left"/>
      </w:pPr>
      <w:r>
        <w:t xml:space="preserve">        x = self.flatten.forward(x)</w:t>
      </w:r>
    </w:p>
    <w:p w14:paraId="64AA1E75" w14:textId="77777777" w:rsidR="00AB6671" w:rsidRDefault="00AB6671" w:rsidP="00F55501">
      <w:pPr>
        <w:pStyle w:val="code"/>
        <w:numPr>
          <w:ilvl w:val="0"/>
          <w:numId w:val="19"/>
        </w:numPr>
        <w:ind w:right="210"/>
        <w:jc w:val="left"/>
      </w:pPr>
      <w:r>
        <w:t xml:space="preserve">        x = self.linear1.forward(x)</w:t>
      </w:r>
    </w:p>
    <w:p w14:paraId="6D5F66B0" w14:textId="77777777" w:rsidR="00AB6671" w:rsidRDefault="00AB6671" w:rsidP="00F55501">
      <w:pPr>
        <w:pStyle w:val="code"/>
        <w:numPr>
          <w:ilvl w:val="0"/>
          <w:numId w:val="19"/>
        </w:numPr>
        <w:ind w:right="210"/>
        <w:jc w:val="left"/>
      </w:pPr>
      <w:r>
        <w:t xml:space="preserve">        x = relu(x)</w:t>
      </w:r>
    </w:p>
    <w:p w14:paraId="7FF35543" w14:textId="77777777" w:rsidR="00AB6671" w:rsidRDefault="00AB6671" w:rsidP="00F55501">
      <w:pPr>
        <w:pStyle w:val="code"/>
        <w:numPr>
          <w:ilvl w:val="0"/>
          <w:numId w:val="19"/>
        </w:numPr>
        <w:ind w:right="210"/>
        <w:jc w:val="left"/>
      </w:pPr>
      <w:r>
        <w:t xml:space="preserve">        x = self.linear2.forward(x)</w:t>
      </w:r>
    </w:p>
    <w:p w14:paraId="351AD7C3" w14:textId="77777777" w:rsidR="00AB6671" w:rsidRDefault="00AB6671" w:rsidP="00F55501">
      <w:pPr>
        <w:pStyle w:val="code"/>
        <w:numPr>
          <w:ilvl w:val="0"/>
          <w:numId w:val="19"/>
        </w:numPr>
        <w:ind w:right="210"/>
        <w:jc w:val="left"/>
      </w:pPr>
      <w:r>
        <w:t xml:space="preserve">        x = relu(x)</w:t>
      </w:r>
    </w:p>
    <w:p w14:paraId="61D42762" w14:textId="77777777" w:rsidR="00AB6671" w:rsidRDefault="00AB6671" w:rsidP="00F55501">
      <w:pPr>
        <w:pStyle w:val="code"/>
        <w:numPr>
          <w:ilvl w:val="0"/>
          <w:numId w:val="19"/>
        </w:numPr>
        <w:ind w:right="210"/>
        <w:jc w:val="left"/>
      </w:pPr>
      <w:r>
        <w:t xml:space="preserve">        x = self.linear3.forward(x)</w:t>
      </w:r>
    </w:p>
    <w:p w14:paraId="22F7C8C0" w14:textId="77777777" w:rsidR="00AB6671" w:rsidRDefault="00AB6671" w:rsidP="00F55501">
      <w:pPr>
        <w:pStyle w:val="code"/>
        <w:numPr>
          <w:ilvl w:val="0"/>
          <w:numId w:val="19"/>
        </w:numPr>
        <w:ind w:right="210"/>
        <w:jc w:val="left"/>
      </w:pPr>
      <w:r>
        <w:t xml:space="preserve">        x = softmax(x)</w:t>
      </w:r>
    </w:p>
    <w:p w14:paraId="16DD21AE" w14:textId="77777777" w:rsidR="00AB6671" w:rsidRDefault="00AB6671" w:rsidP="00F55501">
      <w:pPr>
        <w:pStyle w:val="code"/>
        <w:numPr>
          <w:ilvl w:val="0"/>
          <w:numId w:val="19"/>
        </w:numPr>
        <w:ind w:right="210"/>
        <w:jc w:val="left"/>
      </w:pPr>
      <w:r>
        <w:t xml:space="preserve">        return x</w:t>
      </w:r>
    </w:p>
    <w:p w14:paraId="3C61BEF7" w14:textId="77777777" w:rsidR="00AB6671" w:rsidRDefault="00AB6671" w:rsidP="00F55501">
      <w:pPr>
        <w:pStyle w:val="code"/>
        <w:numPr>
          <w:ilvl w:val="0"/>
          <w:numId w:val="19"/>
        </w:numPr>
        <w:ind w:right="210"/>
        <w:jc w:val="left"/>
      </w:pPr>
    </w:p>
    <w:p w14:paraId="0CE7F0C3" w14:textId="77777777" w:rsidR="00AB6671" w:rsidRDefault="00AB6671" w:rsidP="00F55501">
      <w:pPr>
        <w:pStyle w:val="code"/>
        <w:numPr>
          <w:ilvl w:val="0"/>
          <w:numId w:val="19"/>
        </w:numPr>
        <w:ind w:right="210"/>
        <w:jc w:val="left"/>
      </w:pPr>
      <w:r>
        <w:t xml:space="preserve">    def backward(self, grad_output):</w:t>
      </w:r>
    </w:p>
    <w:p w14:paraId="390C12F3" w14:textId="77777777" w:rsidR="00AB6671" w:rsidRDefault="00AB6671" w:rsidP="00F55501">
      <w:pPr>
        <w:pStyle w:val="code"/>
        <w:numPr>
          <w:ilvl w:val="0"/>
          <w:numId w:val="19"/>
        </w:numPr>
        <w:ind w:right="210"/>
        <w:jc w:val="left"/>
      </w:pPr>
      <w:r>
        <w:t xml:space="preserve">        # softmax</w:t>
      </w:r>
      <w:r>
        <w:t>的反向传播直接通过</w:t>
      </w:r>
      <w:r>
        <w:t>y-t</w:t>
      </w:r>
      <w:r>
        <w:t>传入即可，必须使用交叉熵损失函数</w:t>
      </w:r>
    </w:p>
    <w:p w14:paraId="1F3FD144" w14:textId="77777777" w:rsidR="00AB6671" w:rsidRDefault="00AB6671" w:rsidP="00F55501">
      <w:pPr>
        <w:pStyle w:val="code"/>
        <w:numPr>
          <w:ilvl w:val="0"/>
          <w:numId w:val="19"/>
        </w:numPr>
        <w:ind w:right="210"/>
        <w:jc w:val="left"/>
      </w:pPr>
      <w:r>
        <w:t xml:space="preserve">        grad_output = self.linear3.backward(grad_output)</w:t>
      </w:r>
    </w:p>
    <w:p w14:paraId="6E4BE123" w14:textId="77777777" w:rsidR="00AB6671" w:rsidRDefault="00AB6671" w:rsidP="00F55501">
      <w:pPr>
        <w:pStyle w:val="code"/>
        <w:numPr>
          <w:ilvl w:val="0"/>
          <w:numId w:val="19"/>
        </w:numPr>
        <w:ind w:right="210"/>
        <w:jc w:val="left"/>
      </w:pPr>
      <w:r>
        <w:t xml:space="preserve">        grad_output = relu_backward(grad_output, self.linear2.output)</w:t>
      </w:r>
    </w:p>
    <w:p w14:paraId="7008E7D5" w14:textId="77777777" w:rsidR="00AB6671" w:rsidRDefault="00AB6671" w:rsidP="00F55501">
      <w:pPr>
        <w:pStyle w:val="code"/>
        <w:numPr>
          <w:ilvl w:val="0"/>
          <w:numId w:val="19"/>
        </w:numPr>
        <w:ind w:right="210"/>
        <w:jc w:val="left"/>
      </w:pPr>
      <w:r>
        <w:t xml:space="preserve">        grad_output = self.linear2.backward(grad_output)</w:t>
      </w:r>
    </w:p>
    <w:p w14:paraId="20B2DAC8" w14:textId="77777777" w:rsidR="00AB6671" w:rsidRDefault="00AB6671" w:rsidP="00F55501">
      <w:pPr>
        <w:pStyle w:val="code"/>
        <w:numPr>
          <w:ilvl w:val="0"/>
          <w:numId w:val="19"/>
        </w:numPr>
        <w:ind w:right="210"/>
        <w:jc w:val="left"/>
      </w:pPr>
      <w:r>
        <w:lastRenderedPageBreak/>
        <w:t xml:space="preserve">        grad_output = relu_backward(grad_output, self.linear1.output)</w:t>
      </w:r>
    </w:p>
    <w:p w14:paraId="087FDCA3" w14:textId="77777777" w:rsidR="00AB6671" w:rsidRDefault="00AB6671" w:rsidP="00F55501">
      <w:pPr>
        <w:pStyle w:val="code"/>
        <w:numPr>
          <w:ilvl w:val="0"/>
          <w:numId w:val="19"/>
        </w:numPr>
        <w:ind w:right="210"/>
        <w:jc w:val="left"/>
      </w:pPr>
      <w:r>
        <w:t xml:space="preserve">        grad_output = self.linear1.backward(grad_output)</w:t>
      </w:r>
    </w:p>
    <w:p w14:paraId="2C40129D" w14:textId="77777777" w:rsidR="00AB6671" w:rsidRDefault="00AB6671" w:rsidP="00F55501">
      <w:pPr>
        <w:pStyle w:val="code"/>
        <w:numPr>
          <w:ilvl w:val="0"/>
          <w:numId w:val="19"/>
        </w:numPr>
        <w:ind w:right="210"/>
        <w:jc w:val="left"/>
      </w:pPr>
      <w:r>
        <w:t xml:space="preserve">        grad_output = self.flatten.backward(grad_output)</w:t>
      </w:r>
    </w:p>
    <w:p w14:paraId="3116C9C2" w14:textId="77777777" w:rsidR="00AB6671" w:rsidRDefault="00AB6671" w:rsidP="00F55501">
      <w:pPr>
        <w:pStyle w:val="code"/>
        <w:numPr>
          <w:ilvl w:val="0"/>
          <w:numId w:val="19"/>
        </w:numPr>
        <w:ind w:right="210"/>
        <w:jc w:val="left"/>
      </w:pPr>
      <w:r>
        <w:t xml:space="preserve">        grad_output = self.avgpool2.backward(grad_output)</w:t>
      </w:r>
    </w:p>
    <w:p w14:paraId="5246DE35" w14:textId="77777777" w:rsidR="00AB6671" w:rsidRDefault="00AB6671" w:rsidP="00F55501">
      <w:pPr>
        <w:pStyle w:val="code"/>
        <w:numPr>
          <w:ilvl w:val="0"/>
          <w:numId w:val="19"/>
        </w:numPr>
        <w:ind w:right="210"/>
        <w:jc w:val="left"/>
      </w:pPr>
      <w:r>
        <w:t xml:space="preserve">        grad_output = self.conv2.backward(grad_output)</w:t>
      </w:r>
    </w:p>
    <w:p w14:paraId="03C78314" w14:textId="77777777" w:rsidR="00AB6671" w:rsidRDefault="00AB6671" w:rsidP="00F55501">
      <w:pPr>
        <w:pStyle w:val="code"/>
        <w:numPr>
          <w:ilvl w:val="0"/>
          <w:numId w:val="19"/>
        </w:numPr>
        <w:ind w:right="210"/>
        <w:jc w:val="left"/>
      </w:pPr>
      <w:r>
        <w:t xml:space="preserve">        grad_output = self.avgpool1.backward(grad_output)</w:t>
      </w:r>
    </w:p>
    <w:p w14:paraId="17FC585B" w14:textId="77777777" w:rsidR="00AB6671" w:rsidRDefault="00AB6671" w:rsidP="00F55501">
      <w:pPr>
        <w:pStyle w:val="code"/>
        <w:numPr>
          <w:ilvl w:val="0"/>
          <w:numId w:val="19"/>
        </w:numPr>
        <w:ind w:right="210"/>
        <w:jc w:val="left"/>
      </w:pPr>
      <w:r>
        <w:t xml:space="preserve">        grad_output = self.conv1.backward(grad_output)</w:t>
      </w:r>
    </w:p>
    <w:p w14:paraId="46D6567A" w14:textId="77777777" w:rsidR="00AB6671" w:rsidRDefault="00AB6671" w:rsidP="00F55501">
      <w:pPr>
        <w:pStyle w:val="code"/>
        <w:numPr>
          <w:ilvl w:val="0"/>
          <w:numId w:val="19"/>
        </w:numPr>
        <w:ind w:right="210"/>
        <w:jc w:val="left"/>
      </w:pPr>
      <w:r>
        <w:t xml:space="preserve">        return grad_output</w:t>
      </w:r>
    </w:p>
    <w:p w14:paraId="27C061BC" w14:textId="77777777" w:rsidR="00AB6671" w:rsidRDefault="00AB6671" w:rsidP="00AB6671">
      <w:pPr>
        <w:pStyle w:val="3"/>
      </w:pPr>
      <w:r>
        <w:rPr>
          <w:rFonts w:hint="eastAsia"/>
        </w:rPr>
        <w:t>训练与测试</w:t>
      </w:r>
    </w:p>
    <w:p w14:paraId="1A7233DA" w14:textId="77777777" w:rsidR="00AB6671" w:rsidRDefault="00AB6671" w:rsidP="00AB6671">
      <w:r>
        <w:rPr>
          <w:rFonts w:hint="eastAsia"/>
        </w:rPr>
        <w:t>定义好了网络，我们就可以开始训练了。</w:t>
      </w:r>
    </w:p>
    <w:p w14:paraId="2A3C01C5" w14:textId="77777777" w:rsidR="00AB6671" w:rsidRDefault="00AB6671" w:rsidP="00F55501">
      <w:pPr>
        <w:pStyle w:val="code"/>
        <w:numPr>
          <w:ilvl w:val="0"/>
          <w:numId w:val="20"/>
        </w:numPr>
        <w:ind w:right="210"/>
        <w:jc w:val="left"/>
      </w:pPr>
      <w:r>
        <w:t>def train(model, train_images, train_labels, epochs, learning_rate, batch_size):</w:t>
      </w:r>
    </w:p>
    <w:p w14:paraId="5B1CB8A8" w14:textId="77777777" w:rsidR="00AB6671" w:rsidRDefault="00AB6671" w:rsidP="00F55501">
      <w:pPr>
        <w:pStyle w:val="code"/>
        <w:numPr>
          <w:ilvl w:val="0"/>
          <w:numId w:val="20"/>
        </w:numPr>
        <w:ind w:right="210"/>
        <w:jc w:val="left"/>
      </w:pPr>
      <w:r>
        <w:t xml:space="preserve">    for epoch in range(epochs):</w:t>
      </w:r>
    </w:p>
    <w:p w14:paraId="77E4F9EB" w14:textId="77777777" w:rsidR="00AB6671" w:rsidRDefault="00AB6671" w:rsidP="00F55501">
      <w:pPr>
        <w:pStyle w:val="code"/>
        <w:numPr>
          <w:ilvl w:val="0"/>
          <w:numId w:val="20"/>
        </w:numPr>
        <w:ind w:right="210"/>
        <w:jc w:val="left"/>
      </w:pPr>
      <w:r>
        <w:t xml:space="preserve">        correct = 0</w:t>
      </w:r>
    </w:p>
    <w:p w14:paraId="26549400" w14:textId="77777777" w:rsidR="00AB6671" w:rsidRDefault="00AB6671" w:rsidP="00F55501">
      <w:pPr>
        <w:pStyle w:val="code"/>
        <w:numPr>
          <w:ilvl w:val="0"/>
          <w:numId w:val="20"/>
        </w:numPr>
        <w:ind w:right="210"/>
        <w:jc w:val="left"/>
      </w:pPr>
      <w:r>
        <w:t xml:space="preserve">        loss_list = []</w:t>
      </w:r>
    </w:p>
    <w:p w14:paraId="15BE7F92" w14:textId="77777777" w:rsidR="00AB6671" w:rsidRDefault="00AB6671" w:rsidP="00F55501">
      <w:pPr>
        <w:pStyle w:val="code"/>
        <w:numPr>
          <w:ilvl w:val="0"/>
          <w:numId w:val="20"/>
        </w:numPr>
        <w:ind w:right="210"/>
        <w:jc w:val="left"/>
      </w:pPr>
      <w:r>
        <w:t xml:space="preserve">        batch_num = 0</w:t>
      </w:r>
    </w:p>
    <w:p w14:paraId="4830C706" w14:textId="77777777" w:rsidR="00AB6671" w:rsidRDefault="00AB6671" w:rsidP="00F55501">
      <w:pPr>
        <w:pStyle w:val="code"/>
        <w:numPr>
          <w:ilvl w:val="0"/>
          <w:numId w:val="20"/>
        </w:numPr>
        <w:ind w:right="210"/>
        <w:jc w:val="left"/>
      </w:pPr>
      <w:r>
        <w:t xml:space="preserve">        for i in range(0, len(train_images), batch_size):</w:t>
      </w:r>
    </w:p>
    <w:p w14:paraId="125019DC" w14:textId="77777777" w:rsidR="00AB6671" w:rsidRDefault="00AB6671" w:rsidP="00F55501">
      <w:pPr>
        <w:pStyle w:val="code"/>
        <w:numPr>
          <w:ilvl w:val="0"/>
          <w:numId w:val="20"/>
        </w:numPr>
        <w:ind w:right="210"/>
        <w:jc w:val="left"/>
      </w:pPr>
      <w:r>
        <w:t xml:space="preserve">            batch_num += 1</w:t>
      </w:r>
    </w:p>
    <w:p w14:paraId="25FCB6E2" w14:textId="77777777" w:rsidR="00AB6671" w:rsidRDefault="00AB6671" w:rsidP="00F55501">
      <w:pPr>
        <w:pStyle w:val="code"/>
        <w:numPr>
          <w:ilvl w:val="0"/>
          <w:numId w:val="20"/>
        </w:numPr>
        <w:ind w:right="210"/>
        <w:jc w:val="left"/>
      </w:pPr>
      <w:r>
        <w:t xml:space="preserve">            batch_images = train_images[i:i + batch_size]</w:t>
      </w:r>
    </w:p>
    <w:p w14:paraId="6B00CB26" w14:textId="77777777" w:rsidR="00AB6671" w:rsidRDefault="00AB6671" w:rsidP="00F55501">
      <w:pPr>
        <w:pStyle w:val="code"/>
        <w:numPr>
          <w:ilvl w:val="0"/>
          <w:numId w:val="20"/>
        </w:numPr>
        <w:ind w:right="210"/>
        <w:jc w:val="left"/>
      </w:pPr>
      <w:r>
        <w:t xml:space="preserve">            batch_labels = train_labels[i:i + batch_size]</w:t>
      </w:r>
    </w:p>
    <w:p w14:paraId="187E62D9" w14:textId="77777777" w:rsidR="00AB6671" w:rsidRDefault="00AB6671" w:rsidP="00F55501">
      <w:pPr>
        <w:pStyle w:val="code"/>
        <w:numPr>
          <w:ilvl w:val="0"/>
          <w:numId w:val="20"/>
        </w:numPr>
        <w:ind w:right="210"/>
        <w:jc w:val="left"/>
      </w:pPr>
    </w:p>
    <w:p w14:paraId="43A2E3FE" w14:textId="77777777" w:rsidR="00AB6671" w:rsidRDefault="00AB6671" w:rsidP="00F55501">
      <w:pPr>
        <w:pStyle w:val="code"/>
        <w:numPr>
          <w:ilvl w:val="0"/>
          <w:numId w:val="20"/>
        </w:numPr>
        <w:ind w:right="210"/>
        <w:jc w:val="left"/>
      </w:pPr>
      <w:r>
        <w:t xml:space="preserve">            # forward</w:t>
      </w:r>
    </w:p>
    <w:p w14:paraId="5B1153D9" w14:textId="77777777" w:rsidR="00AB6671" w:rsidRDefault="00AB6671" w:rsidP="00F55501">
      <w:pPr>
        <w:pStyle w:val="code"/>
        <w:numPr>
          <w:ilvl w:val="0"/>
          <w:numId w:val="20"/>
        </w:numPr>
        <w:ind w:right="210"/>
        <w:jc w:val="left"/>
      </w:pPr>
      <w:r>
        <w:t xml:space="preserve">            output = model.forward(batch_images)</w:t>
      </w:r>
    </w:p>
    <w:p w14:paraId="42CA9E19" w14:textId="77777777" w:rsidR="00AB6671" w:rsidRDefault="00AB6671" w:rsidP="00F55501">
      <w:pPr>
        <w:pStyle w:val="code"/>
        <w:numPr>
          <w:ilvl w:val="0"/>
          <w:numId w:val="20"/>
        </w:numPr>
        <w:ind w:right="210"/>
        <w:jc w:val="left"/>
      </w:pPr>
      <w:r>
        <w:t xml:space="preserve">            loss = cross_entropy_loss(output, batch_labels)</w:t>
      </w:r>
    </w:p>
    <w:p w14:paraId="721FFEFE" w14:textId="77777777" w:rsidR="00AB6671" w:rsidRDefault="00AB6671" w:rsidP="00F55501">
      <w:pPr>
        <w:pStyle w:val="code"/>
        <w:numPr>
          <w:ilvl w:val="0"/>
          <w:numId w:val="20"/>
        </w:numPr>
        <w:ind w:right="210"/>
        <w:jc w:val="left"/>
      </w:pPr>
      <w:r>
        <w:t xml:space="preserve">            loss_list.append(loss)</w:t>
      </w:r>
    </w:p>
    <w:p w14:paraId="50865547" w14:textId="77777777" w:rsidR="00AB6671" w:rsidRDefault="00AB6671" w:rsidP="00F55501">
      <w:pPr>
        <w:pStyle w:val="code"/>
        <w:numPr>
          <w:ilvl w:val="0"/>
          <w:numId w:val="20"/>
        </w:numPr>
        <w:ind w:right="210"/>
        <w:jc w:val="left"/>
      </w:pPr>
    </w:p>
    <w:p w14:paraId="4C825A23" w14:textId="77777777" w:rsidR="00AB6671" w:rsidRDefault="00AB6671" w:rsidP="00F55501">
      <w:pPr>
        <w:pStyle w:val="code"/>
        <w:numPr>
          <w:ilvl w:val="0"/>
          <w:numId w:val="20"/>
        </w:numPr>
        <w:ind w:right="210"/>
        <w:jc w:val="left"/>
      </w:pPr>
      <w:r>
        <w:t xml:space="preserve">            # backward</w:t>
      </w:r>
    </w:p>
    <w:p w14:paraId="3FC8C649" w14:textId="77777777" w:rsidR="00AB6671" w:rsidRDefault="00AB6671" w:rsidP="00F55501">
      <w:pPr>
        <w:pStyle w:val="code"/>
        <w:numPr>
          <w:ilvl w:val="0"/>
          <w:numId w:val="20"/>
        </w:numPr>
        <w:ind w:right="210"/>
        <w:jc w:val="left"/>
      </w:pPr>
      <w:r>
        <w:t xml:space="preserve">            grad_output = softmax_backward(output, batch_labels)</w:t>
      </w:r>
    </w:p>
    <w:p w14:paraId="146BA2A2" w14:textId="77777777" w:rsidR="00AB6671" w:rsidRDefault="00AB6671" w:rsidP="00F55501">
      <w:pPr>
        <w:pStyle w:val="code"/>
        <w:numPr>
          <w:ilvl w:val="0"/>
          <w:numId w:val="20"/>
        </w:numPr>
        <w:ind w:right="210"/>
        <w:jc w:val="left"/>
      </w:pPr>
      <w:r>
        <w:t xml:space="preserve">            model.backward(grad_output)</w:t>
      </w:r>
    </w:p>
    <w:p w14:paraId="004AD89A" w14:textId="77777777" w:rsidR="00AB6671" w:rsidRDefault="00AB6671" w:rsidP="00F55501">
      <w:pPr>
        <w:pStyle w:val="code"/>
        <w:numPr>
          <w:ilvl w:val="0"/>
          <w:numId w:val="20"/>
        </w:numPr>
        <w:ind w:right="210"/>
        <w:jc w:val="left"/>
      </w:pPr>
    </w:p>
    <w:p w14:paraId="526444D1" w14:textId="77777777" w:rsidR="00AB6671" w:rsidRDefault="00AB6671" w:rsidP="00F55501">
      <w:pPr>
        <w:pStyle w:val="code"/>
        <w:numPr>
          <w:ilvl w:val="0"/>
          <w:numId w:val="20"/>
        </w:numPr>
        <w:ind w:right="210"/>
        <w:jc w:val="left"/>
      </w:pPr>
      <w:r>
        <w:t xml:space="preserve">            # update parameters</w:t>
      </w:r>
    </w:p>
    <w:p w14:paraId="6BB0DA98" w14:textId="77777777" w:rsidR="00AB6671" w:rsidRDefault="00AB6671" w:rsidP="00F55501">
      <w:pPr>
        <w:pStyle w:val="code"/>
        <w:numPr>
          <w:ilvl w:val="0"/>
          <w:numId w:val="20"/>
        </w:numPr>
        <w:ind w:right="210"/>
        <w:jc w:val="left"/>
      </w:pPr>
      <w:r>
        <w:t xml:space="preserve">            for layer in [model.conv1, model.conv2, model.linear1, model.linear2, model.linear3]:</w:t>
      </w:r>
    </w:p>
    <w:p w14:paraId="7ABEEB2E" w14:textId="77777777" w:rsidR="00AB6671" w:rsidRDefault="00AB6671" w:rsidP="00F55501">
      <w:pPr>
        <w:pStyle w:val="code"/>
        <w:numPr>
          <w:ilvl w:val="0"/>
          <w:numId w:val="20"/>
        </w:numPr>
        <w:ind w:right="210"/>
        <w:jc w:val="left"/>
      </w:pPr>
      <w:r>
        <w:t xml:space="preserve">                layer.weights -= learning_rate * layer.grad_weights</w:t>
      </w:r>
    </w:p>
    <w:p w14:paraId="09514E8F" w14:textId="77777777" w:rsidR="00AB6671" w:rsidRDefault="00AB6671" w:rsidP="00F55501">
      <w:pPr>
        <w:pStyle w:val="code"/>
        <w:numPr>
          <w:ilvl w:val="0"/>
          <w:numId w:val="20"/>
        </w:numPr>
        <w:ind w:right="210"/>
        <w:jc w:val="left"/>
      </w:pPr>
      <w:r>
        <w:t xml:space="preserve">                layer.bias -= learning_rate * layer.grad_bias</w:t>
      </w:r>
    </w:p>
    <w:p w14:paraId="0F3F6765" w14:textId="77777777" w:rsidR="00AB6671" w:rsidRDefault="00AB6671" w:rsidP="00F55501">
      <w:pPr>
        <w:pStyle w:val="code"/>
        <w:numPr>
          <w:ilvl w:val="0"/>
          <w:numId w:val="20"/>
        </w:numPr>
        <w:ind w:right="210"/>
        <w:jc w:val="left"/>
      </w:pPr>
    </w:p>
    <w:p w14:paraId="0E6E3DF3" w14:textId="77777777" w:rsidR="00AB6671" w:rsidRDefault="00AB6671" w:rsidP="00F55501">
      <w:pPr>
        <w:pStyle w:val="code"/>
        <w:numPr>
          <w:ilvl w:val="0"/>
          <w:numId w:val="20"/>
        </w:numPr>
        <w:ind w:right="210"/>
        <w:jc w:val="left"/>
      </w:pPr>
      <w:r>
        <w:lastRenderedPageBreak/>
        <w:t xml:space="preserve">            # calculate accuracy</w:t>
      </w:r>
    </w:p>
    <w:p w14:paraId="364B45DB" w14:textId="77777777" w:rsidR="00AB6671" w:rsidRDefault="00AB6671" w:rsidP="00F55501">
      <w:pPr>
        <w:pStyle w:val="code"/>
        <w:numPr>
          <w:ilvl w:val="0"/>
          <w:numId w:val="20"/>
        </w:numPr>
        <w:ind w:right="210"/>
        <w:jc w:val="left"/>
      </w:pPr>
      <w:r>
        <w:t xml:space="preserve">            pred = np.argmax(output, axis=1)</w:t>
      </w:r>
    </w:p>
    <w:p w14:paraId="00C3AD57" w14:textId="77777777" w:rsidR="00AB6671" w:rsidRDefault="00AB6671" w:rsidP="00F55501">
      <w:pPr>
        <w:pStyle w:val="code"/>
        <w:numPr>
          <w:ilvl w:val="0"/>
          <w:numId w:val="20"/>
        </w:numPr>
        <w:ind w:right="210"/>
        <w:jc w:val="left"/>
      </w:pPr>
      <w:r>
        <w:t xml:space="preserve">            correct += np.sum(pred == np.argmax(batch_labels, axis=1))</w:t>
      </w:r>
    </w:p>
    <w:p w14:paraId="6DDDA0B8" w14:textId="77777777" w:rsidR="00AB6671" w:rsidRDefault="00AB6671" w:rsidP="00F55501">
      <w:pPr>
        <w:pStyle w:val="code"/>
        <w:numPr>
          <w:ilvl w:val="0"/>
          <w:numId w:val="20"/>
        </w:numPr>
        <w:ind w:right="210"/>
        <w:jc w:val="left"/>
      </w:pPr>
      <w:r>
        <w:t xml:space="preserve">            print(f'iter {i / batch_size}, loss: {loss}')</w:t>
      </w:r>
    </w:p>
    <w:p w14:paraId="6A6BA2EF" w14:textId="77777777" w:rsidR="00AB6671" w:rsidRDefault="00AB6671" w:rsidP="00F55501">
      <w:pPr>
        <w:pStyle w:val="code"/>
        <w:numPr>
          <w:ilvl w:val="0"/>
          <w:numId w:val="20"/>
        </w:numPr>
        <w:ind w:right="210"/>
        <w:jc w:val="left"/>
      </w:pPr>
      <w:r>
        <w:t xml:space="preserve">        model.loss.append(loss_list)</w:t>
      </w:r>
    </w:p>
    <w:p w14:paraId="3E56AC60" w14:textId="77777777" w:rsidR="00AB6671" w:rsidRDefault="00AB6671" w:rsidP="00F55501">
      <w:pPr>
        <w:pStyle w:val="code"/>
        <w:numPr>
          <w:ilvl w:val="0"/>
          <w:numId w:val="20"/>
        </w:numPr>
        <w:ind w:right="210"/>
        <w:jc w:val="left"/>
      </w:pPr>
      <w:r>
        <w:t xml:space="preserve">        avg_loss = np.mean(np.array(loss_list))</w:t>
      </w:r>
    </w:p>
    <w:p w14:paraId="1E1FBAE4" w14:textId="77777777" w:rsidR="00AB6671" w:rsidRDefault="00AB6671" w:rsidP="00F55501">
      <w:pPr>
        <w:pStyle w:val="code"/>
        <w:numPr>
          <w:ilvl w:val="0"/>
          <w:numId w:val="20"/>
        </w:numPr>
        <w:ind w:right="210"/>
        <w:jc w:val="left"/>
      </w:pPr>
      <w:r>
        <w:t xml:space="preserve">        print('Epoch %d/%d, avg_loss: %.3f, train accuracy: %.3f' % (</w:t>
      </w:r>
    </w:p>
    <w:p w14:paraId="42517267" w14:textId="77777777" w:rsidR="00AB6671" w:rsidRDefault="00AB6671" w:rsidP="00F55501">
      <w:pPr>
        <w:pStyle w:val="code"/>
        <w:numPr>
          <w:ilvl w:val="0"/>
          <w:numId w:val="20"/>
        </w:numPr>
        <w:ind w:right="210"/>
        <w:jc w:val="left"/>
      </w:pPr>
      <w:r>
        <w:t xml:space="preserve">            epoch + 1, epochs, avg_loss, correct / len(train_images)))</w:t>
      </w:r>
    </w:p>
    <w:p w14:paraId="499EAE63" w14:textId="77777777" w:rsidR="00AB6671" w:rsidRDefault="00AB6671" w:rsidP="00AB6671">
      <w:r>
        <w:rPr>
          <w:rFonts w:hint="eastAsia"/>
        </w:rPr>
        <w:t>设置</w:t>
      </w:r>
      <w:proofErr w:type="spellStart"/>
      <w:r>
        <w:t>batch_size</w:t>
      </w:r>
      <w:proofErr w:type="spellEnd"/>
      <w:r>
        <w:rPr>
          <w:rFonts w:hint="eastAsia"/>
        </w:rPr>
        <w:t>为</w:t>
      </w:r>
      <w:r>
        <w:rPr>
          <w:rFonts w:hint="eastAsia"/>
        </w:rPr>
        <w:t>3</w:t>
      </w:r>
      <w:r>
        <w:t>2</w:t>
      </w:r>
      <w:r>
        <w:rPr>
          <w:rFonts w:hint="eastAsia"/>
        </w:rPr>
        <w:t>，学习率为</w:t>
      </w:r>
      <w:r>
        <w:rPr>
          <w:rFonts w:hint="eastAsia"/>
        </w:rPr>
        <w:t>0</w:t>
      </w:r>
      <w:r>
        <w:t>.01</w:t>
      </w:r>
      <w:r>
        <w:rPr>
          <w:rFonts w:hint="eastAsia"/>
        </w:rPr>
        <w:t>。我的模型在完整训练了一个</w:t>
      </w:r>
      <w:r>
        <w:rPr>
          <w:rFonts w:hint="eastAsia"/>
        </w:rPr>
        <w:t>epoch</w:t>
      </w:r>
      <w:r>
        <w:rPr>
          <w:rFonts w:hint="eastAsia"/>
        </w:rPr>
        <w:t>以后，在测试集上得到了</w:t>
      </w:r>
      <w:r>
        <w:t>81.9%</w:t>
      </w:r>
      <w:r>
        <w:rPr>
          <w:rFonts w:hint="eastAsia"/>
        </w:rPr>
        <w:t>的准确度结果。</w:t>
      </w:r>
    </w:p>
    <w:p w14:paraId="6794E50D" w14:textId="77777777" w:rsidR="00AB6671" w:rsidRDefault="00AB6671" w:rsidP="00AB6671">
      <w:r>
        <w:rPr>
          <w:rFonts w:hint="eastAsia"/>
        </w:rPr>
        <w:t>如图</w:t>
      </w:r>
      <w:r>
        <w:rPr>
          <w:rFonts w:hint="eastAsia"/>
        </w:rPr>
        <w:t>3</w:t>
      </w:r>
      <w:r>
        <w:t>-17</w:t>
      </w:r>
      <w:r>
        <w:rPr>
          <w:rFonts w:hint="eastAsia"/>
        </w:rPr>
        <w:t>，我们随机从测试集中选择</w:t>
      </w:r>
      <w:r>
        <w:rPr>
          <w:rFonts w:hint="eastAsia"/>
        </w:rPr>
        <w:t>9</w:t>
      </w:r>
      <w:r>
        <w:rPr>
          <w:rFonts w:hint="eastAsia"/>
        </w:rPr>
        <w:t>张图片进行测试，将图片与结果一同绘制，可更直观地看到模型的检测结果。</w:t>
      </w:r>
    </w:p>
    <w:p w14:paraId="562422CD" w14:textId="77777777" w:rsidR="00AB6671" w:rsidRDefault="00AB6671" w:rsidP="00AB6671">
      <w:pPr>
        <w:keepNext/>
        <w:jc w:val="center"/>
      </w:pPr>
      <w:r>
        <w:rPr>
          <w:noProof/>
        </w:rPr>
        <w:drawing>
          <wp:inline distT="0" distB="0" distL="0" distR="0" wp14:anchorId="6C457221" wp14:editId="3F385B11">
            <wp:extent cx="2987692" cy="2978432"/>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24191" cy="3014817"/>
                    </a:xfrm>
                    <a:prstGeom prst="rect">
                      <a:avLst/>
                    </a:prstGeom>
                  </pic:spPr>
                </pic:pic>
              </a:graphicData>
            </a:graphic>
          </wp:inline>
        </w:drawing>
      </w:r>
    </w:p>
    <w:p w14:paraId="4357EEB6"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7</w:t>
      </w:r>
      <w:r>
        <w:fldChar w:fldCharType="end"/>
      </w:r>
    </w:p>
    <w:p w14:paraId="1F6D8699" w14:textId="77777777" w:rsidR="00AB6671" w:rsidRDefault="00AB6671" w:rsidP="00AB6671">
      <w:r>
        <w:rPr>
          <w:rFonts w:hint="eastAsia"/>
        </w:rPr>
        <w:t>我们在实现卷积操作时，使用了</w:t>
      </w:r>
      <w:r>
        <w:rPr>
          <w:rFonts w:hint="eastAsia"/>
        </w:rPr>
        <w:t>4</w:t>
      </w:r>
      <w:r>
        <w:rPr>
          <w:rFonts w:hint="eastAsia"/>
        </w:rPr>
        <w:t>重</w:t>
      </w:r>
      <w:r>
        <w:rPr>
          <w:rFonts w:hint="eastAsia"/>
        </w:rPr>
        <w:t>for</w:t>
      </w:r>
      <w:r>
        <w:rPr>
          <w:rFonts w:hint="eastAsia"/>
        </w:rPr>
        <w:t>循环，这种方法虽然实现起来比较容易，但计算速度却十分缓慢，因此我只为此模型训练了一个</w:t>
      </w:r>
      <w:r>
        <w:rPr>
          <w:rFonts w:hint="eastAsia"/>
        </w:rPr>
        <w:t>epoch</w:t>
      </w:r>
      <w:r>
        <w:rPr>
          <w:rFonts w:hint="eastAsia"/>
        </w:rPr>
        <w:t>。现代深度学习框架（如</w:t>
      </w:r>
      <w:proofErr w:type="spellStart"/>
      <w:r>
        <w:rPr>
          <w:rFonts w:hint="eastAsia"/>
        </w:rPr>
        <w:t>P</w:t>
      </w:r>
      <w:r>
        <w:t>yTorch</w:t>
      </w:r>
      <w:proofErr w:type="spellEnd"/>
      <w:r>
        <w:t>, TensorFlow</w:t>
      </w:r>
      <w:r>
        <w:rPr>
          <w:rFonts w:hint="eastAsia"/>
        </w:rPr>
        <w:t>等）对这些计算算法进行了很多优化，并且支持</w:t>
      </w:r>
      <w:r>
        <w:rPr>
          <w:rFonts w:hint="eastAsia"/>
        </w:rPr>
        <w:t>GPU</w:t>
      </w:r>
      <w:r>
        <w:rPr>
          <w:rFonts w:hint="eastAsia"/>
        </w:rPr>
        <w:t>并行计算，因而今后如果使</w:t>
      </w:r>
      <w:r>
        <w:rPr>
          <w:rFonts w:hint="eastAsia"/>
        </w:rPr>
        <w:lastRenderedPageBreak/>
        <w:t>用深度学习框架进行训练，速度会快很多。</w:t>
      </w:r>
    </w:p>
    <w:p w14:paraId="47D16430" w14:textId="77777777" w:rsidR="00AB6671" w:rsidRDefault="00AB6671" w:rsidP="00AB6671">
      <w:pPr>
        <w:pStyle w:val="2"/>
      </w:pPr>
      <w:r>
        <w:rPr>
          <w:rFonts w:hint="eastAsia"/>
        </w:rPr>
        <w:t>小结</w:t>
      </w:r>
    </w:p>
    <w:p w14:paraId="46FD5FA7" w14:textId="77777777" w:rsidR="00AB6671" w:rsidRDefault="00AB6671" w:rsidP="00AB6671">
      <w:r>
        <w:rPr>
          <w:rFonts w:hint="eastAsia"/>
        </w:rPr>
        <w:t>在本章中，我们展示了卷积网络是如何工作的，卷积操作是如何进行的。我们介绍了卷积网络的各个部分的工作原理，并基于</w:t>
      </w:r>
      <w:r>
        <w:rPr>
          <w:rFonts w:hint="eastAsia"/>
        </w:rPr>
        <w:t>NumPy</w:t>
      </w:r>
      <w:r>
        <w:rPr>
          <w:rFonts w:hint="eastAsia"/>
        </w:rPr>
        <w:t>实现了一个</w:t>
      </w:r>
      <w:r>
        <w:rPr>
          <w:rFonts w:hint="eastAsia"/>
        </w:rPr>
        <w:t>LeNet</w:t>
      </w:r>
      <w:r>
        <w:rPr>
          <w:rFonts w:hint="eastAsia"/>
        </w:rPr>
        <w:t>模型，实现了手写数字识别任务。</w:t>
      </w:r>
    </w:p>
    <w:p w14:paraId="014B57D3" w14:textId="77777777" w:rsidR="00AB6671" w:rsidRPr="008507AE" w:rsidRDefault="00AB6671" w:rsidP="00AB6671">
      <w:r>
        <w:rPr>
          <w:rFonts w:hint="eastAsia"/>
        </w:rPr>
        <w:t>我们提供了</w:t>
      </w:r>
      <w:proofErr w:type="spellStart"/>
      <w:r>
        <w:rPr>
          <w:rFonts w:hint="eastAsia"/>
        </w:rPr>
        <w:t>Jupyter</w:t>
      </w:r>
      <w:proofErr w:type="spellEnd"/>
      <w:r>
        <w:t xml:space="preserve"> </w:t>
      </w:r>
      <w:r>
        <w:rPr>
          <w:rFonts w:hint="eastAsia"/>
        </w:rPr>
        <w:t>Notebook</w:t>
      </w:r>
      <w:r>
        <w:rPr>
          <w:rFonts w:hint="eastAsia"/>
        </w:rPr>
        <w:t>形式的源代码文件，其中有更加详尽的注释。</w:t>
      </w:r>
    </w:p>
    <w:p w14:paraId="4274D813" w14:textId="77777777" w:rsidR="00AB6671" w:rsidRDefault="00AB6671" w:rsidP="00AB6671">
      <w:pPr>
        <w:pStyle w:val="2"/>
      </w:pPr>
      <w:r>
        <w:rPr>
          <w:rFonts w:hint="eastAsia"/>
        </w:rPr>
        <w:t>参考文献</w:t>
      </w:r>
    </w:p>
    <w:p w14:paraId="17922101" w14:textId="77777777" w:rsidR="00AB6671" w:rsidRPr="009D6902" w:rsidRDefault="00AB6671" w:rsidP="00AB6671">
      <w:pPr>
        <w:pStyle w:val="af3"/>
        <w:rPr>
          <w:rFonts w:ascii="等线" w:eastAsia="等线" w:hAnsi="等线" w:cs="Times New Roman"/>
          <w:kern w:val="0"/>
          <w:szCs w:val="24"/>
        </w:rPr>
      </w:pPr>
      <w:r>
        <w:fldChar w:fldCharType="begin"/>
      </w:r>
      <w:r>
        <w:instrText xml:space="preserve"> ADDIN ZOTERO_BIBL {"uncited":[["http://zotero.org/users/11037936/items/JRLQH6DH"]],"omitted":[],"custom":[]} CSL_BIBLIOGRAPHY </w:instrText>
      </w:r>
      <w:r>
        <w:fldChar w:fldCharType="separate"/>
      </w:r>
      <w:r w:rsidRPr="009D6902">
        <w:rPr>
          <w:rFonts w:ascii="等线" w:eastAsia="等线" w:hAnsi="等线" w:cs="Times New Roman"/>
          <w:kern w:val="0"/>
          <w:szCs w:val="24"/>
        </w:rPr>
        <w:t>[1]</w:t>
      </w:r>
      <w:r w:rsidRPr="009D6902">
        <w:rPr>
          <w:rFonts w:ascii="等线" w:eastAsia="等线" w:hAnsi="等线" w:cs="Times New Roman"/>
          <w:kern w:val="0"/>
          <w:szCs w:val="24"/>
        </w:rPr>
        <w:tab/>
        <w:t xml:space="preserve">Y. </w:t>
      </w:r>
      <w:proofErr w:type="spellStart"/>
      <w:r w:rsidRPr="009D6902">
        <w:rPr>
          <w:rFonts w:ascii="等线" w:eastAsia="等线" w:hAnsi="等线" w:cs="Times New Roman"/>
          <w:kern w:val="0"/>
          <w:szCs w:val="24"/>
        </w:rPr>
        <w:t>Lecun</w:t>
      </w:r>
      <w:proofErr w:type="spellEnd"/>
      <w:r w:rsidRPr="009D6902">
        <w:rPr>
          <w:rFonts w:ascii="等线" w:eastAsia="等线" w:hAnsi="等线" w:cs="Times New Roman"/>
          <w:kern w:val="0"/>
          <w:szCs w:val="24"/>
        </w:rPr>
        <w:t xml:space="preserve">, L. </w:t>
      </w:r>
      <w:proofErr w:type="spellStart"/>
      <w:r w:rsidRPr="009D6902">
        <w:rPr>
          <w:rFonts w:ascii="等线" w:eastAsia="等线" w:hAnsi="等线" w:cs="Times New Roman"/>
          <w:kern w:val="0"/>
          <w:szCs w:val="24"/>
        </w:rPr>
        <w:t>Bottou</w:t>
      </w:r>
      <w:proofErr w:type="spellEnd"/>
      <w:r w:rsidRPr="009D6902">
        <w:rPr>
          <w:rFonts w:ascii="等线" w:eastAsia="等线" w:hAnsi="等线" w:cs="Times New Roman"/>
          <w:kern w:val="0"/>
          <w:szCs w:val="24"/>
        </w:rPr>
        <w:t xml:space="preserve">, Y. </w:t>
      </w:r>
      <w:proofErr w:type="spellStart"/>
      <w:r w:rsidRPr="009D6902">
        <w:rPr>
          <w:rFonts w:ascii="等线" w:eastAsia="等线" w:hAnsi="等线" w:cs="Times New Roman"/>
          <w:kern w:val="0"/>
          <w:szCs w:val="24"/>
        </w:rPr>
        <w:t>Bengio</w:t>
      </w:r>
      <w:proofErr w:type="spellEnd"/>
      <w:r w:rsidRPr="009D6902">
        <w:rPr>
          <w:rFonts w:ascii="等线" w:eastAsia="等线" w:hAnsi="等线" w:cs="Times New Roman"/>
          <w:kern w:val="0"/>
          <w:szCs w:val="24"/>
        </w:rPr>
        <w:t xml:space="preserve">和P. Haffner, 《Gradient-based learning applied to document recognition》, </w:t>
      </w:r>
      <w:r w:rsidRPr="009D6902">
        <w:rPr>
          <w:rFonts w:ascii="等线" w:eastAsia="等线" w:hAnsi="等线" w:cs="Times New Roman"/>
          <w:i/>
          <w:iCs/>
          <w:kern w:val="0"/>
          <w:szCs w:val="24"/>
        </w:rPr>
        <w:t>Proc. IEEE</w:t>
      </w:r>
      <w:r w:rsidRPr="009D6902">
        <w:rPr>
          <w:rFonts w:ascii="等线" w:eastAsia="等线" w:hAnsi="等线" w:cs="Times New Roman"/>
          <w:kern w:val="0"/>
          <w:szCs w:val="24"/>
        </w:rPr>
        <w:t xml:space="preserve">, 卷 86, 期 11, 页 2278–2324, 11月 1998, </w:t>
      </w:r>
      <w:proofErr w:type="spellStart"/>
      <w:r w:rsidRPr="009D6902">
        <w:rPr>
          <w:rFonts w:ascii="等线" w:eastAsia="等线" w:hAnsi="等线" w:cs="Times New Roman"/>
          <w:kern w:val="0"/>
          <w:szCs w:val="24"/>
        </w:rPr>
        <w:t>doi</w:t>
      </w:r>
      <w:proofErr w:type="spellEnd"/>
      <w:r w:rsidRPr="009D6902">
        <w:rPr>
          <w:rFonts w:ascii="等线" w:eastAsia="等线" w:hAnsi="等线" w:cs="Times New Roman"/>
          <w:kern w:val="0"/>
          <w:szCs w:val="24"/>
        </w:rPr>
        <w:t>: 10.1109/5.726791.</w:t>
      </w:r>
    </w:p>
    <w:p w14:paraId="5C08E8F8" w14:textId="77777777" w:rsidR="00AB6671" w:rsidRPr="009D6902" w:rsidRDefault="00AB6671" w:rsidP="00AB6671">
      <w:pPr>
        <w:pStyle w:val="af3"/>
        <w:rPr>
          <w:rFonts w:ascii="等线" w:eastAsia="等线" w:hAnsi="等线" w:cs="Times New Roman"/>
          <w:kern w:val="0"/>
          <w:szCs w:val="24"/>
        </w:rPr>
      </w:pPr>
      <w:r w:rsidRPr="009D6902">
        <w:rPr>
          <w:rFonts w:ascii="等线" w:eastAsia="等线" w:hAnsi="等线" w:cs="Times New Roman"/>
          <w:kern w:val="0"/>
          <w:szCs w:val="24"/>
        </w:rPr>
        <w:t>[2]</w:t>
      </w:r>
      <w:r w:rsidRPr="009D6902">
        <w:rPr>
          <w:rFonts w:ascii="等线" w:eastAsia="等线" w:hAnsi="等线" w:cs="Times New Roman"/>
          <w:kern w:val="0"/>
          <w:szCs w:val="24"/>
        </w:rPr>
        <w:tab/>
        <w:t xml:space="preserve">P. Solai, 《Convolutions and Backpropagations》, </w:t>
      </w:r>
      <w:r w:rsidRPr="009D6902">
        <w:rPr>
          <w:rFonts w:ascii="等线" w:eastAsia="等线" w:hAnsi="等线" w:cs="Times New Roman"/>
          <w:i/>
          <w:iCs/>
          <w:kern w:val="0"/>
          <w:szCs w:val="24"/>
        </w:rPr>
        <w:t>Medium</w:t>
      </w:r>
      <w:r w:rsidRPr="009D6902">
        <w:rPr>
          <w:rFonts w:ascii="等线" w:eastAsia="等线" w:hAnsi="等线" w:cs="Times New Roman"/>
          <w:kern w:val="0"/>
          <w:szCs w:val="24"/>
        </w:rPr>
        <w:t>, 2018年4月18日. https://pavisj.medium.com/convolutions-and-backpropagations-46026a8f5d2c (见于 2023年5月24日).</w:t>
      </w:r>
    </w:p>
    <w:p w14:paraId="5CDE687B" w14:textId="77777777" w:rsidR="00AB6671" w:rsidRPr="00155398" w:rsidRDefault="00AB6671" w:rsidP="00AB6671">
      <w:r>
        <w:fldChar w:fldCharType="end"/>
      </w:r>
    </w:p>
    <w:p w14:paraId="61A051EA" w14:textId="07C73F14" w:rsidR="00AB6671" w:rsidRDefault="00AB6671">
      <w:pPr>
        <w:widowControl/>
        <w:spacing w:line="240" w:lineRule="auto"/>
        <w:jc w:val="left"/>
      </w:pPr>
      <w:r>
        <w:br w:type="page"/>
      </w:r>
    </w:p>
    <w:p w14:paraId="7CB2D288" w14:textId="77777777" w:rsidR="00AB6671" w:rsidRDefault="00AB6671" w:rsidP="00AB6671">
      <w:pPr>
        <w:pStyle w:val="1"/>
      </w:pPr>
      <w:r>
        <w:rPr>
          <w:rFonts w:hint="eastAsia"/>
        </w:rPr>
        <w:lastRenderedPageBreak/>
        <w:t>卷积网络的进化</w:t>
      </w:r>
      <w:r>
        <w:rPr>
          <w:rFonts w:hint="eastAsia"/>
        </w:rPr>
        <w:t xml:space="preserve"> </w:t>
      </w:r>
      <w:r>
        <w:t xml:space="preserve">– </w:t>
      </w:r>
      <w:r>
        <w:rPr>
          <w:rFonts w:hint="eastAsia"/>
        </w:rPr>
        <w:t>更小？更快？更强？</w:t>
      </w:r>
    </w:p>
    <w:p w14:paraId="73439E1E" w14:textId="77777777" w:rsidR="00AB6671" w:rsidRPr="00364C79" w:rsidRDefault="00AB6671" w:rsidP="00AB6671">
      <w:r>
        <w:rPr>
          <w:rFonts w:hint="eastAsia"/>
        </w:rPr>
        <w:t>在上一章中，我们已经动手实现了一次</w:t>
      </w:r>
      <w:r>
        <w:rPr>
          <w:rFonts w:hint="eastAsia"/>
        </w:rPr>
        <w:t>LeNet</w:t>
      </w:r>
      <w:r>
        <w:rPr>
          <w:rFonts w:hint="eastAsia"/>
        </w:rPr>
        <w:t>。</w:t>
      </w:r>
      <w:r>
        <w:rPr>
          <w:rFonts w:hint="eastAsia"/>
        </w:rPr>
        <w:t>LeNet</w:t>
      </w:r>
      <w:r>
        <w:rPr>
          <w:rFonts w:hint="eastAsia"/>
        </w:rPr>
        <w:t>是当代卷积神经网络的雏形，它</w:t>
      </w:r>
      <w:r w:rsidRPr="00B0405D">
        <w:t>由</w:t>
      </w:r>
      <w:r w:rsidRPr="00B0405D">
        <w:t xml:space="preserve">Yann </w:t>
      </w:r>
      <w:proofErr w:type="spellStart"/>
      <w:r w:rsidRPr="00B0405D">
        <w:t>LeCun</w:t>
      </w:r>
      <w:proofErr w:type="spellEnd"/>
      <w:r w:rsidRPr="00B0405D">
        <w:t>等人在</w:t>
      </w:r>
      <w:r w:rsidRPr="00B0405D">
        <w:t>1998</w:t>
      </w:r>
      <w:r w:rsidRPr="00B0405D">
        <w:t>年提出。</w:t>
      </w:r>
      <w:r w:rsidRPr="00B0405D">
        <w:t>LeNet</w:t>
      </w:r>
      <w:r w:rsidRPr="00B0405D">
        <w:t>是最早被广泛应用于手写数字识别任务的神经网络之一，它在推动计算机视觉和深度学习领域的发展方面起到了重要的作用。</w:t>
      </w:r>
      <w:r>
        <w:rPr>
          <w:rFonts w:hint="eastAsia"/>
        </w:rPr>
        <w:t>不过，直到</w:t>
      </w:r>
      <w:r>
        <w:rPr>
          <w:rFonts w:hint="eastAsia"/>
        </w:rPr>
        <w:t>2</w:t>
      </w:r>
      <w:r>
        <w:t>012</w:t>
      </w:r>
      <w:r>
        <w:rPr>
          <w:rFonts w:hint="eastAsia"/>
        </w:rPr>
        <w:t>年</w:t>
      </w:r>
      <w:proofErr w:type="spellStart"/>
      <w:r>
        <w:rPr>
          <w:rFonts w:hint="eastAsia"/>
        </w:rPr>
        <w:t>AlexNet</w:t>
      </w:r>
      <w:proofErr w:type="spellEnd"/>
      <w:r>
        <w:rPr>
          <w:rFonts w:hint="eastAsia"/>
        </w:rPr>
        <w:t>的提出，</w:t>
      </w:r>
      <w:r>
        <w:rPr>
          <w:rFonts w:hint="eastAsia"/>
        </w:rPr>
        <w:t>CNN</w:t>
      </w:r>
      <w:r>
        <w:rPr>
          <w:rFonts w:hint="eastAsia"/>
        </w:rPr>
        <w:t>才开始连同深度学习一起火热起来。在这一章中，我们将介绍卷积网络的进化史，还将讨论卷积核的尺寸设置对</w:t>
      </w:r>
      <w:r>
        <w:rPr>
          <w:rFonts w:hint="eastAsia"/>
        </w:rPr>
        <w:t>CNN</w:t>
      </w:r>
      <w:r>
        <w:rPr>
          <w:rFonts w:hint="eastAsia"/>
        </w:rPr>
        <w:t>性能的影响。</w:t>
      </w:r>
    </w:p>
    <w:p w14:paraId="0415E8B4" w14:textId="77777777" w:rsidR="00AB6671" w:rsidRDefault="00AB6671" w:rsidP="00AB6671">
      <w:pPr>
        <w:pStyle w:val="2"/>
      </w:pPr>
      <w:proofErr w:type="spellStart"/>
      <w:r>
        <w:rPr>
          <w:rFonts w:hint="eastAsia"/>
        </w:rPr>
        <w:t>AlexNet</w:t>
      </w:r>
      <w:proofErr w:type="spellEnd"/>
    </w:p>
    <w:p w14:paraId="578CE1FC" w14:textId="77777777" w:rsidR="00AB6671" w:rsidRPr="005A5F29" w:rsidRDefault="00AB6671" w:rsidP="00AB6671">
      <w:proofErr w:type="spellStart"/>
      <w:r w:rsidRPr="005A5F29">
        <w:t>AlexNet</w:t>
      </w:r>
      <w:proofErr w:type="spellEnd"/>
      <w:r w:rsidRPr="005A5F29">
        <w:t>是一种经典的卷积神经网络（</w:t>
      </w:r>
      <w:r w:rsidRPr="005A5F29">
        <w:t>Convolutional Neural Network</w:t>
      </w:r>
      <w:r w:rsidRPr="005A5F29">
        <w:t>，</w:t>
      </w:r>
      <w:r w:rsidRPr="005A5F29">
        <w:t>CNN</w:t>
      </w:r>
      <w:r w:rsidRPr="005A5F29">
        <w:t>），由</w:t>
      </w:r>
      <w:r w:rsidRPr="005A5F29">
        <w:t xml:space="preserve">Alex </w:t>
      </w:r>
      <w:proofErr w:type="spellStart"/>
      <w:r w:rsidRPr="005A5F29">
        <w:t>Krizhevsky</w:t>
      </w:r>
      <w:proofErr w:type="spellEnd"/>
      <w:r w:rsidRPr="005A5F29">
        <w:t>、</w:t>
      </w:r>
      <w:r w:rsidRPr="005A5F29">
        <w:t xml:space="preserve">Ilya </w:t>
      </w:r>
      <w:proofErr w:type="spellStart"/>
      <w:r w:rsidRPr="005A5F29">
        <w:t>Sutskever</w:t>
      </w:r>
      <w:proofErr w:type="spellEnd"/>
      <w:r w:rsidRPr="005A5F29">
        <w:t>和</w:t>
      </w:r>
      <w:r w:rsidRPr="005A5F29">
        <w:t>Geoffrey Hinton</w:t>
      </w:r>
      <w:r w:rsidRPr="005A5F29">
        <w:t>于</w:t>
      </w:r>
      <w:r w:rsidRPr="005A5F29">
        <w:t>2012</w:t>
      </w:r>
      <w:r w:rsidRPr="005A5F29">
        <w:t>年提出。它在</w:t>
      </w:r>
      <w:r w:rsidRPr="005A5F29">
        <w:t>ImageNet</w:t>
      </w:r>
      <w:r w:rsidRPr="005A5F29">
        <w:t>图像分类挑战赛（</w:t>
      </w:r>
      <w:r w:rsidRPr="005A5F29">
        <w:t>ImageNet Large Scale Visual Recognition Challenge</w:t>
      </w:r>
      <w:r w:rsidRPr="005A5F29">
        <w:t>，简称</w:t>
      </w:r>
      <w:r w:rsidRPr="005A5F29">
        <w:t>ILSVRC</w:t>
      </w:r>
      <w:r w:rsidRPr="005A5F29">
        <w:t>）上取得了显著的突破，标志着深度学习在计算机视觉领域的崛起。</w:t>
      </w:r>
    </w:p>
    <w:p w14:paraId="52C65AE9" w14:textId="77777777" w:rsidR="00AB6671" w:rsidRDefault="00AB6671" w:rsidP="00AB6671">
      <w:proofErr w:type="spellStart"/>
      <w:r w:rsidRPr="005A5F29">
        <w:t>AlexNet</w:t>
      </w:r>
      <w:proofErr w:type="spellEnd"/>
      <w:r w:rsidRPr="005A5F29">
        <w:t>采用了深层的卷积神经网络架构，在当时是一种创新和颠覆性的设计。它由五个卷积层和三个全连接层组成。在卷积层之间使用了非线性激活函数</w:t>
      </w:r>
      <w:proofErr w:type="spellStart"/>
      <w:r w:rsidRPr="005A5F29">
        <w:t>ReLU</w:t>
      </w:r>
      <w:proofErr w:type="spellEnd"/>
      <w:r w:rsidRPr="005A5F29">
        <w:t>（</w:t>
      </w:r>
      <w:r w:rsidRPr="005A5F29">
        <w:t>Rectified Linear Unit</w:t>
      </w:r>
      <w:r w:rsidRPr="005A5F29">
        <w:t>），并采用了局部响应归一化（</w:t>
      </w:r>
      <w:r w:rsidRPr="005A5F29">
        <w:t>Local Response Normalization</w:t>
      </w:r>
      <w:r>
        <w:t>, LRN</w:t>
      </w:r>
      <w:r w:rsidRPr="005A5F29">
        <w:t>）进行正则化。此外，</w:t>
      </w:r>
      <w:proofErr w:type="spellStart"/>
      <w:r w:rsidRPr="005A5F29">
        <w:t>AlexNet</w:t>
      </w:r>
      <w:proofErr w:type="spellEnd"/>
      <w:r w:rsidRPr="005A5F29">
        <w:t>还使用了</w:t>
      </w:r>
      <w:r w:rsidRPr="005A5F29">
        <w:t>Dropout</w:t>
      </w:r>
      <w:r w:rsidRPr="005A5F29">
        <w:t>技术来减少过拟合。</w:t>
      </w:r>
    </w:p>
    <w:p w14:paraId="1E9A78BC" w14:textId="77777777" w:rsidR="00AB6671" w:rsidRDefault="00AB6671" w:rsidP="00AB6671">
      <w:pPr>
        <w:keepNext/>
      </w:pPr>
      <w:r>
        <w:rPr>
          <w:noProof/>
        </w:rPr>
        <w:drawing>
          <wp:inline distT="0" distB="0" distL="0" distR="0" wp14:anchorId="2FC0818E" wp14:editId="0736FE94">
            <wp:extent cx="5327650" cy="185674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27650" cy="1856740"/>
                    </a:xfrm>
                    <a:prstGeom prst="rect">
                      <a:avLst/>
                    </a:prstGeom>
                  </pic:spPr>
                </pic:pic>
              </a:graphicData>
            </a:graphic>
          </wp:inline>
        </w:drawing>
      </w:r>
    </w:p>
    <w:p w14:paraId="271680D7"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proofErr w:type="spellStart"/>
      <w:r>
        <w:t>AlexNet</w:t>
      </w:r>
      <w:proofErr w:type="spellEnd"/>
      <w:r>
        <w:rPr>
          <w:rFonts w:hint="eastAsia"/>
        </w:rPr>
        <w:t>结构图</w:t>
      </w:r>
      <w:r>
        <w:fldChar w:fldCharType="begin"/>
      </w:r>
      <w:r>
        <w:instrText xml:space="preserve"> ADDIN ZOTERO_ITEM CSL_CITATION {"citationID":"KHDSzZMw","properties":{"formattedCitation":"[1]","plainCitation":"[1]","noteIndex":0},"citationItems":[{"id":207,"uris":["http://zotero.org/users/11037936/items/HSLS7TBE"],"itemData":{"id":207,"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w:instrText>
      </w:r>
      <w:r>
        <w:rPr>
          <w:rFonts w:ascii="MS Mincho" w:eastAsia="MS Mincho" w:hAnsi="MS Mincho" w:cs="MS Mincho" w:hint="eastAsia"/>
        </w:rPr>
        <w:instrText>ﬁ</w:instrText>
      </w:r>
      <w:r>
        <w:instrText xml:space="preserve">ve convolutional layers, some of which are followed by max-pooling layers, and three fully-connected layers with a </w:instrText>
      </w:r>
      <w:r>
        <w:rPr>
          <w:rFonts w:ascii="MS Mincho" w:eastAsia="MS Mincho" w:hAnsi="MS Mincho" w:cs="MS Mincho" w:hint="eastAsia"/>
        </w:rPr>
        <w:instrText>ﬁ</w:instrText>
      </w:r>
      <w:r>
        <w:instrText>nal 1000-way softmax. To make training faster, we used non-saturating neurons and a very ef</w:instrText>
      </w:r>
      <w:r>
        <w:rPr>
          <w:rFonts w:ascii="MS Mincho" w:eastAsia="MS Mincho" w:hAnsi="MS Mincho" w:cs="MS Mincho" w:hint="eastAsia"/>
        </w:rPr>
        <w:instrText>ﬁ</w:instrText>
      </w:r>
      <w:r>
        <w:instrText>cient GPU implementation of the convolution operation. To reduce over</w:instrText>
      </w:r>
      <w:r>
        <w:rPr>
          <w:rFonts w:ascii="MS Mincho" w:eastAsia="MS Mincho" w:hAnsi="MS Mincho" w:cs="MS Mincho" w:hint="eastAsia"/>
        </w:rPr>
        <w:instrText>ﬁ</w:instrText>
      </w:r>
      <w:r>
        <w:instrText xml:space="preserve">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citation-key":"krizhevskyImageNetClassificationDeep2017"}}],"schema":"https://github.com/citation-style-language/schema/raw/master/csl-citation.json"} </w:instrText>
      </w:r>
      <w:r>
        <w:fldChar w:fldCharType="separate"/>
      </w:r>
      <w:r w:rsidRPr="006A1E34">
        <w:rPr>
          <w:rFonts w:ascii="等线 Light" w:eastAsia="等线 Light" w:hAnsi="等线 Light"/>
        </w:rPr>
        <w:t>[1]</w:t>
      </w:r>
      <w:r>
        <w:fldChar w:fldCharType="end"/>
      </w:r>
    </w:p>
    <w:p w14:paraId="255988F4" w14:textId="77777777" w:rsidR="00AB6671" w:rsidRDefault="00AB6671" w:rsidP="00AB6671">
      <w:r>
        <w:rPr>
          <w:rFonts w:hint="eastAsia"/>
        </w:rPr>
        <w:t>图</w:t>
      </w:r>
      <w:r>
        <w:rPr>
          <w:rFonts w:hint="eastAsia"/>
        </w:rPr>
        <w:t>4</w:t>
      </w:r>
      <w:r>
        <w:t>-1</w:t>
      </w:r>
      <w:r>
        <w:rPr>
          <w:rFonts w:hint="eastAsia"/>
        </w:rPr>
        <w:t>展示了</w:t>
      </w:r>
      <w:proofErr w:type="spellStart"/>
      <w:r>
        <w:t>AlexNet</w:t>
      </w:r>
      <w:proofErr w:type="spellEnd"/>
      <w:r>
        <w:rPr>
          <w:rFonts w:hint="eastAsia"/>
        </w:rPr>
        <w:t>的网络结构图。</w:t>
      </w:r>
      <w:proofErr w:type="spellStart"/>
      <w:r>
        <w:rPr>
          <w:rFonts w:hint="eastAsia"/>
        </w:rPr>
        <w:t>AlexNet</w:t>
      </w:r>
      <w:proofErr w:type="spellEnd"/>
      <w:r>
        <w:rPr>
          <w:rFonts w:hint="eastAsia"/>
        </w:rPr>
        <w:t>分为上下两路，上半看起来不完整的部分是</w:t>
      </w:r>
      <w:r>
        <w:rPr>
          <w:rFonts w:hint="eastAsia"/>
        </w:rPr>
        <w:lastRenderedPageBreak/>
        <w:t>与下半部分完全相同的。在</w:t>
      </w:r>
      <w:proofErr w:type="spellStart"/>
      <w:r>
        <w:rPr>
          <w:rFonts w:hint="eastAsia"/>
        </w:rPr>
        <w:t>AlexNet</w:t>
      </w:r>
      <w:proofErr w:type="spellEnd"/>
      <w:r>
        <w:rPr>
          <w:rFonts w:hint="eastAsia"/>
        </w:rPr>
        <w:t>产生的年代，如果将两路合并起来，由于当时的硬件性能约束，单个</w:t>
      </w:r>
      <w:r>
        <w:rPr>
          <w:rFonts w:hint="eastAsia"/>
        </w:rPr>
        <w:t>GPU</w:t>
      </w:r>
      <w:r>
        <w:rPr>
          <w:rFonts w:hint="eastAsia"/>
        </w:rPr>
        <w:t>将无法进行网络训练。于是，</w:t>
      </w:r>
      <w:proofErr w:type="spellStart"/>
      <w:r>
        <w:rPr>
          <w:rFonts w:hint="eastAsia"/>
        </w:rPr>
        <w:t>AlexNet</w:t>
      </w:r>
      <w:proofErr w:type="spellEnd"/>
      <w:r>
        <w:rPr>
          <w:rFonts w:hint="eastAsia"/>
        </w:rPr>
        <w:t>采用</w:t>
      </w:r>
      <w:proofErr w:type="gramStart"/>
      <w:r>
        <w:rPr>
          <w:rFonts w:hint="eastAsia"/>
        </w:rPr>
        <w:t>了分为</w:t>
      </w:r>
      <w:proofErr w:type="gramEnd"/>
      <w:r>
        <w:rPr>
          <w:rFonts w:hint="eastAsia"/>
        </w:rPr>
        <w:t>两路的技巧，让两个部分分别通过两个</w:t>
      </w:r>
      <w:r>
        <w:rPr>
          <w:rFonts w:hint="eastAsia"/>
        </w:rPr>
        <w:t>GPU</w:t>
      </w:r>
      <w:r>
        <w:rPr>
          <w:rFonts w:hint="eastAsia"/>
        </w:rPr>
        <w:t>并行训练。</w:t>
      </w:r>
    </w:p>
    <w:tbl>
      <w:tblPr>
        <w:tblStyle w:val="af2"/>
        <w:tblW w:w="0" w:type="auto"/>
        <w:tblInd w:w="3543" w:type="dxa"/>
        <w:tblLook w:val="04A0" w:firstRow="1" w:lastRow="0" w:firstColumn="1" w:lastColumn="0" w:noHBand="0" w:noVBand="1"/>
      </w:tblPr>
      <w:tblGrid>
        <w:gridCol w:w="1295"/>
      </w:tblGrid>
      <w:tr w:rsidR="00AB6671" w14:paraId="36742B01" w14:textId="77777777" w:rsidTr="00E310BA">
        <w:tc>
          <w:tcPr>
            <w:tcW w:w="0" w:type="auto"/>
            <w:vAlign w:val="center"/>
          </w:tcPr>
          <w:p w14:paraId="76E7D21A" w14:textId="77777777" w:rsidR="00AB6671" w:rsidRDefault="00AB6671" w:rsidP="00E310BA">
            <w:pPr>
              <w:jc w:val="center"/>
            </w:pPr>
            <w:r>
              <w:rPr>
                <w:rFonts w:hint="eastAsia"/>
              </w:rPr>
              <w:t>结构</w:t>
            </w:r>
          </w:p>
        </w:tc>
      </w:tr>
      <w:tr w:rsidR="00AB6671" w14:paraId="740ABEDB" w14:textId="77777777" w:rsidTr="00E310BA">
        <w:tc>
          <w:tcPr>
            <w:tcW w:w="0" w:type="auto"/>
            <w:vAlign w:val="center"/>
          </w:tcPr>
          <w:p w14:paraId="21A28D12" w14:textId="77777777" w:rsidR="00AB6671" w:rsidRDefault="00AB6671" w:rsidP="00E310BA">
            <w:pPr>
              <w:jc w:val="center"/>
            </w:pPr>
            <w:r>
              <w:rPr>
                <w:rFonts w:hint="eastAsia"/>
              </w:rPr>
              <w:t>C</w:t>
            </w:r>
            <w:r>
              <w:t>ONV1</w:t>
            </w:r>
          </w:p>
        </w:tc>
      </w:tr>
      <w:tr w:rsidR="00AB6671" w14:paraId="147326A0" w14:textId="77777777" w:rsidTr="00E310BA">
        <w:tc>
          <w:tcPr>
            <w:tcW w:w="0" w:type="auto"/>
            <w:vAlign w:val="center"/>
          </w:tcPr>
          <w:p w14:paraId="5B48D729" w14:textId="77777777" w:rsidR="00AB6671" w:rsidRDefault="00AB6671" w:rsidP="00E310BA">
            <w:pPr>
              <w:jc w:val="center"/>
            </w:pPr>
            <w:r>
              <w:rPr>
                <w:rFonts w:hint="eastAsia"/>
              </w:rPr>
              <w:t>M</w:t>
            </w:r>
            <w:r>
              <w:t>AXPOOL1</w:t>
            </w:r>
          </w:p>
        </w:tc>
      </w:tr>
      <w:tr w:rsidR="00AB6671" w14:paraId="54C6B2AD" w14:textId="77777777" w:rsidTr="00E310BA">
        <w:tc>
          <w:tcPr>
            <w:tcW w:w="0" w:type="auto"/>
            <w:vAlign w:val="center"/>
          </w:tcPr>
          <w:p w14:paraId="209D7CBA" w14:textId="77777777" w:rsidR="00AB6671" w:rsidRDefault="00AB6671" w:rsidP="00E310BA">
            <w:pPr>
              <w:jc w:val="center"/>
            </w:pPr>
            <w:r>
              <w:rPr>
                <w:rFonts w:hint="eastAsia"/>
              </w:rPr>
              <w:t>N</w:t>
            </w:r>
            <w:r>
              <w:t>ORM1</w:t>
            </w:r>
          </w:p>
        </w:tc>
      </w:tr>
      <w:tr w:rsidR="00AB6671" w14:paraId="4B37A8A6" w14:textId="77777777" w:rsidTr="00E310BA">
        <w:tc>
          <w:tcPr>
            <w:tcW w:w="0" w:type="auto"/>
            <w:vAlign w:val="center"/>
          </w:tcPr>
          <w:p w14:paraId="65C17F25" w14:textId="77777777" w:rsidR="00AB6671" w:rsidRDefault="00AB6671" w:rsidP="00E310BA">
            <w:pPr>
              <w:jc w:val="center"/>
            </w:pPr>
            <w:r>
              <w:rPr>
                <w:rFonts w:hint="eastAsia"/>
              </w:rPr>
              <w:t>C</w:t>
            </w:r>
            <w:r>
              <w:t>ONV2</w:t>
            </w:r>
          </w:p>
        </w:tc>
      </w:tr>
      <w:tr w:rsidR="00AB6671" w14:paraId="1096662D" w14:textId="77777777" w:rsidTr="00E310BA">
        <w:tc>
          <w:tcPr>
            <w:tcW w:w="0" w:type="auto"/>
            <w:vAlign w:val="center"/>
          </w:tcPr>
          <w:p w14:paraId="314DCBF6" w14:textId="77777777" w:rsidR="00AB6671" w:rsidRDefault="00AB6671" w:rsidP="00E310BA">
            <w:pPr>
              <w:jc w:val="center"/>
            </w:pPr>
            <w:r>
              <w:rPr>
                <w:rFonts w:hint="eastAsia"/>
              </w:rPr>
              <w:t>M</w:t>
            </w:r>
            <w:r>
              <w:t>AXPOOL2</w:t>
            </w:r>
          </w:p>
        </w:tc>
      </w:tr>
      <w:tr w:rsidR="00AB6671" w14:paraId="7CEAF8E2" w14:textId="77777777" w:rsidTr="00E310BA">
        <w:tc>
          <w:tcPr>
            <w:tcW w:w="0" w:type="auto"/>
            <w:vAlign w:val="center"/>
          </w:tcPr>
          <w:p w14:paraId="74DA7C99" w14:textId="77777777" w:rsidR="00AB6671" w:rsidRDefault="00AB6671" w:rsidP="00E310BA">
            <w:pPr>
              <w:jc w:val="center"/>
            </w:pPr>
            <w:r>
              <w:rPr>
                <w:rFonts w:hint="eastAsia"/>
              </w:rPr>
              <w:t>N</w:t>
            </w:r>
            <w:r>
              <w:t>ORM2</w:t>
            </w:r>
          </w:p>
        </w:tc>
      </w:tr>
      <w:tr w:rsidR="00AB6671" w14:paraId="0368F9F4" w14:textId="77777777" w:rsidTr="00E310BA">
        <w:tc>
          <w:tcPr>
            <w:tcW w:w="0" w:type="auto"/>
            <w:vAlign w:val="center"/>
          </w:tcPr>
          <w:p w14:paraId="5D5AE751" w14:textId="77777777" w:rsidR="00AB6671" w:rsidRDefault="00AB6671" w:rsidP="00E310BA">
            <w:pPr>
              <w:jc w:val="center"/>
            </w:pPr>
            <w:r>
              <w:rPr>
                <w:rFonts w:hint="eastAsia"/>
              </w:rPr>
              <w:t>C</w:t>
            </w:r>
            <w:r>
              <w:t>ONV3</w:t>
            </w:r>
          </w:p>
        </w:tc>
      </w:tr>
      <w:tr w:rsidR="00AB6671" w14:paraId="3E52BC76" w14:textId="77777777" w:rsidTr="00E310BA">
        <w:tc>
          <w:tcPr>
            <w:tcW w:w="0" w:type="auto"/>
            <w:vAlign w:val="center"/>
          </w:tcPr>
          <w:p w14:paraId="6D49ABDA" w14:textId="77777777" w:rsidR="00AB6671" w:rsidRDefault="00AB6671" w:rsidP="00E310BA">
            <w:pPr>
              <w:jc w:val="center"/>
            </w:pPr>
            <w:r>
              <w:rPr>
                <w:rFonts w:hint="eastAsia"/>
              </w:rPr>
              <w:t>C</w:t>
            </w:r>
            <w:r>
              <w:t>ONV4</w:t>
            </w:r>
          </w:p>
        </w:tc>
      </w:tr>
      <w:tr w:rsidR="00AB6671" w14:paraId="4536B52B" w14:textId="77777777" w:rsidTr="00E310BA">
        <w:tc>
          <w:tcPr>
            <w:tcW w:w="0" w:type="auto"/>
            <w:vAlign w:val="center"/>
          </w:tcPr>
          <w:p w14:paraId="0714D4DC" w14:textId="77777777" w:rsidR="00AB6671" w:rsidRDefault="00AB6671" w:rsidP="00E310BA">
            <w:pPr>
              <w:jc w:val="center"/>
            </w:pPr>
            <w:r>
              <w:rPr>
                <w:rFonts w:hint="eastAsia"/>
              </w:rPr>
              <w:t>C</w:t>
            </w:r>
            <w:r>
              <w:t>ONV5</w:t>
            </w:r>
          </w:p>
        </w:tc>
      </w:tr>
      <w:tr w:rsidR="00AB6671" w14:paraId="138A6B8B" w14:textId="77777777" w:rsidTr="00E310BA">
        <w:tc>
          <w:tcPr>
            <w:tcW w:w="0" w:type="auto"/>
            <w:vAlign w:val="center"/>
          </w:tcPr>
          <w:p w14:paraId="5ED103C4" w14:textId="77777777" w:rsidR="00AB6671" w:rsidRDefault="00AB6671" w:rsidP="00E310BA">
            <w:pPr>
              <w:jc w:val="center"/>
            </w:pPr>
            <w:r>
              <w:rPr>
                <w:rFonts w:hint="eastAsia"/>
              </w:rPr>
              <w:t>M</w:t>
            </w:r>
            <w:r>
              <w:t>AXPOOL3</w:t>
            </w:r>
          </w:p>
        </w:tc>
      </w:tr>
      <w:tr w:rsidR="00AB6671" w14:paraId="50AC5262" w14:textId="77777777" w:rsidTr="00E310BA">
        <w:tc>
          <w:tcPr>
            <w:tcW w:w="0" w:type="auto"/>
            <w:vAlign w:val="center"/>
          </w:tcPr>
          <w:p w14:paraId="404C7835" w14:textId="77777777" w:rsidR="00AB6671" w:rsidRDefault="00AB6671" w:rsidP="00E310BA">
            <w:pPr>
              <w:jc w:val="center"/>
            </w:pPr>
            <w:r>
              <w:rPr>
                <w:rFonts w:hint="eastAsia"/>
              </w:rPr>
              <w:t>F</w:t>
            </w:r>
            <w:r>
              <w:t>C6</w:t>
            </w:r>
          </w:p>
        </w:tc>
      </w:tr>
      <w:tr w:rsidR="00AB6671" w14:paraId="49E8D519" w14:textId="77777777" w:rsidTr="00E310BA">
        <w:tc>
          <w:tcPr>
            <w:tcW w:w="0" w:type="auto"/>
            <w:vAlign w:val="center"/>
          </w:tcPr>
          <w:p w14:paraId="7DE15E3A" w14:textId="77777777" w:rsidR="00AB6671" w:rsidRDefault="00AB6671" w:rsidP="00E310BA">
            <w:pPr>
              <w:jc w:val="center"/>
            </w:pPr>
            <w:r>
              <w:rPr>
                <w:rFonts w:hint="eastAsia"/>
              </w:rPr>
              <w:t>F</w:t>
            </w:r>
            <w:r>
              <w:t>C7</w:t>
            </w:r>
          </w:p>
        </w:tc>
      </w:tr>
      <w:tr w:rsidR="00AB6671" w14:paraId="41DA01BF" w14:textId="77777777" w:rsidTr="00E310BA">
        <w:tc>
          <w:tcPr>
            <w:tcW w:w="0" w:type="auto"/>
            <w:vAlign w:val="center"/>
          </w:tcPr>
          <w:p w14:paraId="04440E01" w14:textId="77777777" w:rsidR="00AB6671" w:rsidRDefault="00AB6671" w:rsidP="00E310BA">
            <w:pPr>
              <w:jc w:val="center"/>
            </w:pPr>
            <w:r>
              <w:rPr>
                <w:rFonts w:hint="eastAsia"/>
              </w:rPr>
              <w:t>F</w:t>
            </w:r>
            <w:r>
              <w:t>C8</w:t>
            </w:r>
          </w:p>
        </w:tc>
      </w:tr>
    </w:tbl>
    <w:p w14:paraId="6381DDDE" w14:textId="77777777" w:rsidR="00AB6671" w:rsidRDefault="00AB6671" w:rsidP="00AB6671">
      <w:pPr>
        <w:pStyle w:val="a4"/>
      </w:pPr>
      <w:r>
        <w:t>表</w:t>
      </w:r>
      <w:r>
        <w:t xml:space="preserv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Pr>
          <w:noProof/>
        </w:rPr>
        <w:t>1</w:t>
      </w:r>
      <w:r>
        <w:fldChar w:fldCharType="end"/>
      </w:r>
      <w:r>
        <w:t xml:space="preserve"> </w:t>
      </w:r>
      <w:proofErr w:type="spellStart"/>
      <w:r>
        <w:rPr>
          <w:rFonts w:hint="eastAsia"/>
        </w:rPr>
        <w:t>AlexNet</w:t>
      </w:r>
      <w:proofErr w:type="spellEnd"/>
      <w:r>
        <w:rPr>
          <w:rFonts w:hint="eastAsia"/>
        </w:rPr>
        <w:t>结构</w:t>
      </w:r>
    </w:p>
    <w:p w14:paraId="0829738E" w14:textId="77777777" w:rsidR="00AB6671" w:rsidRDefault="00AB6671" w:rsidP="00AB6671">
      <w:proofErr w:type="spellStart"/>
      <w:r>
        <w:rPr>
          <w:rFonts w:hint="eastAsia"/>
        </w:rPr>
        <w:t>AlexNet</w:t>
      </w:r>
      <w:proofErr w:type="spellEnd"/>
      <w:r>
        <w:rPr>
          <w:rFonts w:hint="eastAsia"/>
        </w:rPr>
        <w:t>设置了</w:t>
      </w:r>
      <w:r>
        <w:rPr>
          <w:rFonts w:hint="eastAsia"/>
        </w:rPr>
        <w:t>5</w:t>
      </w:r>
      <w:r>
        <w:rPr>
          <w:rFonts w:hint="eastAsia"/>
        </w:rPr>
        <w:t>个卷积层。除了首个卷积层使用了</w:t>
      </w:r>
      <w:r>
        <w:rPr>
          <w:rFonts w:hint="eastAsia"/>
        </w:rPr>
        <w:t>1</w:t>
      </w:r>
      <w:r>
        <w:t>1x11</w:t>
      </w:r>
      <w:r>
        <w:rPr>
          <w:rFonts w:hint="eastAsia"/>
        </w:rPr>
        <w:t>的大卷积核外，余下的四个卷积层使用的都是尺寸较小的卷积核。第二个卷积层使用了</w:t>
      </w:r>
      <w:r>
        <w:t>5x5</w:t>
      </w:r>
      <w:r>
        <w:rPr>
          <w:rFonts w:hint="eastAsia"/>
        </w:rPr>
        <w:t>的卷积核，而余下三个卷积层使用的卷积</w:t>
      </w:r>
      <w:proofErr w:type="gramStart"/>
      <w:r>
        <w:rPr>
          <w:rFonts w:hint="eastAsia"/>
        </w:rPr>
        <w:t>核都是</w:t>
      </w:r>
      <w:proofErr w:type="gramEnd"/>
      <w:r>
        <w:rPr>
          <w:rFonts w:hint="eastAsia"/>
        </w:rPr>
        <w:t>3</w:t>
      </w:r>
      <w:r>
        <w:t>x3</w:t>
      </w:r>
      <w:r>
        <w:rPr>
          <w:rFonts w:hint="eastAsia"/>
        </w:rPr>
        <w:t>的。</w:t>
      </w:r>
    </w:p>
    <w:tbl>
      <w:tblPr>
        <w:tblStyle w:val="af2"/>
        <w:tblW w:w="0" w:type="auto"/>
        <w:tblInd w:w="3108" w:type="dxa"/>
        <w:tblLook w:val="04A0" w:firstRow="1" w:lastRow="0" w:firstColumn="1" w:lastColumn="0" w:noHBand="0" w:noVBand="1"/>
      </w:tblPr>
      <w:tblGrid>
        <w:gridCol w:w="898"/>
        <w:gridCol w:w="1266"/>
      </w:tblGrid>
      <w:tr w:rsidR="00AB6671" w14:paraId="12DB59B1" w14:textId="77777777" w:rsidTr="00E310BA">
        <w:tc>
          <w:tcPr>
            <w:tcW w:w="0" w:type="auto"/>
            <w:vAlign w:val="center"/>
          </w:tcPr>
          <w:p w14:paraId="3942C343" w14:textId="77777777" w:rsidR="00AB6671" w:rsidRDefault="00AB6671" w:rsidP="00E310BA">
            <w:pPr>
              <w:jc w:val="center"/>
            </w:pPr>
            <w:r>
              <w:rPr>
                <w:rFonts w:hint="eastAsia"/>
              </w:rPr>
              <w:t>卷积层</w:t>
            </w:r>
          </w:p>
        </w:tc>
        <w:tc>
          <w:tcPr>
            <w:tcW w:w="0" w:type="auto"/>
            <w:vAlign w:val="center"/>
          </w:tcPr>
          <w:p w14:paraId="5149AF6A" w14:textId="77777777" w:rsidR="00AB6671" w:rsidRDefault="00AB6671" w:rsidP="00E310BA">
            <w:pPr>
              <w:jc w:val="center"/>
            </w:pPr>
            <w:r>
              <w:rPr>
                <w:rFonts w:hint="eastAsia"/>
              </w:rPr>
              <w:t>卷积核大小</w:t>
            </w:r>
          </w:p>
        </w:tc>
      </w:tr>
      <w:tr w:rsidR="00AB6671" w14:paraId="63F18C51" w14:textId="77777777" w:rsidTr="00E310BA">
        <w:tc>
          <w:tcPr>
            <w:tcW w:w="0" w:type="auto"/>
            <w:vAlign w:val="center"/>
          </w:tcPr>
          <w:p w14:paraId="040C8929" w14:textId="77777777" w:rsidR="00AB6671" w:rsidRDefault="00AB6671" w:rsidP="00E310BA">
            <w:pPr>
              <w:jc w:val="center"/>
            </w:pPr>
            <w:r>
              <w:rPr>
                <w:rFonts w:hint="eastAsia"/>
              </w:rPr>
              <w:t>C</w:t>
            </w:r>
            <w:r>
              <w:t>ONV1</w:t>
            </w:r>
          </w:p>
        </w:tc>
        <w:tc>
          <w:tcPr>
            <w:tcW w:w="0" w:type="auto"/>
            <w:vAlign w:val="center"/>
          </w:tcPr>
          <w:p w14:paraId="6FF6A3A9" w14:textId="77777777" w:rsidR="00AB6671" w:rsidRDefault="00AB6671" w:rsidP="00E310BA">
            <w:pPr>
              <w:jc w:val="center"/>
            </w:pPr>
            <w:r>
              <w:rPr>
                <w:rFonts w:hint="eastAsia"/>
              </w:rPr>
              <w:t>1</w:t>
            </w:r>
            <w:r>
              <w:t>1x11</w:t>
            </w:r>
          </w:p>
        </w:tc>
      </w:tr>
      <w:tr w:rsidR="00AB6671" w14:paraId="0EAF8109" w14:textId="77777777" w:rsidTr="00E310BA">
        <w:tc>
          <w:tcPr>
            <w:tcW w:w="0" w:type="auto"/>
            <w:vAlign w:val="center"/>
          </w:tcPr>
          <w:p w14:paraId="44A0FE6E" w14:textId="77777777" w:rsidR="00AB6671" w:rsidRDefault="00AB6671" w:rsidP="00E310BA">
            <w:pPr>
              <w:jc w:val="center"/>
            </w:pPr>
            <w:r>
              <w:rPr>
                <w:rFonts w:hint="eastAsia"/>
              </w:rPr>
              <w:t>C</w:t>
            </w:r>
            <w:r>
              <w:t>ONV2</w:t>
            </w:r>
          </w:p>
        </w:tc>
        <w:tc>
          <w:tcPr>
            <w:tcW w:w="0" w:type="auto"/>
            <w:vAlign w:val="center"/>
          </w:tcPr>
          <w:p w14:paraId="6F4D973A" w14:textId="77777777" w:rsidR="00AB6671" w:rsidRDefault="00AB6671" w:rsidP="00E310BA">
            <w:pPr>
              <w:jc w:val="center"/>
            </w:pPr>
            <w:r>
              <w:rPr>
                <w:rFonts w:hint="eastAsia"/>
              </w:rPr>
              <w:t>5</w:t>
            </w:r>
            <w:r>
              <w:t>x5</w:t>
            </w:r>
          </w:p>
        </w:tc>
      </w:tr>
      <w:tr w:rsidR="00AB6671" w14:paraId="2A731472" w14:textId="77777777" w:rsidTr="00E310BA">
        <w:tc>
          <w:tcPr>
            <w:tcW w:w="0" w:type="auto"/>
            <w:vAlign w:val="center"/>
          </w:tcPr>
          <w:p w14:paraId="7DF5FE92" w14:textId="77777777" w:rsidR="00AB6671" w:rsidRDefault="00AB6671" w:rsidP="00E310BA">
            <w:pPr>
              <w:jc w:val="center"/>
            </w:pPr>
            <w:r>
              <w:rPr>
                <w:rFonts w:hint="eastAsia"/>
              </w:rPr>
              <w:t>C</w:t>
            </w:r>
            <w:r>
              <w:t>ONV3</w:t>
            </w:r>
          </w:p>
        </w:tc>
        <w:tc>
          <w:tcPr>
            <w:tcW w:w="0" w:type="auto"/>
            <w:vAlign w:val="center"/>
          </w:tcPr>
          <w:p w14:paraId="6134321B" w14:textId="77777777" w:rsidR="00AB6671" w:rsidRDefault="00AB6671" w:rsidP="00E310BA">
            <w:pPr>
              <w:jc w:val="center"/>
            </w:pPr>
            <w:r>
              <w:rPr>
                <w:rFonts w:hint="eastAsia"/>
              </w:rPr>
              <w:t>3</w:t>
            </w:r>
            <w:r>
              <w:t>x3</w:t>
            </w:r>
          </w:p>
        </w:tc>
      </w:tr>
      <w:tr w:rsidR="00AB6671" w14:paraId="0F8C46D3" w14:textId="77777777" w:rsidTr="00E310BA">
        <w:tc>
          <w:tcPr>
            <w:tcW w:w="0" w:type="auto"/>
            <w:vAlign w:val="center"/>
          </w:tcPr>
          <w:p w14:paraId="1BE41CB4" w14:textId="77777777" w:rsidR="00AB6671" w:rsidRDefault="00AB6671" w:rsidP="00E310BA">
            <w:pPr>
              <w:jc w:val="center"/>
            </w:pPr>
            <w:r>
              <w:rPr>
                <w:rFonts w:hint="eastAsia"/>
              </w:rPr>
              <w:t>C</w:t>
            </w:r>
            <w:r>
              <w:t>ONV4</w:t>
            </w:r>
          </w:p>
        </w:tc>
        <w:tc>
          <w:tcPr>
            <w:tcW w:w="0" w:type="auto"/>
            <w:vAlign w:val="center"/>
          </w:tcPr>
          <w:p w14:paraId="192DDD37" w14:textId="77777777" w:rsidR="00AB6671" w:rsidRDefault="00AB6671" w:rsidP="00E310BA">
            <w:pPr>
              <w:jc w:val="center"/>
            </w:pPr>
            <w:r>
              <w:rPr>
                <w:rFonts w:hint="eastAsia"/>
              </w:rPr>
              <w:t>3</w:t>
            </w:r>
            <w:r>
              <w:t>x3</w:t>
            </w:r>
          </w:p>
        </w:tc>
      </w:tr>
      <w:tr w:rsidR="00AB6671" w14:paraId="7C347957" w14:textId="77777777" w:rsidTr="00E310BA">
        <w:tc>
          <w:tcPr>
            <w:tcW w:w="0" w:type="auto"/>
            <w:vAlign w:val="center"/>
          </w:tcPr>
          <w:p w14:paraId="1385B6D7" w14:textId="77777777" w:rsidR="00AB6671" w:rsidRDefault="00AB6671" w:rsidP="00E310BA">
            <w:pPr>
              <w:jc w:val="center"/>
            </w:pPr>
            <w:r>
              <w:rPr>
                <w:rFonts w:hint="eastAsia"/>
              </w:rPr>
              <w:lastRenderedPageBreak/>
              <w:t>C</w:t>
            </w:r>
            <w:r>
              <w:t>ONV5</w:t>
            </w:r>
          </w:p>
        </w:tc>
        <w:tc>
          <w:tcPr>
            <w:tcW w:w="0" w:type="auto"/>
            <w:vAlign w:val="center"/>
          </w:tcPr>
          <w:p w14:paraId="0BC413B3" w14:textId="77777777" w:rsidR="00AB6671" w:rsidRDefault="00AB6671" w:rsidP="00E310BA">
            <w:pPr>
              <w:jc w:val="center"/>
            </w:pPr>
            <w:r>
              <w:rPr>
                <w:rFonts w:hint="eastAsia"/>
              </w:rPr>
              <w:t>3</w:t>
            </w:r>
            <w:r>
              <w:t>x3</w:t>
            </w:r>
          </w:p>
        </w:tc>
      </w:tr>
    </w:tbl>
    <w:p w14:paraId="041FEB1B" w14:textId="77777777" w:rsidR="00AB6671" w:rsidRPr="00BB561F" w:rsidRDefault="00AB6671" w:rsidP="00AB6671">
      <w:pPr>
        <w:pStyle w:val="a4"/>
      </w:pPr>
      <w:r>
        <w:t>表</w:t>
      </w:r>
      <w:r>
        <w:t xml:space="preserv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Pr>
          <w:noProof/>
        </w:rPr>
        <w:t>2</w:t>
      </w:r>
      <w:r>
        <w:fldChar w:fldCharType="end"/>
      </w:r>
      <w:r>
        <w:t xml:space="preserve"> </w:t>
      </w:r>
      <w:proofErr w:type="spellStart"/>
      <w:r>
        <w:t>AlexNet</w:t>
      </w:r>
      <w:proofErr w:type="spellEnd"/>
      <w:r>
        <w:rPr>
          <w:rFonts w:hint="eastAsia"/>
        </w:rPr>
        <w:t>卷积层</w:t>
      </w:r>
    </w:p>
    <w:p w14:paraId="578B1EE2" w14:textId="77777777" w:rsidR="00AB6671" w:rsidRDefault="00AB6671" w:rsidP="00AB6671">
      <w:proofErr w:type="spellStart"/>
      <w:r>
        <w:rPr>
          <w:rFonts w:hint="eastAsia"/>
        </w:rPr>
        <w:t>A</w:t>
      </w:r>
      <w:r>
        <w:t>lexNet</w:t>
      </w:r>
      <w:proofErr w:type="spellEnd"/>
      <w:r>
        <w:rPr>
          <w:rFonts w:hint="eastAsia"/>
        </w:rPr>
        <w:t>还使用了</w:t>
      </w:r>
      <w:r>
        <w:rPr>
          <w:rFonts w:hint="eastAsia"/>
        </w:rPr>
        <w:t>Dropout</w:t>
      </w:r>
      <w:r>
        <w:rPr>
          <w:rFonts w:hint="eastAsia"/>
        </w:rPr>
        <w:t>的技术。</w:t>
      </w:r>
      <w:r w:rsidRPr="00EB1FEE">
        <w:rPr>
          <w:rFonts w:hint="eastAsia"/>
        </w:rPr>
        <w:t>在训练过程中，</w:t>
      </w:r>
      <w:r w:rsidRPr="00EB1FEE">
        <w:t xml:space="preserve">Dropout </w:t>
      </w:r>
      <w:r w:rsidRPr="00EB1FEE">
        <w:t>随机将一部分神经元的输出置为零（即失活），以一定的概率保留其他神经元的输出。这样做的效果是，在每次训练迭代中，都会有不同的神经元被失活，因此网络无法过度依赖某些特定的神经元，从而减少了神经元之间的耦合性，增加了网络的鲁棒性。</w:t>
      </w:r>
    </w:p>
    <w:p w14:paraId="0F2CA729" w14:textId="77777777" w:rsidR="00AB6671" w:rsidRDefault="00AB6671" w:rsidP="00AB6671">
      <w:r w:rsidRPr="006A1E34">
        <w:t>在</w:t>
      </w:r>
      <w:r w:rsidRPr="006A1E34">
        <w:t>2012</w:t>
      </w:r>
      <w:r w:rsidRPr="006A1E34">
        <w:t>年的比赛中，</w:t>
      </w:r>
      <w:proofErr w:type="spellStart"/>
      <w:r w:rsidRPr="006A1E34">
        <w:t>AlexNet</w:t>
      </w:r>
      <w:proofErr w:type="spellEnd"/>
      <w:r w:rsidRPr="006A1E34">
        <w:t>的突破性表现使其大幅度领先于其他参赛模型，大大提升了图像分类的准确率。</w:t>
      </w:r>
    </w:p>
    <w:p w14:paraId="3F158851" w14:textId="77777777" w:rsidR="00AB6671" w:rsidRDefault="00AB6671" w:rsidP="00AB6671">
      <w:proofErr w:type="spellStart"/>
      <w:r>
        <w:t>AlexNet</w:t>
      </w:r>
      <w:proofErr w:type="spellEnd"/>
      <w:r>
        <w:t>在深度学习和计算机视觉领域具有重</w:t>
      </w:r>
      <w:r>
        <w:rPr>
          <w:rFonts w:hint="eastAsia"/>
        </w:rPr>
        <w:t>要的学术意义。它首次将深度卷积神经网络引入计算机视觉任务，并证明了通过深层网络的使用可以提高图像分类的准确率。</w:t>
      </w:r>
      <w:proofErr w:type="spellStart"/>
      <w:r>
        <w:t>AlexNet</w:t>
      </w:r>
      <w:proofErr w:type="spellEnd"/>
      <w:r>
        <w:t>的成功促进了深度学习的研究和应用，并激发了更多复杂神经网络架构的开发，如</w:t>
      </w:r>
      <w:r>
        <w:t>VGG</w:t>
      </w:r>
      <w:r>
        <w:t>、</w:t>
      </w:r>
      <w:proofErr w:type="spellStart"/>
      <w:r>
        <w:t>GoogLeNet</w:t>
      </w:r>
      <w:proofErr w:type="spellEnd"/>
      <w:r>
        <w:t>和</w:t>
      </w:r>
      <w:proofErr w:type="spellStart"/>
      <w:r>
        <w:t>ResNet</w:t>
      </w:r>
      <w:proofErr w:type="spellEnd"/>
      <w:r>
        <w:t>等。</w:t>
      </w:r>
    </w:p>
    <w:p w14:paraId="381B5CA6" w14:textId="77777777" w:rsidR="00AB6671" w:rsidRPr="00EB1FEE" w:rsidRDefault="00AB6671" w:rsidP="00AB6671">
      <w:r>
        <w:rPr>
          <w:rFonts w:hint="eastAsia"/>
        </w:rPr>
        <w:t>此外，</w:t>
      </w:r>
      <w:proofErr w:type="spellStart"/>
      <w:r>
        <w:t>AlexNet</w:t>
      </w:r>
      <w:proofErr w:type="spellEnd"/>
      <w:r>
        <w:t>的设计也对深度学习研究方法产生了重要影响，如</w:t>
      </w:r>
      <w:proofErr w:type="spellStart"/>
      <w:r>
        <w:t>ReLU</w:t>
      </w:r>
      <w:proofErr w:type="spellEnd"/>
      <w:r>
        <w:t>激活函数、局部响应归一化和</w:t>
      </w:r>
      <w:r>
        <w:t>Dropout</w:t>
      </w:r>
      <w:r>
        <w:t>等技术的引入，为深层神经网络的训练和优化提供了指导和启示。</w:t>
      </w:r>
    </w:p>
    <w:p w14:paraId="0CBE2240" w14:textId="77777777" w:rsidR="00AB6671" w:rsidRPr="006A1E34" w:rsidRDefault="00AB6671" w:rsidP="00AB6671">
      <w:r>
        <w:rPr>
          <w:rFonts w:hint="eastAsia"/>
        </w:rPr>
        <w:t>总的来说，</w:t>
      </w:r>
      <w:proofErr w:type="spellStart"/>
      <w:r>
        <w:t>AlexNet</w:t>
      </w:r>
      <w:proofErr w:type="spellEnd"/>
      <w:r>
        <w:t>的出现标志着深度学习在计算机视觉领域的突破，对于深度学习的发展和推广产生了深远影响。</w:t>
      </w:r>
    </w:p>
    <w:p w14:paraId="7534B1D6" w14:textId="77777777" w:rsidR="00AB6671" w:rsidRDefault="00AB6671" w:rsidP="00AB6671">
      <w:pPr>
        <w:pStyle w:val="2"/>
      </w:pPr>
      <w:proofErr w:type="spellStart"/>
      <w:r>
        <w:rPr>
          <w:rFonts w:hint="eastAsia"/>
        </w:rPr>
        <w:t>GoogLeNet</w:t>
      </w:r>
      <w:proofErr w:type="spellEnd"/>
      <w:r>
        <w:rPr>
          <w:rFonts w:hint="eastAsia"/>
        </w:rPr>
        <w:t>和Inception</w:t>
      </w:r>
    </w:p>
    <w:p w14:paraId="01974E9D" w14:textId="77777777" w:rsidR="00AB6671" w:rsidRDefault="00AB6671" w:rsidP="00AB6671">
      <w:proofErr w:type="spellStart"/>
      <w:r w:rsidRPr="00CD4900">
        <w:t>GoogLeNet</w:t>
      </w:r>
      <w:proofErr w:type="spellEnd"/>
      <w:r w:rsidRPr="00CD4900">
        <w:t>是指</w:t>
      </w:r>
      <w:r w:rsidRPr="00CD4900">
        <w:t>Google</w:t>
      </w:r>
      <w:r w:rsidRPr="00CD4900">
        <w:t>团队在</w:t>
      </w:r>
      <w:r w:rsidRPr="00CD4900">
        <w:t>2014</w:t>
      </w:r>
      <w:r w:rsidRPr="00CD4900">
        <w:t>年提出的深度卷积神经网络架构，也被称为</w:t>
      </w:r>
      <w:r w:rsidRPr="00CD4900">
        <w:t>Inception-v1</w:t>
      </w:r>
      <w:r w:rsidRPr="00CD4900">
        <w:t>。随后，为了进一步改进网络结构和性能，</w:t>
      </w:r>
      <w:r w:rsidRPr="00CD4900">
        <w:t>Google</w:t>
      </w:r>
      <w:r w:rsidRPr="00CD4900">
        <w:t>团队陆续提出了一系列基于</w:t>
      </w:r>
      <w:r w:rsidRPr="00CD4900">
        <w:t>Inception</w:t>
      </w:r>
      <w:r w:rsidRPr="00CD4900">
        <w:t>的网络版本，分别</w:t>
      </w:r>
      <w:r>
        <w:rPr>
          <w:rFonts w:hint="eastAsia"/>
        </w:rPr>
        <w:t>是</w:t>
      </w:r>
      <w:r w:rsidRPr="00CD4900">
        <w:t>Inception-v2</w:t>
      </w:r>
      <w:r w:rsidRPr="00CD4900">
        <w:t>、</w:t>
      </w:r>
      <w:r w:rsidRPr="00CD4900">
        <w:t>Inception-v3</w:t>
      </w:r>
      <w:r w:rsidRPr="00CD4900">
        <w:t>、</w:t>
      </w:r>
      <w:r w:rsidRPr="00CD4900">
        <w:t>Inception-v4</w:t>
      </w:r>
      <w:r w:rsidRPr="00CD4900">
        <w:t>和</w:t>
      </w:r>
      <w:r w:rsidRPr="00CD4900">
        <w:t>Inception-</w:t>
      </w:r>
      <w:proofErr w:type="spellStart"/>
      <w:r w:rsidRPr="00CD4900">
        <w:t>ResNet</w:t>
      </w:r>
      <w:proofErr w:type="spellEnd"/>
      <w:r w:rsidRPr="00CD4900">
        <w:t>。</w:t>
      </w:r>
    </w:p>
    <w:p w14:paraId="24AF97DB" w14:textId="77777777" w:rsidR="00AB6671" w:rsidRDefault="00AB6671" w:rsidP="00AB6671">
      <w:pPr>
        <w:pStyle w:val="3"/>
      </w:pPr>
      <w:proofErr w:type="spellStart"/>
      <w:r>
        <w:rPr>
          <w:rFonts w:hint="eastAsia"/>
        </w:rPr>
        <w:t>GoogLeNet</w:t>
      </w:r>
      <w:proofErr w:type="spellEnd"/>
    </w:p>
    <w:p w14:paraId="7F617696" w14:textId="77777777" w:rsidR="00AB6671" w:rsidRDefault="00AB6671" w:rsidP="00AB6671">
      <w:proofErr w:type="spellStart"/>
      <w:r>
        <w:t>GoogLeNet</w:t>
      </w:r>
      <w:proofErr w:type="spellEnd"/>
      <w:r>
        <w:t>采用了一种被称为</w:t>
      </w:r>
      <w:r>
        <w:t>"Inception"</w:t>
      </w:r>
      <w:r>
        <w:t>的模块化网络结构，该结构可以并行地处理不同尺度的特征，并在最后进行融合。这种结构的设计使得</w:t>
      </w:r>
      <w:proofErr w:type="spellStart"/>
      <w:r>
        <w:t>GoogLeNet</w:t>
      </w:r>
      <w:proofErr w:type="spellEnd"/>
      <w:r>
        <w:t>在保持较少参数的同时，能够提取丰富的图像特征。</w:t>
      </w:r>
    </w:p>
    <w:p w14:paraId="590F4F84" w14:textId="77777777" w:rsidR="00AB6671" w:rsidRDefault="00AB6671" w:rsidP="00AB6671">
      <w:proofErr w:type="spellStart"/>
      <w:r>
        <w:lastRenderedPageBreak/>
        <w:t>GoogLeNet</w:t>
      </w:r>
      <w:proofErr w:type="spellEnd"/>
      <w:r>
        <w:t>的整体结构相对复杂，由多个</w:t>
      </w:r>
      <w:r>
        <w:t>Inception</w:t>
      </w:r>
      <w:r>
        <w:t>模块组成。每个</w:t>
      </w:r>
      <w:r>
        <w:t>Inception</w:t>
      </w:r>
      <w:r>
        <w:t>模块内部由多个不同尺度的卷积层和池化层组成，其中包括</w:t>
      </w:r>
      <w:r>
        <w:t>1x1</w:t>
      </w:r>
      <w:r>
        <w:t>、</w:t>
      </w:r>
      <w:r>
        <w:t>3x3</w:t>
      </w:r>
      <w:r>
        <w:t>和</w:t>
      </w:r>
      <w:r>
        <w:t>5x5</w:t>
      </w:r>
      <w:r>
        <w:t>的卷积操作，以及</w:t>
      </w:r>
      <w:r>
        <w:t>1x1</w:t>
      </w:r>
      <w:r>
        <w:t>的池化操作。这种并行的结构允许网络同时学习不同尺度下的特征。</w:t>
      </w:r>
    </w:p>
    <w:p w14:paraId="3B6A564B" w14:textId="77777777" w:rsidR="00AB6671" w:rsidRDefault="00AB6671" w:rsidP="00AB6671">
      <w:pPr>
        <w:keepNext/>
      </w:pPr>
      <w:r>
        <w:rPr>
          <w:noProof/>
        </w:rPr>
        <w:drawing>
          <wp:inline distT="0" distB="0" distL="0" distR="0" wp14:anchorId="63D12D02" wp14:editId="6AB89D3C">
            <wp:extent cx="5327650" cy="1701800"/>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27650" cy="1701800"/>
                    </a:xfrm>
                    <a:prstGeom prst="rect">
                      <a:avLst/>
                    </a:prstGeom>
                  </pic:spPr>
                </pic:pic>
              </a:graphicData>
            </a:graphic>
          </wp:inline>
        </w:drawing>
      </w:r>
    </w:p>
    <w:p w14:paraId="797D3ED4"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2</w:t>
      </w:r>
      <w:r>
        <w:fldChar w:fldCharType="end"/>
      </w:r>
      <w:r>
        <w:t xml:space="preserve"> </w:t>
      </w:r>
      <w:r>
        <w:rPr>
          <w:rFonts w:hint="eastAsia"/>
        </w:rPr>
        <w:t>Inception</w:t>
      </w:r>
      <w:r>
        <w:rPr>
          <w:rFonts w:hint="eastAsia"/>
        </w:rPr>
        <w:t>模块</w:t>
      </w:r>
      <w:r>
        <w:fldChar w:fldCharType="begin"/>
      </w:r>
      <w:r>
        <w:instrText xml:space="preserve"> ADDIN ZOTERO_ITEM CSL_CITATION {"citationID":"fsBTKCNa","properties":{"formattedCitation":"[2]","plainCitation":"[2]","noteIndex":0},"citationItems":[{"id":210,"uris":["http://zotero.org/users/11037936/items/NQECMRBP"],"itemData":{"id":210,"type":"article","abstract":"We propose a deep convolutional neural network architecture codenamed Inception, which was responsible for setting the new state of the art for classi</w:instrText>
      </w:r>
      <w:r>
        <w:rPr>
          <w:rFonts w:ascii="MS Mincho" w:eastAsia="MS Mincho" w:hAnsi="MS Mincho" w:cs="MS Mincho" w:hint="eastAsia"/>
        </w:rPr>
        <w:instrText>ﬁ</w:instrText>
      </w:r>
      <w:r>
        <w:instrText>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w:instrText>
      </w:r>
      <w:r>
        <w:rPr>
          <w:rFonts w:ascii="MS Mincho" w:eastAsia="MS Mincho" w:hAnsi="MS Mincho" w:cs="MS Mincho" w:hint="eastAsia"/>
        </w:rPr>
        <w:instrText>ﬁ</w:instrText>
      </w:r>
      <w:r>
        <w:instrText xml:space="preserve">cation and detection.","language":"e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5,15]]},"issued":{"date-parts":[["2014",9,16]]},"citation-key":"szegedyGoingDeeperConvolutions2014"}}],"schema":"https://github.com/citation-style-language/schema/raw/master/csl-citation.json"} </w:instrText>
      </w:r>
      <w:r>
        <w:fldChar w:fldCharType="separate"/>
      </w:r>
      <w:r w:rsidRPr="00CD4900">
        <w:rPr>
          <w:rFonts w:ascii="等线 Light" w:eastAsia="等线 Light" w:hAnsi="等线 Light"/>
        </w:rPr>
        <w:t>[2]</w:t>
      </w:r>
      <w:r>
        <w:fldChar w:fldCharType="end"/>
      </w:r>
    </w:p>
    <w:p w14:paraId="54E04513" w14:textId="77777777" w:rsidR="00AB6671" w:rsidRDefault="00AB6671" w:rsidP="00AB6671">
      <w:r>
        <w:rPr>
          <w:rFonts w:hint="eastAsia"/>
        </w:rPr>
        <w:t>除了</w:t>
      </w:r>
      <w:r>
        <w:t>Inception</w:t>
      </w:r>
      <w:r>
        <w:t>模块外，</w:t>
      </w:r>
      <w:proofErr w:type="spellStart"/>
      <w:r>
        <w:t>GoogLeNet</w:t>
      </w:r>
      <w:proofErr w:type="spellEnd"/>
      <w:r>
        <w:t>还包含了全局平均池化层（</w:t>
      </w:r>
      <w:r>
        <w:t>Global Average Pooling Layer</w:t>
      </w:r>
      <w:r>
        <w:t>），以及多个全连接层和输出层。</w:t>
      </w:r>
    </w:p>
    <w:p w14:paraId="3AC6BFB2" w14:textId="77777777" w:rsidR="00AB6671" w:rsidRDefault="00AB6671" w:rsidP="00AB6671">
      <w:proofErr w:type="spellStart"/>
      <w:r w:rsidRPr="00CD4900">
        <w:t>GoogLeNet</w:t>
      </w:r>
      <w:proofErr w:type="spellEnd"/>
      <w:r w:rsidRPr="00CD4900">
        <w:t>主要用于图像分类和物体识别任务。通过</w:t>
      </w:r>
      <w:r w:rsidRPr="00CD4900">
        <w:t>Inception</w:t>
      </w:r>
      <w:r w:rsidRPr="00CD4900">
        <w:t>模块的设计，</w:t>
      </w:r>
      <w:proofErr w:type="spellStart"/>
      <w:r w:rsidRPr="00CD4900">
        <w:t>GoogLeNet</w:t>
      </w:r>
      <w:proofErr w:type="spellEnd"/>
      <w:r w:rsidRPr="00CD4900">
        <w:t>可以在减少参数和计算复杂度的同时，提高图像分类任务的准确性。在</w:t>
      </w:r>
      <w:r w:rsidRPr="00CD4900">
        <w:t>2014</w:t>
      </w:r>
      <w:r w:rsidRPr="00CD4900">
        <w:t>年的</w:t>
      </w:r>
      <w:r w:rsidRPr="00CD4900">
        <w:t>ImageNet</w:t>
      </w:r>
      <w:r w:rsidRPr="00CD4900">
        <w:t>图像分类挑战赛上，</w:t>
      </w:r>
      <w:proofErr w:type="spellStart"/>
      <w:r w:rsidRPr="00CD4900">
        <w:t>GoogLeNet</w:t>
      </w:r>
      <w:proofErr w:type="spellEnd"/>
      <w:r w:rsidRPr="00CD4900">
        <w:t>取得了显著的成果，获得了较低的错误率，超过了当时其他参赛模型。</w:t>
      </w:r>
    </w:p>
    <w:p w14:paraId="75B4E8AD" w14:textId="77777777" w:rsidR="00AB6671" w:rsidRDefault="00AB6671" w:rsidP="00AB6671">
      <w:proofErr w:type="spellStart"/>
      <w:r>
        <w:t>GoogLeNet</w:t>
      </w:r>
      <w:proofErr w:type="spellEnd"/>
      <w:r>
        <w:t>的提出对深度学习和计算机视觉领域具有重要的学术意义。</w:t>
      </w:r>
    </w:p>
    <w:p w14:paraId="384F2CF5" w14:textId="77777777" w:rsidR="00AB6671" w:rsidRDefault="00AB6671" w:rsidP="00AB6671">
      <w:r>
        <w:t>首先，它引入了</w:t>
      </w:r>
      <w:r>
        <w:t>"Inception"</w:t>
      </w:r>
      <w:r>
        <w:t>模块的概念，通过并行处理不同尺度的特征，提高了网络的表达能力。这种模块化的设计思想对后续的网络架构设计产生了深远影响，例如后续的</w:t>
      </w:r>
      <w:r>
        <w:t>Inception-v2</w:t>
      </w:r>
      <w:r>
        <w:t>、</w:t>
      </w:r>
      <w:r>
        <w:t>Inception-v3</w:t>
      </w:r>
      <w:r>
        <w:t>等。</w:t>
      </w:r>
    </w:p>
    <w:p w14:paraId="507C9370" w14:textId="77777777" w:rsidR="00AB6671" w:rsidRDefault="00AB6671" w:rsidP="00AB6671">
      <w:r>
        <w:rPr>
          <w:rFonts w:hint="eastAsia"/>
        </w:rPr>
        <w:t>其次，</w:t>
      </w:r>
      <w:proofErr w:type="spellStart"/>
      <w:r>
        <w:t>GoogLeNet</w:t>
      </w:r>
      <w:proofErr w:type="spellEnd"/>
      <w:r>
        <w:t>证明了通过合理的网络设计和参数优化，可以在减少计算复杂度的同时，保持较高的准确率。这为后续更深、更复杂的网络设计提供了启示，促进了深度学习在计算机视觉领域的进一步发展。</w:t>
      </w:r>
    </w:p>
    <w:p w14:paraId="563100C2" w14:textId="77777777" w:rsidR="00AB6671" w:rsidRDefault="00AB6671" w:rsidP="00AB6671">
      <w:r>
        <w:rPr>
          <w:rFonts w:hint="eastAsia"/>
        </w:rPr>
        <w:t>最后，</w:t>
      </w:r>
      <w:proofErr w:type="spellStart"/>
      <w:r>
        <w:t>GoogLeNet</w:t>
      </w:r>
      <w:proofErr w:type="spellEnd"/>
      <w:r>
        <w:t>的成功也加速了深度学习在工业和实际应用中的普及，推动了图像分类、目标检测和图像生成等任务的进展。</w:t>
      </w:r>
    </w:p>
    <w:p w14:paraId="30F700D9" w14:textId="77777777" w:rsidR="00AB6671" w:rsidRDefault="00AB6671" w:rsidP="00AB6671">
      <w:pPr>
        <w:pStyle w:val="3"/>
      </w:pPr>
      <w:r>
        <w:rPr>
          <w:rFonts w:hint="eastAsia"/>
        </w:rPr>
        <w:lastRenderedPageBreak/>
        <w:t>I</w:t>
      </w:r>
      <w:r>
        <w:t>nception</w:t>
      </w:r>
      <w:r>
        <w:rPr>
          <w:rFonts w:hint="eastAsia"/>
        </w:rPr>
        <w:t>-</w:t>
      </w:r>
      <w:r>
        <w:t>v2</w:t>
      </w:r>
    </w:p>
    <w:p w14:paraId="0EE84DAA" w14:textId="77777777" w:rsidR="00AB6671" w:rsidRDefault="00AB6671" w:rsidP="00AB6671">
      <w:r>
        <w:t>Inception-v2</w:t>
      </w:r>
      <w:r>
        <w:t>是对原始的</w:t>
      </w:r>
      <w:proofErr w:type="spellStart"/>
      <w:r>
        <w:t>GoogLeNet</w:t>
      </w:r>
      <w:proofErr w:type="spellEnd"/>
      <w:r>
        <w:t>（</w:t>
      </w:r>
      <w:r>
        <w:t>Inception-v1</w:t>
      </w:r>
      <w:r>
        <w:t>）的改进版本之一，由</w:t>
      </w:r>
      <w:r>
        <w:t>Google</w:t>
      </w:r>
      <w:r>
        <w:t>团队在</w:t>
      </w:r>
      <w:r>
        <w:t>2015</w:t>
      </w:r>
      <w:r>
        <w:t>年提出。它在保留</w:t>
      </w:r>
      <w:proofErr w:type="spellStart"/>
      <w:r>
        <w:t>GoogLeNet</w:t>
      </w:r>
      <w:proofErr w:type="spellEnd"/>
      <w:r>
        <w:t>的</w:t>
      </w:r>
      <w:r>
        <w:t>"Inception"</w:t>
      </w:r>
      <w:r>
        <w:t>模块化结构的基础上，引入了一些重要的改进，旨在提高网络的训练速度和准确性。</w:t>
      </w:r>
    </w:p>
    <w:p w14:paraId="00F83B84" w14:textId="77777777" w:rsidR="00AB6671" w:rsidRDefault="00AB6671" w:rsidP="00AB6671"/>
    <w:p w14:paraId="4E0FF8BD" w14:textId="77777777" w:rsidR="00AB6671" w:rsidRDefault="00AB6671" w:rsidP="00AB6671">
      <w:r>
        <w:rPr>
          <w:rFonts w:hint="eastAsia"/>
        </w:rPr>
        <w:t>主要的改进点如下：</w:t>
      </w:r>
    </w:p>
    <w:p w14:paraId="55C656EF" w14:textId="77777777" w:rsidR="00AB6671" w:rsidRDefault="00AB6671" w:rsidP="00F55501">
      <w:pPr>
        <w:pStyle w:val="ad"/>
        <w:numPr>
          <w:ilvl w:val="0"/>
          <w:numId w:val="23"/>
        </w:numPr>
        <w:ind w:firstLineChars="0"/>
      </w:pPr>
      <w:r>
        <w:t>批标准化（</w:t>
      </w:r>
      <w:r>
        <w:t>Batch Normalization</w:t>
      </w:r>
      <w:r>
        <w:t>）：</w:t>
      </w:r>
    </w:p>
    <w:p w14:paraId="3501DFD3" w14:textId="77777777" w:rsidR="00AB6671" w:rsidRDefault="00AB6671" w:rsidP="00AB6671">
      <w:r>
        <w:t xml:space="preserve">   Inception-v2</w:t>
      </w:r>
      <w:r>
        <w:t>引入了批标准化技术，将批量数据在训练过程中进行标准化，以加速训练收敛过程并减少对初始权重的敏感性。批标准化有助于缓解梯度消失和梯度爆炸问题，同时还能够充分利用网络的非线性激活函数。</w:t>
      </w:r>
    </w:p>
    <w:p w14:paraId="23F462B1" w14:textId="77777777" w:rsidR="00AB6671" w:rsidRDefault="00AB6671" w:rsidP="00F55501">
      <w:pPr>
        <w:pStyle w:val="ad"/>
        <w:numPr>
          <w:ilvl w:val="0"/>
          <w:numId w:val="23"/>
        </w:numPr>
        <w:ind w:firstLineChars="0"/>
      </w:pPr>
      <w:r>
        <w:t>1x1</w:t>
      </w:r>
      <w:r>
        <w:t>卷积：</w:t>
      </w:r>
    </w:p>
    <w:p w14:paraId="717AED40" w14:textId="77777777" w:rsidR="00AB6671" w:rsidRDefault="00AB6671" w:rsidP="00AB6671">
      <w:r>
        <w:t xml:space="preserve">   Inception-v2</w:t>
      </w:r>
      <w:r>
        <w:t>使用了更多的</w:t>
      </w:r>
      <w:r>
        <w:t>1x1</w:t>
      </w:r>
      <w:r>
        <w:t>卷积操作。</w:t>
      </w:r>
      <w:r>
        <w:t>1x1</w:t>
      </w:r>
      <w:r>
        <w:t>卷积的作用是通过降低通道数来减少计算复杂度，并引入非线性激活函数来增加网络的表达能力。</w:t>
      </w:r>
      <w:r>
        <w:t>1x1</w:t>
      </w:r>
      <w:r>
        <w:t>卷积的使用可以对不同通道之间的特征进行线性组合和重组，有助于提取更丰富的特征表示。</w:t>
      </w:r>
    </w:p>
    <w:p w14:paraId="13EC9EFF" w14:textId="77777777" w:rsidR="00AB6671" w:rsidRDefault="00AB6671" w:rsidP="00F55501">
      <w:pPr>
        <w:pStyle w:val="ad"/>
        <w:numPr>
          <w:ilvl w:val="0"/>
          <w:numId w:val="23"/>
        </w:numPr>
        <w:ind w:firstLineChars="0"/>
      </w:pPr>
      <w:r>
        <w:t>网络结构优化：</w:t>
      </w:r>
    </w:p>
    <w:p w14:paraId="779C6218" w14:textId="77777777" w:rsidR="00AB6671" w:rsidRDefault="00AB6671" w:rsidP="00AB6671">
      <w:r>
        <w:t xml:space="preserve">   Inception-v2</w:t>
      </w:r>
      <w:r>
        <w:t>对</w:t>
      </w:r>
      <w:r>
        <w:t>Inception</w:t>
      </w:r>
      <w:r>
        <w:t>模块的结构进行了优化。它引入了一种称为</w:t>
      </w:r>
      <w:r>
        <w:t>"Inception Module B"</w:t>
      </w:r>
      <w:r>
        <w:t>的变体，相比于原始的</w:t>
      </w:r>
      <w:r>
        <w:t>"Inception Module A"</w:t>
      </w:r>
      <w:r>
        <w:t>具有更高的计算效率和更少的参数量。此外，</w:t>
      </w:r>
      <w:r>
        <w:t>Inception-v2</w:t>
      </w:r>
      <w:r>
        <w:t>还通过精心设计的超参数设置，进一步改善了网络的性能和效率。</w:t>
      </w:r>
    </w:p>
    <w:p w14:paraId="456C1B2B" w14:textId="77777777" w:rsidR="00AB6671" w:rsidRDefault="00AB6671" w:rsidP="00AB6671">
      <w:r>
        <w:rPr>
          <w:rFonts w:hint="eastAsia"/>
        </w:rPr>
        <w:t>总的来说，</w:t>
      </w:r>
      <w:r>
        <w:t>Inception-v2</w:t>
      </w:r>
      <w:r>
        <w:t>在保留原始</w:t>
      </w:r>
      <w:proofErr w:type="spellStart"/>
      <w:r>
        <w:t>GoogLeNet</w:t>
      </w:r>
      <w:proofErr w:type="spellEnd"/>
      <w:r>
        <w:t>的基本架构和思想的同时，通过批标准化、</w:t>
      </w:r>
      <w:r>
        <w:t>1x1</w:t>
      </w:r>
      <w:r>
        <w:t>卷积和结构优化等改进，提高了网络的训练速度和准确性。这些改进使得</w:t>
      </w:r>
      <w:r>
        <w:t>Inception-v2</w:t>
      </w:r>
      <w:r>
        <w:t>成为了更加高效和强大的深度卷积神经网络，为图像分类和计算机视觉任务的研究和应用提供了重要的基础。</w:t>
      </w:r>
    </w:p>
    <w:p w14:paraId="5F5B228D" w14:textId="77777777" w:rsidR="00AB6671" w:rsidRDefault="00AB6671" w:rsidP="00AB6671">
      <w:pPr>
        <w:pStyle w:val="3"/>
      </w:pPr>
      <w:r>
        <w:rPr>
          <w:rFonts w:hint="eastAsia"/>
        </w:rPr>
        <w:t>I</w:t>
      </w:r>
      <w:r>
        <w:t>nception-v3</w:t>
      </w:r>
    </w:p>
    <w:p w14:paraId="46496492" w14:textId="77777777" w:rsidR="00AB6671" w:rsidRDefault="00AB6671" w:rsidP="00AB6671">
      <w:r>
        <w:t>Inception-v3</w:t>
      </w:r>
      <w:r>
        <w:t>是</w:t>
      </w:r>
      <w:r>
        <w:t>Google</w:t>
      </w:r>
      <w:r>
        <w:t>团队在</w:t>
      </w:r>
      <w:r>
        <w:t>2015</w:t>
      </w:r>
      <w:r>
        <w:t>年提出的深度卷积神经网络架构，是</w:t>
      </w:r>
      <w:proofErr w:type="gramStart"/>
      <w:r>
        <w:t>对之前</w:t>
      </w:r>
      <w:proofErr w:type="gramEnd"/>
      <w:r>
        <w:t>的</w:t>
      </w:r>
      <w:r>
        <w:t>Inception-</w:t>
      </w:r>
      <w:r>
        <w:lastRenderedPageBreak/>
        <w:t>v2</w:t>
      </w:r>
      <w:r>
        <w:t>进行改进和扩展的版本。它在图像分类和物体识别任务上取得了显著的准确性提升，并成为计算机视觉领域的重要里程碑。</w:t>
      </w:r>
    </w:p>
    <w:p w14:paraId="08A41DB8" w14:textId="77777777" w:rsidR="00AB6671" w:rsidRDefault="00AB6671" w:rsidP="00AB6671">
      <w:r>
        <w:t>Inception-v3</w:t>
      </w:r>
      <w:r>
        <w:t>相对于</w:t>
      </w:r>
      <w:r>
        <w:t>Inception-v2</w:t>
      </w:r>
      <w:r>
        <w:t>的改进主要集中在以下几个方面：</w:t>
      </w:r>
    </w:p>
    <w:p w14:paraId="1B14C5CE" w14:textId="77777777" w:rsidR="00AB6671" w:rsidRDefault="00AB6671" w:rsidP="00F55501">
      <w:pPr>
        <w:pStyle w:val="ad"/>
        <w:numPr>
          <w:ilvl w:val="0"/>
          <w:numId w:val="24"/>
        </w:numPr>
        <w:ind w:firstLineChars="0"/>
      </w:pPr>
      <w:r>
        <w:t>辅助分类器（</w:t>
      </w:r>
      <w:r>
        <w:t>Auxiliary Classifiers</w:t>
      </w:r>
      <w:r>
        <w:t>）：</w:t>
      </w:r>
    </w:p>
    <w:p w14:paraId="06F53EE4" w14:textId="77777777" w:rsidR="00AB6671" w:rsidRDefault="00AB6671" w:rsidP="00AB6671">
      <w:r>
        <w:t xml:space="preserve">   Inception-v3</w:t>
      </w:r>
      <w:r>
        <w:t>引入了辅助分类器的概念，这些分类器位于网络的中间层，并通过额外的分类损失函数来辅助网络的训练。这些辅助分类器有助于梯度的传播和减轻梯度消失的问题，使得网络能够更好地学习有效的特征表示。</w:t>
      </w:r>
    </w:p>
    <w:p w14:paraId="097A5625" w14:textId="77777777" w:rsidR="00AB6671" w:rsidRDefault="00AB6671" w:rsidP="00F55501">
      <w:pPr>
        <w:pStyle w:val="ad"/>
        <w:numPr>
          <w:ilvl w:val="0"/>
          <w:numId w:val="24"/>
        </w:numPr>
        <w:ind w:firstLineChars="0"/>
      </w:pPr>
      <w:r>
        <w:t>更深的网络结构：</w:t>
      </w:r>
    </w:p>
    <w:p w14:paraId="35478E74" w14:textId="77777777" w:rsidR="00AB6671" w:rsidRDefault="00AB6671" w:rsidP="00AB6671">
      <w:r>
        <w:t xml:space="preserve">   Inception-v3</w:t>
      </w:r>
      <w:r>
        <w:t>相比于</w:t>
      </w:r>
      <w:r>
        <w:t>Inception-v2</w:t>
      </w:r>
      <w:r>
        <w:t>具有更深的网络结构，它包含了更多的卷积层和</w:t>
      </w:r>
      <w:r>
        <w:t>Inception</w:t>
      </w:r>
      <w:r>
        <w:t>模块。通过增加网络的深度，</w:t>
      </w:r>
      <w:r>
        <w:t>Inception-v3</w:t>
      </w:r>
      <w:r>
        <w:t>能够提取更复杂、更抽象的特征，并具有更强大的表达能力。</w:t>
      </w:r>
    </w:p>
    <w:p w14:paraId="1530B6C9" w14:textId="77777777" w:rsidR="00AB6671" w:rsidRDefault="00AB6671" w:rsidP="00F55501">
      <w:pPr>
        <w:pStyle w:val="ad"/>
        <w:numPr>
          <w:ilvl w:val="0"/>
          <w:numId w:val="24"/>
        </w:numPr>
        <w:ind w:firstLineChars="0"/>
      </w:pPr>
      <w:r>
        <w:t>使用较小的卷积核：</w:t>
      </w:r>
    </w:p>
    <w:p w14:paraId="08E0EACE" w14:textId="77777777" w:rsidR="00AB6671" w:rsidRPr="004508DF" w:rsidRDefault="00AB6671" w:rsidP="00AB6671">
      <w:r>
        <w:t xml:space="preserve">   Inception-v3</w:t>
      </w:r>
      <w:r>
        <w:t>采用了更小的卷积核（如</w:t>
      </w:r>
      <w:r>
        <w:t>3x3</w:t>
      </w:r>
      <w:r>
        <w:t>），以代替较大的卷积核（如</w:t>
      </w:r>
      <w:r>
        <w:t>5x5</w:t>
      </w:r>
      <w:r>
        <w:t>）。这种设计选择可以减少网络的参数量，降低计算复杂度，并提高网络的特征提取能力。</w:t>
      </w:r>
    </w:p>
    <w:p w14:paraId="379C93A3" w14:textId="77777777" w:rsidR="00AB6671" w:rsidRDefault="00AB6671" w:rsidP="00F55501">
      <w:pPr>
        <w:pStyle w:val="ad"/>
        <w:numPr>
          <w:ilvl w:val="0"/>
          <w:numId w:val="24"/>
        </w:numPr>
        <w:ind w:firstLineChars="0"/>
      </w:pPr>
      <w:r>
        <w:t>更复杂的</w:t>
      </w:r>
      <w:r>
        <w:t>Inception</w:t>
      </w:r>
      <w:r>
        <w:t>模块：</w:t>
      </w:r>
    </w:p>
    <w:p w14:paraId="0CD8B3E7" w14:textId="77777777" w:rsidR="00AB6671" w:rsidRDefault="00AB6671" w:rsidP="00AB6671">
      <w:r>
        <w:t xml:space="preserve">   Inception-v3</w:t>
      </w:r>
      <w:r>
        <w:t>中的</w:t>
      </w:r>
      <w:r>
        <w:t>Inception</w:t>
      </w:r>
      <w:r>
        <w:t>模块相比</w:t>
      </w:r>
      <w:proofErr w:type="gramStart"/>
      <w:r>
        <w:t>于之前</w:t>
      </w:r>
      <w:proofErr w:type="gramEnd"/>
      <w:r>
        <w:t>的版本更加复杂。它使用了更多的并行分支，包括</w:t>
      </w:r>
      <w:r>
        <w:t>1x1</w:t>
      </w:r>
      <w:r>
        <w:t>、</w:t>
      </w:r>
      <w:r>
        <w:t>3x3</w:t>
      </w:r>
      <w:r>
        <w:t>和</w:t>
      </w:r>
      <w:r>
        <w:t>5x5</w:t>
      </w:r>
      <w:r>
        <w:t>的卷积操作，以及</w:t>
      </w:r>
      <w:r>
        <w:t>1x1</w:t>
      </w:r>
      <w:r>
        <w:t>的池化操作。这种并行结构允许网络同时学习不同尺度下的特征，提高了网络的表达能力。</w:t>
      </w:r>
    </w:p>
    <w:p w14:paraId="707A56AB" w14:textId="77777777" w:rsidR="00AB6671" w:rsidRDefault="00AB6671" w:rsidP="00AB6671">
      <w:r>
        <w:t>Inception-v3</w:t>
      </w:r>
      <w:r>
        <w:t>在</w:t>
      </w:r>
      <w:r>
        <w:t>2015</w:t>
      </w:r>
      <w:r>
        <w:t>年的</w:t>
      </w:r>
      <w:r>
        <w:t>ImageNet</w:t>
      </w:r>
      <w:r>
        <w:t>图像分类挑战赛上取得了出色的成绩，显示出比之前的版本更高的准确性。它的成功在深度学习和计算机视觉领域产生了重要的影响，激发了更多深层网络的研究和应用。同时，</w:t>
      </w:r>
      <w:r>
        <w:t>Inception-v3</w:t>
      </w:r>
      <w:r>
        <w:t>的设计思想和技术手段也为后续网络架构的发展提供了重要的参考和启示。</w:t>
      </w:r>
    </w:p>
    <w:p w14:paraId="205BCF57" w14:textId="77777777" w:rsidR="00AB6671" w:rsidRDefault="00AB6671" w:rsidP="00AB6671">
      <w:pPr>
        <w:pStyle w:val="3"/>
      </w:pPr>
      <w:r>
        <w:rPr>
          <w:rFonts w:hint="eastAsia"/>
        </w:rPr>
        <w:t>I</w:t>
      </w:r>
      <w:r>
        <w:t>nception-v4</w:t>
      </w:r>
    </w:p>
    <w:p w14:paraId="7D2E01C3" w14:textId="77777777" w:rsidR="00AB6671" w:rsidRDefault="00AB6671" w:rsidP="00AB6671">
      <w:r>
        <w:t>Inception-v4</w:t>
      </w:r>
      <w:r>
        <w:t>是由</w:t>
      </w:r>
      <w:r>
        <w:t>Google</w:t>
      </w:r>
      <w:r>
        <w:t>团队在</w:t>
      </w:r>
      <w:r>
        <w:t>2016</w:t>
      </w:r>
      <w:r>
        <w:t>年提出的深度卷积神经网络架构，它是</w:t>
      </w:r>
      <w:proofErr w:type="gramStart"/>
      <w:r>
        <w:t>对之前</w:t>
      </w:r>
      <w:proofErr w:type="gramEnd"/>
      <w:r>
        <w:t>的</w:t>
      </w:r>
      <w:r>
        <w:t>Inception</w:t>
      </w:r>
      <w:r>
        <w:t>系列网络的进一步改进和扩展。</w:t>
      </w:r>
      <w:r>
        <w:t>Inception-v4</w:t>
      </w:r>
      <w:r>
        <w:t>的目标是提高图像分类和目标检测任</w:t>
      </w:r>
      <w:r>
        <w:lastRenderedPageBreak/>
        <w:t>务的准确性，并探索更深、更强大的网络结构。</w:t>
      </w:r>
    </w:p>
    <w:p w14:paraId="690688C7" w14:textId="77777777" w:rsidR="00AB6671" w:rsidRDefault="00AB6671" w:rsidP="00AB6671"/>
    <w:p w14:paraId="3ABA2CB6" w14:textId="77777777" w:rsidR="00AB6671" w:rsidRDefault="00AB6671" w:rsidP="00AB6671">
      <w:r>
        <w:rPr>
          <w:rFonts w:hint="eastAsia"/>
        </w:rPr>
        <w:t>以下是</w:t>
      </w:r>
      <w:r>
        <w:t>Inception-v4</w:t>
      </w:r>
      <w:r>
        <w:t>的主要特点和改进：</w:t>
      </w:r>
    </w:p>
    <w:p w14:paraId="1352039C" w14:textId="77777777" w:rsidR="00AB6671" w:rsidRDefault="00AB6671" w:rsidP="00F55501">
      <w:pPr>
        <w:pStyle w:val="ad"/>
        <w:numPr>
          <w:ilvl w:val="0"/>
          <w:numId w:val="25"/>
        </w:numPr>
        <w:ind w:firstLineChars="0"/>
      </w:pPr>
      <w:r>
        <w:t>更深的网络结构：</w:t>
      </w:r>
    </w:p>
    <w:p w14:paraId="4C6121B5" w14:textId="77777777" w:rsidR="00AB6671" w:rsidRDefault="00AB6671" w:rsidP="00AB6671">
      <w:r>
        <w:t xml:space="preserve">   Inception-v4</w:t>
      </w:r>
      <w:r>
        <w:t>相比</w:t>
      </w:r>
      <w:proofErr w:type="gramStart"/>
      <w:r>
        <w:t>于之前</w:t>
      </w:r>
      <w:proofErr w:type="gramEnd"/>
      <w:r>
        <w:t>的版本具有更深的网络结构。它通过增加网络的层数和卷积层的深度，提高了网络的表达能力和特征提取能力。更深的网络结构可以捕捉到更丰富和复杂的特征表示，从而提高任务的准确性。</w:t>
      </w:r>
    </w:p>
    <w:p w14:paraId="4556F2C6" w14:textId="77777777" w:rsidR="00AB6671" w:rsidRDefault="00AB6671" w:rsidP="00F55501">
      <w:pPr>
        <w:pStyle w:val="ad"/>
        <w:numPr>
          <w:ilvl w:val="0"/>
          <w:numId w:val="25"/>
        </w:numPr>
        <w:ind w:firstLineChars="0"/>
      </w:pPr>
      <w:r>
        <w:t>更复杂的</w:t>
      </w:r>
      <w:r>
        <w:t>Inception</w:t>
      </w:r>
      <w:r>
        <w:t>模块：</w:t>
      </w:r>
    </w:p>
    <w:p w14:paraId="33AC5D7D" w14:textId="77777777" w:rsidR="00AB6671" w:rsidRDefault="00AB6671" w:rsidP="00AB6671">
      <w:r>
        <w:t xml:space="preserve">   Inception-v4</w:t>
      </w:r>
      <w:r>
        <w:t>引入了一系列新的</w:t>
      </w:r>
      <w:r>
        <w:t>Inception</w:t>
      </w:r>
      <w:r>
        <w:t>模块，包括称为</w:t>
      </w:r>
      <w:r>
        <w:t>"Inception-</w:t>
      </w:r>
      <w:proofErr w:type="spellStart"/>
      <w:r>
        <w:t>ResNet</w:t>
      </w:r>
      <w:proofErr w:type="spellEnd"/>
      <w:r>
        <w:t>"</w:t>
      </w:r>
      <w:r>
        <w:t>的模块。这些模块融合了</w:t>
      </w:r>
      <w:r>
        <w:t>Inception</w:t>
      </w:r>
      <w:r>
        <w:t>模块和</w:t>
      </w:r>
      <w:proofErr w:type="spellStart"/>
      <w:r>
        <w:t>ResNet</w:t>
      </w:r>
      <w:proofErr w:type="spellEnd"/>
      <w:r>
        <w:t>模块的优点，通过使用</w:t>
      </w:r>
      <w:proofErr w:type="spellStart"/>
      <w:r>
        <w:t>ResNet</w:t>
      </w:r>
      <w:proofErr w:type="spellEnd"/>
      <w:r>
        <w:t>的残差连接来构建更深、更强大的网络。</w:t>
      </w:r>
      <w:r>
        <w:t>Inception-</w:t>
      </w:r>
      <w:proofErr w:type="spellStart"/>
      <w:r>
        <w:t>ResNet</w:t>
      </w:r>
      <w:proofErr w:type="spellEnd"/>
      <w:r>
        <w:t>模块可以缓解梯度消失问题，加速训练收敛，并提高网络的准确性。</w:t>
      </w:r>
    </w:p>
    <w:p w14:paraId="768B49CA" w14:textId="77777777" w:rsidR="00AB6671" w:rsidRDefault="00AB6671" w:rsidP="00F55501">
      <w:pPr>
        <w:pStyle w:val="ad"/>
        <w:numPr>
          <w:ilvl w:val="0"/>
          <w:numId w:val="25"/>
        </w:numPr>
        <w:ind w:firstLineChars="0"/>
      </w:pPr>
      <w:r>
        <w:t>更多的并行分支：</w:t>
      </w:r>
    </w:p>
    <w:p w14:paraId="589AD23A" w14:textId="77777777" w:rsidR="00AB6671" w:rsidRDefault="00AB6671" w:rsidP="00AB6671">
      <w:r>
        <w:t xml:space="preserve">   Inception-v4</w:t>
      </w:r>
      <w:r>
        <w:t>增加了更多的并行分支，使得网络能够同时学习不同尺度和不同复杂度的特征。它使用了多个卷积核尺寸（如</w:t>
      </w:r>
      <w:r>
        <w:t>1x1</w:t>
      </w:r>
      <w:r>
        <w:t>、</w:t>
      </w:r>
      <w:r>
        <w:t>3x3</w:t>
      </w:r>
      <w:r>
        <w:t>、</w:t>
      </w:r>
      <w:r>
        <w:t>5x5</w:t>
      </w:r>
      <w:r>
        <w:t>），并通过</w:t>
      </w:r>
      <w:r>
        <w:t>1x1</w:t>
      </w:r>
      <w:r>
        <w:t>卷积和池化操作进行特征融合。这种并行结构增加了网络的灵活性和表达能力，有助于提高任务的性能。</w:t>
      </w:r>
    </w:p>
    <w:p w14:paraId="467FE10C" w14:textId="77777777" w:rsidR="00AB6671" w:rsidRDefault="00AB6671" w:rsidP="00F55501">
      <w:pPr>
        <w:pStyle w:val="ad"/>
        <w:numPr>
          <w:ilvl w:val="0"/>
          <w:numId w:val="25"/>
        </w:numPr>
        <w:ind w:firstLineChars="0"/>
      </w:pPr>
      <w:r>
        <w:t>更小的网络尺寸：</w:t>
      </w:r>
    </w:p>
    <w:p w14:paraId="32E96B5E" w14:textId="77777777" w:rsidR="00AB6671" w:rsidRDefault="00AB6671" w:rsidP="00AB6671">
      <w:r>
        <w:t xml:space="preserve">   Inception-v4</w:t>
      </w:r>
      <w:r>
        <w:t>通过减少网络的参数量和计算复杂度，使得网络更加轻量化。它使用了较小的卷积核尺寸，以及其他一些技巧来降低网络的参数数量。这使得</w:t>
      </w:r>
      <w:r>
        <w:t>Inception-v4</w:t>
      </w:r>
      <w:r>
        <w:t>在计算资源有限的情况下仍能保持较高的准确性。</w:t>
      </w:r>
    </w:p>
    <w:p w14:paraId="3FC8BF1A" w14:textId="77777777" w:rsidR="00AB6671" w:rsidRDefault="00AB6671" w:rsidP="00AB6671"/>
    <w:p w14:paraId="13582D01" w14:textId="77777777" w:rsidR="00AB6671" w:rsidRPr="00075571" w:rsidRDefault="00AB6671" w:rsidP="00AB6671">
      <w:r>
        <w:t>Inception-v4</w:t>
      </w:r>
      <w:r>
        <w:t>在多个图像分类和目标检测任务中取得了优秀的性能，显示出比之前版本更高的准确性和鲁棒性。它的设计思想和技术手段对于深度学习和计算机视觉领域的发展具有重要的指导意</w:t>
      </w:r>
      <w:r w:rsidRPr="00075571">
        <w:rPr>
          <w:rFonts w:hint="eastAsia"/>
        </w:rPr>
        <w:t>义，激发了更多深层网络的研究和应用。</w:t>
      </w:r>
    </w:p>
    <w:p w14:paraId="38C329B3" w14:textId="77777777" w:rsidR="00AB6671" w:rsidRDefault="00AB6671" w:rsidP="00AB6671">
      <w:pPr>
        <w:pStyle w:val="2"/>
      </w:pPr>
      <w:proofErr w:type="spellStart"/>
      <w:r>
        <w:rPr>
          <w:rFonts w:hint="eastAsia"/>
        </w:rPr>
        <w:lastRenderedPageBreak/>
        <w:t>ResNet</w:t>
      </w:r>
      <w:proofErr w:type="spellEnd"/>
    </w:p>
    <w:p w14:paraId="3223838E" w14:textId="77777777" w:rsidR="00AB6671" w:rsidRDefault="00AB6671" w:rsidP="00AB6671">
      <w:proofErr w:type="spellStart"/>
      <w:r>
        <w:t>ResNet</w:t>
      </w:r>
      <w:proofErr w:type="spellEnd"/>
      <w:r>
        <w:t>（残差网络）是一种深度卷积神经网络架构，由微软研究院的研究团队于</w:t>
      </w:r>
      <w:r>
        <w:t>2015</w:t>
      </w:r>
      <w:r>
        <w:t>年提出。它通过使用残差连接（</w:t>
      </w:r>
      <w:r>
        <w:t>residual connection</w:t>
      </w:r>
      <w:r>
        <w:t>）来解决深度网络中的梯度消失和网络难以优化的问题，使得可以训练更深的网络结构。</w:t>
      </w:r>
    </w:p>
    <w:p w14:paraId="177ABC06" w14:textId="77777777" w:rsidR="00AB6671" w:rsidRDefault="00AB6671" w:rsidP="00AB6671"/>
    <w:p w14:paraId="5A8BF910" w14:textId="77777777" w:rsidR="00AB6671" w:rsidRDefault="00AB6671" w:rsidP="00AB6671">
      <w:r>
        <w:rPr>
          <w:rFonts w:hint="eastAsia"/>
        </w:rPr>
        <w:t>从</w:t>
      </w:r>
      <w:proofErr w:type="spellStart"/>
      <w:r>
        <w:rPr>
          <w:rFonts w:hint="eastAsia"/>
        </w:rPr>
        <w:t>AlexNet</w:t>
      </w:r>
      <w:proofErr w:type="spellEnd"/>
      <w:r>
        <w:rPr>
          <w:rFonts w:hint="eastAsia"/>
        </w:rPr>
        <w:t>到</w:t>
      </w:r>
      <w:proofErr w:type="spellStart"/>
      <w:r>
        <w:rPr>
          <w:rFonts w:hint="eastAsia"/>
        </w:rPr>
        <w:t>VGGNet</w:t>
      </w:r>
      <w:proofErr w:type="spellEnd"/>
      <w:r>
        <w:rPr>
          <w:rFonts w:hint="eastAsia"/>
        </w:rPr>
        <w:t>，再到</w:t>
      </w:r>
      <w:r>
        <w:rPr>
          <w:rFonts w:hint="eastAsia"/>
        </w:rPr>
        <w:t>Inception</w:t>
      </w:r>
      <w:r>
        <w:rPr>
          <w:rFonts w:hint="eastAsia"/>
        </w:rPr>
        <w:t>，网络深度越来越深，模型效果越来越好，这使得当时的研究者们深信“模型越深，准确率越高”。然而，</w:t>
      </w:r>
      <w:proofErr w:type="spellStart"/>
      <w:r>
        <w:rPr>
          <w:rFonts w:hint="eastAsia"/>
        </w:rPr>
        <w:t>ResNet</w:t>
      </w:r>
      <w:proofErr w:type="spellEnd"/>
      <w:r>
        <w:rPr>
          <w:rFonts w:hint="eastAsia"/>
        </w:rPr>
        <w:t>团队经过实验，随着网络深度不断加深，模型准确率的确在不断提高，可抵达某个点以后，模型准确率就开始毫无征兆地大幅降低。这与之前行业的共识“越深越好”显然是矛盾的，而</w:t>
      </w:r>
      <w:proofErr w:type="spellStart"/>
      <w:r>
        <w:rPr>
          <w:rFonts w:hint="eastAsia"/>
        </w:rPr>
        <w:t>ResNet</w:t>
      </w:r>
      <w:proofErr w:type="spellEnd"/>
      <w:r>
        <w:rPr>
          <w:rFonts w:hint="eastAsia"/>
        </w:rPr>
        <w:t>团队称其为“退化”（</w:t>
      </w:r>
      <w:r>
        <w:rPr>
          <w:rFonts w:hint="eastAsia"/>
        </w:rPr>
        <w:t>d</w:t>
      </w:r>
      <w:r>
        <w:t>egradation</w:t>
      </w:r>
      <w:r>
        <w:rPr>
          <w:rFonts w:hint="eastAsia"/>
        </w:rPr>
        <w:t>）。他们最终将退化现象归因为深层网络难以实现恒等映射（</w:t>
      </w:r>
      <w:r>
        <w:t>identity mapping</w:t>
      </w:r>
      <w:r>
        <w:t>）</w:t>
      </w:r>
      <w:r>
        <w:rPr>
          <w:rFonts w:hint="eastAsia"/>
        </w:rPr>
        <w:t>，即</w:t>
      </w:r>
      <w:r>
        <w:rPr>
          <w:rFonts w:hint="eastAsia"/>
        </w:rPr>
        <w:t>y</w:t>
      </w:r>
      <w:r>
        <w:t>=x</w:t>
      </w:r>
      <w:r>
        <w:rPr>
          <w:rFonts w:hint="eastAsia"/>
        </w:rPr>
        <w:t>这样的简单函数。这乍一听很不可思议，理论上能拟合任何函数的神经网络居然无法实现恒等映射这么简单的变换吗？他们对此的解释是，深层网络在层层转换中加入了太多了非线性变换，这虽然有利于加强数据分类能力，但是也导致网络在非线性的路上越走越远，到了一定深度以后，拟合线性变换的成本都会到无法接受的地步。所以，</w:t>
      </w:r>
      <w:proofErr w:type="spellStart"/>
      <w:r>
        <w:rPr>
          <w:rFonts w:hint="eastAsia"/>
        </w:rPr>
        <w:t>ResNet</w:t>
      </w:r>
      <w:proofErr w:type="spellEnd"/>
      <w:r>
        <w:rPr>
          <w:rFonts w:hint="eastAsia"/>
        </w:rPr>
        <w:t>团队按照这个思路，加入了残差连接。</w:t>
      </w:r>
    </w:p>
    <w:p w14:paraId="46DEAE35" w14:textId="77777777" w:rsidR="00AB6671" w:rsidRDefault="00AB6671" w:rsidP="00AB6671"/>
    <w:p w14:paraId="67CE0776" w14:textId="77777777" w:rsidR="00AB6671" w:rsidRDefault="00AB6671" w:rsidP="00AB6671">
      <w:r>
        <w:rPr>
          <w:rFonts w:hint="eastAsia"/>
        </w:rPr>
        <w:t>残差连接允许信息在网络中更直接地传播。具体来说，它通过将输入直接添加到模块的输出上，使得网络可以学习残差部分，即输入与输出之间的差异。这样，网络可以更轻松地学习恒等映射</w:t>
      </w:r>
      <w:r>
        <w:t>，并且可以将较深层的网络训练成较浅层网络的近似。</w:t>
      </w:r>
    </w:p>
    <w:p w14:paraId="66011C65" w14:textId="77777777" w:rsidR="00AB6671" w:rsidRDefault="00AB6671" w:rsidP="00AB6671"/>
    <w:p w14:paraId="53AB496C" w14:textId="77777777" w:rsidR="00AB6671" w:rsidRDefault="00AB6671" w:rsidP="00AB6671">
      <w:r>
        <w:rPr>
          <w:rFonts w:hint="eastAsia"/>
        </w:rPr>
        <w:t>使用残差连接的</w:t>
      </w:r>
      <w:proofErr w:type="spellStart"/>
      <w:r>
        <w:t>ResNet</w:t>
      </w:r>
      <w:proofErr w:type="spellEnd"/>
      <w:r>
        <w:t>模块被称为残差模块（</w:t>
      </w:r>
      <w:r>
        <w:t>Residual Block</w:t>
      </w:r>
      <w:r>
        <w:t>）。每个残差模块通常由两个或三个卷积层组成，其中包括一个跳跃连接（</w:t>
      </w:r>
      <w:r>
        <w:t>skip connection</w:t>
      </w:r>
      <w:r>
        <w:t>），即将输入直接添加到模块的输出上。这样的设计使得网络能够通过残差路径直接传播梯度，减轻了梯度消失的问题，同时允许网络在训练过程中更好地优化和学习有效的特征表示。</w:t>
      </w:r>
    </w:p>
    <w:p w14:paraId="6D2CA24D" w14:textId="77777777" w:rsidR="00AB6671" w:rsidRDefault="00AB6671" w:rsidP="00AB6671">
      <w:pPr>
        <w:keepNext/>
        <w:jc w:val="center"/>
      </w:pPr>
      <w:r>
        <w:rPr>
          <w:noProof/>
        </w:rPr>
        <w:lastRenderedPageBreak/>
        <w:drawing>
          <wp:inline distT="0" distB="0" distL="0" distR="0" wp14:anchorId="4774FC22" wp14:editId="6DF98F6C">
            <wp:extent cx="2831217" cy="1619207"/>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8896" cy="1623599"/>
                    </a:xfrm>
                    <a:prstGeom prst="rect">
                      <a:avLst/>
                    </a:prstGeom>
                  </pic:spPr>
                </pic:pic>
              </a:graphicData>
            </a:graphic>
          </wp:inline>
        </w:drawing>
      </w:r>
    </w:p>
    <w:p w14:paraId="645B5DA8"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残差模块</w:t>
      </w:r>
      <w:r>
        <w:fldChar w:fldCharType="begin"/>
      </w:r>
      <w:r>
        <w:instrText xml:space="preserve"> ADDIN ZOTERO_ITEM CSL_CITATION {"citationID":"GdacDzqy","properties":{"formattedCitation":"[3]","plainCitation":"[3]","noteIndex":0},"citationItems":[{"id":211,"uris":["http://zotero.org/users/11037936/items/5KWSUUXC"],"itemData":{"id":21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5,15]]},"issued":{"date-parts":[["2015",12,10]]},"citation-key":"heDeepResidualLearning2015"}}],"schema":"https://github.com/citation-style-language/schema/raw/master/csl-citation.json"} </w:instrText>
      </w:r>
      <w:r>
        <w:fldChar w:fldCharType="separate"/>
      </w:r>
      <w:r w:rsidRPr="00902E71">
        <w:rPr>
          <w:rFonts w:ascii="等线 Light" w:eastAsia="等线 Light" w:hAnsi="等线 Light"/>
        </w:rPr>
        <w:t>[3]</w:t>
      </w:r>
      <w:r>
        <w:fldChar w:fldCharType="end"/>
      </w:r>
    </w:p>
    <w:p w14:paraId="2024CF46" w14:textId="77777777" w:rsidR="00AB6671" w:rsidRDefault="00AB6671" w:rsidP="00AB6671">
      <w:proofErr w:type="spellStart"/>
      <w:r>
        <w:rPr>
          <w:rFonts w:hint="eastAsia"/>
        </w:rPr>
        <w:t>ResNet</w:t>
      </w:r>
      <w:proofErr w:type="spellEnd"/>
      <w:r>
        <w:rPr>
          <w:rFonts w:hint="eastAsia"/>
        </w:rPr>
        <w:t>的论文中提出的网络深达</w:t>
      </w:r>
      <w:r>
        <w:rPr>
          <w:rFonts w:hint="eastAsia"/>
        </w:rPr>
        <w:t>3</w:t>
      </w:r>
      <w:r>
        <w:t>4</w:t>
      </w:r>
      <w:r>
        <w:rPr>
          <w:rFonts w:hint="eastAsia"/>
        </w:rPr>
        <w:t>层。其中大量堆叠了</w:t>
      </w:r>
      <w:r>
        <w:rPr>
          <w:rFonts w:hint="eastAsia"/>
        </w:rPr>
        <w:t>3</w:t>
      </w:r>
      <w:r>
        <w:t>x3</w:t>
      </w:r>
      <w:r>
        <w:rPr>
          <w:rFonts w:hint="eastAsia"/>
        </w:rPr>
        <w:t>卷积核的卷积层，并且使用残差连接的方式。</w:t>
      </w:r>
    </w:p>
    <w:p w14:paraId="3F3070B8" w14:textId="77777777" w:rsidR="00AB6671" w:rsidRDefault="00AB6671" w:rsidP="00AB6671">
      <w:pPr>
        <w:keepNext/>
        <w:jc w:val="center"/>
      </w:pPr>
      <w:r>
        <w:rPr>
          <w:noProof/>
        </w:rPr>
        <w:drawing>
          <wp:inline distT="0" distB="0" distL="0" distR="0" wp14:anchorId="1A0011BB" wp14:editId="0FB4F134">
            <wp:extent cx="1198010" cy="269177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203935" cy="2705092"/>
                    </a:xfrm>
                    <a:prstGeom prst="rect">
                      <a:avLst/>
                    </a:prstGeom>
                  </pic:spPr>
                </pic:pic>
              </a:graphicData>
            </a:graphic>
          </wp:inline>
        </w:drawing>
      </w:r>
    </w:p>
    <w:p w14:paraId="406116D7" w14:textId="77777777" w:rsidR="00AB6671" w:rsidRDefault="00AB6671" w:rsidP="00AB6671">
      <w:pPr>
        <w:pStyle w:val="a4"/>
      </w:pPr>
      <w:r>
        <w:t>图</w:t>
      </w:r>
      <w:r>
        <w:t xml:space="preserv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r>
        <w:rPr>
          <w:rFonts w:hint="eastAsia"/>
        </w:rPr>
        <w:t xml:space="preserve"> </w:t>
      </w:r>
      <w:proofErr w:type="spellStart"/>
      <w:r>
        <w:rPr>
          <w:rFonts w:hint="eastAsia"/>
        </w:rPr>
        <w:t>ResNet</w:t>
      </w:r>
      <w:proofErr w:type="spellEnd"/>
      <w:r>
        <w:rPr>
          <w:rFonts w:hint="eastAsia"/>
        </w:rPr>
        <w:t>部分结构</w:t>
      </w:r>
      <w:r>
        <w:fldChar w:fldCharType="begin"/>
      </w:r>
      <w:r>
        <w:instrText xml:space="preserve"> ADDIN ZOTERO_ITEM CSL_CITATION {"citationID":"OOr8vmxW","properties":{"formattedCitation":"[3]","plainCitation":"[3]","noteIndex":0},"citationItems":[{"id":211,"uris":["http://zotero.org/users/11037936/items/5KWSUUXC"],"itemData":{"id":21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5,15]]},"issued":{"date-parts":[["2015",12,10]]},"citation-key":"heDeepResidualLearning2015"}}],"schema":"https://github.com/citation-style-language/schema/raw/master/csl-citation.json"} </w:instrText>
      </w:r>
      <w:r>
        <w:fldChar w:fldCharType="separate"/>
      </w:r>
      <w:r w:rsidRPr="00401C5F">
        <w:rPr>
          <w:rFonts w:ascii="等线 Light" w:eastAsia="等线 Light" w:hAnsi="等线 Light"/>
        </w:rPr>
        <w:t>[3]</w:t>
      </w:r>
      <w:r>
        <w:fldChar w:fldCharType="end"/>
      </w:r>
    </w:p>
    <w:p w14:paraId="67B60155" w14:textId="77777777" w:rsidR="00AB6671" w:rsidRPr="00902E71" w:rsidRDefault="00AB6671" w:rsidP="00AB6671">
      <w:proofErr w:type="spellStart"/>
      <w:r>
        <w:t>ResNet</w:t>
      </w:r>
      <w:proofErr w:type="spellEnd"/>
      <w:r>
        <w:t>的主要创新在于通过残差连接实现了更深的网络结构，极大地推动了深度卷积神经网络的发展。通过堆叠多个残差模块，</w:t>
      </w:r>
      <w:proofErr w:type="spellStart"/>
      <w:r>
        <w:t>ResNet</w:t>
      </w:r>
      <w:proofErr w:type="spellEnd"/>
      <w:r>
        <w:t>可以构建非常深的网络，如</w:t>
      </w:r>
      <w:r>
        <w:t>ResNet-50</w:t>
      </w:r>
      <w:r>
        <w:t>、</w:t>
      </w:r>
      <w:r>
        <w:t>ResNet-101</w:t>
      </w:r>
      <w:r>
        <w:t>和</w:t>
      </w:r>
      <w:r>
        <w:t>ResNet-152</w:t>
      </w:r>
      <w:r>
        <w:t>等，这些网络在图像分类、目标检测和语义分割等计算机视觉任务上取得了卓越的性能。</w:t>
      </w:r>
      <w:proofErr w:type="spellStart"/>
      <w:r>
        <w:t>ResNet</w:t>
      </w:r>
      <w:proofErr w:type="spellEnd"/>
      <w:r>
        <w:t>的设计思想和技术手段对于深度学习和计算机视觉领域的发展产生了深远的影响，激发了更多基于残差连接的网络架构的研究和应用。</w:t>
      </w:r>
    </w:p>
    <w:p w14:paraId="4C5E01CE" w14:textId="77777777" w:rsidR="00AB6671" w:rsidRDefault="00AB6671" w:rsidP="00AB6671">
      <w:pPr>
        <w:pStyle w:val="2"/>
      </w:pPr>
      <w:r>
        <w:rPr>
          <w:rFonts w:hint="eastAsia"/>
        </w:rPr>
        <w:lastRenderedPageBreak/>
        <w:t>3x</w:t>
      </w:r>
      <w:r>
        <w:t>3</w:t>
      </w:r>
      <w:r>
        <w:rPr>
          <w:rFonts w:hint="eastAsia"/>
        </w:rPr>
        <w:t>卷积真的是最好的选择吗？</w:t>
      </w:r>
    </w:p>
    <w:p w14:paraId="4D781334" w14:textId="77777777" w:rsidR="00AB6671" w:rsidRDefault="00AB6671" w:rsidP="00AB6671">
      <w:r w:rsidRPr="002A1B11">
        <w:rPr>
          <w:rFonts w:hint="eastAsia"/>
        </w:rPr>
        <w:t>卷积</w:t>
      </w:r>
      <w:proofErr w:type="gramStart"/>
      <w:r w:rsidRPr="002A1B11">
        <w:rPr>
          <w:rFonts w:hint="eastAsia"/>
        </w:rPr>
        <w:t>核</w:t>
      </w:r>
      <w:r w:rsidRPr="002A1B11">
        <w:t>作为</w:t>
      </w:r>
      <w:proofErr w:type="gramEnd"/>
      <w:r w:rsidRPr="002A1B11">
        <w:t>卷积神经网络的核心组件之一，决定了特征提取的方式和效果。</w:t>
      </w:r>
      <w:r>
        <w:rPr>
          <w:rFonts w:hint="eastAsia"/>
        </w:rPr>
        <w:t>回头观察我们已经了解过的几种</w:t>
      </w:r>
      <w:r>
        <w:rPr>
          <w:rFonts w:hint="eastAsia"/>
        </w:rPr>
        <w:t>CNN</w:t>
      </w:r>
      <w:r>
        <w:rPr>
          <w:rFonts w:hint="eastAsia"/>
        </w:rPr>
        <w:t>，不难发现，我们传统上常使用</w:t>
      </w:r>
      <w:r>
        <w:rPr>
          <w:rFonts w:hint="eastAsia"/>
        </w:rPr>
        <w:t>3x</w:t>
      </w:r>
      <w:r>
        <w:t>3</w:t>
      </w:r>
      <w:r>
        <w:rPr>
          <w:rFonts w:hint="eastAsia"/>
        </w:rPr>
        <w:t>的卷积核。然而，我们一定要使用</w:t>
      </w:r>
      <w:r>
        <w:rPr>
          <w:rFonts w:hint="eastAsia"/>
        </w:rPr>
        <w:t>3</w:t>
      </w:r>
      <w:r>
        <w:t>x3</w:t>
      </w:r>
      <w:r>
        <w:rPr>
          <w:rFonts w:hint="eastAsia"/>
        </w:rPr>
        <w:t>卷积核吗？</w:t>
      </w:r>
    </w:p>
    <w:p w14:paraId="128583CA" w14:textId="77777777" w:rsidR="00AB6671" w:rsidRDefault="00AB6671" w:rsidP="00AB6671"/>
    <w:p w14:paraId="271DA451" w14:textId="77777777" w:rsidR="00AB6671" w:rsidRDefault="00AB6671" w:rsidP="00AB6671">
      <w:r>
        <w:rPr>
          <w:rFonts w:hint="eastAsia"/>
        </w:rPr>
        <w:t>的确，</w:t>
      </w:r>
      <w:r>
        <w:rPr>
          <w:rFonts w:hint="eastAsia"/>
        </w:rPr>
        <w:t>3</w:t>
      </w:r>
      <w:r>
        <w:t>x3</w:t>
      </w:r>
      <w:r>
        <w:rPr>
          <w:rFonts w:hint="eastAsia"/>
        </w:rPr>
        <w:t>的卷积核有不少好处。</w:t>
      </w:r>
      <w:r w:rsidRPr="002A1B11">
        <w:t>3x3</w:t>
      </w:r>
      <w:r w:rsidRPr="002A1B11">
        <w:t>卷积</w:t>
      </w:r>
      <w:proofErr w:type="gramStart"/>
      <w:r w:rsidRPr="002A1B11">
        <w:t>核具有</w:t>
      </w:r>
      <w:proofErr w:type="gramEnd"/>
      <w:r w:rsidRPr="002A1B11">
        <w:t>较小的尺寸，减少了网络的参数量，从而降低了计算和存储成本</w:t>
      </w:r>
      <w:r>
        <w:rPr>
          <w:rFonts w:hint="eastAsia"/>
        </w:rPr>
        <w:t>；</w:t>
      </w:r>
      <w:r w:rsidRPr="002A1B11">
        <w:t>3x3</w:t>
      </w:r>
      <w:r w:rsidRPr="002A1B11">
        <w:t>卷积</w:t>
      </w:r>
      <w:proofErr w:type="gramStart"/>
      <w:r w:rsidRPr="002A1B11">
        <w:t>核可以</w:t>
      </w:r>
      <w:proofErr w:type="gramEnd"/>
      <w:r w:rsidRPr="002A1B11">
        <w:t>通过堆叠和组合实现任意大小的感受野，因此它具有较大的灵活性</w:t>
      </w:r>
      <w:r>
        <w:rPr>
          <w:rFonts w:hint="eastAsia"/>
        </w:rPr>
        <w:t>；</w:t>
      </w:r>
      <w:r w:rsidRPr="002A1B11">
        <w:t>3x3</w:t>
      </w:r>
      <w:proofErr w:type="gramStart"/>
      <w:r w:rsidRPr="002A1B11">
        <w:t>卷积核还具有</w:t>
      </w:r>
      <w:proofErr w:type="gramEnd"/>
      <w:r w:rsidRPr="002A1B11">
        <w:t>对称性和平移不变性的特点，有助于提取图像中的空间特征。</w:t>
      </w:r>
      <w:r>
        <w:rPr>
          <w:rFonts w:hint="eastAsia"/>
        </w:rPr>
        <w:t>然而，</w:t>
      </w:r>
      <w:r w:rsidRPr="002A1B11">
        <w:rPr>
          <w:rFonts w:hint="eastAsia"/>
        </w:rPr>
        <w:t>尽管</w:t>
      </w:r>
      <w:r w:rsidRPr="002A1B11">
        <w:t>3x3</w:t>
      </w:r>
      <w:r w:rsidRPr="002A1B11">
        <w:t>卷积</w:t>
      </w:r>
      <w:proofErr w:type="gramStart"/>
      <w:r w:rsidRPr="002A1B11">
        <w:t>核具有</w:t>
      </w:r>
      <w:proofErr w:type="gramEnd"/>
      <w:r w:rsidRPr="002A1B11">
        <w:t>多种优势，但也存在其他卷积核尺寸的优势。首先，较大的卷积核（如</w:t>
      </w:r>
      <w:r w:rsidRPr="002A1B11">
        <w:t>5x5</w:t>
      </w:r>
      <w:r w:rsidRPr="002A1B11">
        <w:t>或</w:t>
      </w:r>
      <w:r w:rsidRPr="002A1B11">
        <w:t>7x7</w:t>
      </w:r>
      <w:r w:rsidRPr="002A1B11">
        <w:t>）可以覆盖更大的感受野，有助于提取图像中的全局特征。对于较复杂的任务，使用较大的卷积</w:t>
      </w:r>
      <w:proofErr w:type="gramStart"/>
      <w:r w:rsidRPr="002A1B11">
        <w:t>核可能</w:t>
      </w:r>
      <w:proofErr w:type="gramEnd"/>
      <w:r w:rsidRPr="002A1B11">
        <w:t>会更加有效。其次，较小的卷积核（如</w:t>
      </w:r>
      <w:r w:rsidRPr="002A1B11">
        <w:t>1x1</w:t>
      </w:r>
      <w:r w:rsidRPr="002A1B11">
        <w:t>）可以</w:t>
      </w:r>
      <w:proofErr w:type="gramStart"/>
      <w:r w:rsidRPr="002A1B11">
        <w:t>用于降维或</w:t>
      </w:r>
      <w:proofErr w:type="gramEnd"/>
      <w:r w:rsidRPr="002A1B11">
        <w:t>增加非线性。</w:t>
      </w:r>
      <w:r w:rsidRPr="002A1B11">
        <w:t>1x1</w:t>
      </w:r>
      <w:r w:rsidRPr="002A1B11">
        <w:t>卷积核通常用于通道数的调整和特征的融合，同时减少了计算量。</w:t>
      </w:r>
    </w:p>
    <w:p w14:paraId="3735794A" w14:textId="77777777" w:rsidR="00AB6671" w:rsidRDefault="00AB6671" w:rsidP="00AB6671"/>
    <w:p w14:paraId="197AD8C3" w14:textId="77777777" w:rsidR="00AB6671" w:rsidRDefault="00AB6671" w:rsidP="00AB6671">
      <w:r>
        <w:rPr>
          <w:rFonts w:hint="eastAsia"/>
        </w:rPr>
        <w:t>在</w:t>
      </w:r>
      <w:r>
        <w:rPr>
          <w:rFonts w:hint="eastAsia"/>
        </w:rPr>
        <w:t>CVPR2022</w:t>
      </w:r>
      <w:r>
        <w:rPr>
          <w:rFonts w:hint="eastAsia"/>
        </w:rPr>
        <w:t>中甚至提出了一种使用</w:t>
      </w:r>
      <w:r>
        <w:rPr>
          <w:rFonts w:hint="eastAsia"/>
        </w:rPr>
        <w:t>2</w:t>
      </w:r>
      <w:r>
        <w:t>5x25</w:t>
      </w:r>
      <w:r>
        <w:rPr>
          <w:rFonts w:hint="eastAsia"/>
        </w:rPr>
        <w:t>，甚至</w:t>
      </w:r>
      <w:r>
        <w:rPr>
          <w:rFonts w:hint="eastAsia"/>
        </w:rPr>
        <w:t>3</w:t>
      </w:r>
      <w:r>
        <w:t>1x31</w:t>
      </w:r>
      <w:r>
        <w:rPr>
          <w:rFonts w:hint="eastAsia"/>
        </w:rPr>
        <w:t>的超大卷积核的模型——</w:t>
      </w:r>
      <w:proofErr w:type="spellStart"/>
      <w:r w:rsidRPr="00E6339C">
        <w:t>RepLKNet</w:t>
      </w:r>
      <w:proofErr w:type="spellEnd"/>
      <w:r>
        <w:fldChar w:fldCharType="begin"/>
      </w:r>
      <w:r>
        <w:instrText xml:space="preserve"> ADDIN ZOTERO_ITEM CSL_CITATION {"citationID":"4vJRw3wd","properties":{"formattedCitation":"[4]","plainCitation":"[4]","noteIndex":0},"citationItems":[{"id":248,"uris":["http://zotero.org/users/11037936/items/SFMYRPVV"],"itemData":{"id":248,"type":"paper-conference","container-title":"Proceedings of the IEEE/CVF Conference on Computer Vision and Pattern Recognition","page":"11963–11975","source":"Google Scholar","title":"Scaling up your kernels to 31x31: Revisiting large kernel design in cnns","title-short":"Scaling up your kernels to 31x31","author":[{"family":"Ding","given":"Xiaohan"},{"family":"Zhang","given":"Xiangyu"},{"family":"Han","given":"Jungong"},{"family":"Ding","given":"Guiguang"}],"issued":{"date-parts":[["2022"]]},"citation-key":"dingScalingYourKernels2022"}}],"schema":"https://github.com/citation-style-language/schema/raw/master/csl-citation.json"} </w:instrText>
      </w:r>
      <w:r>
        <w:fldChar w:fldCharType="separate"/>
      </w:r>
      <w:r w:rsidRPr="00A14FCD">
        <w:rPr>
          <w:rFonts w:ascii="等线" w:eastAsia="等线" w:hAnsi="等线"/>
        </w:rPr>
        <w:t>[4]</w:t>
      </w:r>
      <w:r>
        <w:fldChar w:fldCharType="end"/>
      </w:r>
      <w:r>
        <w:rPr>
          <w:rFonts w:hint="eastAsia"/>
        </w:rPr>
        <w:t>。他们的实验结果表明，</w:t>
      </w:r>
      <w:r w:rsidRPr="00E6339C">
        <w:rPr>
          <w:rFonts w:hint="eastAsia"/>
        </w:rPr>
        <w:t>在结构重参数化、</w:t>
      </w:r>
      <w:r>
        <w:rPr>
          <w:rFonts w:hint="eastAsia"/>
        </w:rPr>
        <w:t>深度</w:t>
      </w:r>
      <w:r w:rsidRPr="00E6339C">
        <w:t>卷积等设计要素的加持下，超大卷积</w:t>
      </w:r>
      <w:r>
        <w:rPr>
          <w:rFonts w:hint="eastAsia"/>
        </w:rPr>
        <w:t>在保持了大感受野的同时</w:t>
      </w:r>
      <w:r w:rsidRPr="00E6339C">
        <w:t>，</w:t>
      </w:r>
      <w:r>
        <w:rPr>
          <w:rFonts w:hint="eastAsia"/>
        </w:rPr>
        <w:t>还能够有优秀的计算复杂度，而模型效果</w:t>
      </w:r>
      <w:r w:rsidRPr="00E6339C">
        <w:t>在目标检测和语义分割等任务上超过</w:t>
      </w:r>
      <w:r w:rsidRPr="00E6339C">
        <w:t xml:space="preserve"> Swin Transformer</w:t>
      </w:r>
      <w:r>
        <w:rPr>
          <w:rFonts w:hint="eastAsia"/>
        </w:rPr>
        <w:t>，甚至</w:t>
      </w:r>
      <w:r w:rsidRPr="00E6339C">
        <w:t>远超传统小卷积模型。</w:t>
      </w:r>
      <w:r>
        <w:rPr>
          <w:rFonts w:hint="eastAsia"/>
        </w:rPr>
        <w:t>这似乎颠覆了我们的想象，他们居然用上了这么大的卷积核，还能算得这么快！而同年的</w:t>
      </w:r>
      <w:r>
        <w:rPr>
          <w:rFonts w:hint="eastAsia"/>
        </w:rPr>
        <w:t>SLaK</w:t>
      </w:r>
      <w:r>
        <w:rPr>
          <w:rFonts w:hint="eastAsia"/>
        </w:rPr>
        <w:t>模型</w:t>
      </w:r>
      <w:r>
        <w:fldChar w:fldCharType="begin"/>
      </w:r>
      <w:r>
        <w:instrText xml:space="preserve"> ADDIN ZOTERO_ITEM CSL_CITATION {"citationID":"dKY6KlP1","properties":{"formattedCitation":"[5]","plainCitation":"[5]","noteIndex":0},"citationItems":[{"id":253,"uris":["http://zotero.org/users/11037936/items/SI65EYCW"],"itemData":{"id":253,"type":"article","abstract":"Transformers have quickly shined in the computer vision world since the emergence of Vision Transformers (ViTs). The dominant role of convolutional neural networks (CNNs) seems to be challenged by increasingly effective transformer-based models. Very recently, a couple of advanced convolutional models strike back with large kernels motivated by the local-window attention mechanism, showing appealing performance and efficiency. While one of them, i.e. RepLKNet, impressively manages to scale the kernel size to 31x31 with improved performance, the performance starts to saturate as the kernel size continues growing, compared to the scaling trend of advanced ViTs such as Swin Transformer. In this paper, we explore the possibility of training extreme convolutions larger than 31x31 and test whether the performance gap can be eliminated by strategically enlarging convolutions. This study ends up with a recipe for applying extremely large kernels from the perspective of sparsity, which can smoothly scale up kernels to 61x61 with better performance. Built on this recipe, we propose Sparse Large Kernel Network (SLaK), a pure CNN architecture equipped with sparse factorized 51x51 kernels that can perform on par with or better than state-of-the-art hierarchical Transformers and modern ConvNet architectures like ConvNeXt and RepLKNet, on ImageNet classification as well as a wide range of downstream tasks including semantic segmentation on ADE20K, object detection on PASCAL VOC 2007, and object detection/segmentation on MS COCO.","DOI":"10.48550/arXiv.2207.03620","note":"arXiv:2207.03620 [cs]","number":"arXiv:2207.03620","publisher":"arXiv","source":"arXiv.org","title":"More ConvNets in the 2020s: Scaling up Kernels Beyond 51x51 using Sparsity","title-short":"More ConvNets in the 2020s","URL":"http://arxiv.org/abs/2207.03620","author":[{"family":"Liu","given":"Shiwei"},{"family":"Chen","given":"Tianlong"},{"family":"Chen","given":"Xiaohan"},{"family":"Chen","given":"Xuxi"},{"family":"Xiao","given":"Qiao"},{"family":"Wu","given":"Boqian"},{"family":"Kärkkäinen","given":"Tommi"},{"family":"Pechenizkiy","given":"Mykola"},{"family":"Mocanu","given":"Decebal"},{"family":"Wang","given":"Zhangyang"}],"accessed":{"date-parts":[["2023",6,4]]},"issued":{"date-parts":[["2023",3,3]]},"citation-key":"liuMoreConvNets2020s2023"}}],"schema":"https://github.com/citation-style-language/schema/raw/master/csl-citation.json"} </w:instrText>
      </w:r>
      <w:r>
        <w:fldChar w:fldCharType="separate"/>
      </w:r>
      <w:r w:rsidRPr="004508DF">
        <w:rPr>
          <w:rFonts w:ascii="等线" w:eastAsia="等线" w:hAnsi="等线"/>
        </w:rPr>
        <w:t>[5]</w:t>
      </w:r>
      <w:r>
        <w:fldChar w:fldCharType="end"/>
      </w:r>
      <w:r>
        <w:rPr>
          <w:rFonts w:hint="eastAsia"/>
        </w:rPr>
        <w:t>甚至把卷积核提到了</w:t>
      </w:r>
      <w:r>
        <w:rPr>
          <w:rFonts w:hint="eastAsia"/>
        </w:rPr>
        <w:t>6</w:t>
      </w:r>
      <w:r>
        <w:t>1x61</w:t>
      </w:r>
      <w:r>
        <w:rPr>
          <w:rFonts w:hint="eastAsia"/>
        </w:rPr>
        <w:t>的大小，这些最近的工作都证明了大卷积核的可行性。</w:t>
      </w:r>
    </w:p>
    <w:p w14:paraId="18DA7241" w14:textId="77777777" w:rsidR="00AB6671" w:rsidRDefault="00AB6671" w:rsidP="00AB6671"/>
    <w:p w14:paraId="0F5DF10C" w14:textId="77777777" w:rsidR="00AB6671" w:rsidRPr="00A14FCD" w:rsidRDefault="00AB6671" w:rsidP="00AB6671">
      <w:r>
        <w:rPr>
          <w:rFonts w:hint="eastAsia"/>
        </w:rPr>
        <w:t>过去，我们使用小卷积核最重要的一个原因</w:t>
      </w:r>
      <w:proofErr w:type="gramStart"/>
      <w:r>
        <w:rPr>
          <w:rFonts w:hint="eastAsia"/>
        </w:rPr>
        <w:t>是算力限制</w:t>
      </w:r>
      <w:proofErr w:type="gramEnd"/>
      <w:r>
        <w:rPr>
          <w:rFonts w:hint="eastAsia"/>
        </w:rPr>
        <w:t>。随着卷积核的尺寸增长，计算复杂度将以平方级别地上升，所以我们才更多使用小卷积核。然而，小卷积核的一大缺点是感受野小，这也是一些目标检测任务中小卷积</w:t>
      </w:r>
      <w:proofErr w:type="gramStart"/>
      <w:r>
        <w:rPr>
          <w:rFonts w:hint="eastAsia"/>
        </w:rPr>
        <w:t>核难以</w:t>
      </w:r>
      <w:proofErr w:type="gramEnd"/>
      <w:r>
        <w:rPr>
          <w:rFonts w:hint="eastAsia"/>
        </w:rPr>
        <w:t>检测到大物体的原因。而如今我们</w:t>
      </w:r>
      <w:proofErr w:type="gramStart"/>
      <w:r>
        <w:rPr>
          <w:rFonts w:hint="eastAsia"/>
        </w:rPr>
        <w:t>在算力飞速</w:t>
      </w:r>
      <w:proofErr w:type="gramEnd"/>
      <w:r>
        <w:rPr>
          <w:rFonts w:hint="eastAsia"/>
        </w:rPr>
        <w:t>发展的时代，是否可以像</w:t>
      </w:r>
      <w:r>
        <w:rPr>
          <w:rFonts w:hint="eastAsia"/>
        </w:rPr>
        <w:t>GPT</w:t>
      </w:r>
      <w:r>
        <w:rPr>
          <w:rFonts w:hint="eastAsia"/>
        </w:rPr>
        <w:t>一样力大砖飞呢？答案是可以。在下一节中，我们将介绍</w:t>
      </w:r>
      <w:proofErr w:type="spellStart"/>
      <w:r>
        <w:rPr>
          <w:rFonts w:hint="eastAsia"/>
        </w:rPr>
        <w:t>RepLKNet</w:t>
      </w:r>
      <w:proofErr w:type="spellEnd"/>
      <w:r>
        <w:rPr>
          <w:rFonts w:hint="eastAsia"/>
        </w:rPr>
        <w:t>这样的大卷积核卷积神经网络如何降低计算复杂度。</w:t>
      </w:r>
    </w:p>
    <w:p w14:paraId="21F50D23" w14:textId="77777777" w:rsidR="00AB6671" w:rsidRDefault="00AB6671" w:rsidP="00AB6671">
      <w:pPr>
        <w:pStyle w:val="2"/>
      </w:pPr>
      <w:r>
        <w:rPr>
          <w:rFonts w:hint="eastAsia"/>
        </w:rPr>
        <w:lastRenderedPageBreak/>
        <w:t>降低计算复杂度的再努力</w:t>
      </w:r>
    </w:p>
    <w:p w14:paraId="5105BEE5" w14:textId="77777777" w:rsidR="00AB6671" w:rsidRDefault="00AB6671" w:rsidP="00AB6671">
      <w:r>
        <w:rPr>
          <w:rFonts w:hint="eastAsia"/>
        </w:rPr>
        <w:t>为了降低大卷积核的计算复杂度，可以使用深度卷积技术。</w:t>
      </w:r>
    </w:p>
    <w:p w14:paraId="64794675" w14:textId="77777777" w:rsidR="00AB6671" w:rsidRDefault="00AB6671" w:rsidP="00AB6671">
      <w:r>
        <w:rPr>
          <w:rFonts w:hint="eastAsia"/>
        </w:rPr>
        <w:t>一般而言，大核卷积的计算量很大，计算复杂度将随卷积核尺寸的增长成</w:t>
      </w:r>
      <w:proofErr w:type="gramStart"/>
      <w:r>
        <w:rPr>
          <w:rFonts w:hint="eastAsia"/>
        </w:rPr>
        <w:t>平方级</w:t>
      </w:r>
      <w:proofErr w:type="gramEnd"/>
      <w:r>
        <w:rPr>
          <w:rFonts w:hint="eastAsia"/>
        </w:rPr>
        <w:t>地上升。不过，深度卷积则可以大大优化这个问题。</w:t>
      </w:r>
    </w:p>
    <w:p w14:paraId="1B90EC98" w14:textId="77777777" w:rsidR="00AB6671" w:rsidRDefault="00AB6671" w:rsidP="00AB6671">
      <w:r>
        <w:rPr>
          <w:rFonts w:hint="eastAsia"/>
        </w:rPr>
        <w:t>我们称之前介绍的卷积操作为</w:t>
      </w:r>
      <w:r>
        <w:rPr>
          <w:rFonts w:hint="eastAsia"/>
        </w:rPr>
        <w:t>D</w:t>
      </w:r>
      <w:r>
        <w:t>ense</w:t>
      </w:r>
      <w:r>
        <w:rPr>
          <w:rFonts w:hint="eastAsia"/>
        </w:rPr>
        <w:t>卷积。对于</w:t>
      </w:r>
      <w:r>
        <w:rPr>
          <w:rFonts w:hint="eastAsia"/>
        </w:rPr>
        <w:t>(</w:t>
      </w:r>
      <w:proofErr w:type="spellStart"/>
      <w:r>
        <w:t>in_channel</w:t>
      </w:r>
      <w:proofErr w:type="spellEnd"/>
      <w:r>
        <w:t>, height, width)</w:t>
      </w:r>
      <w:r>
        <w:rPr>
          <w:rFonts w:hint="eastAsia"/>
        </w:rPr>
        <w:t>形状的输入，设置</w:t>
      </w:r>
      <w:proofErr w:type="spellStart"/>
      <w:r>
        <w:rPr>
          <w:rFonts w:hint="eastAsia"/>
        </w:rPr>
        <w:t>o</w:t>
      </w:r>
      <w:r>
        <w:t>ut_channel</w:t>
      </w:r>
      <w:proofErr w:type="spellEnd"/>
      <w:proofErr w:type="gramStart"/>
      <w:r>
        <w:rPr>
          <w:rFonts w:hint="eastAsia"/>
        </w:rPr>
        <w:t>个</w:t>
      </w:r>
      <w:proofErr w:type="gramEnd"/>
      <w:r>
        <w:rPr>
          <w:rFonts w:hint="eastAsia"/>
        </w:rPr>
        <w:t>(</w:t>
      </w:r>
      <w:proofErr w:type="spellStart"/>
      <w:r>
        <w:t>in_channel</w:t>
      </w:r>
      <w:proofErr w:type="spellEnd"/>
      <w:r>
        <w:t xml:space="preserve">, </w:t>
      </w:r>
      <w:proofErr w:type="spellStart"/>
      <w:r>
        <w:t>kernel_size</w:t>
      </w:r>
      <w:proofErr w:type="spellEnd"/>
      <w:r>
        <w:t xml:space="preserve">, </w:t>
      </w:r>
      <w:proofErr w:type="spellStart"/>
      <w:r>
        <w:t>kernel_size</w:t>
      </w:r>
      <w:proofErr w:type="spellEnd"/>
      <w:r>
        <w:t>)</w:t>
      </w:r>
      <w:r>
        <w:rPr>
          <w:rFonts w:hint="eastAsia"/>
        </w:rPr>
        <w:t>形状的卷积核，</w:t>
      </w:r>
      <w:r>
        <w:rPr>
          <w:rFonts w:hint="eastAsia"/>
        </w:rPr>
        <w:t>Dense</w:t>
      </w:r>
      <w:r>
        <w:rPr>
          <w:rFonts w:hint="eastAsia"/>
        </w:rPr>
        <w:t>卷积将每个卷积核应用于输入进行计算，将得到形状为</w:t>
      </w:r>
      <w:r>
        <w:rPr>
          <w:rFonts w:hint="eastAsia"/>
        </w:rPr>
        <w:t>(</w:t>
      </w:r>
      <w:proofErr w:type="spellStart"/>
      <w:r>
        <w:t>out_channel</w:t>
      </w:r>
      <w:proofErr w:type="spellEnd"/>
      <w:r>
        <w:t xml:space="preserve">, </w:t>
      </w:r>
      <w:proofErr w:type="spellStart"/>
      <w:r>
        <w:t>out_height</w:t>
      </w:r>
      <w:proofErr w:type="spellEnd"/>
      <w:r>
        <w:t xml:space="preserve">, </w:t>
      </w:r>
      <w:proofErr w:type="spellStart"/>
      <w:r>
        <w:t>out_width</w:t>
      </w:r>
      <w:proofErr w:type="spellEnd"/>
      <w:r>
        <w:t>)</w:t>
      </w:r>
      <w:r>
        <w:rPr>
          <w:rFonts w:hint="eastAsia"/>
        </w:rPr>
        <w:t>的特征图。</w:t>
      </w:r>
    </w:p>
    <w:p w14:paraId="21D140E3" w14:textId="77777777" w:rsidR="00AB6671" w:rsidRDefault="00AB6671" w:rsidP="00AB6671">
      <w:r>
        <w:rPr>
          <w:rFonts w:hint="eastAsia"/>
        </w:rPr>
        <w:t>而深度卷积（</w:t>
      </w:r>
      <w:r>
        <w:rPr>
          <w:rFonts w:hint="eastAsia"/>
        </w:rPr>
        <w:t>d</w:t>
      </w:r>
      <w:r>
        <w:t>epth-wise convolution</w:t>
      </w:r>
      <w:r>
        <w:rPr>
          <w:rFonts w:hint="eastAsia"/>
        </w:rPr>
        <w:t>）的做法是，按每个通道进行卷积。对于</w:t>
      </w:r>
      <w:r>
        <w:rPr>
          <w:rFonts w:hint="eastAsia"/>
        </w:rPr>
        <w:t>(</w:t>
      </w:r>
      <w:proofErr w:type="spellStart"/>
      <w:r>
        <w:t>in_channel</w:t>
      </w:r>
      <w:proofErr w:type="spellEnd"/>
      <w:r>
        <w:t>, height, width)</w:t>
      </w:r>
      <w:r>
        <w:rPr>
          <w:rFonts w:hint="eastAsia"/>
        </w:rPr>
        <w:t>的输出，</w:t>
      </w:r>
      <w:proofErr w:type="gramStart"/>
      <w:r>
        <w:rPr>
          <w:rFonts w:hint="eastAsia"/>
        </w:rPr>
        <w:t>卷积核就一定</w:t>
      </w:r>
      <w:proofErr w:type="gramEnd"/>
      <w:r>
        <w:rPr>
          <w:rFonts w:hint="eastAsia"/>
        </w:rPr>
        <w:t>是</w:t>
      </w:r>
      <w:r>
        <w:rPr>
          <w:rFonts w:hint="eastAsia"/>
        </w:rPr>
        <w:t>(</w:t>
      </w:r>
      <w:proofErr w:type="spellStart"/>
      <w:r>
        <w:t>in_channel</w:t>
      </w:r>
      <w:proofErr w:type="spellEnd"/>
      <w:r>
        <w:t xml:space="preserve">, </w:t>
      </w:r>
      <w:proofErr w:type="spellStart"/>
      <w:r>
        <w:t>kernel_size</w:t>
      </w:r>
      <w:proofErr w:type="spellEnd"/>
      <w:r>
        <w:t xml:space="preserve">, </w:t>
      </w:r>
      <w:proofErr w:type="spellStart"/>
      <w:r>
        <w:t>kernel_size</w:t>
      </w:r>
      <w:proofErr w:type="spellEnd"/>
      <w:r>
        <w:t>)</w:t>
      </w:r>
      <w:r>
        <w:rPr>
          <w:rFonts w:hint="eastAsia"/>
        </w:rPr>
        <w:t>的形状。然后，逐个通道地进行卷积。因为深度卷积的特点，</w:t>
      </w:r>
      <w:proofErr w:type="spellStart"/>
      <w:r>
        <w:t>in_channel</w:t>
      </w:r>
      <w:proofErr w:type="spellEnd"/>
      <w:r>
        <w:rPr>
          <w:rFonts w:hint="eastAsia"/>
        </w:rPr>
        <w:t>和</w:t>
      </w:r>
      <w:proofErr w:type="spellStart"/>
      <w:r>
        <w:rPr>
          <w:rFonts w:hint="eastAsia"/>
        </w:rPr>
        <w:t>o</w:t>
      </w:r>
      <w:r>
        <w:t>ut_channel</w:t>
      </w:r>
      <w:proofErr w:type="spellEnd"/>
      <w:r>
        <w:rPr>
          <w:rFonts w:hint="eastAsia"/>
        </w:rPr>
        <w:t>相等，所以最后得到的特征图形状将是</w:t>
      </w:r>
      <w:r>
        <w:rPr>
          <w:rFonts w:hint="eastAsia"/>
        </w:rPr>
        <w:t>(</w:t>
      </w:r>
      <w:proofErr w:type="spellStart"/>
      <w:r>
        <w:t>in_channel</w:t>
      </w:r>
      <w:proofErr w:type="spellEnd"/>
      <w:r>
        <w:t xml:space="preserve">, </w:t>
      </w:r>
      <w:proofErr w:type="spellStart"/>
      <w:r>
        <w:t>out_height</w:t>
      </w:r>
      <w:proofErr w:type="spellEnd"/>
      <w:r>
        <w:t xml:space="preserve">, </w:t>
      </w:r>
      <w:proofErr w:type="spellStart"/>
      <w:r>
        <w:t>out_width</w:t>
      </w:r>
      <w:proofErr w:type="spellEnd"/>
      <w:r>
        <w:t>)</w:t>
      </w:r>
      <w:r>
        <w:rPr>
          <w:rFonts w:hint="eastAsia"/>
        </w:rPr>
        <w:t>。</w:t>
      </w:r>
    </w:p>
    <w:p w14:paraId="73B30ABF" w14:textId="77777777" w:rsidR="00AB6671" w:rsidRDefault="00AB6671" w:rsidP="00AB6671">
      <w:r>
        <w:rPr>
          <w:rFonts w:hint="eastAsia"/>
        </w:rPr>
        <w:t>经过一些推理可以得知，深度卷积在参数量上和计算量上仅为</w:t>
      </w:r>
      <w:r>
        <w:rPr>
          <w:rFonts w:hint="eastAsia"/>
        </w:rPr>
        <w:t>Dense</w:t>
      </w:r>
      <w:r>
        <w:rPr>
          <w:rFonts w:hint="eastAsia"/>
        </w:rPr>
        <w:t>卷积的</w:t>
      </w:r>
      <m:oMath>
        <m:f>
          <m:fPr>
            <m:ctrlPr>
              <w:rPr>
                <w:rFonts w:ascii="Cambria Math" w:hAnsi="Cambria Math"/>
              </w:rPr>
            </m:ctrlPr>
          </m:fPr>
          <m:num>
            <m:r>
              <w:rPr>
                <w:rFonts w:ascii="Cambria Math" w:hAnsi="Cambria Math"/>
              </w:rPr>
              <m:t>1</m:t>
            </m:r>
            <m:ctrlPr>
              <w:rPr>
                <w:rFonts w:ascii="Cambria Math" w:hAnsi="Cambria Math"/>
                <w:i/>
              </w:rPr>
            </m:ctrlPr>
          </m:num>
          <m:den>
            <m:r>
              <m:rPr>
                <m:nor/>
              </m:rPr>
              <w:rPr>
                <w:rFonts w:ascii="Cambria Math" w:hAnsi="Cambria Math"/>
              </w:rPr>
              <m:t>in</m:t>
            </m:r>
            <m:r>
              <m:rPr>
                <m:lit/>
                <m:nor/>
              </m:rPr>
              <w:rPr>
                <w:rFonts w:ascii="Cambria Math" w:hAnsi="Cambria Math"/>
              </w:rPr>
              <m:t>_</m:t>
            </m:r>
            <m:r>
              <m:rPr>
                <m:nor/>
              </m:rPr>
              <w:rPr>
                <w:rFonts w:ascii="Cambria Math" w:hAnsi="Cambria Math"/>
              </w:rPr>
              <m:t>channel</m:t>
            </m:r>
            <m:ctrlPr>
              <w:rPr>
                <w:rFonts w:ascii="Cambria Math" w:hAnsi="Cambria Math"/>
                <w:i/>
              </w:rPr>
            </m:ctrlPr>
          </m:den>
        </m:f>
      </m:oMath>
      <w:r>
        <w:rPr>
          <w:rFonts w:hint="eastAsia"/>
        </w:rPr>
        <w:t>，这就是为什么在大核网络上深度卷积比</w:t>
      </w:r>
      <w:r>
        <w:rPr>
          <w:rFonts w:hint="eastAsia"/>
        </w:rPr>
        <w:t>Dense</w:t>
      </w:r>
      <w:r>
        <w:rPr>
          <w:rFonts w:hint="eastAsia"/>
        </w:rPr>
        <w:t>卷积更好。</w:t>
      </w:r>
    </w:p>
    <w:p w14:paraId="36B029C3" w14:textId="77777777" w:rsidR="00AB6671" w:rsidRDefault="00AB6671" w:rsidP="00AB6671">
      <w:pPr>
        <w:pStyle w:val="2"/>
      </w:pPr>
      <w:r>
        <w:rPr>
          <w:rFonts w:hint="eastAsia"/>
        </w:rPr>
        <w:t>小结</w:t>
      </w:r>
    </w:p>
    <w:p w14:paraId="1F3EF8BB" w14:textId="77777777" w:rsidR="00AB6671" w:rsidRPr="00131C46" w:rsidRDefault="00AB6671" w:rsidP="00AB6671">
      <w:r>
        <w:rPr>
          <w:rFonts w:hint="eastAsia"/>
        </w:rPr>
        <w:t>在本章中，我们介绍了自</w:t>
      </w:r>
      <w:r>
        <w:rPr>
          <w:rFonts w:hint="eastAsia"/>
        </w:rPr>
        <w:t>2</w:t>
      </w:r>
      <w:r>
        <w:t>012</w:t>
      </w:r>
      <w:r>
        <w:rPr>
          <w:rFonts w:hint="eastAsia"/>
        </w:rPr>
        <w:t>年</w:t>
      </w:r>
      <w:proofErr w:type="spellStart"/>
      <w:r>
        <w:rPr>
          <w:rFonts w:hint="eastAsia"/>
        </w:rPr>
        <w:t>AlexNet</w:t>
      </w:r>
      <w:proofErr w:type="spellEnd"/>
      <w:r>
        <w:rPr>
          <w:rFonts w:hint="eastAsia"/>
        </w:rPr>
        <w:t>以来的几种重要的卷积网络结构，并对各个网络引入的相关技术进行了说明。我们还讨论了卷积核大小的设置，提出</w:t>
      </w:r>
      <w:proofErr w:type="gramStart"/>
      <w:r>
        <w:rPr>
          <w:rFonts w:hint="eastAsia"/>
        </w:rPr>
        <w:t>卷积核并不一定</w:t>
      </w:r>
      <w:proofErr w:type="gramEnd"/>
      <w:r>
        <w:rPr>
          <w:rFonts w:hint="eastAsia"/>
        </w:rPr>
        <w:t>要小，大核卷积同样可以有很好的性能，并且介绍了降低大核卷积计算复杂度的深度卷积算法。</w:t>
      </w:r>
    </w:p>
    <w:p w14:paraId="4DD8DE12" w14:textId="77777777" w:rsidR="00AB6671" w:rsidRDefault="00AB6671" w:rsidP="00AB6671">
      <w:pPr>
        <w:pStyle w:val="2"/>
      </w:pPr>
      <w:r>
        <w:rPr>
          <w:rFonts w:hint="eastAsia"/>
        </w:rPr>
        <w:t>参考文献</w:t>
      </w:r>
    </w:p>
    <w:p w14:paraId="13CC44F7" w14:textId="77777777" w:rsidR="00AB6671" w:rsidRPr="00401C5F" w:rsidRDefault="00AB6671" w:rsidP="00AB6671">
      <w:pPr>
        <w:pStyle w:val="af3"/>
        <w:rPr>
          <w:rFonts w:ascii="等线" w:eastAsia="等线" w:hAnsi="等线" w:cs="Times New Roman"/>
          <w:kern w:val="0"/>
          <w:szCs w:val="24"/>
        </w:rPr>
      </w:pPr>
      <w:r>
        <w:fldChar w:fldCharType="begin"/>
      </w:r>
      <w:r>
        <w:instrText xml:space="preserve"> ADDIN ZOTERO_BIBL {"uncited":[["http://zotero.org/users/11037936/items/TYPTCIBX"],["http://zotero.org/users/11037936/items/55S24Z75"],["http://zotero.org/users/11037936/items/A7ELRQZA"],["http://zotero.org/users/11037936/items/XGDLSVPF"],["http://zotero.org/users/11037936/items/6NC34KSB"],["http://zotero.org/users/11037936/items/GQR69ADF"]],"omitted":[],"custom":[]} CSL_BIBLIOGRAPHY </w:instrText>
      </w:r>
      <w:r>
        <w:fldChar w:fldCharType="separate"/>
      </w:r>
      <w:r w:rsidRPr="00401C5F">
        <w:rPr>
          <w:rFonts w:ascii="等线" w:eastAsia="等线" w:hAnsi="等线" w:cs="Times New Roman"/>
          <w:kern w:val="0"/>
          <w:szCs w:val="24"/>
        </w:rPr>
        <w:t>[1]</w:t>
      </w:r>
      <w:r w:rsidRPr="00401C5F">
        <w:rPr>
          <w:rFonts w:ascii="等线" w:eastAsia="等线" w:hAnsi="等线" w:cs="Times New Roman"/>
          <w:kern w:val="0"/>
          <w:szCs w:val="24"/>
        </w:rPr>
        <w:tab/>
        <w:t xml:space="preserve">A. </w:t>
      </w:r>
      <w:proofErr w:type="spellStart"/>
      <w:r w:rsidRPr="00401C5F">
        <w:rPr>
          <w:rFonts w:ascii="等线" w:eastAsia="等线" w:hAnsi="等线" w:cs="Times New Roman"/>
          <w:kern w:val="0"/>
          <w:szCs w:val="24"/>
        </w:rPr>
        <w:t>Krizhevsky</w:t>
      </w:r>
      <w:proofErr w:type="spellEnd"/>
      <w:r w:rsidRPr="00401C5F">
        <w:rPr>
          <w:rFonts w:ascii="等线" w:eastAsia="等线" w:hAnsi="等线" w:cs="Times New Roman"/>
          <w:kern w:val="0"/>
          <w:szCs w:val="24"/>
        </w:rPr>
        <w:t xml:space="preserve">, I. </w:t>
      </w:r>
      <w:proofErr w:type="spellStart"/>
      <w:r w:rsidRPr="00401C5F">
        <w:rPr>
          <w:rFonts w:ascii="等线" w:eastAsia="等线" w:hAnsi="等线" w:cs="Times New Roman"/>
          <w:kern w:val="0"/>
          <w:szCs w:val="24"/>
        </w:rPr>
        <w:t>Sutskever</w:t>
      </w:r>
      <w:proofErr w:type="spellEnd"/>
      <w:r w:rsidRPr="00401C5F">
        <w:rPr>
          <w:rFonts w:ascii="等线" w:eastAsia="等线" w:hAnsi="等线" w:cs="Times New Roman"/>
          <w:kern w:val="0"/>
          <w:szCs w:val="24"/>
        </w:rPr>
        <w:t xml:space="preserve">和G. E. Hinton, 《ImageNet classification with deep convolutional neural networks》, </w:t>
      </w:r>
      <w:proofErr w:type="spellStart"/>
      <w:r w:rsidRPr="00401C5F">
        <w:rPr>
          <w:rFonts w:ascii="等线" w:eastAsia="等线" w:hAnsi="等线" w:cs="Times New Roman"/>
          <w:i/>
          <w:iCs/>
          <w:kern w:val="0"/>
          <w:szCs w:val="24"/>
        </w:rPr>
        <w:t>Commun</w:t>
      </w:r>
      <w:proofErr w:type="spellEnd"/>
      <w:r w:rsidRPr="00401C5F">
        <w:rPr>
          <w:rFonts w:ascii="等线" w:eastAsia="等线" w:hAnsi="等线" w:cs="Times New Roman"/>
          <w:i/>
          <w:iCs/>
          <w:kern w:val="0"/>
          <w:szCs w:val="24"/>
        </w:rPr>
        <w:t>. ACM</w:t>
      </w:r>
      <w:r w:rsidRPr="00401C5F">
        <w:rPr>
          <w:rFonts w:ascii="等线" w:eastAsia="等线" w:hAnsi="等线" w:cs="Times New Roman"/>
          <w:kern w:val="0"/>
          <w:szCs w:val="24"/>
        </w:rPr>
        <w:t xml:space="preserve">, 卷 60, 期 6, 页 84–90, 5月 2017, </w:t>
      </w:r>
      <w:proofErr w:type="spellStart"/>
      <w:r w:rsidRPr="00401C5F">
        <w:rPr>
          <w:rFonts w:ascii="等线" w:eastAsia="等线" w:hAnsi="等线" w:cs="Times New Roman"/>
          <w:kern w:val="0"/>
          <w:szCs w:val="24"/>
        </w:rPr>
        <w:t>doi</w:t>
      </w:r>
      <w:proofErr w:type="spellEnd"/>
      <w:r w:rsidRPr="00401C5F">
        <w:rPr>
          <w:rFonts w:ascii="等线" w:eastAsia="等线" w:hAnsi="等线" w:cs="Times New Roman"/>
          <w:kern w:val="0"/>
          <w:szCs w:val="24"/>
        </w:rPr>
        <w:t>: 10.1145/3065386.</w:t>
      </w:r>
    </w:p>
    <w:p w14:paraId="1E7E64D7"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t>[2]</w:t>
      </w:r>
      <w:r w:rsidRPr="00401C5F">
        <w:rPr>
          <w:rFonts w:ascii="等线" w:eastAsia="等线" w:hAnsi="等线" w:cs="Times New Roman"/>
          <w:kern w:val="0"/>
          <w:szCs w:val="24"/>
        </w:rPr>
        <w:tab/>
        <w:t xml:space="preserve">C. Szegedy等, 《Going Deeper with Convolutions》. </w:t>
      </w:r>
      <w:proofErr w:type="spellStart"/>
      <w:r w:rsidRPr="00401C5F">
        <w:rPr>
          <w:rFonts w:ascii="等线" w:eastAsia="等线" w:hAnsi="等线" w:cs="Times New Roman"/>
          <w:kern w:val="0"/>
          <w:szCs w:val="24"/>
        </w:rPr>
        <w:t>arXiv</w:t>
      </w:r>
      <w:proofErr w:type="spellEnd"/>
      <w:r w:rsidRPr="00401C5F">
        <w:rPr>
          <w:rFonts w:ascii="等线" w:eastAsia="等线" w:hAnsi="等线" w:cs="Times New Roman"/>
          <w:kern w:val="0"/>
          <w:szCs w:val="24"/>
        </w:rPr>
        <w:t>, 2014年9月16日. 见于: 2023年5月15日. [在线]. 载于: http://arxiv.org/abs/1409.4842</w:t>
      </w:r>
    </w:p>
    <w:p w14:paraId="71EF4CEA"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t>[3]</w:t>
      </w:r>
      <w:r w:rsidRPr="00401C5F">
        <w:rPr>
          <w:rFonts w:ascii="等线" w:eastAsia="等线" w:hAnsi="等线" w:cs="Times New Roman"/>
          <w:kern w:val="0"/>
          <w:szCs w:val="24"/>
        </w:rPr>
        <w:tab/>
        <w:t xml:space="preserve">K. He, X. Zhang, S. Ren和J. Sun, 《Deep Residual Learning for Image Recognition》. </w:t>
      </w:r>
      <w:proofErr w:type="spellStart"/>
      <w:r w:rsidRPr="00401C5F">
        <w:rPr>
          <w:rFonts w:ascii="等线" w:eastAsia="等线" w:hAnsi="等线" w:cs="Times New Roman"/>
          <w:kern w:val="0"/>
          <w:szCs w:val="24"/>
        </w:rPr>
        <w:t>arXiv</w:t>
      </w:r>
      <w:proofErr w:type="spellEnd"/>
      <w:r w:rsidRPr="00401C5F">
        <w:rPr>
          <w:rFonts w:ascii="等线" w:eastAsia="等线" w:hAnsi="等线" w:cs="Times New Roman"/>
          <w:kern w:val="0"/>
          <w:szCs w:val="24"/>
        </w:rPr>
        <w:t xml:space="preserve">, 2015年12月10日. </w:t>
      </w:r>
      <w:proofErr w:type="spellStart"/>
      <w:r w:rsidRPr="00401C5F">
        <w:rPr>
          <w:rFonts w:ascii="等线" w:eastAsia="等线" w:hAnsi="等线" w:cs="Times New Roman"/>
          <w:kern w:val="0"/>
          <w:szCs w:val="24"/>
        </w:rPr>
        <w:t>doi</w:t>
      </w:r>
      <w:proofErr w:type="spellEnd"/>
      <w:r w:rsidRPr="00401C5F">
        <w:rPr>
          <w:rFonts w:ascii="等线" w:eastAsia="等线" w:hAnsi="等线" w:cs="Times New Roman"/>
          <w:kern w:val="0"/>
          <w:szCs w:val="24"/>
        </w:rPr>
        <w:t>: 10.48550/arXiv.1512.03385.</w:t>
      </w:r>
    </w:p>
    <w:p w14:paraId="0466B1C9"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lastRenderedPageBreak/>
        <w:t>[4]</w:t>
      </w:r>
      <w:r w:rsidRPr="00401C5F">
        <w:rPr>
          <w:rFonts w:ascii="等线" w:eastAsia="等线" w:hAnsi="等线" w:cs="Times New Roman"/>
          <w:kern w:val="0"/>
          <w:szCs w:val="24"/>
        </w:rPr>
        <w:tab/>
        <w:t xml:space="preserve">X. Ding, X. Zhang, J. Han和G. Ding, 《Scaling up your kernels to 31x31: Revisiting large kernel design in </w:t>
      </w:r>
      <w:proofErr w:type="spellStart"/>
      <w:r w:rsidRPr="00401C5F">
        <w:rPr>
          <w:rFonts w:ascii="等线" w:eastAsia="等线" w:hAnsi="等线" w:cs="Times New Roman"/>
          <w:kern w:val="0"/>
          <w:szCs w:val="24"/>
        </w:rPr>
        <w:t>cnns</w:t>
      </w:r>
      <w:proofErr w:type="spellEnd"/>
      <w:r w:rsidRPr="00401C5F">
        <w:rPr>
          <w:rFonts w:ascii="等线" w:eastAsia="等线" w:hAnsi="等线" w:cs="Times New Roman"/>
          <w:kern w:val="0"/>
          <w:szCs w:val="24"/>
        </w:rPr>
        <w:t xml:space="preserve">》, 收入 </w:t>
      </w:r>
      <w:r w:rsidRPr="00401C5F">
        <w:rPr>
          <w:rFonts w:ascii="等线" w:eastAsia="等线" w:hAnsi="等线" w:cs="Times New Roman"/>
          <w:i/>
          <w:iCs/>
          <w:kern w:val="0"/>
          <w:szCs w:val="24"/>
        </w:rPr>
        <w:t>Proceedings of the IEEE/CVF Conference on Computer Vision and Pattern Recognition</w:t>
      </w:r>
      <w:r w:rsidRPr="00401C5F">
        <w:rPr>
          <w:rFonts w:ascii="等线" w:eastAsia="等线" w:hAnsi="等线" w:cs="Times New Roman"/>
          <w:kern w:val="0"/>
          <w:szCs w:val="24"/>
        </w:rPr>
        <w:t>, 2022, 页 11963–11975.</w:t>
      </w:r>
    </w:p>
    <w:p w14:paraId="72BF1A66"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t>[5]</w:t>
      </w:r>
      <w:r w:rsidRPr="00401C5F">
        <w:rPr>
          <w:rFonts w:ascii="等线" w:eastAsia="等线" w:hAnsi="等线" w:cs="Times New Roman"/>
          <w:kern w:val="0"/>
          <w:szCs w:val="24"/>
        </w:rPr>
        <w:tab/>
        <w:t xml:space="preserve">S. Liu等, 《More </w:t>
      </w:r>
      <w:proofErr w:type="spellStart"/>
      <w:r w:rsidRPr="00401C5F">
        <w:rPr>
          <w:rFonts w:ascii="等线" w:eastAsia="等线" w:hAnsi="等线" w:cs="Times New Roman"/>
          <w:kern w:val="0"/>
          <w:szCs w:val="24"/>
        </w:rPr>
        <w:t>ConvNets</w:t>
      </w:r>
      <w:proofErr w:type="spellEnd"/>
      <w:r w:rsidRPr="00401C5F">
        <w:rPr>
          <w:rFonts w:ascii="等线" w:eastAsia="等线" w:hAnsi="等线" w:cs="Times New Roman"/>
          <w:kern w:val="0"/>
          <w:szCs w:val="24"/>
        </w:rPr>
        <w:t xml:space="preserve"> in the 2020s: Scaling up Kernels Beyond 51x51 using Sparsity》. </w:t>
      </w:r>
      <w:proofErr w:type="spellStart"/>
      <w:r w:rsidRPr="00401C5F">
        <w:rPr>
          <w:rFonts w:ascii="等线" w:eastAsia="等线" w:hAnsi="等线" w:cs="Times New Roman"/>
          <w:kern w:val="0"/>
          <w:szCs w:val="24"/>
        </w:rPr>
        <w:t>arXiv</w:t>
      </w:r>
      <w:proofErr w:type="spellEnd"/>
      <w:r w:rsidRPr="00401C5F">
        <w:rPr>
          <w:rFonts w:ascii="等线" w:eastAsia="等线" w:hAnsi="等线" w:cs="Times New Roman"/>
          <w:kern w:val="0"/>
          <w:szCs w:val="24"/>
        </w:rPr>
        <w:t xml:space="preserve">, 2023年3月3日. </w:t>
      </w:r>
      <w:proofErr w:type="spellStart"/>
      <w:r w:rsidRPr="00401C5F">
        <w:rPr>
          <w:rFonts w:ascii="等线" w:eastAsia="等线" w:hAnsi="等线" w:cs="Times New Roman"/>
          <w:kern w:val="0"/>
          <w:szCs w:val="24"/>
        </w:rPr>
        <w:t>doi</w:t>
      </w:r>
      <w:proofErr w:type="spellEnd"/>
      <w:r w:rsidRPr="00401C5F">
        <w:rPr>
          <w:rFonts w:ascii="等线" w:eastAsia="等线" w:hAnsi="等线" w:cs="Times New Roman"/>
          <w:kern w:val="0"/>
          <w:szCs w:val="24"/>
        </w:rPr>
        <w:t>: 10.48550/arXiv.2207.03620.</w:t>
      </w:r>
    </w:p>
    <w:p w14:paraId="2864A59B"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t>[6]</w:t>
      </w:r>
      <w:r w:rsidRPr="00401C5F">
        <w:rPr>
          <w:rFonts w:ascii="等线" w:eastAsia="等线" w:hAnsi="等线" w:cs="Times New Roman"/>
          <w:kern w:val="0"/>
          <w:szCs w:val="24"/>
        </w:rPr>
        <w:tab/>
        <w:t>《深度学习算法(二)-CNN发展历程》, 知乎专栏. https://zhuanlan.zhihu.com/p/402450854 (见于 2023年6月3日).</w:t>
      </w:r>
    </w:p>
    <w:p w14:paraId="3831EA2D"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t>[7]</w:t>
      </w:r>
      <w:r w:rsidRPr="00401C5F">
        <w:rPr>
          <w:rFonts w:ascii="等线" w:eastAsia="等线" w:hAnsi="等线" w:cs="Times New Roman"/>
          <w:kern w:val="0"/>
          <w:szCs w:val="24"/>
        </w:rPr>
        <w:tab/>
        <w:t>《</w:t>
      </w:r>
      <w:proofErr w:type="spellStart"/>
      <w:r w:rsidRPr="00401C5F">
        <w:rPr>
          <w:rFonts w:ascii="等线" w:eastAsia="等线" w:hAnsi="等线" w:cs="Times New Roman"/>
          <w:kern w:val="0"/>
          <w:szCs w:val="24"/>
        </w:rPr>
        <w:t>AlexNet</w:t>
      </w:r>
      <w:proofErr w:type="spellEnd"/>
      <w:r w:rsidRPr="00401C5F">
        <w:rPr>
          <w:rFonts w:ascii="等线" w:eastAsia="等线" w:hAnsi="等线" w:cs="Times New Roman"/>
          <w:kern w:val="0"/>
          <w:szCs w:val="24"/>
        </w:rPr>
        <w:t xml:space="preserve"> Architecture: A Complete Guide》. https://kaggle.com/code/blurredmachine/alexnet-architecture-a-complete-guide (见于 2023年6月4日).</w:t>
      </w:r>
    </w:p>
    <w:p w14:paraId="6DF18308"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t>[8]</w:t>
      </w:r>
      <w:r w:rsidRPr="00401C5F">
        <w:rPr>
          <w:rFonts w:ascii="等线" w:eastAsia="等线" w:hAnsi="等线" w:cs="Times New Roman"/>
          <w:kern w:val="0"/>
          <w:szCs w:val="24"/>
        </w:rPr>
        <w:tab/>
        <w:t>《经典神经网络 | 从Inception v1到Inception v4全解析》, 知乎专栏. https://zhuanlan.zhihu.com/p/194382937 (见于 2023年6月4日).</w:t>
      </w:r>
    </w:p>
    <w:p w14:paraId="653CBD12"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t>[9]</w:t>
      </w:r>
      <w:r w:rsidRPr="00401C5F">
        <w:rPr>
          <w:rFonts w:ascii="等线" w:eastAsia="等线" w:hAnsi="等线" w:cs="Times New Roman"/>
          <w:kern w:val="0"/>
          <w:szCs w:val="24"/>
        </w:rPr>
        <w:tab/>
        <w:t>《2022_07_11_10_51x51的</w:t>
      </w:r>
      <w:proofErr w:type="spellStart"/>
      <w:r w:rsidRPr="00401C5F">
        <w:rPr>
          <w:rFonts w:ascii="等线" w:eastAsia="等线" w:hAnsi="等线" w:cs="Times New Roman"/>
          <w:kern w:val="0"/>
          <w:szCs w:val="24"/>
        </w:rPr>
        <w:t>kernelsize</w:t>
      </w:r>
      <w:proofErr w:type="spellEnd"/>
      <w:r w:rsidRPr="00401C5F">
        <w:rPr>
          <w:rFonts w:ascii="等线" w:eastAsia="等线" w:hAnsi="等线" w:cs="Times New Roman"/>
          <w:kern w:val="0"/>
          <w:szCs w:val="24"/>
        </w:rPr>
        <w:t>暴力美学：SLaK论文解读》, 知乎专栏. https://zhuanlan.zhihu.com/p/540426043 (见于 2023年6月4日).</w:t>
      </w:r>
    </w:p>
    <w:p w14:paraId="662E3C6B"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t>[10]</w:t>
      </w:r>
      <w:r w:rsidRPr="00401C5F">
        <w:rPr>
          <w:rFonts w:ascii="等线" w:eastAsia="等线" w:hAnsi="等线" w:cs="Times New Roman"/>
          <w:kern w:val="0"/>
          <w:szCs w:val="24"/>
        </w:rPr>
        <w:tab/>
        <w:t>《凭什么 31x31 大小卷积核的耗时可以和 9x9 卷积差不多？| 文末附 meetup 回顾》, 知乎专栏. https://zhuanlan.zhihu.com/p/479182218 (见于 2023年6月4日).</w:t>
      </w:r>
    </w:p>
    <w:p w14:paraId="16D0CFC2" w14:textId="77777777" w:rsidR="00AB6671" w:rsidRPr="00401C5F" w:rsidRDefault="00AB6671" w:rsidP="00AB6671">
      <w:pPr>
        <w:pStyle w:val="af3"/>
        <w:rPr>
          <w:rFonts w:ascii="等线" w:eastAsia="等线" w:hAnsi="等线" w:cs="Times New Roman"/>
          <w:kern w:val="0"/>
          <w:szCs w:val="24"/>
        </w:rPr>
      </w:pPr>
      <w:r w:rsidRPr="00401C5F">
        <w:rPr>
          <w:rFonts w:ascii="等线" w:eastAsia="等线" w:hAnsi="等线" w:cs="Times New Roman"/>
          <w:kern w:val="0"/>
          <w:szCs w:val="24"/>
        </w:rPr>
        <w:t>[11]</w:t>
      </w:r>
      <w:r w:rsidRPr="00401C5F">
        <w:rPr>
          <w:rFonts w:ascii="等线" w:eastAsia="等线" w:hAnsi="等线" w:cs="Times New Roman"/>
          <w:kern w:val="0"/>
          <w:szCs w:val="24"/>
        </w:rPr>
        <w:tab/>
        <w:t>《残差神经网络（</w:t>
      </w:r>
      <w:proofErr w:type="spellStart"/>
      <w:r w:rsidRPr="00401C5F">
        <w:rPr>
          <w:rFonts w:ascii="等线" w:eastAsia="等线" w:hAnsi="等线" w:cs="Times New Roman"/>
          <w:kern w:val="0"/>
          <w:szCs w:val="24"/>
        </w:rPr>
        <w:t>ResNet</w:t>
      </w:r>
      <w:proofErr w:type="spellEnd"/>
      <w:r w:rsidRPr="00401C5F">
        <w:rPr>
          <w:rFonts w:ascii="等线" w:eastAsia="等线" w:hAnsi="等线" w:cs="Times New Roman"/>
          <w:kern w:val="0"/>
          <w:szCs w:val="24"/>
        </w:rPr>
        <w:t>）》, 知乎专栏. https://zhuanlan.zhihu.com/p/101332297 (见于 2023年6月4日).</w:t>
      </w:r>
    </w:p>
    <w:p w14:paraId="63BEF4C1" w14:textId="77777777" w:rsidR="00AB6671" w:rsidRPr="006A1E34" w:rsidRDefault="00AB6671" w:rsidP="00AB6671">
      <w:r>
        <w:fldChar w:fldCharType="end"/>
      </w:r>
    </w:p>
    <w:p w14:paraId="01CBA82E" w14:textId="3EEE02BD" w:rsidR="00AB6671" w:rsidRDefault="00AB6671">
      <w:pPr>
        <w:widowControl/>
        <w:spacing w:line="240" w:lineRule="auto"/>
        <w:jc w:val="left"/>
      </w:pPr>
      <w:r>
        <w:br w:type="page"/>
      </w:r>
    </w:p>
    <w:p w14:paraId="38CC9A4E" w14:textId="77777777" w:rsidR="00AB6671" w:rsidRPr="00E2797F" w:rsidRDefault="00AB6671" w:rsidP="00AB6671">
      <w:pPr>
        <w:pStyle w:val="1"/>
      </w:pPr>
      <w:r>
        <w:rPr>
          <w:rFonts w:hint="eastAsia"/>
        </w:rPr>
        <w:lastRenderedPageBreak/>
        <w:t>循环神经网络</w:t>
      </w:r>
    </w:p>
    <w:p w14:paraId="1C48846B" w14:textId="77777777" w:rsidR="00AB6671" w:rsidRDefault="00AB6671" w:rsidP="00AB6671">
      <w:pPr>
        <w:pStyle w:val="2"/>
      </w:pPr>
      <w:r>
        <w:rPr>
          <w:rFonts w:hint="eastAsia"/>
        </w:rPr>
        <w:t>循环神经网络</w:t>
      </w:r>
    </w:p>
    <w:p w14:paraId="250CCDCC" w14:textId="77777777" w:rsidR="00AB6671" w:rsidRDefault="00AB6671" w:rsidP="00AB6671">
      <w:pPr>
        <w:pStyle w:val="3"/>
      </w:pPr>
      <w:r>
        <w:rPr>
          <w:rFonts w:hint="eastAsia"/>
        </w:rPr>
        <w:t>序列数据</w:t>
      </w:r>
    </w:p>
    <w:p w14:paraId="773FC52D" w14:textId="77777777" w:rsidR="00AB6671" w:rsidRDefault="00AB6671" w:rsidP="00AB6671">
      <w:pPr>
        <w:ind w:firstLine="420"/>
      </w:pPr>
      <w:r w:rsidRPr="00D9354E">
        <w:t>对于图像数据</w:t>
      </w:r>
      <w:r>
        <w:rPr>
          <w:rFonts w:hint="eastAsia"/>
        </w:rPr>
        <w:t>或者表格数据</w:t>
      </w:r>
      <w:r w:rsidRPr="00D9354E">
        <w:t>，我们</w:t>
      </w:r>
      <w:r>
        <w:rPr>
          <w:rFonts w:hint="eastAsia"/>
        </w:rPr>
        <w:t>可以</w:t>
      </w:r>
      <w:r w:rsidRPr="00D9354E">
        <w:t>设计专门的卷积神经网络架构来为这类特殊的数据结构建模</w:t>
      </w:r>
      <w:r>
        <w:rPr>
          <w:rFonts w:hint="eastAsia"/>
        </w:rPr>
        <w:t>。但是这样的</w:t>
      </w:r>
      <w:r w:rsidRPr="002B506B">
        <w:t>数据都来自于某种分布</w:t>
      </w:r>
      <w:r>
        <w:rPr>
          <w:rFonts w:hint="eastAsia"/>
        </w:rPr>
        <w:t>，</w:t>
      </w:r>
      <w:r w:rsidRPr="002B506B">
        <w:t>并且所有样本都是独立同分布的</w:t>
      </w:r>
      <w:r>
        <w:rPr>
          <w:rFonts w:hint="eastAsia"/>
        </w:rPr>
        <w:t>。而在我们的身边还有许多数据并非如此，比如序列数据，一段音频就是一段序列数据，它可以分解成一系列的波形，如图所示：</w:t>
      </w:r>
    </w:p>
    <w:p w14:paraId="647C46C8" w14:textId="77777777" w:rsidR="00AB6671" w:rsidRDefault="00AB6671" w:rsidP="00AB6671">
      <w:pPr>
        <w:jc w:val="center"/>
      </w:pPr>
      <w:r>
        <w:rPr>
          <w:noProof/>
        </w:rPr>
        <w:drawing>
          <wp:inline distT="0" distB="0" distL="0" distR="0" wp14:anchorId="2E323908" wp14:editId="57C2AFFC">
            <wp:extent cx="3964899" cy="1105724"/>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75009" cy="1108543"/>
                    </a:xfrm>
                    <a:prstGeom prst="rect">
                      <a:avLst/>
                    </a:prstGeom>
                    <a:noFill/>
                    <a:ln>
                      <a:noFill/>
                    </a:ln>
                  </pic:spPr>
                </pic:pic>
              </a:graphicData>
            </a:graphic>
          </wp:inline>
        </w:drawing>
      </w:r>
    </w:p>
    <w:p w14:paraId="0EB4552E" w14:textId="77777777" w:rsidR="00AB6671" w:rsidRDefault="00AB6671" w:rsidP="00AB6671">
      <w:r>
        <w:rPr>
          <w:rFonts w:hint="eastAsia"/>
        </w:rPr>
        <w:t>一段文本可以分解为字符序列或者一串串的单词：</w:t>
      </w:r>
    </w:p>
    <w:p w14:paraId="3734761E" w14:textId="77777777" w:rsidR="00AB6671" w:rsidRDefault="00AB6671" w:rsidP="00AB6671">
      <w:pPr>
        <w:jc w:val="center"/>
      </w:pPr>
      <w:r>
        <w:rPr>
          <w:noProof/>
        </w:rPr>
        <w:drawing>
          <wp:inline distT="0" distB="0" distL="0" distR="0" wp14:anchorId="62E64CB5" wp14:editId="3819A6C1">
            <wp:extent cx="4272197" cy="810964"/>
            <wp:effectExtent l="0" t="0" r="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3545" cy="816915"/>
                    </a:xfrm>
                    <a:prstGeom prst="rect">
                      <a:avLst/>
                    </a:prstGeom>
                    <a:noFill/>
                    <a:ln>
                      <a:noFill/>
                    </a:ln>
                  </pic:spPr>
                </pic:pic>
              </a:graphicData>
            </a:graphic>
          </wp:inline>
        </w:drawing>
      </w:r>
    </w:p>
    <w:p w14:paraId="72A41D69" w14:textId="77777777" w:rsidR="00AB6671" w:rsidRPr="00893BFC" w:rsidRDefault="00AB6671" w:rsidP="00AB6671">
      <w:r>
        <w:rPr>
          <w:rFonts w:hint="eastAsia"/>
        </w:rPr>
        <w:t>除了文本和音频，还存在着许多的序列数据，如心电图、股票、</w:t>
      </w:r>
      <w:r>
        <w:rPr>
          <w:rFonts w:hint="eastAsia"/>
        </w:rPr>
        <w:t>D</w:t>
      </w:r>
      <w:r>
        <w:t>NA</w:t>
      </w:r>
      <w:r>
        <w:rPr>
          <w:rFonts w:hint="eastAsia"/>
        </w:rPr>
        <w:t>序列等等。</w:t>
      </w:r>
    </w:p>
    <w:p w14:paraId="1D092E0C" w14:textId="77777777" w:rsidR="00AB6671" w:rsidRPr="002B506B" w:rsidRDefault="00AB6671" w:rsidP="00AB6671"/>
    <w:p w14:paraId="0438413A" w14:textId="77777777" w:rsidR="00AB6671" w:rsidRPr="00A110C4" w:rsidRDefault="00AB6671" w:rsidP="00AB6671">
      <w:pPr>
        <w:pStyle w:val="3"/>
      </w:pPr>
      <w:r>
        <w:rPr>
          <w:rFonts w:hint="eastAsia"/>
        </w:rPr>
        <w:t>什么是循环神经网络？</w:t>
      </w:r>
    </w:p>
    <w:p w14:paraId="7D2B10C1" w14:textId="77777777" w:rsidR="00AB6671" w:rsidRDefault="00AB6671" w:rsidP="00AB6671">
      <w:pPr>
        <w:ind w:firstLine="420"/>
      </w:pPr>
      <w:r>
        <w:rPr>
          <w:rFonts w:hint="eastAsia"/>
        </w:rPr>
        <w:t>循环神经网络（</w:t>
      </w:r>
      <w:proofErr w:type="spellStart"/>
      <w:r w:rsidRPr="00907312">
        <w:t>Rerrent</w:t>
      </w:r>
      <w:proofErr w:type="spellEnd"/>
      <w:r w:rsidRPr="00907312">
        <w:t xml:space="preserve"> Neural Network, RNN</w:t>
      </w:r>
      <w:r>
        <w:t>）是一种神经网络结构，其主要特点是能够处理序列数据，即具有时间维度的数据。与其他类型的神经网络不同，</w:t>
      </w:r>
      <w:r>
        <w:t>RNN</w:t>
      </w:r>
      <w:r>
        <w:t>可以捕捉先前时间步骤的信息并将其传递到后续时间步骤中，从而在整个序列上产生输出。</w:t>
      </w:r>
    </w:p>
    <w:p w14:paraId="782EAF46" w14:textId="77777777" w:rsidR="00AB6671" w:rsidRDefault="00AB6671" w:rsidP="00AB6671">
      <w:pPr>
        <w:ind w:firstLine="420"/>
      </w:pPr>
      <w:r>
        <w:t>RNN</w:t>
      </w:r>
      <w:r>
        <w:t>通过在网络中引入</w:t>
      </w:r>
      <w:r>
        <w:rPr>
          <w:rFonts w:hint="eastAsia"/>
        </w:rPr>
        <w:t>循环</w:t>
      </w:r>
      <w:r>
        <w:t>连接来实现这种能力，使得信息可以在时间步骤之间传递。</w:t>
      </w:r>
      <w:r>
        <w:lastRenderedPageBreak/>
        <w:t>具体来说，每个时间步骤上的输入被送入网络中，网络根据当前输入和先前时间步骤的状态计算输出和当前时间步骤的状态，然后将当前时间步骤的状态传递到下一个时间步骤中，以处理下一个输入。这样，</w:t>
      </w:r>
      <w:r>
        <w:t>RNN</w:t>
      </w:r>
      <w:r>
        <w:t>可以对输入序列的每个时间步骤进行建模，并生成与序列相关的输出。</w:t>
      </w:r>
    </w:p>
    <w:p w14:paraId="320717AD" w14:textId="77777777" w:rsidR="00AB6671" w:rsidRDefault="00AB6671" w:rsidP="00AB6671">
      <w:pPr>
        <w:ind w:firstLine="420"/>
      </w:pPr>
      <w:r>
        <w:rPr>
          <w:rFonts w:hint="eastAsia"/>
        </w:rPr>
        <w:t>循环神经网络具有广泛的应用，包括语音识别、自然语言处理、视频分析和时间序列预测等领域。</w:t>
      </w:r>
    </w:p>
    <w:p w14:paraId="55241C71" w14:textId="77777777" w:rsidR="00AB6671" w:rsidRDefault="00AB6671" w:rsidP="00AB6671"/>
    <w:p w14:paraId="6563F7A9" w14:textId="77777777" w:rsidR="00AB6671" w:rsidRDefault="00AB6671" w:rsidP="00AB6671">
      <w:pPr>
        <w:pStyle w:val="3"/>
      </w:pPr>
      <w:r>
        <w:rPr>
          <w:rFonts w:hint="eastAsia"/>
        </w:rPr>
        <w:t>循环神经网络</w:t>
      </w:r>
      <w:r w:rsidRPr="00080885">
        <w:t>组成部分和基本原理</w:t>
      </w:r>
    </w:p>
    <w:p w14:paraId="4720FBB7" w14:textId="77777777" w:rsidR="00AB6671" w:rsidRDefault="00AB6671" w:rsidP="00AB6671">
      <w:pPr>
        <w:ind w:firstLine="420"/>
      </w:pPr>
      <w:r>
        <w:rPr>
          <w:rFonts w:hint="eastAsia"/>
        </w:rPr>
        <w:t>循环神经网络（</w:t>
      </w:r>
      <w:r>
        <w:t>RNN</w:t>
      </w:r>
      <w:r>
        <w:t>）主要由三个基本组成部分组成：输入层、隐藏层和输出层。其中，输入层接受序列数据作为输入，隐藏</w:t>
      </w:r>
      <w:proofErr w:type="gramStart"/>
      <w:r>
        <w:t>层用于</w:t>
      </w:r>
      <w:proofErr w:type="gramEnd"/>
      <w:r>
        <w:t>捕捉序列中的时间依赖关系并生成隐藏状态，输出层产生与序列相关的输出。</w:t>
      </w:r>
    </w:p>
    <w:p w14:paraId="576575D8" w14:textId="77777777" w:rsidR="00AB6671" w:rsidRDefault="00AB6671" w:rsidP="00AB6671">
      <w:pPr>
        <w:ind w:firstLineChars="100" w:firstLine="210"/>
      </w:pPr>
      <w:r>
        <w:rPr>
          <w:noProof/>
        </w:rPr>
        <w:drawing>
          <wp:inline distT="0" distB="0" distL="0" distR="0" wp14:anchorId="4B1EFC46" wp14:editId="7EC0F22D">
            <wp:extent cx="3276600" cy="3171546"/>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79948" cy="3174786"/>
                    </a:xfrm>
                    <a:prstGeom prst="rect">
                      <a:avLst/>
                    </a:prstGeom>
                  </pic:spPr>
                </pic:pic>
              </a:graphicData>
            </a:graphic>
          </wp:inline>
        </w:drawing>
      </w:r>
    </w:p>
    <w:p w14:paraId="6A66BB8E" w14:textId="77777777" w:rsidR="00AB6671" w:rsidRDefault="00AB6671" w:rsidP="00AB6671">
      <w:pPr>
        <w:ind w:firstLine="420"/>
      </w:pPr>
      <w:r>
        <w:rPr>
          <w:rFonts w:hint="eastAsia"/>
        </w:rPr>
        <w:t>在每个时间步骤上，输入序列被馈送到输入层，然后将输入传递到隐藏层中。隐藏层使用激活函数来计算当前时间步骤的隐藏状态，并将该状态传递到下一个时间步骤中，以便能够捕捉时间上的依赖关系。最后，在每个时间步骤结束时，输出层使用隐藏状态计算输出，</w:t>
      </w:r>
      <w:r>
        <w:rPr>
          <w:rFonts w:hint="eastAsia"/>
        </w:rPr>
        <w:lastRenderedPageBreak/>
        <w:t>并生成与输入序列相关的输出结果。</w:t>
      </w:r>
    </w:p>
    <w:p w14:paraId="0236197F" w14:textId="77777777" w:rsidR="00AB6671" w:rsidRDefault="00AB6671" w:rsidP="00AB6671">
      <w:pPr>
        <w:ind w:firstLine="420"/>
      </w:pPr>
      <w:r>
        <w:rPr>
          <w:noProof/>
        </w:rPr>
        <w:drawing>
          <wp:inline distT="0" distB="0" distL="0" distR="0" wp14:anchorId="4B17A601" wp14:editId="65483F5D">
            <wp:extent cx="5321300" cy="347027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1300" cy="3470275"/>
                    </a:xfrm>
                    <a:prstGeom prst="rect">
                      <a:avLst/>
                    </a:prstGeom>
                    <a:noFill/>
                    <a:ln>
                      <a:noFill/>
                    </a:ln>
                  </pic:spPr>
                </pic:pic>
              </a:graphicData>
            </a:graphic>
          </wp:inline>
        </w:drawing>
      </w:r>
    </w:p>
    <w:p w14:paraId="707CC79E" w14:textId="77777777" w:rsidR="00AB6671" w:rsidRDefault="00AB6671" w:rsidP="00AB6671">
      <w:pPr>
        <w:ind w:firstLine="420"/>
      </w:pPr>
      <w:r>
        <w:rPr>
          <w:rFonts w:hint="eastAsia"/>
        </w:rPr>
        <w:t>除此之外，循环神经网络中还有一个重要的组成部分：循环连接。循环连接是由隐藏层的节点自己与前一个时间步骤的隐藏状态连接而成，用于实现信息在时间步骤之间的传递和保持记忆。这种循环连接使得循环神经网络具有对序列数据进行建模的能力，从而可以用于处理自然语言、语音、时间序列等具有时间性质的数据。</w:t>
      </w:r>
    </w:p>
    <w:p w14:paraId="7E02F83A" w14:textId="77777777" w:rsidR="00AB6671" w:rsidRDefault="00AB6671" w:rsidP="00AB6671">
      <w:pPr>
        <w:ind w:firstLine="420"/>
      </w:pPr>
    </w:p>
    <w:p w14:paraId="52F9B557" w14:textId="77777777" w:rsidR="00AB6671" w:rsidRDefault="00AB6671" w:rsidP="00AB6671">
      <w:pPr>
        <w:ind w:firstLine="420"/>
      </w:pPr>
    </w:p>
    <w:p w14:paraId="50AEB694" w14:textId="77777777" w:rsidR="00AB6671" w:rsidRDefault="00AB6671" w:rsidP="00AB6671">
      <w:pPr>
        <w:pStyle w:val="3"/>
      </w:pPr>
      <w:r>
        <w:rPr>
          <w:rFonts w:hint="eastAsia"/>
        </w:rPr>
        <w:t>R</w:t>
      </w:r>
      <w:r>
        <w:t>NN</w:t>
      </w:r>
      <w:r>
        <w:rPr>
          <w:rFonts w:hint="eastAsia"/>
        </w:rPr>
        <w:t>的简单实现</w:t>
      </w:r>
    </w:p>
    <w:p w14:paraId="599F1BCA" w14:textId="77777777" w:rsidR="00AB6671" w:rsidRDefault="00AB6671" w:rsidP="00AB6671">
      <w:pPr>
        <w:ind w:firstLine="420"/>
      </w:pPr>
      <w:r>
        <w:rPr>
          <w:rFonts w:hint="eastAsia"/>
        </w:rPr>
        <w:t>下面是使用</w:t>
      </w:r>
      <w:proofErr w:type="spellStart"/>
      <w:r>
        <w:rPr>
          <w:rFonts w:hint="eastAsia"/>
        </w:rPr>
        <w:t>Numpy</w:t>
      </w:r>
      <w:proofErr w:type="spellEnd"/>
      <w:r>
        <w:rPr>
          <w:rFonts w:hint="eastAsia"/>
        </w:rPr>
        <w:t>来简单实现一个循环神经网络：</w:t>
      </w:r>
    </w:p>
    <w:p w14:paraId="47F9EDEC" w14:textId="77777777" w:rsidR="00AB6671" w:rsidRPr="00C6039A" w:rsidRDefault="00AB6671" w:rsidP="00AB6671">
      <w:r>
        <w:tab/>
      </w:r>
      <w:r w:rsidRPr="00C6039A">
        <w:t>与传统神经网络不同，</w:t>
      </w:r>
      <w:r w:rsidRPr="00C6039A">
        <w:t>RNN</w:t>
      </w:r>
      <w:r w:rsidRPr="00C6039A">
        <w:t>拥有</w:t>
      </w:r>
      <w:r w:rsidRPr="00C6039A">
        <w:t>3</w:t>
      </w:r>
      <w:r w:rsidRPr="00C6039A">
        <w:t>个权重参数，即输入权重、内部状态权重（用于存储记忆）和输出权重。我们首先用随机值初始化这些参数。我们将单词嵌入维度和输出维度分别初始化为</w:t>
      </w:r>
      <w:r w:rsidRPr="00C6039A">
        <w:t>100</w:t>
      </w:r>
      <w:r w:rsidRPr="00C6039A">
        <w:t>和</w:t>
      </w:r>
      <w:r w:rsidRPr="00C6039A">
        <w:t>80</w:t>
      </w:r>
      <w:r w:rsidRPr="00C6039A">
        <w:t>。</w:t>
      </w:r>
    </w:p>
    <w:p w14:paraId="5A2952E5" w14:textId="77777777" w:rsidR="00AB6671" w:rsidRDefault="00AB6671" w:rsidP="00F55501">
      <w:pPr>
        <w:pStyle w:val="code"/>
        <w:numPr>
          <w:ilvl w:val="0"/>
          <w:numId w:val="26"/>
        </w:numPr>
        <w:wordWrap w:val="0"/>
        <w:ind w:left="1151" w:right="210"/>
      </w:pPr>
      <w:r w:rsidRPr="00C6039A">
        <w:t xml:space="preserve">hidden_dim = 100     </w:t>
      </w:r>
    </w:p>
    <w:p w14:paraId="7E5E0510" w14:textId="77777777" w:rsidR="00AB6671" w:rsidRDefault="00AB6671" w:rsidP="00F55501">
      <w:pPr>
        <w:pStyle w:val="code"/>
        <w:numPr>
          <w:ilvl w:val="0"/>
          <w:numId w:val="26"/>
        </w:numPr>
        <w:wordWrap w:val="0"/>
        <w:ind w:left="1151" w:right="210"/>
      </w:pPr>
      <w:r w:rsidRPr="00C6039A">
        <w:lastRenderedPageBreak/>
        <w:t>output_dim = 80</w:t>
      </w:r>
    </w:p>
    <w:p w14:paraId="77F529E6" w14:textId="77777777" w:rsidR="00AB6671" w:rsidRDefault="00AB6671" w:rsidP="00F55501">
      <w:pPr>
        <w:pStyle w:val="code"/>
        <w:numPr>
          <w:ilvl w:val="0"/>
          <w:numId w:val="26"/>
        </w:numPr>
        <w:wordWrap w:val="0"/>
        <w:ind w:left="1151" w:right="210"/>
      </w:pPr>
      <w:r w:rsidRPr="00C6039A">
        <w:t>input_weights</w:t>
      </w:r>
      <w:r>
        <w:t xml:space="preserve"> </w:t>
      </w:r>
      <w:r w:rsidRPr="00C6039A">
        <w:t>=</w:t>
      </w:r>
      <w:r>
        <w:t xml:space="preserve"> </w:t>
      </w:r>
      <w:r w:rsidRPr="00C6039A">
        <w:t>np.random.uniform(0,</w:t>
      </w:r>
      <w:r>
        <w:t xml:space="preserve"> </w:t>
      </w:r>
      <w:r w:rsidRPr="00C6039A">
        <w:t>1,</w:t>
      </w:r>
      <w:r>
        <w:t xml:space="preserve"> </w:t>
      </w:r>
      <w:r w:rsidRPr="00C6039A">
        <w:t xml:space="preserve"> (hidden_dim,</w:t>
      </w:r>
      <w:r>
        <w:t xml:space="preserve"> </w:t>
      </w:r>
      <w:r w:rsidRPr="00C6039A">
        <w:t>hidden_dim))</w:t>
      </w:r>
    </w:p>
    <w:p w14:paraId="13555CC3" w14:textId="77777777" w:rsidR="00AB6671" w:rsidRDefault="00AB6671" w:rsidP="00F55501">
      <w:pPr>
        <w:pStyle w:val="code"/>
        <w:numPr>
          <w:ilvl w:val="0"/>
          <w:numId w:val="26"/>
        </w:numPr>
        <w:wordWrap w:val="0"/>
        <w:ind w:left="1151" w:right="210"/>
      </w:pPr>
      <w:r w:rsidRPr="00C6039A">
        <w:t>internal_state_weights = np.random.uniform(0,1, (hidden_dim, hidden_dim))</w:t>
      </w:r>
    </w:p>
    <w:p w14:paraId="4CD45039" w14:textId="77777777" w:rsidR="00AB6671" w:rsidRDefault="00AB6671" w:rsidP="00F55501">
      <w:pPr>
        <w:pStyle w:val="code"/>
        <w:numPr>
          <w:ilvl w:val="0"/>
          <w:numId w:val="26"/>
        </w:numPr>
        <w:wordWrap w:val="0"/>
        <w:ind w:left="1151" w:right="210"/>
      </w:pPr>
      <w:r w:rsidRPr="00E81D2E">
        <w:t>output_weights = np.random.uniform(0,1, (output_dim,hidden_dim))</w:t>
      </w:r>
    </w:p>
    <w:p w14:paraId="08167B12" w14:textId="77777777" w:rsidR="00AB6671" w:rsidRDefault="00AB6671" w:rsidP="00AB6671">
      <w:pPr>
        <w:ind w:firstLine="420"/>
      </w:pPr>
      <w:r>
        <w:rPr>
          <w:rFonts w:hint="eastAsia"/>
        </w:rPr>
        <w:t>假如</w:t>
      </w:r>
      <w:r w:rsidRPr="00FA7E83">
        <w:t>有一个句子</w:t>
      </w:r>
      <w:r w:rsidRPr="00FA7E83">
        <w:t xml:space="preserve"> "</w:t>
      </w:r>
      <w:r w:rsidRPr="00FA7E83">
        <w:t>我喜欢</w:t>
      </w:r>
      <w:r>
        <w:rPr>
          <w:rFonts w:hint="eastAsia"/>
        </w:rPr>
        <w:t>打篮球。</w:t>
      </w:r>
      <w:r w:rsidRPr="00FA7E83">
        <w:t>"</w:t>
      </w:r>
      <w:r w:rsidRPr="00FA7E83">
        <w:t>。</w:t>
      </w:r>
      <w:proofErr w:type="gramStart"/>
      <w:r w:rsidRPr="00FA7E83">
        <w:t>.</w:t>
      </w:r>
      <w:r w:rsidRPr="00FA7E83">
        <w:t>在词汇表中</w:t>
      </w:r>
      <w:proofErr w:type="gramEnd"/>
      <w:r w:rsidRPr="00FA7E83">
        <w:t>，我们假设</w:t>
      </w:r>
      <w:r>
        <w:rPr>
          <w:rFonts w:hint="eastAsia"/>
        </w:rPr>
        <w:t>“我”</w:t>
      </w:r>
      <w:r w:rsidRPr="00FA7E83">
        <w:t>被映射到索引</w:t>
      </w:r>
      <w:r w:rsidRPr="00FA7E83">
        <w:t>2</w:t>
      </w:r>
      <w:r w:rsidRPr="00FA7E83">
        <w:t>，</w:t>
      </w:r>
      <w:r>
        <w:rPr>
          <w:rFonts w:hint="eastAsia"/>
        </w:rPr>
        <w:t>“喜欢”</w:t>
      </w:r>
      <w:r w:rsidRPr="00FA7E83">
        <w:t>被映射到索引</w:t>
      </w:r>
      <w:r w:rsidRPr="00FA7E83">
        <w:t>45</w:t>
      </w:r>
      <w:r w:rsidRPr="00FA7E83">
        <w:t>，</w:t>
      </w:r>
      <w:r>
        <w:rPr>
          <w:rFonts w:hint="eastAsia"/>
        </w:rPr>
        <w:t>“打”</w:t>
      </w:r>
      <w:r w:rsidRPr="00FA7E83">
        <w:t>被映射到索引</w:t>
      </w:r>
      <w:r w:rsidRPr="00FA7E83">
        <w:t>10</w:t>
      </w:r>
      <w:r w:rsidRPr="00FA7E83">
        <w:t>，</w:t>
      </w:r>
      <w:r>
        <w:rPr>
          <w:rFonts w:hint="eastAsia"/>
        </w:rPr>
        <w:t>“篮球”</w:t>
      </w:r>
      <w:r w:rsidRPr="00FA7E83">
        <w:t>被映射到索引</w:t>
      </w:r>
      <w:r w:rsidRPr="00FA7E83">
        <w:t>64</w:t>
      </w:r>
      <w:r w:rsidRPr="00FA7E83">
        <w:t>，标点符号</w:t>
      </w:r>
      <w:r>
        <w:rPr>
          <w:rFonts w:hint="eastAsia"/>
        </w:rPr>
        <w:t>“。”</w:t>
      </w:r>
      <w:r w:rsidRPr="00FA7E83">
        <w:t>被映射到索引</w:t>
      </w:r>
      <w:r w:rsidRPr="00FA7E83">
        <w:t>1</w:t>
      </w:r>
      <w:r w:rsidRPr="00FA7E83">
        <w:t>。为了得到一个从输入到输出的真实场景，让我们随机地初始化每个词的单词嵌入。</w:t>
      </w:r>
    </w:p>
    <w:p w14:paraId="617C0547" w14:textId="77777777" w:rsidR="00AB6671" w:rsidRDefault="00AB6671" w:rsidP="00F55501">
      <w:pPr>
        <w:pStyle w:val="code"/>
        <w:numPr>
          <w:ilvl w:val="0"/>
          <w:numId w:val="26"/>
        </w:numPr>
        <w:ind w:left="1150" w:right="210"/>
      </w:pPr>
      <w:r w:rsidRPr="00FA7E83">
        <w:t>input_string = [2,45,10,65]</w:t>
      </w:r>
    </w:p>
    <w:p w14:paraId="6DE36748" w14:textId="77777777" w:rsidR="00AB6671" w:rsidRDefault="00AB6671" w:rsidP="00F55501">
      <w:pPr>
        <w:pStyle w:val="code"/>
        <w:numPr>
          <w:ilvl w:val="0"/>
          <w:numId w:val="26"/>
        </w:numPr>
        <w:ind w:left="1150" w:right="210"/>
      </w:pPr>
      <w:r w:rsidRPr="00FA7E83">
        <w:t>embeddings = []</w:t>
      </w:r>
    </w:p>
    <w:p w14:paraId="47FE23FA" w14:textId="77777777" w:rsidR="00AB6671" w:rsidRDefault="00AB6671" w:rsidP="00F55501">
      <w:pPr>
        <w:pStyle w:val="code"/>
        <w:numPr>
          <w:ilvl w:val="0"/>
          <w:numId w:val="26"/>
        </w:numPr>
        <w:ind w:left="1150" w:right="210"/>
      </w:pPr>
      <w:r w:rsidRPr="00FA7E83">
        <w:t>for i in range(0,T):</w:t>
      </w:r>
    </w:p>
    <w:p w14:paraId="7BB6FA2B" w14:textId="77777777" w:rsidR="00AB6671" w:rsidRDefault="00AB6671" w:rsidP="00F55501">
      <w:pPr>
        <w:pStyle w:val="code"/>
        <w:numPr>
          <w:ilvl w:val="0"/>
          <w:numId w:val="26"/>
        </w:numPr>
        <w:ind w:left="1150" w:right="210"/>
      </w:pPr>
      <w:r w:rsidRPr="00FA7E83">
        <w:t xml:space="preserve">    x = np.random.randn(hidden_dim,1)</w:t>
      </w:r>
    </w:p>
    <w:p w14:paraId="35A84759" w14:textId="77777777" w:rsidR="00AB6671" w:rsidRDefault="00AB6671" w:rsidP="00F55501">
      <w:pPr>
        <w:pStyle w:val="code"/>
        <w:numPr>
          <w:ilvl w:val="0"/>
          <w:numId w:val="26"/>
        </w:numPr>
        <w:ind w:left="1150" w:right="210"/>
      </w:pPr>
      <w:r w:rsidRPr="00FA7E83">
        <w:t xml:space="preserve">    embeddings.append(x)</w:t>
      </w:r>
    </w:p>
    <w:p w14:paraId="13C5E166" w14:textId="77777777" w:rsidR="00AB6671" w:rsidRPr="00C44AB8" w:rsidRDefault="00AB6671" w:rsidP="00AB6671">
      <w:pPr>
        <w:ind w:firstLine="420"/>
      </w:pPr>
      <w:r w:rsidRPr="00FA7E83">
        <w:rPr>
          <w:rFonts w:hint="eastAsia"/>
        </w:rPr>
        <w:t>现在我们已经完成了输入，我们需要考虑每个单词输入的输出。</w:t>
      </w:r>
      <w:r w:rsidRPr="00FA7E83">
        <w:t>RNN</w:t>
      </w:r>
      <w:r w:rsidRPr="00FA7E83">
        <w:t>单元应该输出当前输入的下一个最有可能的词。为了训练</w:t>
      </w:r>
      <w:r w:rsidRPr="00FA7E83">
        <w:t>RNN</w:t>
      </w:r>
      <w:r w:rsidRPr="00FA7E83">
        <w:t>，我们提供第</w:t>
      </w:r>
      <w:r w:rsidRPr="00FA7E83">
        <w:t>t+1</w:t>
      </w:r>
      <w:r w:rsidRPr="00FA7E83">
        <w:t>个词作为第</w:t>
      </w:r>
      <w:r w:rsidRPr="00FA7E83">
        <w:t>t</w:t>
      </w:r>
      <w:proofErr w:type="gramStart"/>
      <w:r w:rsidRPr="00FA7E83">
        <w:t>个</w:t>
      </w:r>
      <w:proofErr w:type="gramEnd"/>
      <w:r w:rsidRPr="00FA7E83">
        <w:t>输入值的输出，例如：对于给定的输入词</w:t>
      </w:r>
      <w:r>
        <w:rPr>
          <w:rFonts w:hint="eastAsia"/>
        </w:rPr>
        <w:t>“我”</w:t>
      </w:r>
      <w:r w:rsidRPr="00FA7E83">
        <w:t>，</w:t>
      </w:r>
      <w:r w:rsidRPr="00FA7E83">
        <w:t>RNN</w:t>
      </w:r>
      <w:r w:rsidRPr="00FA7E83">
        <w:t>单元应该输出</w:t>
      </w:r>
      <w:r>
        <w:rPr>
          <w:rFonts w:hint="eastAsia"/>
        </w:rPr>
        <w:t>“喜欢”</w:t>
      </w:r>
      <w:r w:rsidRPr="00FA7E83">
        <w:t>这个词。</w:t>
      </w:r>
    </w:p>
    <w:p w14:paraId="2964C525" w14:textId="77777777" w:rsidR="00AB6671" w:rsidRDefault="00AB6671" w:rsidP="00AB6671">
      <w:pPr>
        <w:ind w:firstLine="420"/>
      </w:pPr>
      <w:r w:rsidRPr="00081C87">
        <w:rPr>
          <w:rFonts w:hint="eastAsia"/>
        </w:rPr>
        <w:t>现在，输入是嵌入向量的形式，计算损失所需的输出格式应该是</w:t>
      </w:r>
      <w:r>
        <w:rPr>
          <w:rFonts w:hint="eastAsia"/>
        </w:rPr>
        <w:t>独热编码</w:t>
      </w:r>
      <w:r w:rsidRPr="00081C87">
        <w:rPr>
          <w:rFonts w:hint="eastAsia"/>
        </w:rPr>
        <w:t>向量。这是对输入字符串中除第一个字以外的每个字进行的，因为我们只考虑一个例句供神经网络学习，而初始输入是该句子的第一个字。</w:t>
      </w:r>
    </w:p>
    <w:p w14:paraId="19EBF409" w14:textId="77777777" w:rsidR="00AB6671" w:rsidRDefault="00AB6671" w:rsidP="00F55501">
      <w:pPr>
        <w:pStyle w:val="code"/>
        <w:numPr>
          <w:ilvl w:val="0"/>
          <w:numId w:val="26"/>
        </w:numPr>
        <w:wordWrap w:val="0"/>
        <w:ind w:left="1151" w:right="210"/>
      </w:pPr>
      <w:r w:rsidRPr="00081C87">
        <w:t>output_mapper = {}</w:t>
      </w:r>
    </w:p>
    <w:p w14:paraId="0BFDBDB6" w14:textId="77777777" w:rsidR="00AB6671" w:rsidRDefault="00AB6671" w:rsidP="00F55501">
      <w:pPr>
        <w:pStyle w:val="code"/>
        <w:numPr>
          <w:ilvl w:val="0"/>
          <w:numId w:val="26"/>
        </w:numPr>
        <w:wordWrap w:val="0"/>
        <w:ind w:left="1151" w:right="210"/>
      </w:pPr>
      <w:r w:rsidRPr="00081C87">
        <w:t>for index_value in output_string :</w:t>
      </w:r>
    </w:p>
    <w:p w14:paraId="2063AAB0" w14:textId="77777777" w:rsidR="00AB6671" w:rsidRPr="00FA7E83" w:rsidRDefault="00AB6671" w:rsidP="00F55501">
      <w:pPr>
        <w:pStyle w:val="code"/>
        <w:numPr>
          <w:ilvl w:val="0"/>
          <w:numId w:val="26"/>
        </w:numPr>
        <w:wordWrap w:val="0"/>
        <w:ind w:left="1151" w:right="210"/>
      </w:pPr>
      <w:r w:rsidRPr="00081C87">
        <w:t xml:space="preserve">    output_mapper[index_value]</w:t>
      </w:r>
      <w:r>
        <w:t xml:space="preserve"> = </w:t>
      </w:r>
      <w:r w:rsidRPr="00081C87">
        <w:t>identity_matrix[index_value,:]</w:t>
      </w:r>
    </w:p>
    <w:p w14:paraId="2A97E4ED" w14:textId="77777777" w:rsidR="00AB6671" w:rsidRDefault="00AB6671" w:rsidP="00AB6671">
      <w:pPr>
        <w:ind w:firstLine="420"/>
      </w:pPr>
      <w:r w:rsidRPr="005C667F">
        <w:t>在实施过程中，我们需要注意输出映射器（</w:t>
      </w:r>
      <w:proofErr w:type="spellStart"/>
      <w:r w:rsidRPr="005C667F">
        <w:t>output_mapper</w:t>
      </w:r>
      <w:proofErr w:type="spellEnd"/>
      <w:r w:rsidRPr="005C667F">
        <w:t>）的关键值。我们需要将关键值重置为其时间戳值，以便算法知道在特定时间戳时需要使用哪个真实值单词来计算损失。</w:t>
      </w:r>
    </w:p>
    <w:p w14:paraId="20361A69" w14:textId="77777777" w:rsidR="00AB6671" w:rsidRDefault="00AB6671" w:rsidP="00F55501">
      <w:pPr>
        <w:pStyle w:val="code"/>
        <w:numPr>
          <w:ilvl w:val="0"/>
          <w:numId w:val="26"/>
        </w:numPr>
        <w:wordWrap w:val="0"/>
        <w:ind w:left="1151" w:right="210"/>
      </w:pPr>
      <w:r w:rsidRPr="00B263C3">
        <w:t>output_t = {}</w:t>
      </w:r>
    </w:p>
    <w:p w14:paraId="569FFE77" w14:textId="77777777" w:rsidR="00AB6671" w:rsidRDefault="00AB6671" w:rsidP="00F55501">
      <w:pPr>
        <w:pStyle w:val="code"/>
        <w:numPr>
          <w:ilvl w:val="0"/>
          <w:numId w:val="26"/>
        </w:numPr>
        <w:wordWrap w:val="0"/>
        <w:ind w:left="1151" w:right="210"/>
      </w:pPr>
      <w:r w:rsidRPr="009B1C58">
        <w:t>i=0</w:t>
      </w:r>
    </w:p>
    <w:p w14:paraId="52F210A4" w14:textId="77777777" w:rsidR="00AB6671" w:rsidRDefault="00AB6671" w:rsidP="00F55501">
      <w:pPr>
        <w:pStyle w:val="code"/>
        <w:numPr>
          <w:ilvl w:val="0"/>
          <w:numId w:val="26"/>
        </w:numPr>
        <w:wordWrap w:val="0"/>
        <w:ind w:left="1151" w:right="210"/>
      </w:pPr>
      <w:r w:rsidRPr="009B1C58">
        <w:t>for key,value in output_mapper.items():</w:t>
      </w:r>
    </w:p>
    <w:p w14:paraId="2B75559F" w14:textId="77777777" w:rsidR="00AB6671" w:rsidRDefault="00AB6671" w:rsidP="00F55501">
      <w:pPr>
        <w:pStyle w:val="code"/>
        <w:numPr>
          <w:ilvl w:val="0"/>
          <w:numId w:val="26"/>
        </w:numPr>
        <w:wordWrap w:val="0"/>
        <w:ind w:left="1151" w:right="210"/>
      </w:pPr>
      <w:r w:rsidRPr="00600ADF">
        <w:t xml:space="preserve">    output_t[i] = value</w:t>
      </w:r>
    </w:p>
    <w:p w14:paraId="4F6279C5" w14:textId="77777777" w:rsidR="00AB6671" w:rsidRPr="00FA7E83" w:rsidRDefault="00AB6671" w:rsidP="00F55501">
      <w:pPr>
        <w:pStyle w:val="code"/>
        <w:numPr>
          <w:ilvl w:val="0"/>
          <w:numId w:val="26"/>
        </w:numPr>
        <w:wordWrap w:val="0"/>
        <w:ind w:left="1151" w:right="210"/>
      </w:pPr>
      <w:r w:rsidRPr="00600ADF">
        <w:t xml:space="preserve">    i+=1</w:t>
      </w:r>
    </w:p>
    <w:p w14:paraId="0FE65F93" w14:textId="77777777" w:rsidR="00AB6671" w:rsidRDefault="00AB6671" w:rsidP="00AB6671">
      <w:pPr>
        <w:ind w:left="158" w:firstLine="420"/>
      </w:pPr>
      <w:r>
        <w:rPr>
          <w:rFonts w:hint="eastAsia"/>
        </w:rPr>
        <w:lastRenderedPageBreak/>
        <w:t>定义激活函数</w:t>
      </w:r>
      <w:r>
        <w:rPr>
          <w:rFonts w:hint="eastAsia"/>
        </w:rPr>
        <w:t>Tanh</w:t>
      </w:r>
      <w:r>
        <w:rPr>
          <w:rFonts w:hint="eastAsia"/>
        </w:rPr>
        <w:t>和</w:t>
      </w:r>
      <w:proofErr w:type="spellStart"/>
      <w:r>
        <w:rPr>
          <w:rFonts w:hint="eastAsia"/>
        </w:rPr>
        <w:t>softmax</w:t>
      </w:r>
      <w:proofErr w:type="spellEnd"/>
      <w:r>
        <w:rPr>
          <w:rFonts w:hint="eastAsia"/>
        </w:rPr>
        <w:t>函数</w:t>
      </w:r>
    </w:p>
    <w:p w14:paraId="13ED3830" w14:textId="77777777" w:rsidR="00AB6671" w:rsidRDefault="00AB6671" w:rsidP="00F55501">
      <w:pPr>
        <w:pStyle w:val="code"/>
        <w:numPr>
          <w:ilvl w:val="0"/>
          <w:numId w:val="26"/>
        </w:numPr>
        <w:wordWrap w:val="0"/>
        <w:ind w:left="1151" w:right="210"/>
      </w:pPr>
      <w:r>
        <w:t>def tanh_activation(Z):</w:t>
      </w:r>
    </w:p>
    <w:p w14:paraId="0E913C3E" w14:textId="77777777" w:rsidR="00AB6671" w:rsidRDefault="00AB6671" w:rsidP="00F55501">
      <w:pPr>
        <w:pStyle w:val="code"/>
        <w:numPr>
          <w:ilvl w:val="0"/>
          <w:numId w:val="26"/>
        </w:numPr>
        <w:wordWrap w:val="0"/>
        <w:ind w:left="1151" w:right="210"/>
      </w:pPr>
      <w:r w:rsidRPr="00600ADF">
        <w:t xml:space="preserve">     return (np.exp(Z)-np.exp(-Z))/(np.exp(Z)-np.exp(-Z))</w:t>
      </w:r>
    </w:p>
    <w:p w14:paraId="74C0CFD7" w14:textId="77777777" w:rsidR="00AB6671" w:rsidRDefault="00AB6671" w:rsidP="00F55501">
      <w:pPr>
        <w:pStyle w:val="code"/>
        <w:numPr>
          <w:ilvl w:val="0"/>
          <w:numId w:val="26"/>
        </w:numPr>
        <w:wordWrap w:val="0"/>
        <w:ind w:left="1151" w:right="210"/>
      </w:pPr>
      <w:r w:rsidRPr="00600ADF">
        <w:t>def softmax_activation(Z):</w:t>
      </w:r>
    </w:p>
    <w:p w14:paraId="23F26996" w14:textId="77777777" w:rsidR="00AB6671" w:rsidRDefault="00AB6671" w:rsidP="00F55501">
      <w:pPr>
        <w:pStyle w:val="code"/>
        <w:numPr>
          <w:ilvl w:val="0"/>
          <w:numId w:val="26"/>
        </w:numPr>
        <w:wordWrap w:val="0"/>
        <w:ind w:left="1151" w:right="210"/>
      </w:pPr>
      <w:r w:rsidRPr="00600ADF">
        <w:t xml:space="preserve">        e_x = np.exp(Z - np.max(Z))</w:t>
      </w:r>
    </w:p>
    <w:p w14:paraId="25C96A59" w14:textId="77777777" w:rsidR="00AB6671" w:rsidRPr="00FA7E83" w:rsidRDefault="00AB6671" w:rsidP="00F55501">
      <w:pPr>
        <w:pStyle w:val="code"/>
        <w:numPr>
          <w:ilvl w:val="0"/>
          <w:numId w:val="26"/>
        </w:numPr>
        <w:wordWrap w:val="0"/>
        <w:ind w:left="1151" w:right="210"/>
      </w:pPr>
      <w:r w:rsidRPr="00600ADF">
        <w:t xml:space="preserve">        return e_x / e_x.sum(axis=0)</w:t>
      </w:r>
    </w:p>
    <w:p w14:paraId="3B019D6B" w14:textId="77777777" w:rsidR="00AB6671" w:rsidRDefault="00AB6671" w:rsidP="00AB6671">
      <w:pPr>
        <w:ind w:left="578"/>
      </w:pPr>
      <w:r>
        <w:rPr>
          <w:rFonts w:hint="eastAsia"/>
        </w:rPr>
        <w:t>前向传播的计算公式如下：</w:t>
      </w:r>
    </w:p>
    <w:p w14:paraId="4800D77B" w14:textId="77777777" w:rsidR="00AB6671" w:rsidRPr="00600ADF" w:rsidRDefault="00AB6671" w:rsidP="00AB6671">
      <w:pPr>
        <w:ind w:left="578"/>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m:t>
              </m:r>
            </m:sub>
          </m:sSub>
          <m:r>
            <m:rPr>
              <m:nor/>
            </m:rPr>
            <w:rPr>
              <w:rFonts w:ascii="Cambria Math" w:hAnsi="Cambria Math"/>
            </w:rPr>
            <m:t xml:space="preserve">unactivated </m:t>
          </m:r>
          <m:r>
            <m:rPr>
              <m:sty m:val="p"/>
            </m:rPr>
            <w:rPr>
              <w:rFonts w:ascii="Cambria Math" w:hAnsi="Cambria Math"/>
            </w:rPr>
            <m:t>=</m:t>
          </m:r>
          <m:r>
            <m:rPr>
              <m:nor/>
            </m:rPr>
            <w:rPr>
              <w:rFonts w:ascii="Cambria Math" w:hAnsi="Cambria Math"/>
            </w:rPr>
            <m:t>U</m:t>
          </m:r>
          <m:sSup>
            <m:sSupPr>
              <m:ctrlPr>
                <w:rPr>
                  <w:rFonts w:ascii="Cambria Math" w:hAnsi="Cambria Math"/>
                </w:rPr>
              </m:ctrlPr>
            </m:sSupPr>
            <m:e>
              <m:r>
                <m:rPr>
                  <m:sty m:val="p"/>
                </m:rPr>
                <w:rPr>
                  <w:rFonts w:ascii="Cambria Math" w:hAnsi="Cambria Math"/>
                </w:rPr>
                <m:t>h</m:t>
              </m:r>
            </m:e>
            <m:sup>
              <m:d>
                <m:dPr>
                  <m:ctrlPr>
                    <w:rPr>
                      <w:rFonts w:ascii="Cambria Math" w:hAnsi="Cambria Math"/>
                    </w:rPr>
                  </m:ctrlPr>
                </m:dPr>
                <m:e>
                  <m:r>
                    <m:rPr>
                      <m:sty m:val="p"/>
                    </m:rPr>
                    <w:rPr>
                      <w:rFonts w:ascii="Cambria Math" w:hAnsi="Cambria Math"/>
                    </w:rPr>
                    <m:t>t-1</m:t>
                  </m:r>
                </m:e>
              </m:d>
            </m:sup>
          </m:sSup>
          <m:r>
            <m:rPr>
              <m:sty m:val="p"/>
            </m:rPr>
            <w:rPr>
              <w:rFonts w:ascii="Cambria Math" w:hAnsi="Cambria Math"/>
            </w:rPr>
            <m:t>+</m:t>
          </m:r>
          <m:r>
            <m:rPr>
              <m:nor/>
            </m:rPr>
            <w:rPr>
              <w:rFonts w:ascii="Cambria Math" w:hAnsi="Cambria Math"/>
            </w:rPr>
            <m:t>W</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t</m:t>
              </m:r>
            </m:sup>
          </m:sSup>
        </m:oMath>
      </m:oMathPara>
    </w:p>
    <w:p w14:paraId="635759B5" w14:textId="77777777" w:rsidR="00AB6671" w:rsidRPr="00600ADF" w:rsidRDefault="00AB6671" w:rsidP="00AB6671">
      <w:pPr>
        <w:ind w:left="578"/>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m:t>
              </m:r>
            </m:sub>
          </m:sSub>
          <m:r>
            <m:rPr>
              <m:nor/>
            </m:rPr>
            <w:rPr>
              <w:rFonts w:ascii="Cambria Math" w:hAnsi="Cambria Math"/>
            </w:rPr>
            <m:t xml:space="preserve">activated </m:t>
          </m:r>
          <m:r>
            <m:rPr>
              <m:sty m:val="p"/>
            </m:rP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r>
                    <m:rPr>
                      <m:sty m:val="p"/>
                    </m:rPr>
                    <w:rPr>
                      <w:rFonts w:ascii="Cambria Math" w:hAnsi="Cambria Math"/>
                    </w:rPr>
                    <m:t>h</m:t>
                  </m:r>
                  <m:r>
                    <m:rPr>
                      <m:lit/>
                      <m:sty m:val="p"/>
                    </m:rPr>
                    <w:rPr>
                      <w:rFonts w:ascii="Cambria Math" w:hAnsi="Cambria Math"/>
                    </w:rPr>
                    <m:t>_</m:t>
                  </m:r>
                  <m:r>
                    <m:rPr>
                      <m:nor/>
                    </m:rPr>
                    <w:rPr>
                      <w:rFonts w:ascii="Cambria Math" w:hAnsi="Cambria Math"/>
                    </w:rPr>
                    <m:t xml:space="preserve">unactivated </m:t>
                  </m:r>
                </m:e>
              </m:d>
            </m:e>
          </m:func>
        </m:oMath>
      </m:oMathPara>
    </w:p>
    <w:p w14:paraId="29194E4C" w14:textId="77777777" w:rsidR="00AB6671" w:rsidRPr="00600ADF" w:rsidRDefault="00AB6671" w:rsidP="00AB6671">
      <w:pPr>
        <w:ind w:left="578"/>
      </w:pPr>
      <m:oMathPara>
        <m:oMath>
          <m:r>
            <m:rPr>
              <m:nor/>
            </m:rPr>
            <w:rPr>
              <w:rFonts w:ascii="Cambria Math" w:hAnsi="Cambria Math"/>
            </w:rPr>
            <m:t xml:space="preserve"> </m:t>
          </m:r>
          <w:proofErr w:type="spellStart"/>
          <m:r>
            <m:rPr>
              <m:nor/>
            </m:rPr>
            <w:rPr>
              <w:rFonts w:ascii="Cambria Math" w:hAnsi="Cambria Math"/>
            </w:rPr>
            <m:t>y_unactivated</m:t>
          </m:r>
          <w:proofErr w:type="spellEnd"/>
          <m:r>
            <m:rPr>
              <m:nor/>
            </m:rPr>
            <w:rPr>
              <w:rFonts w:ascii="Cambria Math" w:hAnsi="Cambria Math"/>
            </w:rPr>
            <m:t xml:space="preserve"> </m:t>
          </m:r>
          <m:r>
            <m:rPr>
              <m:sty m:val="p"/>
            </m:rPr>
            <w:rPr>
              <w:rFonts w:ascii="Cambria Math" w:hAnsi="Cambria Math"/>
            </w:rPr>
            <m:t>=V</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m:t>
              </m:r>
            </m:sub>
          </m:sSub>
          <m:r>
            <m:rPr>
              <m:nor/>
            </m:rPr>
            <w:rPr>
              <w:rFonts w:ascii="Cambria Math" w:hAnsi="Cambria Math"/>
            </w:rPr>
            <m:t xml:space="preserve">activated </m:t>
          </m:r>
        </m:oMath>
      </m:oMathPara>
    </w:p>
    <w:p w14:paraId="4ADD6F68" w14:textId="77777777" w:rsidR="00AB6671" w:rsidRDefault="00AB6671" w:rsidP="00AB6671">
      <w:pPr>
        <w:ind w:left="578"/>
      </w:pPr>
      <m:oMathPara>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a</m:t>
              </m:r>
            </m:sub>
          </m:sSub>
          <m:r>
            <m:rPr>
              <m:sty m:val="p"/>
            </m:rPr>
            <w:rPr>
              <w:rFonts w:ascii="Cambria Math" w:hAnsi="Cambria Math"/>
            </w:rPr>
            <m:t>ctivated=softmax</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u</m:t>
                  </m:r>
                </m:sub>
              </m:sSub>
              <m:r>
                <m:rPr>
                  <m:sty m:val="p"/>
                </m:rPr>
                <w:rPr>
                  <w:rFonts w:ascii="Cambria Math" w:hAnsi="Cambria Math"/>
                </w:rPr>
                <m:t>nactivated</m:t>
              </m:r>
              <m:ctrlPr>
                <w:rPr>
                  <w:rFonts w:ascii="Cambria Math" w:hAnsi="Cambria Math"/>
                  <w:i/>
                </w:rPr>
              </m:ctrlPr>
            </m:e>
          </m:d>
        </m:oMath>
      </m:oMathPara>
    </w:p>
    <w:p w14:paraId="2C07D2A8" w14:textId="77777777" w:rsidR="00AB6671" w:rsidRDefault="00AB6671" w:rsidP="00AB6671">
      <w:pPr>
        <w:ind w:left="578"/>
      </w:pPr>
      <w:r w:rsidRPr="00600ADF">
        <w:t>这里，</w:t>
      </w:r>
      <m:oMath>
        <m:r>
          <m:rPr>
            <m:sty m:val="p"/>
          </m:rPr>
          <w:rPr>
            <w:rFonts w:ascii="Cambria Math" w:hAnsi="Cambria Math"/>
          </w:rPr>
          <m:t>U</m:t>
        </m:r>
      </m:oMath>
      <w:r w:rsidRPr="00600ADF">
        <w:t>代表输入权重（</w:t>
      </w:r>
      <w:proofErr w:type="spellStart"/>
      <w:r w:rsidRPr="00600ADF">
        <w:t>input_weights</w:t>
      </w:r>
      <w:proofErr w:type="spellEnd"/>
      <w:r w:rsidRPr="00600ADF">
        <w:t>），</w:t>
      </w:r>
      <m:oMath>
        <m:r>
          <m:rPr>
            <m:sty m:val="p"/>
          </m:rPr>
          <w:rPr>
            <w:rFonts w:ascii="Cambria Math" w:hAnsi="Cambria Math"/>
          </w:rPr>
          <m:t>W</m:t>
        </m:r>
      </m:oMath>
      <w:r w:rsidRPr="00600ADF">
        <w:t>代表内部状态权重（</w:t>
      </w:r>
      <w:proofErr w:type="spellStart"/>
      <w:r w:rsidRPr="00600ADF">
        <w:t>internal_state_weights</w:t>
      </w:r>
      <w:proofErr w:type="spellEnd"/>
      <w:r w:rsidRPr="00600ADF">
        <w:t>），</w:t>
      </w:r>
      <m:oMath>
        <m:r>
          <m:rPr>
            <m:sty m:val="p"/>
          </m:rPr>
          <w:rPr>
            <w:rFonts w:ascii="Cambria Math" w:hAnsi="Cambria Math"/>
          </w:rPr>
          <m:t>V</m:t>
        </m:r>
      </m:oMath>
      <w:r w:rsidRPr="00600ADF">
        <w:t>代表输出权重（</w:t>
      </w:r>
      <w:proofErr w:type="spellStart"/>
      <w:r w:rsidRPr="00600ADF">
        <w:t>output_weights</w:t>
      </w:r>
      <w:proofErr w:type="spellEnd"/>
      <w:r w:rsidRPr="00600ADF">
        <w:t>）。输入权重与输入（</w:t>
      </w:r>
      <m:oMath>
        <m:r>
          <m:rPr>
            <m:sty m:val="p"/>
          </m:rPr>
          <w:rPr>
            <w:rFonts w:ascii="Cambria Math" w:hAnsi="Cambria Math"/>
          </w:rPr>
          <m:t>x</m:t>
        </m:r>
      </m:oMath>
      <w:r w:rsidRPr="00600ADF">
        <w:t>）相乘，内部状态权重与前一次</w:t>
      </w:r>
      <w:proofErr w:type="gramStart"/>
      <w:r w:rsidRPr="00600ADF">
        <w:t>激活值</w:t>
      </w:r>
      <w:proofErr w:type="gramEnd"/>
      <w:r w:rsidRPr="00600ADF">
        <w:t>相乘，而在我们的表示法中，前一次</w:t>
      </w:r>
      <w:proofErr w:type="gramStart"/>
      <w:r w:rsidRPr="00600ADF">
        <w:t>激活值</w:t>
      </w:r>
      <w:proofErr w:type="gramEnd"/>
      <w:r w:rsidRPr="00600ADF">
        <w:t>被称为</w:t>
      </w:r>
      <w:proofErr w:type="spellStart"/>
      <w:r w:rsidRPr="00600ADF">
        <w:t>prev_memory</w:t>
      </w:r>
      <w:proofErr w:type="spellEnd"/>
      <w:r w:rsidRPr="00600ADF">
        <w:t>。</w:t>
      </w:r>
      <w:r>
        <w:rPr>
          <w:rFonts w:hint="eastAsia"/>
        </w:rPr>
        <w:t>在这里我们忽略</w:t>
      </w:r>
      <w:r>
        <w:rPr>
          <w:rFonts w:hint="eastAsia"/>
        </w:rPr>
        <w:t>Bias</w:t>
      </w:r>
      <w:r>
        <w:rPr>
          <w:rFonts w:hint="eastAsia"/>
        </w:rPr>
        <w:t>，前向传播的代码如下：</w:t>
      </w:r>
    </w:p>
    <w:p w14:paraId="432943C2" w14:textId="77777777" w:rsidR="00AB6671" w:rsidRDefault="00AB6671" w:rsidP="00F55501">
      <w:pPr>
        <w:pStyle w:val="code"/>
        <w:numPr>
          <w:ilvl w:val="0"/>
          <w:numId w:val="26"/>
        </w:numPr>
        <w:wordWrap w:val="0"/>
        <w:ind w:left="1151" w:right="210"/>
      </w:pPr>
      <w:r>
        <w:rPr>
          <w:rFonts w:hint="eastAsia"/>
        </w:rPr>
        <w:t>d</w:t>
      </w:r>
      <w:r w:rsidRPr="00600ADF">
        <w:t>ef Rnn_forward(input_embedding, input_weights, internal_state_weights, prev_memory,output_weights):</w:t>
      </w:r>
    </w:p>
    <w:p w14:paraId="21194351" w14:textId="77777777" w:rsidR="00AB6671" w:rsidRDefault="00AB6671" w:rsidP="00F55501">
      <w:pPr>
        <w:pStyle w:val="code"/>
        <w:numPr>
          <w:ilvl w:val="0"/>
          <w:numId w:val="26"/>
        </w:numPr>
        <w:wordWrap w:val="0"/>
        <w:ind w:left="1151" w:right="210"/>
      </w:pPr>
      <w:r w:rsidRPr="00600ADF">
        <w:t xml:space="preserve">    forward_params = []</w:t>
      </w:r>
    </w:p>
    <w:p w14:paraId="61384C19" w14:textId="77777777" w:rsidR="00AB6671" w:rsidRDefault="00AB6671" w:rsidP="00F55501">
      <w:pPr>
        <w:pStyle w:val="code"/>
        <w:numPr>
          <w:ilvl w:val="0"/>
          <w:numId w:val="26"/>
        </w:numPr>
        <w:wordWrap w:val="0"/>
        <w:ind w:left="1151" w:right="210"/>
      </w:pPr>
      <w:r w:rsidRPr="00600ADF">
        <w:t xml:space="preserve">    W_frd = np.dot(internal_state_weights,prev_memory)</w:t>
      </w:r>
    </w:p>
    <w:p w14:paraId="47CC3479" w14:textId="77777777" w:rsidR="00AB6671" w:rsidRDefault="00AB6671" w:rsidP="00F55501">
      <w:pPr>
        <w:pStyle w:val="code"/>
        <w:numPr>
          <w:ilvl w:val="0"/>
          <w:numId w:val="26"/>
        </w:numPr>
        <w:wordWrap w:val="0"/>
        <w:ind w:left="1151" w:right="210"/>
      </w:pPr>
      <w:r w:rsidRPr="00600ADF">
        <w:t xml:space="preserve">    U_frd = np.dot(input_weights,input_embedding)</w:t>
      </w:r>
    </w:p>
    <w:p w14:paraId="0005D430" w14:textId="77777777" w:rsidR="00AB6671" w:rsidRDefault="00AB6671" w:rsidP="00F55501">
      <w:pPr>
        <w:pStyle w:val="code"/>
        <w:numPr>
          <w:ilvl w:val="0"/>
          <w:numId w:val="26"/>
        </w:numPr>
        <w:wordWrap w:val="0"/>
        <w:ind w:left="1151" w:right="210"/>
      </w:pPr>
      <w:r w:rsidRPr="00600ADF">
        <w:t xml:space="preserve">    sum_s = W_frd + U_frd</w:t>
      </w:r>
    </w:p>
    <w:p w14:paraId="7AA9DAD3" w14:textId="77777777" w:rsidR="00AB6671" w:rsidRDefault="00AB6671" w:rsidP="00F55501">
      <w:pPr>
        <w:pStyle w:val="code"/>
        <w:numPr>
          <w:ilvl w:val="0"/>
          <w:numId w:val="26"/>
        </w:numPr>
        <w:wordWrap w:val="0"/>
        <w:ind w:left="1151" w:right="210"/>
      </w:pPr>
      <w:r w:rsidRPr="00600ADF">
        <w:t xml:space="preserve">    ht_activated = tanh_activation(sum_s)</w:t>
      </w:r>
    </w:p>
    <w:p w14:paraId="613CC2FE" w14:textId="77777777" w:rsidR="00AB6671" w:rsidRDefault="00AB6671" w:rsidP="00F55501">
      <w:pPr>
        <w:pStyle w:val="code"/>
        <w:numPr>
          <w:ilvl w:val="0"/>
          <w:numId w:val="26"/>
        </w:numPr>
        <w:wordWrap w:val="0"/>
        <w:ind w:left="1151" w:right="210"/>
      </w:pPr>
      <w:r w:rsidRPr="00600ADF">
        <w:t xml:space="preserve">    yt_unactivated = np.asarray(np.dot(output_weights,  tanh_activation(sum_s)))</w:t>
      </w:r>
    </w:p>
    <w:p w14:paraId="73117917" w14:textId="77777777" w:rsidR="00AB6671" w:rsidRDefault="00AB6671" w:rsidP="00F55501">
      <w:pPr>
        <w:pStyle w:val="code"/>
        <w:numPr>
          <w:ilvl w:val="0"/>
          <w:numId w:val="26"/>
        </w:numPr>
        <w:wordWrap w:val="0"/>
        <w:ind w:left="1151" w:right="210"/>
      </w:pPr>
      <w:r w:rsidRPr="00600ADF">
        <w:t xml:space="preserve">    yt_activated = softmax_activation(yt_unactivated)</w:t>
      </w:r>
    </w:p>
    <w:p w14:paraId="005F5A00" w14:textId="77777777" w:rsidR="00AB6671" w:rsidRDefault="00AB6671" w:rsidP="00F55501">
      <w:pPr>
        <w:pStyle w:val="code"/>
        <w:numPr>
          <w:ilvl w:val="0"/>
          <w:numId w:val="26"/>
        </w:numPr>
        <w:wordWrap w:val="0"/>
        <w:ind w:left="1151" w:right="210"/>
      </w:pPr>
      <w:r w:rsidRPr="00600ADF">
        <w:t xml:space="preserve">    forward_params.append([W_frd,U_frd,sum_s,yt_unactivated])</w:t>
      </w:r>
    </w:p>
    <w:p w14:paraId="650C622D" w14:textId="77777777" w:rsidR="00AB6671" w:rsidRDefault="00AB6671" w:rsidP="00F55501">
      <w:pPr>
        <w:pStyle w:val="code"/>
        <w:numPr>
          <w:ilvl w:val="0"/>
          <w:numId w:val="26"/>
        </w:numPr>
        <w:wordWrap w:val="0"/>
        <w:ind w:left="1151" w:right="210"/>
      </w:pPr>
      <w:r w:rsidRPr="00600ADF">
        <w:t xml:space="preserve">    return ht_activated,yt_activated,forward_params</w:t>
      </w:r>
    </w:p>
    <w:p w14:paraId="271F50B0" w14:textId="77777777" w:rsidR="00AB6671" w:rsidRPr="00600ADF" w:rsidRDefault="00AB6671" w:rsidP="00AB6671">
      <w:pPr>
        <w:ind w:left="578"/>
      </w:pPr>
    </w:p>
    <w:p w14:paraId="776726DB" w14:textId="77777777" w:rsidR="00AB6671" w:rsidRPr="00600ADF" w:rsidRDefault="00AB6671" w:rsidP="00AB6671">
      <w:pPr>
        <w:ind w:left="578"/>
      </w:pPr>
    </w:p>
    <w:p w14:paraId="4B4AA53B" w14:textId="77777777" w:rsidR="00AB6671" w:rsidRDefault="00AB6671" w:rsidP="00AB6671">
      <w:pPr>
        <w:pStyle w:val="2"/>
      </w:pPr>
      <w:r>
        <w:rPr>
          <w:rFonts w:hint="eastAsia"/>
        </w:rPr>
        <w:lastRenderedPageBreak/>
        <w:t>长短时记忆（L</w:t>
      </w:r>
      <w:r>
        <w:t>STM</w:t>
      </w:r>
      <w:r>
        <w:rPr>
          <w:rFonts w:hint="eastAsia"/>
        </w:rPr>
        <w:t>）</w:t>
      </w:r>
    </w:p>
    <w:p w14:paraId="09B1A413" w14:textId="77777777" w:rsidR="00AB6671" w:rsidRPr="00CC5B95" w:rsidRDefault="00AB6671" w:rsidP="00AB6671">
      <w:pPr>
        <w:pStyle w:val="3"/>
      </w:pPr>
      <w:r>
        <w:rPr>
          <w:rFonts w:hint="eastAsia"/>
        </w:rPr>
        <w:t>什么是</w:t>
      </w:r>
      <w:r>
        <w:rPr>
          <w:rFonts w:hint="eastAsia"/>
        </w:rPr>
        <w:t>L</w:t>
      </w:r>
      <w:r>
        <w:t>STM</w:t>
      </w:r>
    </w:p>
    <w:p w14:paraId="7EF025FF" w14:textId="77777777" w:rsidR="00AB6671" w:rsidRDefault="00AB6671" w:rsidP="00AB6671">
      <w:pPr>
        <w:ind w:left="420" w:firstLine="420"/>
      </w:pPr>
      <w:r>
        <w:t>LSTM</w:t>
      </w:r>
      <w:r>
        <w:t>，全称长短期记忆网络（</w:t>
      </w:r>
      <w:r>
        <w:t>Long Short-Term Memory</w:t>
      </w:r>
      <w:r>
        <w:t>，</w:t>
      </w:r>
      <w:r>
        <w:t>LSTM</w:t>
      </w:r>
      <w:r>
        <w:t>），是一种循环神经网络（</w:t>
      </w:r>
      <w:r>
        <w:t>Recurrent Neural Network</w:t>
      </w:r>
      <w:r>
        <w:t>，</w:t>
      </w:r>
      <w:r>
        <w:t>RNN</w:t>
      </w:r>
      <w:r>
        <w:t>），它可以处理序列数据，如文本、语音、视频等。</w:t>
      </w:r>
      <w:r>
        <w:t>LSTM</w:t>
      </w:r>
      <w:r>
        <w:t>的特点是能够有效地解决长期依赖问题，即在处理长序列时，能够保留之前的重要信息，并且避免梯度消失或爆炸的问题。</w:t>
      </w:r>
    </w:p>
    <w:p w14:paraId="5DEE9136" w14:textId="77777777" w:rsidR="00AB6671" w:rsidRDefault="00AB6671" w:rsidP="00AB6671">
      <w:pPr>
        <w:ind w:left="420" w:firstLine="420"/>
      </w:pPr>
      <w:r>
        <w:rPr>
          <w:rFonts w:hint="eastAsia"/>
        </w:rPr>
        <w:t>L</w:t>
      </w:r>
      <w:r>
        <w:t>STM</w:t>
      </w:r>
      <w:r>
        <w:rPr>
          <w:rFonts w:hint="eastAsia"/>
        </w:rPr>
        <w:t>的结构如图</w:t>
      </w:r>
    </w:p>
    <w:p w14:paraId="24459BE9" w14:textId="77777777" w:rsidR="00AB6671" w:rsidRDefault="00AB6671" w:rsidP="00AB6671">
      <w:pPr>
        <w:ind w:left="420" w:firstLine="420"/>
        <w:jc w:val="center"/>
      </w:pPr>
      <w:r>
        <w:rPr>
          <w:noProof/>
        </w:rPr>
        <w:drawing>
          <wp:inline distT="0" distB="0" distL="0" distR="0" wp14:anchorId="1FB3CC2C" wp14:editId="4FAC715A">
            <wp:extent cx="5327650" cy="2447868"/>
            <wp:effectExtent l="0" t="0" r="6350" b="0"/>
            <wp:docPr id="24" name="图片 24" descr="https://pic2.zhimg.com/v2-d9bcbf5b5fa289df41c924909e8a6bb5_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pic2.zhimg.com/v2-d9bcbf5b5fa289df41c924909e8a6bb5_r.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27650" cy="2447868"/>
                    </a:xfrm>
                    <a:prstGeom prst="rect">
                      <a:avLst/>
                    </a:prstGeom>
                    <a:noFill/>
                    <a:ln>
                      <a:noFill/>
                    </a:ln>
                  </pic:spPr>
                </pic:pic>
              </a:graphicData>
            </a:graphic>
          </wp:inline>
        </w:drawing>
      </w:r>
    </w:p>
    <w:p w14:paraId="1D7B0493" w14:textId="77777777" w:rsidR="00AB6671" w:rsidRDefault="00AB6671" w:rsidP="00AB6671">
      <w:pPr>
        <w:ind w:left="420" w:firstLine="420"/>
      </w:pPr>
      <w:r w:rsidRPr="0058668F">
        <w:rPr>
          <w:rFonts w:hint="eastAsia"/>
        </w:rPr>
        <w:t>假设我们有一个当前发生的事件，我们需要预测游戏中的下一个事件。我们也有在游戏中收集的长期和短期信息。长期记忆是很久以前收集的记忆，短期记忆是在几个时间</w:t>
      </w:r>
      <w:proofErr w:type="gramStart"/>
      <w:r w:rsidRPr="0058668F">
        <w:rPr>
          <w:rFonts w:hint="eastAsia"/>
        </w:rPr>
        <w:t>戳之前</w:t>
      </w:r>
      <w:proofErr w:type="gramEnd"/>
      <w:r w:rsidRPr="0058668F">
        <w:rPr>
          <w:rFonts w:hint="eastAsia"/>
        </w:rPr>
        <w:t>收集的信息。为了预测下一个事件，我们显然需要当前的事件。但只有一些长期和短期记忆才是有用的。我们如何获得这些？</w:t>
      </w:r>
    </w:p>
    <w:p w14:paraId="136B4775" w14:textId="77777777" w:rsidR="00AB6671" w:rsidRDefault="00AB6671" w:rsidP="00AB6671">
      <w:pPr>
        <w:ind w:left="420" w:firstLine="420"/>
      </w:pPr>
      <w:r w:rsidRPr="0058668F">
        <w:rPr>
          <w:rFonts w:hint="eastAsia"/>
        </w:rPr>
        <w:t>在</w:t>
      </w:r>
      <w:r w:rsidRPr="0058668F">
        <w:t>LSTM</w:t>
      </w:r>
      <w:r w:rsidRPr="0058668F">
        <w:t>中，我们将使用这个长期记忆和短期记忆，以及当前的事件，来生成一个新的修改过的长期记忆。在这样做的时候，我们将只记住那些有用的东西，我们将抛弃所有不相关的信息。同样地，我们将通过使用一些信息和抛弃其他信息来更新短期记忆。简而言之，在每个时间步骤，我们将过滤需要传递到下一个时间步骤的记忆。这些经过修改的信息被用来预测下一个事件。</w:t>
      </w:r>
    </w:p>
    <w:p w14:paraId="15A114FF" w14:textId="77777777" w:rsidR="00AB6671" w:rsidRDefault="00AB6671" w:rsidP="00AB6671">
      <w:pPr>
        <w:ind w:firstLineChars="200" w:firstLine="420"/>
      </w:pPr>
      <w:r>
        <w:lastRenderedPageBreak/>
        <w:t>LSTM</w:t>
      </w:r>
      <w:r>
        <w:t>在自然语言处理、语音识别、机器翻译、图像描述等领域都有广泛的应用，并且有许多变体和改进方法。</w:t>
      </w:r>
      <w:r>
        <w:rPr>
          <w:rFonts w:hint="eastAsia"/>
        </w:rPr>
        <w:t>下一节将具体介绍</w:t>
      </w:r>
      <w:r>
        <w:rPr>
          <w:rFonts w:hint="eastAsia"/>
        </w:rPr>
        <w:t>L</w:t>
      </w:r>
      <w:r>
        <w:t>STM</w:t>
      </w:r>
      <w:r>
        <w:rPr>
          <w:rFonts w:hint="eastAsia"/>
        </w:rPr>
        <w:t>的结构。</w:t>
      </w:r>
    </w:p>
    <w:p w14:paraId="5FAF24AB" w14:textId="77777777" w:rsidR="00AB6671" w:rsidRDefault="00AB6671" w:rsidP="00AB6671">
      <w:pPr>
        <w:pStyle w:val="3"/>
      </w:pPr>
      <w:r>
        <w:rPr>
          <w:rFonts w:hint="eastAsia"/>
        </w:rPr>
        <w:t>详解</w:t>
      </w:r>
      <w:r>
        <w:rPr>
          <w:rFonts w:hint="eastAsia"/>
        </w:rPr>
        <w:t>L</w:t>
      </w:r>
      <w:r>
        <w:t>STM</w:t>
      </w:r>
      <w:r>
        <w:rPr>
          <w:rFonts w:hint="eastAsia"/>
        </w:rPr>
        <w:t>结构</w:t>
      </w:r>
    </w:p>
    <w:p w14:paraId="5D1EB080" w14:textId="77777777" w:rsidR="00AB6671" w:rsidRDefault="00AB6671" w:rsidP="00AB6671">
      <w:r>
        <w:t>LSTM</w:t>
      </w:r>
      <w:r>
        <w:t>和</w:t>
      </w:r>
      <w:r>
        <w:t>RNN</w:t>
      </w:r>
      <w:r>
        <w:t>在结构上的区别</w:t>
      </w:r>
      <w:r>
        <w:rPr>
          <w:rFonts w:hint="eastAsia"/>
        </w:rPr>
        <w:t>。相对于</w:t>
      </w:r>
      <w:r>
        <w:t>RNN</w:t>
      </w:r>
      <w:r>
        <w:t>只有一个传递状态</w:t>
      </w:r>
      <w:r>
        <w:rPr>
          <w:rFonts w:hint="eastAsia"/>
        </w:rPr>
        <w:t>，</w:t>
      </w:r>
      <w:r>
        <w:t>LSTM</w:t>
      </w:r>
      <w:r>
        <w:t>有两个传输状态</w:t>
      </w:r>
      <w:r>
        <w:t xml:space="preserve"> </w:t>
      </w:r>
      <w:r>
        <w:t>（</w:t>
      </w:r>
      <w:r>
        <w:t>cell state</w:t>
      </w:r>
      <w:r>
        <w:t>）和</w:t>
      </w:r>
      <w:r>
        <w:rPr>
          <w:rFonts w:hint="eastAsia"/>
        </w:rPr>
        <w:t>（</w:t>
      </w:r>
      <w:r>
        <w:t>hidden state</w:t>
      </w:r>
      <w:r>
        <w:rPr>
          <w:rFonts w:hint="eastAsia"/>
        </w:rPr>
        <w:t>）。</w:t>
      </w:r>
    </w:p>
    <w:p w14:paraId="7D660C6B" w14:textId="77777777" w:rsidR="00AB6671" w:rsidRPr="00402064" w:rsidRDefault="00AB6671" w:rsidP="00AB6671">
      <w:pPr>
        <w:rPr>
          <w:b/>
        </w:rPr>
      </w:pPr>
      <w:r w:rsidRPr="00402064">
        <w:rPr>
          <w:rFonts w:hint="eastAsia"/>
          <w:b/>
        </w:rPr>
        <w:t>Cell</w:t>
      </w:r>
    </w:p>
    <w:p w14:paraId="4EF7509E" w14:textId="77777777" w:rsidR="00AB6671" w:rsidRDefault="00AB6671" w:rsidP="00AB6671">
      <w:r>
        <w:t>LSTM</w:t>
      </w:r>
      <w:r>
        <w:t>中的核心概念</w:t>
      </w:r>
      <w:r>
        <w:rPr>
          <w:rFonts w:hint="eastAsia"/>
        </w:rPr>
        <w:t>：</w:t>
      </w:r>
      <w:r>
        <w:rPr>
          <w:rFonts w:hint="eastAsia"/>
        </w:rPr>
        <w:t>cell</w:t>
      </w:r>
    </w:p>
    <w:p w14:paraId="00DC9F09" w14:textId="77777777" w:rsidR="00AB6671" w:rsidRDefault="00AB6671" w:rsidP="00AB6671">
      <w:r>
        <w:rPr>
          <w:noProof/>
        </w:rPr>
        <w:drawing>
          <wp:inline distT="0" distB="0" distL="0" distR="0" wp14:anchorId="25855A78" wp14:editId="07EC8018">
            <wp:extent cx="5327650" cy="2919373"/>
            <wp:effectExtent l="0" t="0" r="6350" b="0"/>
            <wp:docPr id="26" name="图片 26" descr="https://pic3.zhimg.com/80/v2-5fba48adf96807e1db30d82aa8605606_720w.web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pic3.zhimg.com/80/v2-5fba48adf96807e1db30d82aa8605606_720w.web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7650" cy="2919373"/>
                    </a:xfrm>
                    <a:prstGeom prst="rect">
                      <a:avLst/>
                    </a:prstGeom>
                    <a:noFill/>
                    <a:ln>
                      <a:noFill/>
                    </a:ln>
                  </pic:spPr>
                </pic:pic>
              </a:graphicData>
            </a:graphic>
          </wp:inline>
        </w:drawing>
      </w:r>
    </w:p>
    <w:p w14:paraId="2ACDC362" w14:textId="77777777" w:rsidR="00AB6671" w:rsidRDefault="00AB6671" w:rsidP="00AB6671">
      <w:r>
        <w:rPr>
          <w:rFonts w:hint="eastAsia"/>
        </w:rPr>
        <w:t>相对于</w:t>
      </w:r>
      <w:r>
        <w:t>RNN</w:t>
      </w:r>
      <w:r>
        <w:t>，</w:t>
      </w:r>
      <w:r>
        <w:t>LSTM</w:t>
      </w:r>
      <w:r>
        <w:t>引入了一个新的</w:t>
      </w:r>
      <w:proofErr w:type="gramStart"/>
      <w:r>
        <w:t>隐状态</w:t>
      </w:r>
      <w:proofErr w:type="gramEnd"/>
      <w:r>
        <w:rPr>
          <w:rFonts w:hint="eastAsia"/>
        </w:rPr>
        <w:t>单元状态</w:t>
      </w:r>
      <w:r>
        <w:t>cell state,</w:t>
      </w:r>
      <w:r>
        <w:t>如上图中的水平线，他类似于一个传送带，贯穿整个</w:t>
      </w:r>
      <w:r>
        <w:t>LSTM</w:t>
      </w:r>
      <w:r>
        <w:t>的计算过程。</w:t>
      </w:r>
    </w:p>
    <w:p w14:paraId="32CD5966" w14:textId="77777777" w:rsidR="00AB6671" w:rsidRDefault="00AB6671" w:rsidP="00AB6671">
      <w:pPr>
        <w:ind w:firstLine="420"/>
      </w:pPr>
      <w:r>
        <w:t>cell state</w:t>
      </w:r>
      <w:r>
        <w:t>保存的是当前时间</w:t>
      </w:r>
      <w:proofErr w:type="gramStart"/>
      <w:r>
        <w:t>隐</w:t>
      </w:r>
      <w:proofErr w:type="gramEnd"/>
      <w:r>
        <w:t>状态信息，</w:t>
      </w:r>
      <w:proofErr w:type="gramStart"/>
      <w:r>
        <w:t>隐状态</w:t>
      </w:r>
      <w:proofErr w:type="gramEnd"/>
      <w:r>
        <w:t>信息包含来自之前时间步的</w:t>
      </w:r>
      <w:proofErr w:type="gramStart"/>
      <w:r>
        <w:t>隐状态</w:t>
      </w:r>
      <w:proofErr w:type="gramEnd"/>
      <w:r>
        <w:t>和当前时间步的临时</w:t>
      </w:r>
      <w:proofErr w:type="gramStart"/>
      <w:r>
        <w:t>隐</w:t>
      </w:r>
      <w:proofErr w:type="gramEnd"/>
      <w:r>
        <w:t>状态。</w:t>
      </w:r>
    </w:p>
    <w:p w14:paraId="0AEB7862" w14:textId="77777777" w:rsidR="00AB6671" w:rsidRDefault="00AB6671" w:rsidP="00AB6671">
      <w:r>
        <w:rPr>
          <w:rFonts w:hint="eastAsia"/>
        </w:rPr>
        <w:t xml:space="preserve"> </w:t>
      </w:r>
      <w:r>
        <w:t xml:space="preserve"> </w:t>
      </w:r>
      <w:r>
        <w:rPr>
          <w:rFonts w:hint="eastAsia"/>
        </w:rPr>
        <w:t>接下来介绍</w:t>
      </w:r>
      <w:r>
        <w:rPr>
          <w:rFonts w:hint="eastAsia"/>
        </w:rPr>
        <w:t>L</w:t>
      </w:r>
      <w:r>
        <w:t>STM</w:t>
      </w:r>
      <w:r>
        <w:rPr>
          <w:rFonts w:hint="eastAsia"/>
        </w:rPr>
        <w:t>中的</w:t>
      </w:r>
      <w:r>
        <w:rPr>
          <w:rFonts w:hint="eastAsia"/>
        </w:rPr>
        <w:t>3</w:t>
      </w:r>
      <w:r>
        <w:rPr>
          <w:rFonts w:hint="eastAsia"/>
        </w:rPr>
        <w:t>个门单元。</w:t>
      </w:r>
    </w:p>
    <w:p w14:paraId="06760D07" w14:textId="77777777" w:rsidR="00AB6671" w:rsidRPr="00CF4617" w:rsidRDefault="00AB6671" w:rsidP="00AB6671">
      <w:r w:rsidRPr="00402064">
        <w:rPr>
          <w:rFonts w:hint="eastAsia"/>
          <w:b/>
        </w:rPr>
        <w:t>遗忘门</w:t>
      </w:r>
      <w:r>
        <w:rPr>
          <w:rFonts w:hint="eastAsia"/>
          <w:b/>
        </w:rPr>
        <w:t>：</w:t>
      </w:r>
      <w:r w:rsidRPr="00CF4617">
        <w:rPr>
          <w:rFonts w:hint="eastAsia"/>
        </w:rPr>
        <w:t>决定在新的储存单元中</w:t>
      </w:r>
      <w:r w:rsidRPr="00CF4617">
        <w:t>cell</w:t>
      </w:r>
      <w:r w:rsidRPr="00CF4617">
        <w:t>需要丢掉</w:t>
      </w:r>
      <w:r w:rsidRPr="00CF4617">
        <w:t>/</w:t>
      </w:r>
      <w:r w:rsidRPr="00CF4617">
        <w:t>遗忘哪些信息（这里的</w:t>
      </w:r>
      <w:r w:rsidRPr="00CF4617">
        <w:t>“</w:t>
      </w:r>
      <w:r w:rsidRPr="00CF4617">
        <w:t>信息</w:t>
      </w:r>
      <w:r w:rsidRPr="00CF4617">
        <w:t>”</w:t>
      </w:r>
      <w:r w:rsidRPr="00CF4617">
        <w:t>指的是</w:t>
      </w:r>
      <w:r w:rsidRPr="00CF4617">
        <w:t>cell state</w:t>
      </w:r>
      <w:r w:rsidRPr="00CF4617">
        <w:t>中存储的信息）</w:t>
      </w:r>
    </w:p>
    <w:p w14:paraId="79DE70F6" w14:textId="77777777" w:rsidR="00AB6671" w:rsidRDefault="00AB6671" w:rsidP="00AB6671">
      <w:r>
        <w:rPr>
          <w:rFonts w:hint="eastAsia"/>
        </w:rPr>
        <w:t xml:space="preserve"> </w:t>
      </w:r>
      <w:r>
        <w:t xml:space="preserve"> </w:t>
      </w:r>
      <w:r w:rsidRPr="00402064">
        <w:rPr>
          <w:rFonts w:hint="eastAsia"/>
        </w:rPr>
        <w:t>正如我们前面所讨论的，我们可以用门来添加和删除</w:t>
      </w:r>
      <w:r>
        <w:rPr>
          <w:rFonts w:hint="eastAsia"/>
        </w:rPr>
        <w:t>单元</w:t>
      </w:r>
      <w:r w:rsidRPr="00402064">
        <w:rPr>
          <w:rFonts w:hint="eastAsia"/>
        </w:rPr>
        <w:t>状态的信息。下图只不过是遗忘</w:t>
      </w:r>
      <w:r w:rsidRPr="00402064">
        <w:rPr>
          <w:rFonts w:hint="eastAsia"/>
        </w:rPr>
        <w:lastRenderedPageBreak/>
        <w:t>门，它只过滤需要的信息，并删除其余的信息。这是如何实现的呢？</w:t>
      </w:r>
    </w:p>
    <w:p w14:paraId="65A08464" w14:textId="77777777" w:rsidR="00AB6671" w:rsidRDefault="00AB6671" w:rsidP="00AB6671">
      <w:r>
        <w:t xml:space="preserve">  </w:t>
      </w:r>
      <w:r>
        <w:rPr>
          <w:rFonts w:hint="eastAsia"/>
        </w:rPr>
        <w:t>在这个图中，将上一个时间步骤的单元状态或长期记忆与函数</w:t>
      </w:r>
      <w:r>
        <w:t>ft</w:t>
      </w:r>
      <w:r>
        <w:t>相乘，得到新的经过过滤的记忆，其中</w:t>
      </w:r>
      <w:r>
        <w:t>ft</w:t>
      </w:r>
      <w:r>
        <w:t>是遗忘因子。遗忘因子使用下面所示的公式计算。</w:t>
      </w:r>
    </w:p>
    <w:p w14:paraId="5A03CBAA" w14:textId="77777777" w:rsidR="00AB6671" w:rsidRDefault="00AB6671" w:rsidP="00AB6671">
      <w:pPr>
        <w:jc w:val="center"/>
      </w:pPr>
      <w:r>
        <w:rPr>
          <w:noProof/>
        </w:rPr>
        <w:drawing>
          <wp:inline distT="0" distB="0" distL="0" distR="0" wp14:anchorId="16FACBAC" wp14:editId="2E644CBE">
            <wp:extent cx="5327650" cy="1647588"/>
            <wp:effectExtent l="0" t="0" r="6350" b="0"/>
            <wp:docPr id="27" name="图片 27" descr="https://pic3.zhimg.com/80/v2-cd8e04524a5e5edeae6e110fff7c08e2_720w.web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pic3.zhimg.com/80/v2-cd8e04524a5e5edeae6e110fff7c08e2_720w.webp"/>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27650" cy="1647588"/>
                    </a:xfrm>
                    <a:prstGeom prst="rect">
                      <a:avLst/>
                    </a:prstGeom>
                    <a:noFill/>
                    <a:ln>
                      <a:noFill/>
                    </a:ln>
                  </pic:spPr>
                </pic:pic>
              </a:graphicData>
            </a:graphic>
          </wp:inline>
        </w:drawing>
      </w:r>
    </w:p>
    <w:p w14:paraId="5EA922B4" w14:textId="77777777" w:rsidR="00AB6671" w:rsidRDefault="00AB6671" w:rsidP="00AB6671">
      <w:r>
        <w:rPr>
          <w:rFonts w:hint="eastAsia"/>
        </w:rPr>
        <w:t xml:space="preserve"> </w:t>
      </w:r>
      <w:r>
        <w:t xml:space="preserve"> </w:t>
      </w:r>
      <w:r w:rsidRPr="00CF4617">
        <w:t>使用上一个时间戳的短期记忆</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1</m:t>
            </m:r>
          </m:sub>
        </m:sSub>
      </m:oMath>
      <w:r w:rsidRPr="00CF4617">
        <w:t>和当前事件来计算遗忘因子。将短期记忆和当前事件连接起来，然后在该向量上应用一个</w:t>
      </w:r>
      <w:r w:rsidRPr="00CF4617">
        <w:t>Sigmoid</w:t>
      </w:r>
      <w:r w:rsidRPr="00CF4617">
        <w:t>层。</w:t>
      </w:r>
      <w:r w:rsidRPr="00CF4617">
        <w:t>Sigmoid</w:t>
      </w:r>
      <w:r w:rsidRPr="00CF4617">
        <w:t>函数将产生一个范围从</w:t>
      </w:r>
      <w:r w:rsidRPr="00CF4617">
        <w:t>0</w:t>
      </w:r>
      <w:r w:rsidRPr="00CF4617">
        <w:t>到</w:t>
      </w:r>
      <w:r w:rsidRPr="00CF4617">
        <w:t>1</w:t>
      </w:r>
      <w:r w:rsidRPr="00CF4617">
        <w:t>的输出，然后将其与上一个细胞状态中的每个值相乘。</w:t>
      </w:r>
      <w:r w:rsidRPr="00CF4617">
        <w:t>0</w:t>
      </w:r>
      <w:r w:rsidRPr="00CF4617">
        <w:t>值表示信息将被完全丢弃，而值为</w:t>
      </w:r>
      <w:r w:rsidRPr="00CF4617">
        <w:t>1</w:t>
      </w:r>
      <w:r w:rsidRPr="00CF4617">
        <w:t>表示信息保持不变。</w:t>
      </w:r>
    </w:p>
    <w:p w14:paraId="19A54D74" w14:textId="77777777" w:rsidR="00AB6671" w:rsidRDefault="00AB6671" w:rsidP="00AB6671"/>
    <w:p w14:paraId="75990A7E" w14:textId="77777777" w:rsidR="00AB6671" w:rsidRDefault="00AB6671" w:rsidP="00AB6671">
      <w:r w:rsidRPr="00CF4617">
        <w:rPr>
          <w:rFonts w:hint="eastAsia"/>
          <w:b/>
        </w:rPr>
        <w:t>输入门：</w:t>
      </w:r>
      <w:r w:rsidRPr="00891121">
        <w:rPr>
          <w:rFonts w:hint="eastAsia"/>
        </w:rPr>
        <w:t>决定在</w:t>
      </w:r>
      <w:r w:rsidRPr="00891121">
        <w:t>cell</w:t>
      </w:r>
      <w:r w:rsidRPr="00891121">
        <w:t>里存储哪些新的信息</w:t>
      </w:r>
    </w:p>
    <w:p w14:paraId="0B347C30" w14:textId="77777777" w:rsidR="00AB6671" w:rsidRDefault="00AB6671" w:rsidP="00AB6671">
      <w:r>
        <w:rPr>
          <w:rFonts w:hint="eastAsia"/>
        </w:rPr>
        <w:t xml:space="preserve"> </w:t>
      </w:r>
      <w:r>
        <w:t xml:space="preserve"> </w:t>
      </w:r>
      <w:r>
        <w:rPr>
          <w:rFonts w:hint="eastAsia"/>
        </w:rPr>
        <w:t>将先前的短期记忆和当前事件连接起来，然后通过一个</w:t>
      </w:r>
      <w:r>
        <w:t>tanh</w:t>
      </w:r>
      <w:r>
        <w:t>层。这将生成新的值</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oMath>
      <w:r>
        <w:t>，即新的信息。然而，我们并不需要整个新的信息。我们如何忽略其中的一部分呢？</w:t>
      </w:r>
    </w:p>
    <w:p w14:paraId="778CED04" w14:textId="77777777" w:rsidR="00AB6671" w:rsidRPr="00891121" w:rsidRDefault="00AB6671" w:rsidP="00AB6671">
      <w:r>
        <w:rPr>
          <w:rFonts w:hint="eastAsia"/>
        </w:rPr>
        <w:t xml:space="preserve"> </w:t>
      </w:r>
      <w:r>
        <w:t xml:space="preserve"> </w:t>
      </w:r>
      <w:r>
        <w:rPr>
          <w:rFonts w:hint="eastAsia"/>
        </w:rPr>
        <w:t>每个新候选值的更新程度是通过另一个遗忘门来确定的。遗忘门的输出将与我们的新信息相乘，并生成最终的输出。</w:t>
      </w:r>
    </w:p>
    <w:p w14:paraId="746D9967" w14:textId="77777777" w:rsidR="00AB6671" w:rsidRDefault="00AB6671" w:rsidP="00AB6671">
      <w:pPr>
        <w:jc w:val="center"/>
      </w:pPr>
      <w:r>
        <w:rPr>
          <w:noProof/>
        </w:rPr>
        <w:drawing>
          <wp:inline distT="0" distB="0" distL="0" distR="0" wp14:anchorId="58E0E4E5" wp14:editId="46BA1728">
            <wp:extent cx="5327650" cy="1647588"/>
            <wp:effectExtent l="0" t="0" r="6350" b="0"/>
            <wp:docPr id="28" name="图片 28" descr="https://pic3.zhimg.com/80/v2-2f8b78885642440c1098bed4e7ac7df6_720w.web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pic3.zhimg.com/80/v2-2f8b78885642440c1098bed4e7ac7df6_720w.webp"/>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27650" cy="1647588"/>
                    </a:xfrm>
                    <a:prstGeom prst="rect">
                      <a:avLst/>
                    </a:prstGeom>
                    <a:noFill/>
                    <a:ln>
                      <a:noFill/>
                    </a:ln>
                  </pic:spPr>
                </pic:pic>
              </a:graphicData>
            </a:graphic>
          </wp:inline>
        </w:drawing>
      </w:r>
    </w:p>
    <w:p w14:paraId="2BA2F470" w14:textId="77777777" w:rsidR="00AB6671" w:rsidRDefault="00AB6671" w:rsidP="00AB6671">
      <w:pPr>
        <w:tabs>
          <w:tab w:val="left" w:pos="377"/>
        </w:tabs>
        <w:rPr>
          <w:szCs w:val="21"/>
        </w:rPr>
      </w:pPr>
      <w:r>
        <w:rPr>
          <w:rFonts w:hint="eastAsia"/>
          <w:szCs w:val="21"/>
        </w:rPr>
        <w:t xml:space="preserve"> </w:t>
      </w:r>
      <w:r>
        <w:rPr>
          <w:szCs w:val="21"/>
        </w:rPr>
        <w:t xml:space="preserve"> </w:t>
      </w:r>
      <w:r w:rsidRPr="00891121">
        <w:rPr>
          <w:rFonts w:hint="eastAsia"/>
          <w:szCs w:val="21"/>
        </w:rPr>
        <w:t>为什么在某些地方使用</w:t>
      </w:r>
      <w:r w:rsidRPr="00891121">
        <w:rPr>
          <w:szCs w:val="21"/>
        </w:rPr>
        <w:t>tanh</w:t>
      </w:r>
      <w:r w:rsidRPr="00891121">
        <w:rPr>
          <w:szCs w:val="21"/>
        </w:rPr>
        <w:t>激活函数？</w:t>
      </w:r>
      <w:r w:rsidRPr="00891121">
        <w:rPr>
          <w:szCs w:val="21"/>
        </w:rPr>
        <w:t>tanh</w:t>
      </w:r>
      <w:r w:rsidRPr="00891121">
        <w:rPr>
          <w:szCs w:val="21"/>
        </w:rPr>
        <w:t>激活函数会输出在</w:t>
      </w:r>
      <w:r w:rsidRPr="00891121">
        <w:rPr>
          <w:szCs w:val="21"/>
        </w:rPr>
        <w:t>-1</w:t>
      </w:r>
      <w:r w:rsidRPr="00891121">
        <w:rPr>
          <w:szCs w:val="21"/>
        </w:rPr>
        <w:t>到</w:t>
      </w:r>
      <w:r w:rsidRPr="00891121">
        <w:rPr>
          <w:szCs w:val="21"/>
        </w:rPr>
        <w:t>1</w:t>
      </w:r>
      <w:r w:rsidRPr="00891121">
        <w:rPr>
          <w:szCs w:val="21"/>
        </w:rPr>
        <w:t>范围内的向量，其</w:t>
      </w:r>
      <w:r w:rsidRPr="00891121">
        <w:rPr>
          <w:szCs w:val="21"/>
        </w:rPr>
        <w:lastRenderedPageBreak/>
        <w:t>值以</w:t>
      </w:r>
      <w:r w:rsidRPr="00891121">
        <w:rPr>
          <w:szCs w:val="21"/>
        </w:rPr>
        <w:t>0</w:t>
      </w:r>
      <w:r w:rsidRPr="00891121">
        <w:rPr>
          <w:szCs w:val="21"/>
        </w:rPr>
        <w:t>为中心。这将很好地分配梯度，并允许细胞状态运行更长时间。最终，这将解决梯度消失或梯度爆炸的问题。</w:t>
      </w:r>
    </w:p>
    <w:p w14:paraId="25883572" w14:textId="77777777" w:rsidR="00AB6671" w:rsidRDefault="00AB6671" w:rsidP="00AB6671">
      <w:pPr>
        <w:tabs>
          <w:tab w:val="left" w:pos="377"/>
        </w:tabs>
        <w:rPr>
          <w:szCs w:val="21"/>
        </w:rPr>
      </w:pPr>
      <w:r w:rsidRPr="00891121">
        <w:rPr>
          <w:rFonts w:hint="eastAsia"/>
          <w:b/>
          <w:szCs w:val="21"/>
        </w:rPr>
        <w:t>输出门</w:t>
      </w:r>
      <w:r>
        <w:rPr>
          <w:rFonts w:hint="eastAsia"/>
          <w:szCs w:val="21"/>
        </w:rPr>
        <w:t>：</w:t>
      </w:r>
      <w:r w:rsidRPr="00891121">
        <w:rPr>
          <w:rFonts w:hint="eastAsia"/>
          <w:szCs w:val="21"/>
        </w:rPr>
        <w:t>从当前时刻的</w:t>
      </w:r>
      <w:proofErr w:type="gramStart"/>
      <w:r w:rsidRPr="00891121">
        <w:rPr>
          <w:rFonts w:hint="eastAsia"/>
          <w:szCs w:val="21"/>
        </w:rPr>
        <w:t>隐状态</w:t>
      </w:r>
      <w:proofErr w:type="gramEnd"/>
      <m:oMath>
        <m:sSub>
          <m:sSubPr>
            <m:ctrlPr>
              <w:rPr>
                <w:rFonts w:ascii="Cambria Math" w:hAnsi="Cambria Math"/>
                <w:szCs w:val="21"/>
              </w:rPr>
            </m:ctrlPr>
          </m:sSubPr>
          <m:e>
            <m:r>
              <m:rPr>
                <m:sty m:val="p"/>
              </m:rPr>
              <w:rPr>
                <w:rFonts w:ascii="Cambria Math" w:hAnsi="Cambria Math"/>
                <w:szCs w:val="21"/>
              </w:rPr>
              <m:t>C</m:t>
            </m:r>
          </m:e>
          <m:sub>
            <m:r>
              <w:rPr>
                <w:rFonts w:ascii="Cambria Math" w:hAnsi="Cambria Math"/>
                <w:szCs w:val="21"/>
              </w:rPr>
              <m:t>t</m:t>
            </m:r>
          </m:sub>
        </m:sSub>
      </m:oMath>
      <w:r w:rsidRPr="00891121">
        <w:rPr>
          <w:rFonts w:hint="eastAsia"/>
          <w:szCs w:val="21"/>
        </w:rPr>
        <w:t>中，输出哪些信息到</w:t>
      </w:r>
      <m:oMath>
        <m:sSub>
          <m:sSubPr>
            <m:ctrlPr>
              <w:rPr>
                <w:rFonts w:ascii="Cambria Math" w:hAnsi="Cambria Math"/>
                <w:szCs w:val="21"/>
              </w:rPr>
            </m:ctrlPr>
          </m:sSubPr>
          <m:e>
            <m:r>
              <m:rPr>
                <m:sty m:val="p"/>
              </m:rPr>
              <w:rPr>
                <w:rFonts w:ascii="Cambria Math" w:hAnsi="Cambria Math"/>
                <w:szCs w:val="21"/>
              </w:rPr>
              <m:t>h</m:t>
            </m:r>
          </m:e>
          <m:sub>
            <m:r>
              <m:rPr>
                <m:sty m:val="p"/>
              </m:rPr>
              <w:rPr>
                <w:rFonts w:ascii="Cambria Math" w:hAnsi="Cambria Math"/>
                <w:szCs w:val="21"/>
              </w:rPr>
              <m:t>t</m:t>
            </m:r>
          </m:sub>
        </m:sSub>
      </m:oMath>
      <w:r w:rsidRPr="00891121">
        <w:rPr>
          <w:szCs w:val="21"/>
        </w:rPr>
        <w:t>中</w:t>
      </w:r>
    </w:p>
    <w:p w14:paraId="75771833" w14:textId="77777777" w:rsidR="00AB6671" w:rsidRDefault="00AB6671" w:rsidP="00AB6671">
      <w:pPr>
        <w:tabs>
          <w:tab w:val="left" w:pos="377"/>
        </w:tabs>
        <w:jc w:val="center"/>
        <w:rPr>
          <w:szCs w:val="21"/>
        </w:rPr>
      </w:pPr>
      <w:r>
        <w:rPr>
          <w:noProof/>
        </w:rPr>
        <w:drawing>
          <wp:inline distT="0" distB="0" distL="0" distR="0" wp14:anchorId="6C173DEF" wp14:editId="52AFE2F3">
            <wp:extent cx="5327650" cy="1647588"/>
            <wp:effectExtent l="0" t="0" r="6350" b="0"/>
            <wp:docPr id="29" name="图片 29" descr="https://pic3.zhimg.com/80/v2-d1ec6a2ab96f54fef9bdaff1d9566f1a_720w.web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pic3.zhimg.com/80/v2-d1ec6a2ab96f54fef9bdaff1d9566f1a_720w.webp"/>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27650" cy="1647588"/>
                    </a:xfrm>
                    <a:prstGeom prst="rect">
                      <a:avLst/>
                    </a:prstGeom>
                    <a:noFill/>
                    <a:ln>
                      <a:noFill/>
                    </a:ln>
                  </pic:spPr>
                </pic:pic>
              </a:graphicData>
            </a:graphic>
          </wp:inline>
        </w:drawing>
      </w:r>
    </w:p>
    <w:p w14:paraId="74E848CC" w14:textId="77777777" w:rsidR="00AB6671" w:rsidRDefault="00AB6671" w:rsidP="00AB6671">
      <w:pPr>
        <w:tabs>
          <w:tab w:val="left" w:pos="377"/>
        </w:tabs>
        <w:rPr>
          <w:szCs w:val="21"/>
        </w:rPr>
      </w:pPr>
      <w:r>
        <w:rPr>
          <w:rFonts w:hint="eastAsia"/>
          <w:szCs w:val="21"/>
        </w:rPr>
        <w:t>总结如下：</w:t>
      </w:r>
    </w:p>
    <w:p w14:paraId="0E3DA616" w14:textId="77777777" w:rsidR="00AB6671" w:rsidRDefault="00AB6671" w:rsidP="00AB6671">
      <w:pPr>
        <w:tabs>
          <w:tab w:val="left" w:pos="377"/>
        </w:tabs>
        <w:jc w:val="center"/>
        <w:rPr>
          <w:szCs w:val="21"/>
        </w:rPr>
      </w:pPr>
      <w:r>
        <w:rPr>
          <w:noProof/>
        </w:rPr>
        <w:drawing>
          <wp:inline distT="0" distB="0" distL="0" distR="0" wp14:anchorId="40A2581F" wp14:editId="2F1B80EB">
            <wp:extent cx="5327650" cy="2221230"/>
            <wp:effectExtent l="0" t="0" r="635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327650" cy="2221230"/>
                    </a:xfrm>
                    <a:prstGeom prst="rect">
                      <a:avLst/>
                    </a:prstGeom>
                  </pic:spPr>
                </pic:pic>
              </a:graphicData>
            </a:graphic>
          </wp:inline>
        </w:drawing>
      </w:r>
    </w:p>
    <w:p w14:paraId="6E1943BA" w14:textId="77777777" w:rsidR="00AB6671" w:rsidRPr="00E149B6" w:rsidRDefault="00AB6671" w:rsidP="00AB6671">
      <w:pPr>
        <w:tabs>
          <w:tab w:val="left" w:pos="377"/>
        </w:tabs>
        <w:rPr>
          <w:szCs w:val="21"/>
        </w:rPr>
      </w:pPr>
    </w:p>
    <w:p w14:paraId="5A481714" w14:textId="77777777" w:rsidR="00AB6671" w:rsidRDefault="00AB6671" w:rsidP="00AB6671">
      <w:pPr>
        <w:pStyle w:val="3"/>
      </w:pPr>
      <w:r>
        <w:t>LSTM</w:t>
      </w:r>
      <w:r>
        <w:rPr>
          <w:rFonts w:hint="eastAsia"/>
        </w:rPr>
        <w:t>的简单实现</w:t>
      </w:r>
    </w:p>
    <w:p w14:paraId="1AAA324F" w14:textId="77777777" w:rsidR="00AB6671" w:rsidRDefault="00AB6671" w:rsidP="00AB6671">
      <w:r w:rsidRPr="0044663E">
        <w:t>遗忘门</w:t>
      </w:r>
      <w:r>
        <w:rPr>
          <w:rFonts w:hint="eastAsia"/>
        </w:rPr>
        <w:t>的代码实现：</w:t>
      </w:r>
      <w:proofErr w:type="gramStart"/>
      <w:r w:rsidRPr="0044663E">
        <w:t>新事件</w:t>
      </w:r>
      <w:proofErr w:type="gramEnd"/>
      <w:r w:rsidRPr="0044663E">
        <w:t>和上一个周期的隐藏状态被逐元素相加，然后通过一个</w:t>
      </w:r>
      <w:r w:rsidRPr="0044663E">
        <w:t>Sigmoid</w:t>
      </w:r>
      <w:r w:rsidRPr="0044663E">
        <w:t>函数进行转换。因此，该输出是一个介于</w:t>
      </w:r>
      <w:r w:rsidRPr="0044663E">
        <w:t>0</w:t>
      </w:r>
      <w:r w:rsidRPr="0044663E">
        <w:t>和</w:t>
      </w:r>
      <w:r w:rsidRPr="0044663E">
        <w:t>1</w:t>
      </w:r>
      <w:r w:rsidRPr="0044663E">
        <w:t>之间的向量。当上一个长期记忆状态与该向量逐元素相乘时，效果是上一个长期记忆状态中每个值的一部分（介于</w:t>
      </w:r>
      <w:r w:rsidRPr="0044663E">
        <w:t>0</w:t>
      </w:r>
      <w:r w:rsidRPr="0044663E">
        <w:t>和</w:t>
      </w:r>
      <w:r w:rsidRPr="0044663E">
        <w:t>1</w:t>
      </w:r>
      <w:r w:rsidRPr="0044663E">
        <w:t>之间）通过门被保留，而其余部分被遗忘</w:t>
      </w:r>
    </w:p>
    <w:p w14:paraId="0E58C496" w14:textId="77777777" w:rsidR="00AB6671" w:rsidRDefault="00AB6671" w:rsidP="00F55501">
      <w:pPr>
        <w:pStyle w:val="code"/>
        <w:numPr>
          <w:ilvl w:val="0"/>
          <w:numId w:val="10"/>
        </w:numPr>
        <w:wordWrap w:val="0"/>
        <w:ind w:right="210"/>
      </w:pPr>
      <w:r w:rsidRPr="004500BF">
        <w:t xml:space="preserve">import numpy as np </w:t>
      </w:r>
      <w:r w:rsidRPr="00C6039A">
        <w:t xml:space="preserve">  </w:t>
      </w:r>
    </w:p>
    <w:p w14:paraId="7E7A77B2" w14:textId="77777777" w:rsidR="00AB6671" w:rsidRDefault="00AB6671" w:rsidP="00F55501">
      <w:pPr>
        <w:pStyle w:val="code"/>
        <w:numPr>
          <w:ilvl w:val="0"/>
          <w:numId w:val="10"/>
        </w:numPr>
        <w:wordWrap w:val="0"/>
        <w:ind w:right="210"/>
      </w:pPr>
      <w:r w:rsidRPr="004500BF">
        <w:lastRenderedPageBreak/>
        <w:t>from scipy.special import expit as sigmoid</w:t>
      </w:r>
    </w:p>
    <w:p w14:paraId="3B4ED343" w14:textId="77777777" w:rsidR="00AB6671" w:rsidRDefault="00AB6671" w:rsidP="00F55501">
      <w:pPr>
        <w:pStyle w:val="code"/>
        <w:numPr>
          <w:ilvl w:val="0"/>
          <w:numId w:val="10"/>
        </w:numPr>
        <w:wordWrap w:val="0"/>
        <w:ind w:right="210"/>
      </w:pPr>
      <w:r>
        <w:rPr>
          <w:rFonts w:hint="eastAsia"/>
        </w:rPr>
        <w:t xml:space="preserve"> </w:t>
      </w:r>
    </w:p>
    <w:p w14:paraId="5A0B84E2" w14:textId="77777777" w:rsidR="00AB6671" w:rsidRDefault="00AB6671" w:rsidP="00F55501">
      <w:pPr>
        <w:pStyle w:val="code"/>
        <w:numPr>
          <w:ilvl w:val="0"/>
          <w:numId w:val="10"/>
        </w:numPr>
        <w:wordWrap w:val="0"/>
        <w:ind w:right="210"/>
      </w:pPr>
      <w:r w:rsidRPr="004500BF">
        <w:t>def forget_gate(x, h, Weights_hf, Bias_hf, Weights_xf, Bias_xf, prev_cell_state):</w:t>
      </w:r>
    </w:p>
    <w:p w14:paraId="06F5C040" w14:textId="77777777" w:rsidR="00AB6671" w:rsidRDefault="00AB6671" w:rsidP="00F55501">
      <w:pPr>
        <w:pStyle w:val="code"/>
        <w:numPr>
          <w:ilvl w:val="0"/>
          <w:numId w:val="10"/>
        </w:numPr>
        <w:wordWrap w:val="0"/>
        <w:ind w:right="210"/>
      </w:pPr>
      <w:r w:rsidRPr="004500BF">
        <w:t xml:space="preserve">    forget_hidden  = np.dot(Weights_hf, h) + Bias_hf</w:t>
      </w:r>
    </w:p>
    <w:p w14:paraId="1CDD0B2E" w14:textId="77777777" w:rsidR="00AB6671" w:rsidRDefault="00AB6671" w:rsidP="00F55501">
      <w:pPr>
        <w:pStyle w:val="code"/>
        <w:numPr>
          <w:ilvl w:val="0"/>
          <w:numId w:val="10"/>
        </w:numPr>
        <w:wordWrap w:val="0"/>
        <w:ind w:right="210"/>
      </w:pPr>
      <w:r w:rsidRPr="004500BF">
        <w:t xml:space="preserve">   </w:t>
      </w:r>
      <w:r>
        <w:t xml:space="preserve"> </w:t>
      </w:r>
      <w:r w:rsidRPr="004500BF">
        <w:t>forget_eventx  = np.dot(Weights_xf, x) + Bias_xf</w:t>
      </w:r>
    </w:p>
    <w:p w14:paraId="67029277" w14:textId="77777777" w:rsidR="00AB6671" w:rsidRDefault="00AB6671" w:rsidP="00F55501">
      <w:pPr>
        <w:pStyle w:val="code"/>
        <w:numPr>
          <w:ilvl w:val="0"/>
          <w:numId w:val="10"/>
        </w:numPr>
        <w:wordWrap w:val="0"/>
        <w:ind w:right="210"/>
      </w:pPr>
      <w:r w:rsidRPr="004500BF">
        <w:t xml:space="preserve">    return np.multiply( sigmoid(forget_hidden + forget_eventx), prev_cell_state )</w:t>
      </w:r>
    </w:p>
    <w:p w14:paraId="68B9C641" w14:textId="77777777" w:rsidR="00AB6671" w:rsidRDefault="00AB6671" w:rsidP="00AB6671"/>
    <w:p w14:paraId="39F7A273" w14:textId="77777777" w:rsidR="00AB6671" w:rsidRDefault="00AB6671" w:rsidP="00AB6671">
      <w:r w:rsidRPr="004500BF">
        <w:rPr>
          <w:rFonts w:hint="eastAsia"/>
        </w:rPr>
        <w:t>输入</w:t>
      </w:r>
      <w:proofErr w:type="gramStart"/>
      <w:r w:rsidRPr="004500BF">
        <w:rPr>
          <w:rFonts w:hint="eastAsia"/>
        </w:rPr>
        <w:t>门</w:t>
      </w:r>
      <w:r>
        <w:rPr>
          <w:rFonts w:hint="eastAsia"/>
        </w:rPr>
        <w:t>包括</w:t>
      </w:r>
      <w:proofErr w:type="gramEnd"/>
      <w:r w:rsidRPr="004500BF">
        <w:t>两个组成部分，一种是</w:t>
      </w:r>
      <w:r w:rsidRPr="004500BF">
        <w:t>“</w:t>
      </w:r>
      <w:r w:rsidRPr="004500BF">
        <w:t>忽略</w:t>
      </w:r>
      <w:r w:rsidRPr="004500BF">
        <w:t>”</w:t>
      </w:r>
      <w:r w:rsidRPr="004500BF">
        <w:t>新信息的方式，另一种是</w:t>
      </w:r>
      <w:r w:rsidRPr="004500BF">
        <w:t>“</w:t>
      </w:r>
      <w:r w:rsidRPr="004500BF">
        <w:t>学习</w:t>
      </w:r>
      <w:r w:rsidRPr="004500BF">
        <w:t>”</w:t>
      </w:r>
      <w:r w:rsidRPr="004500BF">
        <w:t>新信息的方式。在每种情况下，</w:t>
      </w:r>
      <w:proofErr w:type="gramStart"/>
      <w:r w:rsidRPr="004500BF">
        <w:t>新事件</w:t>
      </w:r>
      <w:proofErr w:type="gramEnd"/>
      <w:r w:rsidRPr="004500BF">
        <w:t>和上一个周期的隐藏状态被相加并进行转换。忽略组件的转换逻辑与遗忘门类似：通过</w:t>
      </w:r>
      <w:r w:rsidRPr="004500BF">
        <w:t>Sigmoid</w:t>
      </w:r>
      <w:r w:rsidRPr="004500BF">
        <w:t>函数创建一个比例向量（取值介于</w:t>
      </w:r>
      <w:r w:rsidRPr="004500BF">
        <w:t>0</w:t>
      </w:r>
      <w:r w:rsidRPr="004500BF">
        <w:t>和</w:t>
      </w:r>
      <w:r w:rsidRPr="004500BF">
        <w:t>1</w:t>
      </w:r>
      <w:r w:rsidRPr="004500BF">
        <w:t>之间）。学习组件使用双曲正切函数进行转换，返回一个取值介于</w:t>
      </w:r>
      <w:r w:rsidRPr="004500BF">
        <w:t>-1</w:t>
      </w:r>
      <w:r w:rsidRPr="004500BF">
        <w:t>和</w:t>
      </w:r>
      <w:r w:rsidRPr="004500BF">
        <w:t>1</w:t>
      </w:r>
      <w:r w:rsidRPr="004500BF">
        <w:t>之间的向量；这有助于模型学习数据中的正向和负向关系。当学习组件逐元素与忽略组件相乘时，效果是学习组件中每个值的一部分（比例介于</w:t>
      </w:r>
      <w:r w:rsidRPr="004500BF">
        <w:t>0</w:t>
      </w:r>
      <w:r w:rsidRPr="004500BF">
        <w:t>和</w:t>
      </w:r>
      <w:r w:rsidRPr="004500BF">
        <w:t>1</w:t>
      </w:r>
      <w:r w:rsidRPr="004500BF">
        <w:t>之间）通过门被保留，而其余部分被忽略。</w:t>
      </w:r>
      <w:r>
        <w:rPr>
          <w:rFonts w:hint="eastAsia"/>
        </w:rPr>
        <w:t>代码实现如下：</w:t>
      </w:r>
    </w:p>
    <w:p w14:paraId="6C1FF2C3" w14:textId="77777777" w:rsidR="00AB6671" w:rsidRDefault="00AB6671" w:rsidP="00F55501">
      <w:pPr>
        <w:pStyle w:val="code"/>
        <w:numPr>
          <w:ilvl w:val="0"/>
          <w:numId w:val="10"/>
        </w:numPr>
        <w:wordWrap w:val="0"/>
        <w:ind w:right="210"/>
      </w:pPr>
      <w:r w:rsidRPr="0086761B">
        <w:t>def input_gate(x, h, Weights_hi, Bias_hi, Weights_xi, Bias_xi, Weights_hl, Bias_hl, Weights_xl, Bias_xl):</w:t>
      </w:r>
    </w:p>
    <w:p w14:paraId="20B10CA4" w14:textId="77777777" w:rsidR="00AB6671" w:rsidRDefault="00AB6671" w:rsidP="00F55501">
      <w:pPr>
        <w:pStyle w:val="code"/>
        <w:numPr>
          <w:ilvl w:val="0"/>
          <w:numId w:val="10"/>
        </w:numPr>
        <w:wordWrap w:val="0"/>
        <w:ind w:right="210"/>
      </w:pPr>
      <w:r w:rsidRPr="0086761B">
        <w:t xml:space="preserve">    ignore_hidden  = np.dot(Weights_hi, h) + Bias_hi</w:t>
      </w:r>
    </w:p>
    <w:p w14:paraId="433EB556" w14:textId="77777777" w:rsidR="00AB6671" w:rsidRDefault="00AB6671" w:rsidP="00F55501">
      <w:pPr>
        <w:pStyle w:val="code"/>
        <w:numPr>
          <w:ilvl w:val="0"/>
          <w:numId w:val="10"/>
        </w:numPr>
        <w:wordWrap w:val="0"/>
        <w:ind w:right="210"/>
      </w:pPr>
      <w:r w:rsidRPr="0086761B">
        <w:t xml:space="preserve">    ignore_eventx  = np.dot(Weights_xi, x) + Bias_xi</w:t>
      </w:r>
    </w:p>
    <w:p w14:paraId="57BF8233" w14:textId="77777777" w:rsidR="00AB6671" w:rsidRDefault="00AB6671" w:rsidP="00F55501">
      <w:pPr>
        <w:pStyle w:val="code"/>
        <w:numPr>
          <w:ilvl w:val="0"/>
          <w:numId w:val="10"/>
        </w:numPr>
        <w:wordWrap w:val="0"/>
        <w:ind w:right="210"/>
      </w:pPr>
      <w:r w:rsidRPr="0086761B">
        <w:t xml:space="preserve">    learn_hidden   = np.dot(Weights_hl, h) + Bias_hl</w:t>
      </w:r>
    </w:p>
    <w:p w14:paraId="68F2D630" w14:textId="77777777" w:rsidR="00AB6671" w:rsidRDefault="00AB6671" w:rsidP="00F55501">
      <w:pPr>
        <w:pStyle w:val="code"/>
        <w:numPr>
          <w:ilvl w:val="0"/>
          <w:numId w:val="10"/>
        </w:numPr>
        <w:wordWrap w:val="0"/>
        <w:ind w:right="210"/>
      </w:pPr>
      <w:r w:rsidRPr="0086761B">
        <w:t xml:space="preserve">    learn_eventx   = np.dot(Weights_xl, x) + Bias_xl</w:t>
      </w:r>
    </w:p>
    <w:p w14:paraId="470FCC59" w14:textId="77777777" w:rsidR="00AB6671" w:rsidRPr="0086761B" w:rsidRDefault="00AB6671" w:rsidP="00F55501">
      <w:pPr>
        <w:pStyle w:val="code"/>
        <w:numPr>
          <w:ilvl w:val="0"/>
          <w:numId w:val="10"/>
        </w:numPr>
        <w:wordWrap w:val="0"/>
        <w:ind w:right="210"/>
      </w:pPr>
      <w:r w:rsidRPr="0086761B">
        <w:t xml:space="preserve">    return np.multiply( sigmoid(ignore_eventx + ignore_hidden), np.tanh(learn_eventx + learn_hidden) )</w:t>
      </w:r>
    </w:p>
    <w:p w14:paraId="441F552A" w14:textId="77777777" w:rsidR="00AB6671" w:rsidRDefault="00AB6671" w:rsidP="00AB6671">
      <w:r w:rsidRPr="0086761B">
        <w:rPr>
          <w:rFonts w:hint="eastAsia"/>
        </w:rPr>
        <w:t>在每个时间步骤中，细胞状态（</w:t>
      </w:r>
      <w:r w:rsidRPr="0086761B">
        <w:t>Cell State</w:t>
      </w:r>
      <w:r w:rsidRPr="0086761B">
        <w:t>）的计算是通过将两个向量相加得到的：来自遗忘门（</w:t>
      </w:r>
      <w:r w:rsidRPr="0086761B">
        <w:t>Forget Gate</w:t>
      </w:r>
      <w:r w:rsidRPr="0086761B">
        <w:t>）的向量和来自输入门（</w:t>
      </w:r>
      <w:r w:rsidRPr="0086761B">
        <w:t>Input Gate</w:t>
      </w:r>
      <w:r w:rsidRPr="0086761B">
        <w:t>）的向量。细胞状态在输出门（</w:t>
      </w:r>
      <w:r w:rsidRPr="0086761B">
        <w:t>Output Gate</w:t>
      </w:r>
      <w:r w:rsidRPr="0086761B">
        <w:t>）中被用于确定模型的当前输出；它也会被保留下来，以便在下一个事件的前向传递中使用。</w:t>
      </w:r>
    </w:p>
    <w:p w14:paraId="0112F624" w14:textId="77777777" w:rsidR="00AB6671" w:rsidRDefault="00AB6671" w:rsidP="00F55501">
      <w:pPr>
        <w:pStyle w:val="code"/>
        <w:numPr>
          <w:ilvl w:val="0"/>
          <w:numId w:val="10"/>
        </w:numPr>
        <w:wordWrap w:val="0"/>
        <w:ind w:right="210"/>
      </w:pPr>
      <w:r>
        <w:t>def cell_state(forget_gate_output, input_gate_output):</w:t>
      </w:r>
    </w:p>
    <w:p w14:paraId="4F797A4D" w14:textId="77777777" w:rsidR="00AB6671" w:rsidRPr="0086761B" w:rsidRDefault="00AB6671" w:rsidP="00F55501">
      <w:pPr>
        <w:pStyle w:val="code"/>
        <w:numPr>
          <w:ilvl w:val="0"/>
          <w:numId w:val="10"/>
        </w:numPr>
        <w:wordWrap w:val="0"/>
        <w:ind w:right="210"/>
      </w:pPr>
      <w:r w:rsidRPr="0086761B">
        <w:t xml:space="preserve">    return forget_gate_output + input_gate_output</w:t>
      </w:r>
    </w:p>
    <w:p w14:paraId="0255B0CC" w14:textId="77777777" w:rsidR="00AB6671" w:rsidRDefault="00AB6671" w:rsidP="00AB6671">
      <w:pPr>
        <w:ind w:firstLine="420"/>
      </w:pPr>
      <w:r w:rsidRPr="0086761B">
        <w:rPr>
          <w:rFonts w:hint="eastAsia"/>
        </w:rPr>
        <w:t>输出门（</w:t>
      </w:r>
      <w:r w:rsidRPr="0086761B">
        <w:t>Output Gate</w:t>
      </w:r>
      <w:r w:rsidRPr="0086761B">
        <w:t>）返回一个向量，既是该事件的模型输出，也是新的隐藏状态</w:t>
      </w:r>
      <w:r w:rsidRPr="0086761B">
        <w:t>h</w:t>
      </w:r>
      <w:r w:rsidRPr="0086761B">
        <w:t>（</w:t>
      </w:r>
      <w:r w:rsidRPr="0086761B">
        <w:t>STM</w:t>
      </w:r>
      <w:r w:rsidRPr="0086761B">
        <w:t>）。这个隐藏状态会在下一个事件的前向传递中被保留下来。细胞状态、前一个隐藏状态和</w:t>
      </w:r>
      <w:proofErr w:type="gramStart"/>
      <w:r w:rsidRPr="0086761B">
        <w:t>新事件</w:t>
      </w:r>
      <w:proofErr w:type="gramEnd"/>
      <w:r w:rsidRPr="0086761B">
        <w:t>都对该向量</w:t>
      </w:r>
      <w:proofErr w:type="gramStart"/>
      <w:r w:rsidRPr="0086761B">
        <w:t>作出</w:t>
      </w:r>
      <w:proofErr w:type="gramEnd"/>
      <w:r w:rsidRPr="0086761B">
        <w:t>贡献：</w:t>
      </w:r>
      <w:proofErr w:type="gramStart"/>
      <w:r w:rsidRPr="0086761B">
        <w:t>新事件</w:t>
      </w:r>
      <w:proofErr w:type="gramEnd"/>
      <w:r w:rsidRPr="0086761B">
        <w:t>和前一个隐藏状态被合并，并通过转换后的细胞状</w:t>
      </w:r>
      <w:r w:rsidRPr="0086761B">
        <w:lastRenderedPageBreak/>
        <w:t>态进行逐元素相乘。</w:t>
      </w:r>
    </w:p>
    <w:p w14:paraId="2C6C325D" w14:textId="77777777" w:rsidR="00AB6671" w:rsidRDefault="00AB6671" w:rsidP="00F55501">
      <w:pPr>
        <w:pStyle w:val="code"/>
        <w:numPr>
          <w:ilvl w:val="0"/>
          <w:numId w:val="10"/>
        </w:numPr>
        <w:wordWrap w:val="0"/>
        <w:ind w:right="210"/>
      </w:pPr>
      <w:r w:rsidRPr="0086761B">
        <w:t>def output_gate(x, h, Weights_ho, Bias_ho, Weights_xo, Bias_xo, cell_state):</w:t>
      </w:r>
    </w:p>
    <w:p w14:paraId="4DD4F2BA" w14:textId="77777777" w:rsidR="00AB6671" w:rsidRDefault="00AB6671" w:rsidP="00F55501">
      <w:pPr>
        <w:pStyle w:val="code"/>
        <w:numPr>
          <w:ilvl w:val="0"/>
          <w:numId w:val="10"/>
        </w:numPr>
        <w:wordWrap w:val="0"/>
        <w:ind w:right="210"/>
      </w:pPr>
      <w:r w:rsidRPr="0086761B">
        <w:t xml:space="preserve">    out_hidden = np.dot(Weights_ho, h) + Bias_ho</w:t>
      </w:r>
    </w:p>
    <w:p w14:paraId="7D70AB59" w14:textId="77777777" w:rsidR="00AB6671" w:rsidRDefault="00AB6671" w:rsidP="00F55501">
      <w:pPr>
        <w:pStyle w:val="code"/>
        <w:numPr>
          <w:ilvl w:val="0"/>
          <w:numId w:val="10"/>
        </w:numPr>
        <w:wordWrap w:val="0"/>
        <w:ind w:right="210"/>
      </w:pPr>
      <w:r w:rsidRPr="0086761B">
        <w:t xml:space="preserve">    out_eventx = np.dot(Weights_xo, x) + Bias_xo</w:t>
      </w:r>
    </w:p>
    <w:p w14:paraId="666A771B" w14:textId="77777777" w:rsidR="00AB6671" w:rsidRPr="0086761B" w:rsidRDefault="00AB6671" w:rsidP="00F55501">
      <w:pPr>
        <w:pStyle w:val="code"/>
        <w:numPr>
          <w:ilvl w:val="0"/>
          <w:numId w:val="10"/>
        </w:numPr>
        <w:wordWrap w:val="0"/>
        <w:ind w:right="210"/>
      </w:pPr>
      <w:r w:rsidRPr="0086761B">
        <w:t xml:space="preserve">    return np.multiply( sigmoid(out_eventx + out_hidden), np.tanh(cell_state) )</w:t>
      </w:r>
    </w:p>
    <w:p w14:paraId="1D6837BA" w14:textId="77777777" w:rsidR="00AB6671" w:rsidRDefault="00AB6671" w:rsidP="00AB6671">
      <w:pPr>
        <w:ind w:firstLine="420"/>
      </w:pPr>
      <w:r w:rsidRPr="0009403C">
        <w:rPr>
          <w:rFonts w:hint="eastAsia"/>
        </w:rPr>
        <w:t>通常，</w:t>
      </w:r>
      <w:r w:rsidRPr="0009403C">
        <w:t>LSTM</w:t>
      </w:r>
      <w:r w:rsidRPr="0009403C">
        <w:t>会将输出传送到最终的全连接线性层。</w:t>
      </w:r>
    </w:p>
    <w:p w14:paraId="422EAA25" w14:textId="77777777" w:rsidR="00AB6671" w:rsidRDefault="00AB6671" w:rsidP="00F55501">
      <w:pPr>
        <w:pStyle w:val="code"/>
        <w:numPr>
          <w:ilvl w:val="0"/>
          <w:numId w:val="10"/>
        </w:numPr>
        <w:wordWrap w:val="0"/>
        <w:ind w:right="210"/>
      </w:pPr>
      <w:r w:rsidRPr="0009403C">
        <w:t>input_size  = 2</w:t>
      </w:r>
    </w:p>
    <w:p w14:paraId="13422389" w14:textId="77777777" w:rsidR="00AB6671" w:rsidRDefault="00AB6671" w:rsidP="00F55501">
      <w:pPr>
        <w:pStyle w:val="code"/>
        <w:numPr>
          <w:ilvl w:val="0"/>
          <w:numId w:val="10"/>
        </w:numPr>
        <w:wordWrap w:val="0"/>
        <w:ind w:right="210"/>
      </w:pPr>
      <w:r w:rsidRPr="0009403C">
        <w:t>hidden_dim  = 3</w:t>
      </w:r>
    </w:p>
    <w:p w14:paraId="6B5A0D4B" w14:textId="77777777" w:rsidR="00AB6671" w:rsidRDefault="00AB6671" w:rsidP="00F55501">
      <w:pPr>
        <w:pStyle w:val="code"/>
        <w:numPr>
          <w:ilvl w:val="0"/>
          <w:numId w:val="10"/>
        </w:numPr>
        <w:wordWrap w:val="0"/>
        <w:ind w:right="210"/>
      </w:pPr>
      <w:r w:rsidRPr="0009403C">
        <w:t>output_size = 1</w:t>
      </w:r>
    </w:p>
    <w:p w14:paraId="78BCDDDE" w14:textId="77777777" w:rsidR="00AB6671" w:rsidRDefault="00AB6671" w:rsidP="00F55501">
      <w:pPr>
        <w:pStyle w:val="code"/>
        <w:numPr>
          <w:ilvl w:val="0"/>
          <w:numId w:val="10"/>
        </w:numPr>
        <w:wordWrap w:val="0"/>
        <w:ind w:right="210"/>
      </w:pPr>
      <w:r>
        <w:rPr>
          <w:rFonts w:hint="eastAsia"/>
        </w:rPr>
        <w:t xml:space="preserve"> </w:t>
      </w:r>
    </w:p>
    <w:p w14:paraId="009895F2" w14:textId="77777777" w:rsidR="00AB6671" w:rsidRDefault="00AB6671" w:rsidP="00F55501">
      <w:pPr>
        <w:pStyle w:val="code"/>
        <w:numPr>
          <w:ilvl w:val="0"/>
          <w:numId w:val="10"/>
        </w:numPr>
        <w:wordWrap w:val="0"/>
        <w:ind w:right="210"/>
      </w:pPr>
      <w:r w:rsidRPr="0009403C">
        <w:t>def model_output(lstm_output, fc_Weight, fc_Bias):</w:t>
      </w:r>
    </w:p>
    <w:p w14:paraId="78BD27F9" w14:textId="77777777" w:rsidR="00AB6671" w:rsidRPr="0009403C" w:rsidRDefault="00AB6671" w:rsidP="00F55501">
      <w:pPr>
        <w:pStyle w:val="code"/>
        <w:numPr>
          <w:ilvl w:val="0"/>
          <w:numId w:val="10"/>
        </w:numPr>
        <w:wordWrap w:val="0"/>
        <w:ind w:right="210"/>
      </w:pPr>
      <w:r w:rsidRPr="0009403C">
        <w:t xml:space="preserve">  return np.dot(fc_Weight, lstm_output) + fc_Bias</w:t>
      </w:r>
    </w:p>
    <w:p w14:paraId="0BB36B1B" w14:textId="77777777" w:rsidR="00AB6671" w:rsidRPr="0086761B" w:rsidRDefault="00AB6671" w:rsidP="00AB6671">
      <w:pPr>
        <w:pStyle w:val="2"/>
      </w:pPr>
      <w:r w:rsidRPr="00711E41">
        <w:rPr>
          <w:rFonts w:hint="eastAsia"/>
        </w:rPr>
        <w:t>门控循环单元</w:t>
      </w:r>
      <w:r>
        <w:rPr>
          <w:rFonts w:hint="eastAsia"/>
        </w:rPr>
        <w:t>（G</w:t>
      </w:r>
      <w:r>
        <w:t>RU</w:t>
      </w:r>
      <w:r>
        <w:rPr>
          <w:rFonts w:hint="eastAsia"/>
        </w:rPr>
        <w:t>）</w:t>
      </w:r>
    </w:p>
    <w:p w14:paraId="7D209C2F" w14:textId="77777777" w:rsidR="00AB6671" w:rsidRPr="00020A4F" w:rsidRDefault="00AB6671" w:rsidP="00AB6671">
      <w:pPr>
        <w:pStyle w:val="3"/>
      </w:pPr>
      <w:r>
        <w:rPr>
          <w:rFonts w:hint="eastAsia"/>
        </w:rPr>
        <w:t>G</w:t>
      </w:r>
      <w:r>
        <w:t>RU</w:t>
      </w:r>
      <w:r>
        <w:rPr>
          <w:rFonts w:hint="eastAsia"/>
        </w:rPr>
        <w:t>的基本结构和基本原理</w:t>
      </w:r>
    </w:p>
    <w:p w14:paraId="6714ABCF" w14:textId="77777777" w:rsidR="00AB6671" w:rsidRPr="006C4088" w:rsidRDefault="00AB6671" w:rsidP="00AB6671">
      <w:pPr>
        <w:ind w:firstLine="420"/>
      </w:pPr>
      <w:r w:rsidRPr="00020A4F">
        <w:rPr>
          <w:rFonts w:ascii="宋体" w:hAnsi="宋体" w:hint="eastAsia"/>
        </w:rPr>
        <w:t>门控循环单元的结构包括两个门：更新门和重置门，以及一个候选隐藏状态和一个隐藏状态</w:t>
      </w:r>
      <w:r w:rsidRPr="00020A4F">
        <w:rPr>
          <w:rFonts w:ascii="宋体" w:hAnsi="宋体"/>
        </w:rPr>
        <w:t>.</w:t>
      </w:r>
      <w:r w:rsidRPr="00020A4F">
        <w:rPr>
          <w:rFonts w:ascii="宋体" w:hAnsi="宋体" w:hint="eastAsia"/>
        </w:rPr>
        <w:t>。更新</w:t>
      </w:r>
      <w:proofErr w:type="gramStart"/>
      <w:r w:rsidRPr="00020A4F">
        <w:rPr>
          <w:rFonts w:ascii="宋体" w:hAnsi="宋体" w:hint="eastAsia"/>
        </w:rPr>
        <w:t>门用于</w:t>
      </w:r>
      <w:proofErr w:type="gramEnd"/>
      <w:r w:rsidRPr="00020A4F">
        <w:rPr>
          <w:rFonts w:ascii="宋体" w:hAnsi="宋体" w:hint="eastAsia"/>
        </w:rPr>
        <w:t>控制隐藏状态的更新程度，它可以学习在每个时间步保留多少过去的信息和接受多少当前的信息。</w:t>
      </w:r>
      <w:proofErr w:type="gramStart"/>
      <w:r>
        <w:rPr>
          <w:rFonts w:hint="eastAsia"/>
        </w:rPr>
        <w:t>重置门用于</w:t>
      </w:r>
      <w:proofErr w:type="gramEnd"/>
      <w:r>
        <w:rPr>
          <w:rFonts w:hint="eastAsia"/>
        </w:rPr>
        <w:t>控制隐藏状态的重置程度，它可以学习在每个时间步忽略多少过去的信息和复位多少当前的信息</w:t>
      </w:r>
      <w:r>
        <w:t>。</w:t>
      </w:r>
      <w:r>
        <w:rPr>
          <w:rFonts w:hint="eastAsia"/>
        </w:rPr>
        <w:t>候选隐藏状态是根据当前的输入和重置后的上一时刻的隐藏状态计算得到的，它可以看作是当前时刻的新信息</w:t>
      </w:r>
      <w:r>
        <w:t>。</w:t>
      </w:r>
      <w:r>
        <w:rPr>
          <w:rFonts w:hint="eastAsia"/>
        </w:rPr>
        <w:t>隐藏状态是根据更新门的输出和候选隐藏状态的输出组合得到的，它可以看作是当前时刻的记忆。</w:t>
      </w:r>
    </w:p>
    <w:p w14:paraId="1F102467" w14:textId="77777777" w:rsidR="00AB6671" w:rsidRDefault="00AB6671" w:rsidP="00AB6671">
      <w:pPr>
        <w:rPr>
          <w:b/>
        </w:rPr>
      </w:pPr>
      <w:r w:rsidRPr="00020A4F">
        <w:rPr>
          <w:rFonts w:hint="eastAsia"/>
          <w:b/>
        </w:rPr>
        <w:t>G</w:t>
      </w:r>
      <w:r w:rsidRPr="00020A4F">
        <w:rPr>
          <w:b/>
        </w:rPr>
        <w:t>RU</w:t>
      </w:r>
      <w:r w:rsidRPr="00020A4F">
        <w:rPr>
          <w:rFonts w:hint="eastAsia"/>
          <w:b/>
        </w:rPr>
        <w:t>如何解决梯度消失的问题？</w:t>
      </w:r>
    </w:p>
    <w:p w14:paraId="49515517" w14:textId="77777777" w:rsidR="00AB6671" w:rsidRPr="006C4088" w:rsidRDefault="00AB6671" w:rsidP="00AB6671">
      <w:r>
        <w:rPr>
          <w:rFonts w:hint="eastAsia"/>
        </w:rPr>
        <w:t xml:space="preserve"> </w:t>
      </w:r>
      <w:r>
        <w:t xml:space="preserve"> </w:t>
      </w:r>
      <w:r w:rsidRPr="004127E7">
        <w:rPr>
          <w:rFonts w:hint="eastAsia"/>
        </w:rPr>
        <w:t>为了解决基本的递归神经网络运行过程中经常遇到的梯度消失</w:t>
      </w:r>
      <w:r>
        <w:rPr>
          <w:rFonts w:hint="eastAsia"/>
        </w:rPr>
        <w:t>（</w:t>
      </w:r>
      <w:r w:rsidRPr="004127E7">
        <w:t>爆炸</w:t>
      </w:r>
      <w:r>
        <w:rPr>
          <w:rFonts w:hint="eastAsia"/>
        </w:rPr>
        <w:t>）</w:t>
      </w:r>
      <w:r w:rsidRPr="004127E7">
        <w:t>问题，人们开发了许多变体。最著名的变体之一是</w:t>
      </w:r>
      <w:r w:rsidRPr="004127E7">
        <w:t>LSTM</w:t>
      </w:r>
      <w:r w:rsidRPr="004127E7">
        <w:t>。其中一个不太知名但同样有效的变体是</w:t>
      </w:r>
      <w:r w:rsidRPr="004127E7">
        <w:t>GRU</w:t>
      </w:r>
      <w:r w:rsidRPr="004127E7">
        <w:t>。</w:t>
      </w:r>
    </w:p>
    <w:p w14:paraId="503A2CBF" w14:textId="77777777" w:rsidR="00AB6671" w:rsidRDefault="00AB6671" w:rsidP="00AB6671">
      <w:pPr>
        <w:ind w:firstLine="420"/>
      </w:pPr>
      <w:r>
        <w:rPr>
          <w:rFonts w:hint="eastAsia"/>
        </w:rPr>
        <w:t>门控循环单元的原理是通过更新门和</w:t>
      </w:r>
      <w:proofErr w:type="gramStart"/>
      <w:r>
        <w:rPr>
          <w:rFonts w:hint="eastAsia"/>
        </w:rPr>
        <w:t>重置门</w:t>
      </w:r>
      <w:proofErr w:type="gramEnd"/>
      <w:r>
        <w:rPr>
          <w:rFonts w:hint="eastAsia"/>
        </w:rPr>
        <w:t>来控制信息的流动，从而解决梯度消失问题</w:t>
      </w:r>
      <w:r>
        <w:t>。</w:t>
      </w:r>
    </w:p>
    <w:p w14:paraId="62D3699C" w14:textId="77777777" w:rsidR="00AB6671" w:rsidRDefault="00AB6671" w:rsidP="00AB6671">
      <w:r>
        <w:rPr>
          <w:rFonts w:hint="eastAsia"/>
        </w:rPr>
        <w:t>更新门可以帮助捕捉长期依赖关系，因为它可以让隐藏状态在一段时间内保持不变，从而保存历史信息</w:t>
      </w:r>
      <w:r>
        <w:t>。</w:t>
      </w:r>
      <w:proofErr w:type="gramStart"/>
      <w:r>
        <w:rPr>
          <w:rFonts w:hint="eastAsia"/>
        </w:rPr>
        <w:t>重置门</w:t>
      </w:r>
      <w:proofErr w:type="gramEnd"/>
      <w:r>
        <w:rPr>
          <w:rFonts w:hint="eastAsia"/>
        </w:rPr>
        <w:t>可以帮助捕捉短期依赖关系，因为它可以让隐藏状态在某些时间步忽略</w:t>
      </w:r>
      <w:r>
        <w:rPr>
          <w:rFonts w:hint="eastAsia"/>
        </w:rPr>
        <w:lastRenderedPageBreak/>
        <w:t>不相关的历史信息，从而重点关注当前信息</w:t>
      </w:r>
      <w:r>
        <w:t>。</w:t>
      </w:r>
    </w:p>
    <w:p w14:paraId="638777C9" w14:textId="77777777" w:rsidR="00AB6671" w:rsidRDefault="00AB6671" w:rsidP="00AB6671"/>
    <w:p w14:paraId="5F0B4C5C" w14:textId="77777777" w:rsidR="00AB6671" w:rsidRDefault="00AB6671" w:rsidP="00AB6671">
      <w:pPr>
        <w:pStyle w:val="3"/>
      </w:pPr>
      <w:r>
        <w:rPr>
          <w:rFonts w:hint="eastAsia"/>
        </w:rPr>
        <w:t>详解</w:t>
      </w:r>
      <w:r>
        <w:rPr>
          <w:rFonts w:hint="eastAsia"/>
        </w:rPr>
        <w:t>G</w:t>
      </w:r>
      <w:r>
        <w:t>RU</w:t>
      </w:r>
      <w:r>
        <w:rPr>
          <w:rFonts w:hint="eastAsia"/>
        </w:rPr>
        <w:t>结构</w:t>
      </w:r>
    </w:p>
    <w:p w14:paraId="4F7D464E" w14:textId="77777777" w:rsidR="00AB6671" w:rsidRDefault="00AB6671" w:rsidP="00AB6671">
      <w:r>
        <w:rPr>
          <w:noProof/>
        </w:rPr>
        <w:drawing>
          <wp:inline distT="0" distB="0" distL="0" distR="0" wp14:anchorId="4D2D812D" wp14:editId="65C171F6">
            <wp:extent cx="5327650" cy="1849456"/>
            <wp:effectExtent l="0" t="0" r="6350" b="0"/>
            <wp:docPr id="14" name="图片 14" descr="https://miro.medium.com/v2/resize:fit:700/1*7oE-4Wg6bZ7u8yDf5cjJ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miro.medium.com/v2/resize:fit:700/1*7oE-4Wg6bZ7u8yDf5cjJP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7650" cy="1849456"/>
                    </a:xfrm>
                    <a:prstGeom prst="rect">
                      <a:avLst/>
                    </a:prstGeom>
                    <a:noFill/>
                    <a:ln>
                      <a:noFill/>
                    </a:ln>
                  </pic:spPr>
                </pic:pic>
              </a:graphicData>
            </a:graphic>
          </wp:inline>
        </w:drawing>
      </w:r>
    </w:p>
    <w:p w14:paraId="13FEF2DC" w14:textId="77777777" w:rsidR="00AB6671" w:rsidRDefault="00AB6671" w:rsidP="00AB6671">
      <w:r>
        <w:rPr>
          <w:rFonts w:hint="eastAsia"/>
        </w:rPr>
        <w:t>下图是此</w:t>
      </w:r>
      <w:r>
        <w:rPr>
          <w:rFonts w:hint="eastAsia"/>
        </w:rPr>
        <w:t>G</w:t>
      </w:r>
      <w:r>
        <w:t>RU</w:t>
      </w:r>
      <w:r>
        <w:rPr>
          <w:rFonts w:hint="eastAsia"/>
        </w:rPr>
        <w:t>单元的细节</w:t>
      </w:r>
      <w:r w:rsidRPr="006C4088">
        <w:t>：</w:t>
      </w:r>
    </w:p>
    <w:p w14:paraId="36B79134" w14:textId="77777777" w:rsidR="00AB6671" w:rsidRPr="006C4088" w:rsidRDefault="00AB6671" w:rsidP="00AB6671">
      <w:pPr>
        <w:jc w:val="center"/>
      </w:pPr>
      <w:r>
        <w:rPr>
          <w:noProof/>
        </w:rPr>
        <w:drawing>
          <wp:inline distT="0" distB="0" distL="0" distR="0" wp14:anchorId="493DE9AC" wp14:editId="673A3643">
            <wp:extent cx="5327650" cy="3767410"/>
            <wp:effectExtent l="0" t="0" r="6350" b="5080"/>
            <wp:docPr id="15" name="图片 15" descr="https://miro.medium.com/v2/resize:fit:700/1*6eNTqLzQ08AABo-STFNiB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miro.medium.com/v2/resize:fit:700/1*6eNTqLzQ08AABo-STFNiBw.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27650" cy="3767410"/>
                    </a:xfrm>
                    <a:prstGeom prst="rect">
                      <a:avLst/>
                    </a:prstGeom>
                    <a:noFill/>
                    <a:ln>
                      <a:noFill/>
                    </a:ln>
                  </pic:spPr>
                </pic:pic>
              </a:graphicData>
            </a:graphic>
          </wp:inline>
        </w:drawing>
      </w:r>
    </w:p>
    <w:p w14:paraId="3B4A42F8" w14:textId="77777777" w:rsidR="00AB6671" w:rsidRDefault="00AB6671" w:rsidP="00AB6671">
      <w:r>
        <w:rPr>
          <w:rFonts w:hint="eastAsia"/>
        </w:rPr>
        <w:t xml:space="preserve"> </w:t>
      </w:r>
      <w:r>
        <w:t xml:space="preserve"> </w:t>
      </w:r>
      <w:r>
        <w:rPr>
          <w:rFonts w:hint="eastAsia"/>
        </w:rPr>
        <w:t>其中</w:t>
      </w:r>
      <w:r>
        <w:rPr>
          <w:rFonts w:ascii="宋体" w:hAnsi="宋体" w:hint="eastAsia"/>
        </w:rPr>
        <w:t>σ</w:t>
      </w:r>
      <w:r>
        <w:rPr>
          <w:rFonts w:hint="eastAsia"/>
        </w:rPr>
        <w:t>指激活函数</w:t>
      </w:r>
      <w:r>
        <w:rPr>
          <w:rFonts w:hint="eastAsia"/>
        </w:rPr>
        <w:t>sigmoid</w:t>
      </w:r>
      <w:r>
        <w:rPr>
          <w:rFonts w:hint="eastAsia"/>
        </w:rPr>
        <w:t>，接下来介绍</w:t>
      </w:r>
      <w:r>
        <w:rPr>
          <w:rFonts w:hint="eastAsia"/>
        </w:rPr>
        <w:t>G</w:t>
      </w:r>
      <w:r>
        <w:t>RU</w:t>
      </w:r>
      <w:r>
        <w:rPr>
          <w:rFonts w:hint="eastAsia"/>
        </w:rPr>
        <w:t>中的更新门和重置门：</w:t>
      </w:r>
    </w:p>
    <w:p w14:paraId="2AF7FE16" w14:textId="77777777" w:rsidR="00AB6671" w:rsidRPr="006C4088" w:rsidRDefault="00AB6671" w:rsidP="00AB6671">
      <w:pPr>
        <w:rPr>
          <w:b/>
        </w:rPr>
      </w:pPr>
      <w:r>
        <w:rPr>
          <w:rFonts w:hint="eastAsia"/>
          <w:b/>
        </w:rPr>
        <w:lastRenderedPageBreak/>
        <w:t>更新门</w:t>
      </w:r>
    </w:p>
    <w:p w14:paraId="06DB4B3E" w14:textId="77777777" w:rsidR="00AB6671" w:rsidRDefault="00AB6671" w:rsidP="00AB6671">
      <w:r>
        <w:rPr>
          <w:rFonts w:hint="eastAsia"/>
        </w:rPr>
        <w:t xml:space="preserve"> </w:t>
      </w:r>
      <w:r>
        <w:t xml:space="preserve"> </w:t>
      </w:r>
      <w:r w:rsidRPr="006C4088">
        <w:rPr>
          <w:rFonts w:hint="eastAsia"/>
        </w:rPr>
        <w:t>我们首先用公式计算时间步骤</w:t>
      </w:r>
      <w:r w:rsidRPr="006C4088">
        <w:t>t</w:t>
      </w:r>
      <w:r w:rsidRPr="006C4088">
        <w:t>的更新门</w:t>
      </w: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oMath>
      <w:r w:rsidRPr="006C4088">
        <w:t>：</w:t>
      </w:r>
    </w:p>
    <w:p w14:paraId="25E2344F" w14:textId="77777777" w:rsidR="00AB6671" w:rsidRDefault="00AB6671" w:rsidP="00AB6671">
      <m:oMathPara>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r>
            <m:rPr>
              <m:sty m:val="p"/>
            </m:rPr>
            <w:rPr>
              <w:rFonts w:ascii="Cambria Math" w:hAnsi="Cambria Math"/>
            </w:rPr>
            <m:t>=σ</m:t>
          </m:r>
          <m:d>
            <m:dPr>
              <m:ctrlPr>
                <w:rPr>
                  <w:rFonts w:ascii="Cambria Math" w:hAnsi="Cambria Math"/>
                </w:rPr>
              </m:ctrlPr>
            </m:dPr>
            <m:e>
              <m:sSup>
                <m:sSupPr>
                  <m:ctrlPr>
                    <w:rPr>
                      <w:rFonts w:ascii="Cambria Math" w:hAnsi="Cambria Math"/>
                    </w:rPr>
                  </m:ctrlPr>
                </m:sSupPr>
                <m:e>
                  <m:r>
                    <m:rPr>
                      <m:sty m:val="p"/>
                    </m:rPr>
                    <w:rPr>
                      <w:rFonts w:ascii="Cambria Math" w:hAnsi="Cambria Math"/>
                    </w:rPr>
                    <m:t>W</m:t>
                  </m:r>
                </m:e>
                <m:sup>
                  <m:d>
                    <m:dPr>
                      <m:ctrlPr>
                        <w:rPr>
                          <w:rFonts w:ascii="Cambria Math" w:hAnsi="Cambria Math"/>
                        </w:rPr>
                      </m:ctrlPr>
                    </m:dPr>
                    <m:e>
                      <m:r>
                        <m:rPr>
                          <m:sty m:val="p"/>
                        </m:rPr>
                        <w:rPr>
                          <w:rFonts w:ascii="Cambria Math" w:hAnsi="Cambria Math"/>
                        </w:rPr>
                        <m:t>z</m:t>
                      </m:r>
                    </m:e>
                  </m:d>
                </m:sup>
              </m:sSup>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U</m:t>
                  </m:r>
                </m:e>
                <m:sup>
                  <m:d>
                    <m:dPr>
                      <m:ctrlPr>
                        <w:rPr>
                          <w:rFonts w:ascii="Cambria Math" w:hAnsi="Cambria Math"/>
                        </w:rPr>
                      </m:ctrlPr>
                    </m:dPr>
                    <m:e>
                      <m:r>
                        <m:rPr>
                          <m:sty m:val="p"/>
                        </m:rPr>
                        <w:rPr>
                          <w:rFonts w:ascii="Cambria Math" w:hAnsi="Cambria Math"/>
                        </w:rPr>
                        <m:t>z</m:t>
                      </m:r>
                    </m:e>
                  </m:d>
                </m:sup>
              </m:sSup>
              <m:sSub>
                <m:sSubPr>
                  <m:ctrlPr>
                    <w:rPr>
                      <w:rFonts w:ascii="Cambria Math" w:hAnsi="Cambria Math"/>
                    </w:rPr>
                  </m:ctrlPr>
                </m:sSubPr>
                <m:e>
                  <m:r>
                    <m:rPr>
                      <m:sty m:val="p"/>
                    </m:rPr>
                    <w:rPr>
                      <w:rFonts w:ascii="Cambria Math" w:hAnsi="Cambria Math"/>
                    </w:rPr>
                    <m:t>h</m:t>
                  </m:r>
                </m:e>
                <m:sub>
                  <m:r>
                    <m:rPr>
                      <m:sty m:val="p"/>
                    </m:rPr>
                    <w:rPr>
                      <w:rFonts w:ascii="Cambria Math" w:hAnsi="Cambria Math"/>
                    </w:rPr>
                    <m:t>t-1</m:t>
                  </m:r>
                </m:sub>
              </m:sSub>
            </m:e>
          </m:d>
        </m:oMath>
      </m:oMathPara>
    </w:p>
    <w:p w14:paraId="71FD89AC" w14:textId="77777777" w:rsidR="00AB6671" w:rsidRDefault="00AB6671" w:rsidP="00AB6671">
      <w:r>
        <w:rPr>
          <w:rFonts w:hint="eastAsia"/>
        </w:rPr>
        <w:t xml:space="preserve"> </w:t>
      </w:r>
      <w:r>
        <w:t xml:space="preserve"> </w:t>
      </w:r>
      <w:r w:rsidRPr="006C4088">
        <w:rPr>
          <w:rFonts w:hint="eastAsia"/>
        </w:rPr>
        <w:t>当</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oMath>
      <w:r w:rsidRPr="006C4088">
        <w:t>被插入网络单元时，它被乘以它自己的权重</w:t>
      </w:r>
      <m:oMath>
        <m:sSup>
          <m:sSupPr>
            <m:ctrlPr>
              <w:rPr>
                <w:rFonts w:ascii="Cambria Math" w:hAnsi="Cambria Math"/>
              </w:rPr>
            </m:ctrlPr>
          </m:sSupPr>
          <m:e>
            <m:r>
              <m:rPr>
                <m:sty m:val="p"/>
              </m:rPr>
              <w:rPr>
                <w:rFonts w:ascii="Cambria Math" w:hAnsi="Cambria Math"/>
              </w:rPr>
              <m:t>W</m:t>
            </m:r>
          </m:e>
          <m:sup>
            <m:d>
              <m:dPr>
                <m:ctrlPr>
                  <w:rPr>
                    <w:rFonts w:ascii="Cambria Math" w:hAnsi="Cambria Math"/>
                  </w:rPr>
                </m:ctrlPr>
              </m:dPr>
              <m:e>
                <m:r>
                  <m:rPr>
                    <m:sty m:val="p"/>
                  </m:rPr>
                  <w:rPr>
                    <w:rFonts w:ascii="Cambria Math" w:hAnsi="Cambria Math"/>
                  </w:rPr>
                  <m:t>z</m:t>
                </m:r>
              </m:e>
            </m:d>
          </m:sup>
        </m:sSup>
      </m:oMath>
      <w:r w:rsidRPr="006C4088">
        <w:t>。</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1</m:t>
            </m:r>
          </m:sub>
        </m:sSub>
      </m:oMath>
      <w:r w:rsidRPr="006C4088">
        <w:t>也是如此，它保存了前</w:t>
      </w:r>
      <w:r w:rsidRPr="006C4088">
        <w:t>t-1</w:t>
      </w:r>
      <w:r w:rsidRPr="006C4088">
        <w:t>个单元的信息，并被乘以自己的权重</w:t>
      </w:r>
      <m:oMath>
        <m:sSup>
          <m:sSupPr>
            <m:ctrlPr>
              <w:rPr>
                <w:rFonts w:ascii="Cambria Math" w:hAnsi="Cambria Math"/>
              </w:rPr>
            </m:ctrlPr>
          </m:sSupPr>
          <m:e>
            <m:r>
              <w:rPr>
                <w:rFonts w:ascii="Cambria Math" w:hAnsi="Cambria Math"/>
              </w:rPr>
              <m:t>U</m:t>
            </m:r>
          </m:e>
          <m:sup>
            <m:d>
              <m:dPr>
                <m:ctrlPr>
                  <w:rPr>
                    <w:rFonts w:ascii="Cambria Math" w:hAnsi="Cambria Math"/>
                  </w:rPr>
                </m:ctrlPr>
              </m:dPr>
              <m:e>
                <m:r>
                  <w:rPr>
                    <w:rFonts w:ascii="Cambria Math" w:hAnsi="Cambria Math"/>
                  </w:rPr>
                  <m:t>z</m:t>
                </m:r>
              </m:e>
            </m:d>
          </m:sup>
        </m:sSup>
      </m:oMath>
      <w:r w:rsidRPr="006C4088">
        <w:t>。这两个结果加在一起，然后应用一个</w:t>
      </w:r>
      <w:r w:rsidRPr="006C4088">
        <w:t>sigmoid</w:t>
      </w:r>
      <w:r w:rsidRPr="006C4088">
        <w:t>激活函数，将结果</w:t>
      </w:r>
      <w:r>
        <w:rPr>
          <w:rFonts w:hint="eastAsia"/>
        </w:rPr>
        <w:t>限制在</w:t>
      </w:r>
      <w:r w:rsidRPr="006C4088">
        <w:t>在</w:t>
      </w:r>
      <w:r w:rsidRPr="006C4088">
        <w:t>0</w:t>
      </w:r>
      <w:r w:rsidRPr="006C4088">
        <w:t>和</w:t>
      </w:r>
      <w:r w:rsidRPr="006C4088">
        <w:t>1</w:t>
      </w:r>
      <w:r w:rsidRPr="006C4088">
        <w:t>之间：</w:t>
      </w:r>
    </w:p>
    <w:p w14:paraId="2697768F" w14:textId="77777777" w:rsidR="00AB6671" w:rsidRDefault="00AB6671" w:rsidP="00AB6671">
      <w:r>
        <w:rPr>
          <w:noProof/>
        </w:rPr>
        <w:drawing>
          <wp:inline distT="0" distB="0" distL="0" distR="0" wp14:anchorId="3F408CD2" wp14:editId="2A671E05">
            <wp:extent cx="5327650" cy="3767410"/>
            <wp:effectExtent l="0" t="0" r="6350" b="5080"/>
            <wp:docPr id="16" name="图片 16" descr="https://miro.medium.com/v2/resize:fit:700/1*gSlR_JLNeuZBSCAKyjmA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miro.medium.com/v2/resize:fit:700/1*gSlR_JLNeuZBSCAKyjmAdA.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27650" cy="3767410"/>
                    </a:xfrm>
                    <a:prstGeom prst="rect">
                      <a:avLst/>
                    </a:prstGeom>
                    <a:noFill/>
                    <a:ln>
                      <a:noFill/>
                    </a:ln>
                  </pic:spPr>
                </pic:pic>
              </a:graphicData>
            </a:graphic>
          </wp:inline>
        </w:drawing>
      </w:r>
    </w:p>
    <w:p w14:paraId="1BAC1528" w14:textId="77777777" w:rsidR="00AB6671" w:rsidRDefault="00AB6671" w:rsidP="00AB6671">
      <w:r>
        <w:rPr>
          <w:rFonts w:hint="eastAsia"/>
        </w:rPr>
        <w:t xml:space="preserve"> </w:t>
      </w:r>
      <w:r>
        <w:t xml:space="preserve"> </w:t>
      </w:r>
      <w:r w:rsidRPr="006C4088">
        <w:rPr>
          <w:rFonts w:hint="eastAsia"/>
        </w:rPr>
        <w:t>更新门帮助模型确定有多少过去的信息（来自以前的时间步骤）需要传递到未来。因为模型可以决定从过去复制所有的信息，消除梯度消失问题的风险。我们将在后面看到更新门的用法。现在请记住</w:t>
      </w: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oMath>
      <w:r w:rsidRPr="006C4088">
        <w:t>的公式。</w:t>
      </w:r>
    </w:p>
    <w:p w14:paraId="33B464C4" w14:textId="77777777" w:rsidR="00AB6671" w:rsidRDefault="00AB6671" w:rsidP="00AB6671"/>
    <w:p w14:paraId="2A8A86C0" w14:textId="77777777" w:rsidR="00AB6671" w:rsidRDefault="00AB6671" w:rsidP="00AB6671">
      <w:pPr>
        <w:rPr>
          <w:b/>
        </w:rPr>
      </w:pPr>
      <w:r>
        <w:rPr>
          <w:rFonts w:hint="eastAsia"/>
          <w:b/>
        </w:rPr>
        <w:t>重置门</w:t>
      </w:r>
    </w:p>
    <w:p w14:paraId="1F603B89" w14:textId="77777777" w:rsidR="00AB6671" w:rsidRDefault="00AB6671" w:rsidP="00AB6671">
      <w:r>
        <w:rPr>
          <w:rFonts w:hint="eastAsia"/>
        </w:rPr>
        <w:t xml:space="preserve"> </w:t>
      </w:r>
      <w:r>
        <w:t xml:space="preserve"> </w:t>
      </w:r>
      <w:r w:rsidRPr="006C4088">
        <w:rPr>
          <w:rFonts w:hint="eastAsia"/>
        </w:rPr>
        <w:t>从本质上讲，这个门是由模型来决定遗忘多少过去的信息的。为了计算它，我们使用：</w:t>
      </w:r>
    </w:p>
    <w:p w14:paraId="49D8AAB2" w14:textId="77777777" w:rsidR="00AB6671" w:rsidRPr="006C4088" w:rsidRDefault="00AB6671" w:rsidP="00AB6671">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t</m:t>
              </m:r>
            </m:sub>
          </m:sSub>
          <m:r>
            <m:rPr>
              <m:sty m:val="p"/>
            </m:rPr>
            <w:rPr>
              <w:rFonts w:ascii="Cambria Math" w:hAnsi="Cambria Math"/>
            </w:rPr>
            <m:t>=σ</m:t>
          </m:r>
          <m:d>
            <m:dPr>
              <m:ctrlPr>
                <w:rPr>
                  <w:rFonts w:ascii="Cambria Math" w:hAnsi="Cambria Math"/>
                </w:rPr>
              </m:ctrlPr>
            </m:dPr>
            <m:e>
              <m:sSup>
                <m:sSupPr>
                  <m:ctrlPr>
                    <w:rPr>
                      <w:rFonts w:ascii="Cambria Math" w:hAnsi="Cambria Math"/>
                    </w:rPr>
                  </m:ctrlPr>
                </m:sSupPr>
                <m:e>
                  <m:r>
                    <m:rPr>
                      <m:sty m:val="p"/>
                    </m:rPr>
                    <w:rPr>
                      <w:rFonts w:ascii="Cambria Math" w:hAnsi="Cambria Math"/>
                    </w:rPr>
                    <m:t>W</m:t>
                  </m:r>
                </m:e>
                <m:sup>
                  <m:d>
                    <m:dPr>
                      <m:ctrlPr>
                        <w:rPr>
                          <w:rFonts w:ascii="Cambria Math" w:hAnsi="Cambria Math"/>
                        </w:rPr>
                      </m:ctrlPr>
                    </m:dPr>
                    <m:e>
                      <m:r>
                        <m:rPr>
                          <m:sty m:val="p"/>
                        </m:rPr>
                        <w:rPr>
                          <w:rFonts w:ascii="Cambria Math" w:hAnsi="Cambria Math"/>
                        </w:rPr>
                        <m:t>r</m:t>
                      </m:r>
                    </m:e>
                  </m:d>
                </m:sup>
              </m:sSup>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U</m:t>
                  </m:r>
                </m:e>
                <m:sup>
                  <m:d>
                    <m:dPr>
                      <m:ctrlPr>
                        <w:rPr>
                          <w:rFonts w:ascii="Cambria Math" w:hAnsi="Cambria Math"/>
                        </w:rPr>
                      </m:ctrlPr>
                    </m:dPr>
                    <m:e>
                      <m:r>
                        <m:rPr>
                          <m:sty m:val="p"/>
                        </m:rPr>
                        <w:rPr>
                          <w:rFonts w:ascii="Cambria Math" w:hAnsi="Cambria Math"/>
                        </w:rPr>
                        <m:t>r</m:t>
                      </m:r>
                    </m:e>
                  </m:d>
                </m:sup>
              </m:sSup>
              <m:sSub>
                <m:sSubPr>
                  <m:ctrlPr>
                    <w:rPr>
                      <w:rFonts w:ascii="Cambria Math" w:hAnsi="Cambria Math"/>
                    </w:rPr>
                  </m:ctrlPr>
                </m:sSubPr>
                <m:e>
                  <m:r>
                    <m:rPr>
                      <m:sty m:val="p"/>
                    </m:rPr>
                    <w:rPr>
                      <w:rFonts w:ascii="Cambria Math" w:hAnsi="Cambria Math"/>
                    </w:rPr>
                    <m:t>h</m:t>
                  </m:r>
                </m:e>
                <m:sub>
                  <m:r>
                    <m:rPr>
                      <m:sty m:val="p"/>
                    </m:rPr>
                    <w:rPr>
                      <w:rFonts w:ascii="Cambria Math" w:hAnsi="Cambria Math"/>
                    </w:rPr>
                    <m:t>t-1</m:t>
                  </m:r>
                </m:sub>
              </m:sSub>
            </m:e>
          </m:d>
        </m:oMath>
      </m:oMathPara>
    </w:p>
    <w:p w14:paraId="181943C9" w14:textId="77777777" w:rsidR="00AB6671" w:rsidRDefault="00AB6671" w:rsidP="00AB6671">
      <w:r w:rsidRPr="006C4088">
        <w:rPr>
          <w:rFonts w:hint="eastAsia"/>
        </w:rPr>
        <w:lastRenderedPageBreak/>
        <w:t>这个公式和更新门的公式是一样的。区别在于权重和门的使用，这一点我们稍后会看到。下面的图示显示了</w:t>
      </w:r>
      <w:proofErr w:type="gramStart"/>
      <w:r w:rsidRPr="006C4088">
        <w:rPr>
          <w:rFonts w:hint="eastAsia"/>
        </w:rPr>
        <w:t>重置门</w:t>
      </w:r>
      <w:proofErr w:type="gramEnd"/>
      <w:r w:rsidRPr="006C4088">
        <w:rPr>
          <w:rFonts w:hint="eastAsia"/>
        </w:rPr>
        <w:t>的位置：</w:t>
      </w:r>
    </w:p>
    <w:p w14:paraId="1C4A36AF" w14:textId="77777777" w:rsidR="00AB6671" w:rsidRDefault="00AB6671" w:rsidP="00AB6671">
      <w:r>
        <w:rPr>
          <w:noProof/>
        </w:rPr>
        <w:drawing>
          <wp:inline distT="0" distB="0" distL="0" distR="0" wp14:anchorId="50F77577" wp14:editId="4062334B">
            <wp:extent cx="5327650" cy="3767410"/>
            <wp:effectExtent l="0" t="0" r="6350" b="5080"/>
            <wp:docPr id="17" name="图片 17" descr="https://miro.medium.com/v2/resize:fit:700/1*5M6LYj544UKKHkFkDmDQ8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miro.medium.com/v2/resize:fit:700/1*5M6LYj544UKKHkFkDmDQ8A.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27650" cy="3767410"/>
                    </a:xfrm>
                    <a:prstGeom prst="rect">
                      <a:avLst/>
                    </a:prstGeom>
                    <a:noFill/>
                    <a:ln>
                      <a:noFill/>
                    </a:ln>
                  </pic:spPr>
                </pic:pic>
              </a:graphicData>
            </a:graphic>
          </wp:inline>
        </w:drawing>
      </w:r>
    </w:p>
    <w:p w14:paraId="6620A80C" w14:textId="77777777" w:rsidR="00AB6671" w:rsidRDefault="00AB6671" w:rsidP="00AB6671"/>
    <w:p w14:paraId="0DDBB159" w14:textId="77777777" w:rsidR="00AB6671" w:rsidRDefault="00AB6671" w:rsidP="00AB6671">
      <w:r>
        <w:rPr>
          <w:rFonts w:hint="eastAsia"/>
        </w:rPr>
        <w:t xml:space="preserve"> </w:t>
      </w:r>
      <w:r>
        <w:t xml:space="preserve"> </w:t>
      </w:r>
      <w:r w:rsidRPr="006C4088">
        <w:rPr>
          <w:rFonts w:hint="eastAsia"/>
        </w:rPr>
        <w:t>让我们看看这些门到底会如何影响最终的输出。首先，我们从</w:t>
      </w:r>
      <w:proofErr w:type="gramStart"/>
      <w:r>
        <w:rPr>
          <w:rFonts w:hint="eastAsia"/>
        </w:rPr>
        <w:t>重置</w:t>
      </w:r>
      <w:r w:rsidRPr="006C4088">
        <w:rPr>
          <w:rFonts w:hint="eastAsia"/>
        </w:rPr>
        <w:t>门</w:t>
      </w:r>
      <w:proofErr w:type="gramEnd"/>
      <w:r w:rsidRPr="006C4088">
        <w:rPr>
          <w:rFonts w:hint="eastAsia"/>
        </w:rPr>
        <w:t>的使用开始。我们引入一个新的内存内容，它将使用</w:t>
      </w:r>
      <w:proofErr w:type="gramStart"/>
      <w:r>
        <w:rPr>
          <w:rFonts w:hint="eastAsia"/>
        </w:rPr>
        <w:t>重置</w:t>
      </w:r>
      <w:r w:rsidRPr="006C4088">
        <w:rPr>
          <w:rFonts w:hint="eastAsia"/>
        </w:rPr>
        <w:t>门</w:t>
      </w:r>
      <w:proofErr w:type="gramEnd"/>
      <w:r w:rsidRPr="006C4088">
        <w:rPr>
          <w:rFonts w:hint="eastAsia"/>
        </w:rPr>
        <w:t>来存储过去的相关信息。它的计算方式如下：</w:t>
      </w:r>
    </w:p>
    <w:p w14:paraId="402F66C5" w14:textId="77777777" w:rsidR="00AB6671" w:rsidRPr="006C4088" w:rsidRDefault="00AB6671" w:rsidP="00AB6671">
      <m:oMathPara>
        <m:oMath>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tanh</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t</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Uh</m:t>
                  </m:r>
                </m:e>
                <m:sub>
                  <m:r>
                    <m:rPr>
                      <m:sty m:val="p"/>
                    </m:rPr>
                    <w:rPr>
                      <w:rFonts w:ascii="Cambria Math" w:hAnsi="Cambria Math"/>
                    </w:rPr>
                    <m:t>t-1</m:t>
                  </m:r>
                </m:sub>
              </m:sSub>
            </m:e>
          </m:d>
        </m:oMath>
      </m:oMathPara>
    </w:p>
    <w:p w14:paraId="75865952" w14:textId="77777777" w:rsidR="00AB6671" w:rsidRDefault="00AB6671" w:rsidP="00F55501">
      <w:pPr>
        <w:pStyle w:val="ad"/>
        <w:numPr>
          <w:ilvl w:val="0"/>
          <w:numId w:val="28"/>
        </w:numPr>
        <w:ind w:firstLineChars="0"/>
      </w:pPr>
      <w:r w:rsidRPr="00857438">
        <w:rPr>
          <w:rFonts w:hint="eastAsia"/>
        </w:rPr>
        <w:t>输入的</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857438">
        <w:t>乘以一个权重</w:t>
      </w:r>
      <m:oMath>
        <m:r>
          <m:rPr>
            <m:sty m:val="p"/>
          </m:rPr>
          <w:rPr>
            <w:rFonts w:ascii="Cambria Math" w:hAnsi="Cambria Math"/>
          </w:rPr>
          <m:t>W</m:t>
        </m:r>
      </m:oMath>
      <w:r w:rsidRPr="00857438">
        <w:t>，</w:t>
      </w:r>
      <m:oMath>
        <m:sSub>
          <m:sSubPr>
            <m:ctrlPr>
              <w:rPr>
                <w:rFonts w:ascii="Cambria Math" w:hAnsi="Cambria Math"/>
              </w:rPr>
            </m:ctrlPr>
          </m:sSubPr>
          <m:e>
            <m:r>
              <w:rPr>
                <w:rFonts w:ascii="Cambria Math" w:hAnsi="Cambria Math"/>
              </w:rPr>
              <m:t>h</m:t>
            </m:r>
          </m:e>
          <m:sub>
            <m:d>
              <m:dPr>
                <m:ctrlPr>
                  <w:rPr>
                    <w:rFonts w:ascii="Cambria Math" w:hAnsi="Cambria Math"/>
                  </w:rPr>
                </m:ctrlPr>
              </m:dPr>
              <m:e>
                <m:r>
                  <w:rPr>
                    <w:rFonts w:ascii="Cambria Math" w:hAnsi="Cambria Math"/>
                  </w:rPr>
                  <m:t>t</m:t>
                </m:r>
                <m:r>
                  <m:rPr>
                    <m:sty m:val="p"/>
                  </m:rPr>
                  <w:rPr>
                    <w:rFonts w:ascii="Cambria Math" w:hAnsi="Cambria Math"/>
                  </w:rPr>
                  <m:t>-1</m:t>
                </m:r>
              </m:e>
            </m:d>
          </m:sub>
        </m:sSub>
      </m:oMath>
      <w:r w:rsidRPr="00857438">
        <w:t>乘以一个权重</w:t>
      </w:r>
      <m:oMath>
        <m:r>
          <m:rPr>
            <m:sty m:val="p"/>
          </m:rPr>
          <w:rPr>
            <w:rFonts w:ascii="Cambria Math" w:hAnsi="Cambria Math"/>
          </w:rPr>
          <m:t>U</m:t>
        </m:r>
      </m:oMath>
      <w:r w:rsidRPr="00857438">
        <w:t>。</w:t>
      </w:r>
    </w:p>
    <w:p w14:paraId="3E1DA31D" w14:textId="77777777" w:rsidR="00AB6671" w:rsidRDefault="00AB6671" w:rsidP="00F55501">
      <w:pPr>
        <w:pStyle w:val="ad"/>
        <w:numPr>
          <w:ilvl w:val="0"/>
          <w:numId w:val="28"/>
        </w:numPr>
        <w:ind w:firstLineChars="0"/>
      </w:pPr>
      <w:r w:rsidRPr="00857438">
        <w:rPr>
          <w:rFonts w:hint="eastAsia"/>
        </w:rPr>
        <w:t>计算</w:t>
      </w:r>
      <w:proofErr w:type="gramStart"/>
      <w:r>
        <w:rPr>
          <w:rFonts w:hint="eastAsia"/>
        </w:rPr>
        <w:t>重置</w:t>
      </w:r>
      <w:r w:rsidRPr="00857438">
        <w:rPr>
          <w:rFonts w:hint="eastAsia"/>
        </w:rPr>
        <w:t>门</w:t>
      </w:r>
      <w:proofErr w:type="gramEnd"/>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t</m:t>
            </m:r>
          </m:sub>
        </m:sSub>
      </m:oMath>
      <w:r w:rsidRPr="00857438">
        <w:t>和</w:t>
      </w:r>
      <m:oMath>
        <m:r>
          <m:rPr>
            <m:sty m:val="p"/>
          </m:rPr>
          <w:rPr>
            <w:rFonts w:ascii="Cambria Math" w:hAnsi="Cambria Math"/>
          </w:rPr>
          <m:t>U</m:t>
        </m:r>
        <m:sSub>
          <m:sSubPr>
            <m:ctrlPr>
              <w:rPr>
                <w:rFonts w:ascii="Cambria Math" w:hAnsi="Cambria Math"/>
              </w:rPr>
            </m:ctrlPr>
          </m:sSubPr>
          <m:e>
            <m:r>
              <m:rPr>
                <m:sty m:val="p"/>
              </m:rPr>
              <w:rPr>
                <w:rFonts w:ascii="Cambria Math" w:hAnsi="Cambria Math"/>
              </w:rPr>
              <m:t>h</m:t>
            </m:r>
          </m:e>
          <m:sub>
            <m:d>
              <m:dPr>
                <m:ctrlPr>
                  <w:rPr>
                    <w:rFonts w:ascii="Cambria Math" w:hAnsi="Cambria Math"/>
                  </w:rPr>
                </m:ctrlPr>
              </m:dPr>
              <m:e>
                <m:r>
                  <m:rPr>
                    <m:sty m:val="p"/>
                  </m:rPr>
                  <w:rPr>
                    <w:rFonts w:ascii="Cambria Math" w:hAnsi="Cambria Math"/>
                  </w:rPr>
                  <m:t>t-1</m:t>
                </m:r>
              </m:e>
            </m:d>
          </m:sub>
        </m:sSub>
      </m:oMath>
      <w:r w:rsidRPr="00857438">
        <w:t>之间的</w:t>
      </w:r>
      <w:r w:rsidRPr="00857438">
        <w:t>Hadamard</w:t>
      </w:r>
      <w:r w:rsidRPr="00857438">
        <w:t>积。这将决定从以前的时间步骤中删除什么。假设我们有一个情感分析问题，从一个人写的评论中确定他对一本书的看法。文本以</w:t>
      </w:r>
      <w:r w:rsidRPr="00857438">
        <w:t xml:space="preserve"> "</w:t>
      </w:r>
      <w:r w:rsidRPr="00857438">
        <w:t>这是一本幻想书，说明了</w:t>
      </w:r>
      <w:r w:rsidRPr="00857438">
        <w:t>...... "</w:t>
      </w:r>
      <w:r w:rsidRPr="00857438">
        <w:t>开始，在几段之后以</w:t>
      </w:r>
      <w:r w:rsidRPr="00857438">
        <w:t xml:space="preserve"> "</w:t>
      </w:r>
      <w:r w:rsidRPr="00857438">
        <w:t>我不太喜欢这本书，因为我认为它抓住了太多的细节</w:t>
      </w:r>
      <w:r w:rsidRPr="00857438">
        <w:t xml:space="preserve"> "</w:t>
      </w:r>
      <w:r w:rsidRPr="00857438">
        <w:t>结束。为了确定该书的总体满意程度，我们只需要评论的最后一部分。在这种情况下，当神经网络接近文本的结尾时，它将学会把</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t</m:t>
            </m:r>
          </m:sub>
        </m:sSub>
      </m:oMath>
      <w:r w:rsidRPr="00857438">
        <w:t>向量分配到接近</w:t>
      </w:r>
      <w:r w:rsidRPr="00857438">
        <w:t>0</w:t>
      </w:r>
      <w:r w:rsidRPr="00857438">
        <w:t>，洗掉过去的内容，只关注最后的句子。</w:t>
      </w:r>
    </w:p>
    <w:p w14:paraId="120760FC" w14:textId="77777777" w:rsidR="00AB6671" w:rsidRDefault="00AB6671" w:rsidP="00F55501">
      <w:pPr>
        <w:pStyle w:val="ad"/>
        <w:numPr>
          <w:ilvl w:val="0"/>
          <w:numId w:val="28"/>
        </w:numPr>
        <w:ind w:firstLineChars="0"/>
      </w:pPr>
      <w:r w:rsidRPr="00857438">
        <w:rPr>
          <w:rFonts w:hint="eastAsia"/>
        </w:rPr>
        <w:lastRenderedPageBreak/>
        <w:t>将步骤</w:t>
      </w:r>
      <w:r w:rsidRPr="00857438">
        <w:t>1</w:t>
      </w:r>
      <w:r w:rsidRPr="00857438">
        <w:t>和</w:t>
      </w:r>
      <w:r w:rsidRPr="00857438">
        <w:t>2</w:t>
      </w:r>
      <w:r w:rsidRPr="00857438">
        <w:t>的结果</w:t>
      </w:r>
      <w:r>
        <w:rPr>
          <w:rFonts w:hint="eastAsia"/>
        </w:rPr>
        <w:t>加起来。</w:t>
      </w:r>
    </w:p>
    <w:p w14:paraId="40206808" w14:textId="77777777" w:rsidR="00AB6671" w:rsidRDefault="00AB6671" w:rsidP="00F55501">
      <w:pPr>
        <w:pStyle w:val="ad"/>
        <w:numPr>
          <w:ilvl w:val="0"/>
          <w:numId w:val="28"/>
        </w:numPr>
        <w:ind w:firstLineChars="0"/>
      </w:pPr>
      <w:r w:rsidRPr="00857438">
        <w:rPr>
          <w:rFonts w:hint="eastAsia"/>
        </w:rPr>
        <w:t>应用非线性激活函数</w:t>
      </w:r>
      <m:oMath>
        <m:r>
          <m:rPr>
            <m:sty m:val="p"/>
          </m:rPr>
          <w:rPr>
            <w:rFonts w:ascii="Cambria Math" w:hAnsi="Cambria Math"/>
          </w:rPr>
          <m:t>tanh</m:t>
        </m:r>
      </m:oMath>
      <w:r w:rsidRPr="00857438">
        <w:t>。</w:t>
      </w:r>
    </w:p>
    <w:p w14:paraId="3643D57F" w14:textId="77777777" w:rsidR="00AB6671" w:rsidRDefault="00AB6671" w:rsidP="00AB6671">
      <w:r>
        <w:rPr>
          <w:noProof/>
        </w:rPr>
        <w:drawing>
          <wp:inline distT="0" distB="0" distL="0" distR="0" wp14:anchorId="12568EA7" wp14:editId="1DAB5E4F">
            <wp:extent cx="5327650" cy="3767410"/>
            <wp:effectExtent l="0" t="0" r="6350" b="5080"/>
            <wp:docPr id="18" name="图片 18" descr="https://miro.medium.com/v2/resize:fit:700/1*AZObvZ2GXSDYkJ2iv28Ma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miro.medium.com/v2/resize:fit:700/1*AZObvZ2GXSDYkJ2iv28MaQ.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27650" cy="3767410"/>
                    </a:xfrm>
                    <a:prstGeom prst="rect">
                      <a:avLst/>
                    </a:prstGeom>
                    <a:noFill/>
                    <a:ln>
                      <a:noFill/>
                    </a:ln>
                  </pic:spPr>
                </pic:pic>
              </a:graphicData>
            </a:graphic>
          </wp:inline>
        </w:drawing>
      </w:r>
    </w:p>
    <w:p w14:paraId="636233C3" w14:textId="77777777" w:rsidR="00AB6671" w:rsidRDefault="00AB6671" w:rsidP="00AB6671"/>
    <w:p w14:paraId="4968BCBF" w14:textId="77777777" w:rsidR="00AB6671" w:rsidRDefault="00AB6671" w:rsidP="00AB6671">
      <w:r>
        <w:rPr>
          <w:rFonts w:hint="eastAsia"/>
        </w:rPr>
        <w:t xml:space="preserve"> </w:t>
      </w:r>
      <w:r>
        <w:t xml:space="preserve"> </w:t>
      </w:r>
      <w:r w:rsidRPr="00857438">
        <w:rPr>
          <w:rFonts w:hint="eastAsia"/>
        </w:rPr>
        <w:t>作为最后一步，网络需要计算</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oMath>
      <w:r w:rsidRPr="00857438">
        <w:t>--</w:t>
      </w:r>
      <w:r w:rsidRPr="00857438">
        <w:t>持有当前单元信息的向量，并将其传递给网络。为了做到这一点，就需要更新门。它决定从当前的内存内容</w:t>
      </w:r>
      <w:r w:rsidRPr="00857438">
        <w:t>--</w:t>
      </w:r>
      <m:oMath>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t</m:t>
            </m:r>
          </m:sub>
          <m:sup>
            <m:r>
              <m:rPr>
                <m:sty m:val="p"/>
              </m:rPr>
              <w:rPr>
                <w:rFonts w:ascii="Cambria Math" w:hAnsi="Cambria Math"/>
              </w:rPr>
              <m:t>'</m:t>
            </m:r>
          </m:sup>
        </m:sSubSup>
      </m:oMath>
      <w:r w:rsidRPr="00857438">
        <w:t>和从以前的步骤</w:t>
      </w:r>
      <w:r w:rsidRPr="00857438">
        <w:t>--</w:t>
      </w:r>
      <m:oMath>
        <m:sSub>
          <m:sSubPr>
            <m:ctrlPr>
              <w:rPr>
                <w:rFonts w:ascii="Cambria Math" w:hAnsi="Cambria Math"/>
              </w:rPr>
            </m:ctrlPr>
          </m:sSubPr>
          <m:e>
            <m:r>
              <m:rPr>
                <m:sty m:val="p"/>
              </m:rPr>
              <w:rPr>
                <w:rFonts w:ascii="Cambria Math" w:hAnsi="Cambria Math"/>
              </w:rPr>
              <m:t>h</m:t>
            </m:r>
          </m:e>
          <m:sub>
            <m:d>
              <m:dPr>
                <m:ctrlPr>
                  <w:rPr>
                    <w:rFonts w:ascii="Cambria Math" w:hAnsi="Cambria Math"/>
                  </w:rPr>
                </m:ctrlPr>
              </m:dPr>
              <m:e>
                <m:r>
                  <m:rPr>
                    <m:sty m:val="p"/>
                  </m:rPr>
                  <w:rPr>
                    <w:rFonts w:ascii="Cambria Math" w:hAnsi="Cambria Math"/>
                  </w:rPr>
                  <m:t>t-1</m:t>
                </m:r>
              </m:e>
            </m:d>
          </m:sub>
        </m:sSub>
      </m:oMath>
      <w:r w:rsidRPr="00857438">
        <w:t>收集什么。具体操作如下：</w:t>
      </w:r>
    </w:p>
    <w:p w14:paraId="521DBD5C" w14:textId="77777777" w:rsidR="00AB6671" w:rsidRPr="00857438" w:rsidRDefault="00AB6671" w:rsidP="00AB6671">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t-1</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t</m:t>
              </m:r>
            </m:sub>
            <m:sup>
              <m:r>
                <m:rPr>
                  <m:sty m:val="p"/>
                </m:rPr>
                <w:rPr>
                  <w:rFonts w:ascii="Cambria Math" w:hAnsi="Cambria Math"/>
                </w:rPr>
                <m:t>'</m:t>
              </m:r>
            </m:sup>
          </m:sSubSup>
        </m:oMath>
      </m:oMathPara>
    </w:p>
    <w:p w14:paraId="59F64152" w14:textId="77777777" w:rsidR="00AB6671" w:rsidRDefault="00AB6671" w:rsidP="00F55501">
      <w:pPr>
        <w:pStyle w:val="ad"/>
        <w:numPr>
          <w:ilvl w:val="0"/>
          <w:numId w:val="29"/>
        </w:numPr>
        <w:ind w:firstLineChars="0"/>
      </w:pPr>
      <w:r w:rsidRPr="00857438">
        <w:rPr>
          <w:rFonts w:hint="eastAsia"/>
        </w:rPr>
        <w:t>对更新门</w:t>
      </w: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oMath>
      <w:r w:rsidRPr="00857438">
        <w:t>和</w:t>
      </w:r>
      <m:oMath>
        <m:sSub>
          <m:sSubPr>
            <m:ctrlPr>
              <w:rPr>
                <w:rFonts w:ascii="Cambria Math" w:hAnsi="Cambria Math"/>
              </w:rPr>
            </m:ctrlPr>
          </m:sSubPr>
          <m:e>
            <m:r>
              <m:rPr>
                <m:sty m:val="p"/>
              </m:rPr>
              <w:rPr>
                <w:rFonts w:ascii="Cambria Math" w:hAnsi="Cambria Math"/>
              </w:rPr>
              <m:t>h</m:t>
            </m:r>
          </m:e>
          <m:sub>
            <m:d>
              <m:dPr>
                <m:ctrlPr>
                  <w:rPr>
                    <w:rFonts w:ascii="Cambria Math" w:hAnsi="Cambria Math"/>
                  </w:rPr>
                </m:ctrlPr>
              </m:dPr>
              <m:e>
                <m:r>
                  <m:rPr>
                    <m:sty m:val="p"/>
                  </m:rPr>
                  <w:rPr>
                    <w:rFonts w:ascii="Cambria Math" w:hAnsi="Cambria Math"/>
                  </w:rPr>
                  <m:t>t-1</m:t>
                </m:r>
              </m:e>
            </m:d>
          </m:sub>
        </m:sSub>
      </m:oMath>
      <w:r w:rsidRPr="00857438">
        <w:t>应用元素相乘法。</w:t>
      </w:r>
    </w:p>
    <w:p w14:paraId="5734CAE4" w14:textId="77777777" w:rsidR="00AB6671" w:rsidRDefault="00AB6671" w:rsidP="00F55501">
      <w:pPr>
        <w:pStyle w:val="ad"/>
        <w:numPr>
          <w:ilvl w:val="0"/>
          <w:numId w:val="29"/>
        </w:numPr>
        <w:ind w:firstLineChars="0"/>
      </w:pPr>
      <w:r w:rsidRPr="00857438">
        <w:rPr>
          <w:rFonts w:hint="eastAsia"/>
        </w:rPr>
        <w:t>对</w:t>
      </w:r>
      <m:oMath>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e>
        </m:d>
      </m:oMath>
      <w:r w:rsidRPr="00857438">
        <w:t>和</w:t>
      </w:r>
      <m:oMath>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t</m:t>
            </m:r>
          </m:sub>
          <m:sup>
            <m:r>
              <m:rPr>
                <m:sty m:val="p"/>
              </m:rPr>
              <w:rPr>
                <w:rFonts w:ascii="Cambria Math" w:hAnsi="Cambria Math"/>
              </w:rPr>
              <m:t>'</m:t>
            </m:r>
          </m:sup>
        </m:sSubSup>
      </m:oMath>
      <w:r w:rsidRPr="00857438">
        <w:t>应用元素相乘法。</w:t>
      </w:r>
    </w:p>
    <w:p w14:paraId="1F588072" w14:textId="77777777" w:rsidR="00AB6671" w:rsidRDefault="00AB6671" w:rsidP="00F55501">
      <w:pPr>
        <w:pStyle w:val="ad"/>
        <w:numPr>
          <w:ilvl w:val="0"/>
          <w:numId w:val="29"/>
        </w:numPr>
        <w:ind w:firstLineChars="0"/>
      </w:pPr>
      <w:r>
        <w:rPr>
          <w:rFonts w:hint="eastAsia"/>
        </w:rPr>
        <w:t>将步骤</w:t>
      </w:r>
      <w:r>
        <w:rPr>
          <w:rFonts w:hint="eastAsia"/>
        </w:rPr>
        <w:t>1</w:t>
      </w:r>
      <w:r>
        <w:rPr>
          <w:rFonts w:hint="eastAsia"/>
        </w:rPr>
        <w:t>和</w:t>
      </w:r>
      <w:r>
        <w:t>2</w:t>
      </w:r>
      <w:r>
        <w:rPr>
          <w:rFonts w:hint="eastAsia"/>
        </w:rPr>
        <w:t>的结果加起来。</w:t>
      </w:r>
    </w:p>
    <w:p w14:paraId="2144534F" w14:textId="77777777" w:rsidR="00AB6671" w:rsidRDefault="00AB6671" w:rsidP="00AB6671"/>
    <w:p w14:paraId="553CB286" w14:textId="77777777" w:rsidR="00AB6671" w:rsidRDefault="00AB6671" w:rsidP="00AB6671">
      <w:r>
        <w:rPr>
          <w:noProof/>
        </w:rPr>
        <w:lastRenderedPageBreak/>
        <w:drawing>
          <wp:inline distT="0" distB="0" distL="0" distR="0" wp14:anchorId="524DB4AB" wp14:editId="0A18F843">
            <wp:extent cx="5327650" cy="3767410"/>
            <wp:effectExtent l="0" t="0" r="6350" b="5080"/>
            <wp:docPr id="19" name="图片 19" descr="https://miro.medium.com/v2/resize:fit:700/1*UxZ0pTQW8kofL9bzPVYV1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miro.medium.com/v2/resize:fit:700/1*UxZ0pTQW8kofL9bzPVYV1w.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27650" cy="3767410"/>
                    </a:xfrm>
                    <a:prstGeom prst="rect">
                      <a:avLst/>
                    </a:prstGeom>
                    <a:noFill/>
                    <a:ln>
                      <a:noFill/>
                    </a:ln>
                  </pic:spPr>
                </pic:pic>
              </a:graphicData>
            </a:graphic>
          </wp:inline>
        </w:drawing>
      </w:r>
    </w:p>
    <w:p w14:paraId="14999AB2" w14:textId="77777777" w:rsidR="00AB6671" w:rsidRDefault="00AB6671" w:rsidP="00AB6671"/>
    <w:p w14:paraId="63D0543C" w14:textId="77777777" w:rsidR="00AB6671" w:rsidRDefault="00AB6671" w:rsidP="00AB6671">
      <w:pPr>
        <w:pStyle w:val="3"/>
      </w:pPr>
      <w:r>
        <w:rPr>
          <w:rFonts w:hint="eastAsia"/>
        </w:rPr>
        <w:t>与</w:t>
      </w:r>
      <w:r>
        <w:rPr>
          <w:rFonts w:hint="eastAsia"/>
        </w:rPr>
        <w:t>L</w:t>
      </w:r>
      <w:r>
        <w:t>STM</w:t>
      </w:r>
      <w:r>
        <w:rPr>
          <w:rFonts w:hint="eastAsia"/>
        </w:rPr>
        <w:t>的区别</w:t>
      </w:r>
    </w:p>
    <w:p w14:paraId="4A3C7D21" w14:textId="77777777" w:rsidR="00AB6671" w:rsidRDefault="00AB6671" w:rsidP="00AB6671">
      <w:r>
        <w:t xml:space="preserve">  GRU</w:t>
      </w:r>
      <w:r>
        <w:rPr>
          <w:rFonts w:hint="eastAsia"/>
        </w:rPr>
        <w:t>和</w:t>
      </w:r>
      <w:r>
        <w:rPr>
          <w:rFonts w:hint="eastAsia"/>
        </w:rPr>
        <w:t>L</w:t>
      </w:r>
      <w:r>
        <w:t>STM</w:t>
      </w:r>
      <w:r>
        <w:rPr>
          <w:rFonts w:hint="eastAsia"/>
        </w:rPr>
        <w:t>都是循环神经网络的变体，</w:t>
      </w:r>
      <w:r w:rsidRPr="0069123A">
        <w:rPr>
          <w:rFonts w:hint="eastAsia"/>
        </w:rPr>
        <w:t>它们都可以处理序列数据，并且通过</w:t>
      </w:r>
      <w:proofErr w:type="gramStart"/>
      <w:r w:rsidRPr="0069123A">
        <w:rPr>
          <w:rFonts w:hint="eastAsia"/>
        </w:rPr>
        <w:t>门机制</w:t>
      </w:r>
      <w:proofErr w:type="gramEnd"/>
      <w:r w:rsidRPr="0069123A">
        <w:rPr>
          <w:rFonts w:hint="eastAsia"/>
        </w:rPr>
        <w:t>来缓解梯度消失和长期依赖的问题</w:t>
      </w:r>
      <w:r w:rsidRPr="0069123A">
        <w:t>。</w:t>
      </w:r>
      <w:r>
        <w:rPr>
          <w:rFonts w:hint="eastAsia"/>
        </w:rPr>
        <w:t>但是它们存在着一些区别：首先，</w:t>
      </w:r>
      <w:r w:rsidRPr="0069123A">
        <w:t>LSTM</w:t>
      </w:r>
      <w:r w:rsidRPr="0069123A">
        <w:t>有三个门（输入门、遗忘门和输出门），而</w:t>
      </w:r>
      <w:r w:rsidRPr="0069123A">
        <w:t>GRU</w:t>
      </w:r>
      <w:r w:rsidRPr="0069123A">
        <w:t>只有两个门（</w:t>
      </w:r>
      <w:proofErr w:type="gramStart"/>
      <w:r w:rsidRPr="0069123A">
        <w:t>重置门</w:t>
      </w:r>
      <w:proofErr w:type="gramEnd"/>
      <w:r w:rsidRPr="0069123A">
        <w:t>和更新门）。</w:t>
      </w:r>
      <w:r>
        <w:rPr>
          <w:rFonts w:hint="eastAsia"/>
        </w:rPr>
        <w:t>其次</w:t>
      </w:r>
      <w:r w:rsidRPr="0069123A">
        <w:t>LSTM</w:t>
      </w:r>
      <w:r w:rsidRPr="0069123A">
        <w:t>有两个状态（</w:t>
      </w:r>
      <w:r>
        <w:rPr>
          <w:rFonts w:hint="eastAsia"/>
        </w:rPr>
        <w:t>cell</w:t>
      </w:r>
      <w:r>
        <w:t xml:space="preserve"> </w:t>
      </w:r>
      <w:r>
        <w:rPr>
          <w:rFonts w:hint="eastAsia"/>
        </w:rPr>
        <w:t>state</w:t>
      </w:r>
      <w:r w:rsidRPr="0069123A">
        <w:t>和隐藏状态</w:t>
      </w:r>
      <w:r>
        <w:rPr>
          <w:rFonts w:hint="eastAsia"/>
        </w:rPr>
        <w:t>hidden</w:t>
      </w:r>
      <w:r>
        <w:t xml:space="preserve"> </w:t>
      </w:r>
      <w:r>
        <w:rPr>
          <w:rFonts w:hint="eastAsia"/>
        </w:rPr>
        <w:t>state</w:t>
      </w:r>
      <w:r w:rsidRPr="0069123A">
        <w:t>），而</w:t>
      </w:r>
      <w:r w:rsidRPr="0069123A">
        <w:t>GRU</w:t>
      </w:r>
      <w:r w:rsidRPr="0069123A">
        <w:t>只有一个状态（隐藏状态</w:t>
      </w:r>
      <w:r>
        <w:rPr>
          <w:rFonts w:hint="eastAsia"/>
        </w:rPr>
        <w:t>hidden</w:t>
      </w:r>
      <w:r>
        <w:t xml:space="preserve"> </w:t>
      </w:r>
      <w:r>
        <w:rPr>
          <w:rFonts w:hint="eastAsia"/>
        </w:rPr>
        <w:t>state</w:t>
      </w:r>
      <w:r w:rsidRPr="0069123A">
        <w:t>）。</w:t>
      </w:r>
      <w:r w:rsidRPr="0069123A">
        <w:t>LSTM</w:t>
      </w:r>
      <w:r w:rsidRPr="0069123A">
        <w:t>的</w:t>
      </w:r>
      <w:r>
        <w:rPr>
          <w:rFonts w:hint="eastAsia"/>
        </w:rPr>
        <w:t>cell</w:t>
      </w:r>
      <w:r>
        <w:t xml:space="preserve"> </w:t>
      </w:r>
      <w:r>
        <w:rPr>
          <w:rFonts w:hint="eastAsia"/>
        </w:rPr>
        <w:t>state</w:t>
      </w:r>
      <w:r w:rsidRPr="0069123A">
        <w:t>是用来保存长期记忆的信息载体，而</w:t>
      </w:r>
      <w:r w:rsidRPr="0069123A">
        <w:t>GRU</w:t>
      </w:r>
      <w:r w:rsidRPr="0069123A">
        <w:t>的隐藏状态</w:t>
      </w:r>
      <w:r>
        <w:rPr>
          <w:rFonts w:hint="eastAsia"/>
        </w:rPr>
        <w:t>hidden</w:t>
      </w:r>
      <w:r>
        <w:t xml:space="preserve"> </w:t>
      </w:r>
      <w:r>
        <w:rPr>
          <w:rFonts w:hint="eastAsia"/>
        </w:rPr>
        <w:t>state</w:t>
      </w:r>
      <w:r w:rsidRPr="0069123A">
        <w:t>既包含了长期记忆又包含了短期记忆。</w:t>
      </w:r>
      <w:r w:rsidRPr="0069123A">
        <w:t>LSTM</w:t>
      </w:r>
      <w:r w:rsidRPr="0069123A">
        <w:t>在每个时间步都会输出隐藏状态，而</w:t>
      </w:r>
      <w:r w:rsidRPr="0069123A">
        <w:t>GRU</w:t>
      </w:r>
      <w:r w:rsidRPr="0069123A">
        <w:t>会根据更新门的值来决定是否输出隐藏状态。</w:t>
      </w:r>
    </w:p>
    <w:p w14:paraId="0D993415" w14:textId="77777777" w:rsidR="00AB6671" w:rsidRPr="0069123A" w:rsidRDefault="00AB6671" w:rsidP="00AB6671">
      <w:r>
        <w:t xml:space="preserve">  </w:t>
      </w:r>
      <w:r w:rsidRPr="0069123A">
        <w:t>一般来说，</w:t>
      </w:r>
      <w:r w:rsidRPr="0069123A">
        <w:t>LSTM</w:t>
      </w:r>
      <w:r w:rsidRPr="0069123A">
        <w:t>比</w:t>
      </w:r>
      <w:r w:rsidRPr="0069123A">
        <w:t>GRU</w:t>
      </w:r>
      <w:r w:rsidRPr="0069123A">
        <w:t>更复杂，参数更多，训练更困难，但也可能更精确。</w:t>
      </w:r>
      <w:r w:rsidRPr="0069123A">
        <w:t>GRU</w:t>
      </w:r>
      <w:r w:rsidRPr="0069123A">
        <w:t>比</w:t>
      </w:r>
      <w:r w:rsidRPr="0069123A">
        <w:t>LSTM</w:t>
      </w:r>
      <w:r w:rsidRPr="0069123A">
        <w:t>更简单，参数更少，训练更快，但也可能更粗糙。它们之间的性能优劣并没有定论，需要根据具体的任务和数据集来选择合适的模型。</w:t>
      </w:r>
    </w:p>
    <w:p w14:paraId="496FBBFB" w14:textId="77777777" w:rsidR="00AB6671" w:rsidRDefault="00AB6671" w:rsidP="00AB6671"/>
    <w:p w14:paraId="5E8B686B" w14:textId="77777777" w:rsidR="00AB6671" w:rsidRDefault="00AB6671" w:rsidP="00AB6671"/>
    <w:p w14:paraId="2531C1B7" w14:textId="77777777" w:rsidR="00AB6671" w:rsidRDefault="00AB6671" w:rsidP="00AB6671">
      <w:pPr>
        <w:pStyle w:val="2"/>
      </w:pPr>
      <w:r>
        <w:rPr>
          <w:rFonts w:hint="eastAsia"/>
        </w:rPr>
        <w:t>参考文献</w:t>
      </w:r>
    </w:p>
    <w:p w14:paraId="00E15217" w14:textId="77777777" w:rsidR="00AB6671" w:rsidRDefault="00AB6671" w:rsidP="00F55501">
      <w:pPr>
        <w:pStyle w:val="ad"/>
        <w:numPr>
          <w:ilvl w:val="0"/>
          <w:numId w:val="27"/>
        </w:numPr>
        <w:ind w:firstLineChars="0"/>
      </w:pPr>
      <w:r>
        <w:rPr>
          <w:rFonts w:hint="eastAsia"/>
        </w:rPr>
        <w:t>李沐，动手学深度学习</w:t>
      </w:r>
    </w:p>
    <w:p w14:paraId="5F16F034" w14:textId="77777777" w:rsidR="00AB6671" w:rsidRDefault="00AB6671" w:rsidP="00F55501">
      <w:pPr>
        <w:pStyle w:val="ad"/>
        <w:numPr>
          <w:ilvl w:val="0"/>
          <w:numId w:val="27"/>
        </w:numPr>
        <w:ind w:firstLineChars="0"/>
      </w:pPr>
      <w:r>
        <w:rPr>
          <w:rFonts w:hint="eastAsia"/>
        </w:rPr>
        <w:t>李宏毅机器学习课程</w:t>
      </w:r>
    </w:p>
    <w:p w14:paraId="0E09EF69" w14:textId="77777777" w:rsidR="00AB6671" w:rsidRPr="008D0623" w:rsidRDefault="00AB6671" w:rsidP="00F55501">
      <w:pPr>
        <w:pStyle w:val="ad"/>
        <w:numPr>
          <w:ilvl w:val="0"/>
          <w:numId w:val="27"/>
        </w:numPr>
        <w:ind w:firstLineChars="0"/>
      </w:pPr>
      <w:r w:rsidRPr="0049507C">
        <w:t>MIT 6.S191</w:t>
      </w:r>
    </w:p>
    <w:p w14:paraId="4BEBEEBE" w14:textId="4F4ECB7B" w:rsidR="00AB6671" w:rsidRDefault="00AB6671">
      <w:pPr>
        <w:widowControl/>
        <w:spacing w:line="240" w:lineRule="auto"/>
        <w:jc w:val="left"/>
      </w:pPr>
      <w:r>
        <w:br w:type="page"/>
      </w:r>
    </w:p>
    <w:p w14:paraId="1251CE27" w14:textId="77777777" w:rsidR="00AB6671" w:rsidRPr="00F5134D" w:rsidRDefault="00AB6671" w:rsidP="00AB6671">
      <w:pPr>
        <w:pStyle w:val="1"/>
      </w:pPr>
      <w:r>
        <w:rPr>
          <w:rFonts w:hint="eastAsia"/>
        </w:rPr>
        <w:lastRenderedPageBreak/>
        <w:t>自编码器</w:t>
      </w:r>
    </w:p>
    <w:p w14:paraId="675E58F3" w14:textId="77777777" w:rsidR="00AB6671" w:rsidRDefault="00AB6671" w:rsidP="00F55501">
      <w:pPr>
        <w:pStyle w:val="2"/>
        <w:numPr>
          <w:ilvl w:val="1"/>
          <w:numId w:val="30"/>
        </w:numPr>
        <w:ind w:left="576" w:hanging="576"/>
      </w:pPr>
      <w:r>
        <w:rPr>
          <w:rFonts w:hint="eastAsia"/>
        </w:rPr>
        <w:t>编码器和编码器网络</w:t>
      </w:r>
    </w:p>
    <w:p w14:paraId="2987579E" w14:textId="77777777" w:rsidR="00AB6671" w:rsidRDefault="00AB6671" w:rsidP="00F55501">
      <w:pPr>
        <w:pStyle w:val="3"/>
        <w:numPr>
          <w:ilvl w:val="2"/>
          <w:numId w:val="30"/>
        </w:numPr>
      </w:pPr>
      <w:r w:rsidRPr="0093341E">
        <w:t>自编码器概述</w:t>
      </w:r>
    </w:p>
    <w:p w14:paraId="48390D1C" w14:textId="77777777" w:rsidR="00AB6671" w:rsidRDefault="00AB6671" w:rsidP="00AB6671">
      <w:pPr>
        <w:ind w:firstLine="420"/>
      </w:pPr>
      <w:r>
        <w:rPr>
          <w:rFonts w:hint="eastAsia"/>
        </w:rPr>
        <w:t>自编码器（</w:t>
      </w:r>
      <w:proofErr w:type="spellStart"/>
      <w:r>
        <w:t>AutoEncoder</w:t>
      </w:r>
      <w:proofErr w:type="spellEnd"/>
      <w:r>
        <w:rPr>
          <w:rFonts w:hint="eastAsia"/>
        </w:rPr>
        <w:t>，</w:t>
      </w:r>
      <w:r>
        <w:rPr>
          <w:rFonts w:hint="eastAsia"/>
        </w:rPr>
        <w:t>A</w:t>
      </w:r>
      <w:r>
        <w:t>E</w:t>
      </w:r>
      <w:r>
        <w:t>）是一种无监督式学习模型，它可以学习到输入数据的隐含特征，同时用学习到的新特征可以重构出原始输入数据。</w:t>
      </w:r>
      <w:r>
        <w:rPr>
          <w:rFonts w:hint="eastAsia"/>
        </w:rPr>
        <w:t>自编码器的基本思想是利用输入数据本身作为监督，来指导神经网络尝试学习一个映射关系，从而得到一个重构输出，该输出尽可能接近原始输入。自编码器的应用领域包括数据降维、特征提取、生成模型、异常检测、</w:t>
      </w:r>
      <w:proofErr w:type="gramStart"/>
      <w:r>
        <w:rPr>
          <w:rFonts w:hint="eastAsia"/>
        </w:rPr>
        <w:t>去噪等</w:t>
      </w:r>
      <w:proofErr w:type="gramEnd"/>
      <w:r>
        <w:t>。</w:t>
      </w:r>
    </w:p>
    <w:p w14:paraId="4FB8B44D" w14:textId="77777777" w:rsidR="00AB6671" w:rsidRDefault="00AB6671" w:rsidP="00AB6671">
      <w:pPr>
        <w:ind w:firstLine="420"/>
      </w:pPr>
      <w:r w:rsidRPr="0093341E">
        <w:rPr>
          <w:rFonts w:hint="eastAsia"/>
        </w:rPr>
        <w:t>举个例子，有时神经网络需要接收大量的输入信息。例如，当输入信息是高</w:t>
      </w:r>
      <w:proofErr w:type="gramStart"/>
      <w:r w:rsidRPr="0093341E">
        <w:rPr>
          <w:rFonts w:hint="eastAsia"/>
        </w:rPr>
        <w:t>清图片</w:t>
      </w:r>
      <w:proofErr w:type="gramEnd"/>
      <w:r w:rsidRPr="0093341E">
        <w:rPr>
          <w:rFonts w:hint="eastAsia"/>
        </w:rPr>
        <w:t>时，输入信息的数量可能达到上千万。直接让神经网络从这上千万个信息源中学习是一项艰巨的任务。因此，</w:t>
      </w:r>
      <w:r>
        <w:rPr>
          <w:rFonts w:hint="eastAsia"/>
        </w:rPr>
        <w:t>可以通过</w:t>
      </w:r>
      <w:r w:rsidRPr="0093341E">
        <w:rPr>
          <w:rFonts w:hint="eastAsia"/>
        </w:rPr>
        <w:t>对其进行压缩，提取出原始图片中最具代表性的信息，</w:t>
      </w:r>
      <w:r>
        <w:rPr>
          <w:rFonts w:hint="eastAsia"/>
        </w:rPr>
        <w:t>从而</w:t>
      </w:r>
      <w:r w:rsidRPr="0093341E">
        <w:rPr>
          <w:rFonts w:hint="eastAsia"/>
        </w:rPr>
        <w:t>减少输入信息的数量，然后将经过压缩的信息输入到神经网络中进行学习</w:t>
      </w:r>
      <w:r>
        <w:rPr>
          <w:rFonts w:hint="eastAsia"/>
        </w:rPr>
        <w:t>。</w:t>
      </w:r>
      <w:r w:rsidRPr="0093341E">
        <w:rPr>
          <w:rFonts w:hint="eastAsia"/>
        </w:rPr>
        <w:t>这样一来，学习过程变得简单而轻松。</w:t>
      </w:r>
      <w:r>
        <w:rPr>
          <w:rFonts w:hint="eastAsia"/>
        </w:rPr>
        <w:t>所以此时就需要</w:t>
      </w:r>
      <w:r w:rsidRPr="0093341E">
        <w:rPr>
          <w:rFonts w:hint="eastAsia"/>
        </w:rPr>
        <w:t>自编码在这种情况下发挥作用。</w:t>
      </w:r>
    </w:p>
    <w:p w14:paraId="7BE9D299" w14:textId="77777777" w:rsidR="00AB6671" w:rsidRDefault="00AB6671" w:rsidP="00AB6671">
      <w:pPr>
        <w:ind w:firstLine="420"/>
        <w:jc w:val="center"/>
      </w:pPr>
    </w:p>
    <w:p w14:paraId="5441359C" w14:textId="77777777" w:rsidR="00AB6671" w:rsidRDefault="00AB6671" w:rsidP="00F55501">
      <w:pPr>
        <w:pStyle w:val="3"/>
        <w:numPr>
          <w:ilvl w:val="2"/>
          <w:numId w:val="30"/>
        </w:numPr>
      </w:pPr>
      <w:r w:rsidRPr="00BD392A">
        <w:rPr>
          <w:rFonts w:hint="eastAsia"/>
        </w:rPr>
        <w:t>编码器网络的结构</w:t>
      </w:r>
    </w:p>
    <w:p w14:paraId="64B28F97" w14:textId="77777777" w:rsidR="00AB6671" w:rsidRDefault="00AB6671" w:rsidP="00AB6671">
      <w:pPr>
        <w:snapToGrid w:val="0"/>
        <w:ind w:firstLine="420"/>
      </w:pPr>
      <w:r w:rsidRPr="00210693">
        <w:rPr>
          <w:rFonts w:hint="eastAsia"/>
          <w:b/>
        </w:rPr>
        <w:t>编码器</w:t>
      </w:r>
      <w:r>
        <w:rPr>
          <w:rFonts w:hint="eastAsia"/>
        </w:rPr>
        <w:t>：是自编码器的前半部分，它负责接收输入</w:t>
      </w:r>
      <m:oMath>
        <m:r>
          <m:rPr>
            <m:sty m:val="p"/>
          </m:rPr>
          <w:rPr>
            <w:rFonts w:ascii="Cambria Math" w:hAnsi="Cambria Math"/>
          </w:rPr>
          <m:t>x</m:t>
        </m:r>
      </m:oMath>
      <w:r>
        <w:rPr>
          <w:rFonts w:hint="eastAsia"/>
        </w:rPr>
        <w:t>，</w:t>
      </w:r>
      <w:r w:rsidRPr="00210693">
        <w:rPr>
          <w:rFonts w:hint="eastAsia"/>
        </w:rPr>
        <w:t>这部分能将输入压缩成潜在空间表征，可以用编码函数</w:t>
      </w:r>
      <m:oMath>
        <m:r>
          <m:rPr>
            <m:sty m:val="p"/>
          </m:rPr>
          <w:rPr>
            <w:rFonts w:ascii="Cambria Math" w:hAnsi="Cambria Math"/>
          </w:rPr>
          <m:t>y=f</m:t>
        </m:r>
        <m:d>
          <m:dPr>
            <m:ctrlPr>
              <w:rPr>
                <w:rFonts w:ascii="Cambria Math" w:hAnsi="Cambria Math"/>
              </w:rPr>
            </m:ctrlPr>
          </m:dPr>
          <m:e>
            <m:r>
              <m:rPr>
                <m:sty m:val="p"/>
              </m:rPr>
              <w:rPr>
                <w:rFonts w:ascii="Cambria Math" w:hAnsi="Cambria Math"/>
              </w:rPr>
              <m:t>x</m:t>
            </m:r>
          </m:e>
        </m:d>
      </m:oMath>
      <w:r w:rsidRPr="00210693">
        <w:t>表示</w:t>
      </w:r>
      <w:r>
        <w:rPr>
          <w:rFonts w:hint="eastAsia"/>
        </w:rPr>
        <w:t>。</w:t>
      </w:r>
    </w:p>
    <w:p w14:paraId="313B7F9B" w14:textId="77777777" w:rsidR="00AB6671" w:rsidRDefault="00AB6671" w:rsidP="00AB6671">
      <w:pPr>
        <w:snapToGrid w:val="0"/>
        <w:ind w:firstLine="420"/>
      </w:pPr>
      <w:r w:rsidRPr="00210693">
        <w:rPr>
          <w:rFonts w:hint="eastAsia"/>
          <w:b/>
        </w:rPr>
        <w:t>解码器</w:t>
      </w:r>
      <w:r w:rsidRPr="00210693">
        <w:rPr>
          <w:rFonts w:hint="eastAsia"/>
        </w:rPr>
        <w:t>：</w:t>
      </w:r>
      <w:r>
        <w:rPr>
          <w:rFonts w:hint="eastAsia"/>
        </w:rPr>
        <w:t>是自编码器的后半部分，负责接收编码</w:t>
      </w:r>
      <w:r>
        <w:rPr>
          <w:rFonts w:hint="eastAsia"/>
        </w:rPr>
        <w:t>y</w:t>
      </w:r>
      <w:r w:rsidRPr="00210693">
        <w:rPr>
          <w:rFonts w:hint="eastAsia"/>
        </w:rPr>
        <w:t>这部分能重构来自潜在空间表征的输入，可以用解码函数</w:t>
      </w:r>
      <m:oMath>
        <m:r>
          <m:rPr>
            <m:sty m:val="p"/>
          </m:rPr>
          <w:rPr>
            <w:rFonts w:ascii="Cambria Math" w:hAnsi="Cambria Math"/>
          </w:rPr>
          <m:t>r=g</m:t>
        </m:r>
        <m:d>
          <m:dPr>
            <m:ctrlPr>
              <w:rPr>
                <w:rFonts w:ascii="Cambria Math" w:hAnsi="Cambria Math"/>
              </w:rPr>
            </m:ctrlPr>
          </m:dPr>
          <m:e>
            <m:r>
              <m:rPr>
                <m:sty m:val="p"/>
              </m:rPr>
              <w:rPr>
                <w:rFonts w:ascii="Cambria Math" w:hAnsi="Cambria Math"/>
              </w:rPr>
              <m:t>y</m:t>
            </m:r>
          </m:e>
        </m:d>
      </m:oMath>
      <w:r w:rsidRPr="00210693">
        <w:t>表示。</w:t>
      </w:r>
    </w:p>
    <w:p w14:paraId="529B186D" w14:textId="77777777" w:rsidR="00AB6671" w:rsidRPr="00210693" w:rsidRDefault="00AB6671" w:rsidP="00AB6671">
      <w:pPr>
        <w:snapToGrid w:val="0"/>
        <w:ind w:firstLine="420"/>
      </w:pPr>
      <w:r w:rsidRPr="00210693">
        <w:rPr>
          <w:rFonts w:hint="eastAsia"/>
        </w:rPr>
        <w:t>因此，整个自编码器可以用函数</w:t>
      </w:r>
      <m:oMath>
        <m:r>
          <m:rPr>
            <m:sty m:val="p"/>
          </m:rPr>
          <w:rPr>
            <w:rFonts w:ascii="Cambria Math" w:hAnsi="Cambria Math"/>
          </w:rPr>
          <m:t>g</m:t>
        </m:r>
        <m:d>
          <m:dPr>
            <m:ctrlPr>
              <w:rPr>
                <w:rFonts w:ascii="Cambria Math" w:hAnsi="Cambria Math"/>
              </w:rPr>
            </m:ctrlPr>
          </m:dPr>
          <m:e>
            <m:r>
              <m:rPr>
                <m:sty m:val="p"/>
              </m:rPr>
              <w:rPr>
                <w:rFonts w:ascii="Cambria Math" w:hAnsi="Cambria Math"/>
              </w:rPr>
              <m:t>f</m:t>
            </m:r>
            <m:d>
              <m:dPr>
                <m:ctrlPr>
                  <w:rPr>
                    <w:rFonts w:ascii="Cambria Math" w:hAnsi="Cambria Math"/>
                  </w:rPr>
                </m:ctrlPr>
              </m:dPr>
              <m:e>
                <m:r>
                  <m:rPr>
                    <m:sty m:val="p"/>
                  </m:rPr>
                  <w:rPr>
                    <w:rFonts w:ascii="Cambria Math" w:hAnsi="Cambria Math"/>
                  </w:rPr>
                  <m:t>x</m:t>
                </m:r>
              </m:e>
            </m:d>
          </m:e>
        </m:d>
        <m:r>
          <m:rPr>
            <m:sty m:val="p"/>
          </m:rPr>
          <w:rPr>
            <w:rFonts w:ascii="Cambria Math" w:hAnsi="Cambria Math"/>
          </w:rPr>
          <m:t>=r</m:t>
        </m:r>
      </m:oMath>
      <w:r w:rsidRPr="00210693">
        <w:t>来描述，其中输出</w:t>
      </w:r>
      <m:oMath>
        <m:r>
          <m:rPr>
            <m:sty m:val="p"/>
          </m:rPr>
          <w:rPr>
            <w:rFonts w:ascii="Cambria Math" w:hAnsi="Cambria Math"/>
          </w:rPr>
          <m:t>r</m:t>
        </m:r>
      </m:oMath>
      <w:r w:rsidRPr="00210693">
        <w:t>与原始输入</w:t>
      </w:r>
      <m:oMath>
        <m:r>
          <m:rPr>
            <m:sty m:val="p"/>
          </m:rPr>
          <w:rPr>
            <w:rFonts w:ascii="Cambria Math" w:hAnsi="Cambria Math"/>
          </w:rPr>
          <m:t>x</m:t>
        </m:r>
      </m:oMath>
      <w:r w:rsidRPr="00210693">
        <w:t>相近。</w:t>
      </w:r>
    </w:p>
    <w:p w14:paraId="2304F381" w14:textId="77777777" w:rsidR="00AB6671" w:rsidRPr="00BD392A" w:rsidRDefault="00AB6671" w:rsidP="00AB6671">
      <w:r>
        <w:rPr>
          <w:noProof/>
        </w:rPr>
        <w:lastRenderedPageBreak/>
        <w:drawing>
          <wp:inline distT="0" distB="0" distL="0" distR="0" wp14:anchorId="2D66EE7D" wp14:editId="60D80973">
            <wp:extent cx="5327650" cy="1308100"/>
            <wp:effectExtent l="0" t="0" r="6350" b="6350"/>
            <wp:docPr id="30" name="图片 30" descr="https://miro.medium.com/v2/resize:fit:700/1*V_YtxTFUqDrmmu2JqMZ-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v2/resize:fit:700/1*V_YtxTFUqDrmmu2JqMZ-rA.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27650" cy="1308100"/>
                    </a:xfrm>
                    <a:prstGeom prst="rect">
                      <a:avLst/>
                    </a:prstGeom>
                    <a:noFill/>
                    <a:ln>
                      <a:noFill/>
                    </a:ln>
                  </pic:spPr>
                </pic:pic>
              </a:graphicData>
            </a:graphic>
          </wp:inline>
        </w:drawing>
      </w:r>
    </w:p>
    <w:p w14:paraId="0FFE508B" w14:textId="77777777" w:rsidR="00AB6671" w:rsidRDefault="00AB6671" w:rsidP="00AB6671">
      <w:pPr>
        <w:pStyle w:val="a4"/>
      </w:pPr>
      <w:r>
        <w:rPr>
          <w:rFonts w:hint="eastAsia"/>
        </w:rPr>
        <w:t>图</w:t>
      </w:r>
      <w:r>
        <w:rPr>
          <w:rFonts w:hint="eastAsia"/>
        </w:rPr>
        <w:t xml:space="preserve"> </w:t>
      </w:r>
      <w:r>
        <w:t>6</w:t>
      </w:r>
      <w:r>
        <w:rPr>
          <w:rFonts w:hint="eastAsia"/>
        </w:rPr>
        <w:noBreakHyphen/>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s 1 </w:instrText>
      </w:r>
      <w:r>
        <w:rPr>
          <w:rFonts w:hint="eastAsia"/>
        </w:rPr>
        <w:fldChar w:fldCharType="separate"/>
      </w:r>
      <w:r>
        <w:rPr>
          <w:rFonts w:hint="eastAsia"/>
          <w:noProof/>
        </w:rPr>
        <w:t>1</w:t>
      </w:r>
      <w:r>
        <w:rPr>
          <w:rFonts w:hint="eastAsia"/>
        </w:rPr>
        <w:fldChar w:fldCharType="end"/>
      </w:r>
      <w:r>
        <w:rPr>
          <w:rFonts w:hint="eastAsia"/>
        </w:rPr>
        <w:t xml:space="preserve">  </w:t>
      </w:r>
      <w:r>
        <w:rPr>
          <w:rFonts w:hint="eastAsia"/>
        </w:rPr>
        <w:t>自编码器结构</w:t>
      </w:r>
    </w:p>
    <w:p w14:paraId="2A648C36" w14:textId="77777777" w:rsidR="00AB6671" w:rsidRPr="00210693" w:rsidRDefault="00AB6671" w:rsidP="00AB6671"/>
    <w:p w14:paraId="6E63B16E" w14:textId="77777777" w:rsidR="00AB6671" w:rsidRPr="000640F7" w:rsidRDefault="00AB6671" w:rsidP="00F55501">
      <w:pPr>
        <w:pStyle w:val="3"/>
        <w:numPr>
          <w:ilvl w:val="2"/>
          <w:numId w:val="30"/>
        </w:numPr>
      </w:pPr>
      <w:r>
        <w:rPr>
          <w:rFonts w:hint="eastAsia"/>
        </w:rPr>
        <w:t>自编码器的简单实现</w:t>
      </w:r>
    </w:p>
    <w:p w14:paraId="019AC38C" w14:textId="77777777" w:rsidR="00AB6671" w:rsidRPr="00560940" w:rsidRDefault="00AB6671" w:rsidP="00F55501">
      <w:pPr>
        <w:pStyle w:val="code"/>
        <w:numPr>
          <w:ilvl w:val="0"/>
          <w:numId w:val="80"/>
        </w:numPr>
        <w:ind w:right="210"/>
      </w:pPr>
      <w:r w:rsidRPr="00560940">
        <w:t xml:space="preserve">import numpy </w:t>
      </w:r>
      <w:r w:rsidRPr="00560940">
        <w:rPr>
          <w:rFonts w:hint="eastAsia"/>
        </w:rPr>
        <w:t>as</w:t>
      </w:r>
      <w:r w:rsidRPr="00560940">
        <w:t xml:space="preserve"> np</w:t>
      </w:r>
    </w:p>
    <w:p w14:paraId="294C8BA1" w14:textId="77777777" w:rsidR="00AB6671" w:rsidRDefault="00AB6671" w:rsidP="00AB6671">
      <w:pPr>
        <w:ind w:firstLine="360"/>
      </w:pPr>
      <w:r w:rsidRPr="000640F7">
        <w:rPr>
          <w:rFonts w:hint="eastAsia"/>
        </w:rPr>
        <w:t>使用</w:t>
      </w:r>
      <w:proofErr w:type="spellStart"/>
      <w:r w:rsidRPr="000640F7">
        <w:t>Keras</w:t>
      </w:r>
      <w:proofErr w:type="spellEnd"/>
      <w:r w:rsidRPr="000640F7">
        <w:t>库中的</w:t>
      </w:r>
      <w:proofErr w:type="spellStart"/>
      <w:r w:rsidRPr="000640F7">
        <w:t>mnist</w:t>
      </w:r>
      <w:proofErr w:type="spellEnd"/>
      <w:r w:rsidRPr="000640F7">
        <w:t>模块来加载</w:t>
      </w:r>
      <w:r w:rsidRPr="000640F7">
        <w:t>MNIST</w:t>
      </w:r>
      <w:r w:rsidRPr="000640F7">
        <w:t>数据集。</w:t>
      </w:r>
      <w:r w:rsidRPr="000640F7">
        <w:t>MNIST</w:t>
      </w:r>
      <w:r w:rsidRPr="000640F7">
        <w:t>数据集是一个广泛使用的手写数字图像数据集，包含了大量的手写数字图片及其对应的标签。</w:t>
      </w:r>
    </w:p>
    <w:p w14:paraId="78957B0C" w14:textId="77777777" w:rsidR="00AB6671" w:rsidRPr="00560940" w:rsidRDefault="00AB6671" w:rsidP="00AB6671">
      <w:pPr>
        <w:pStyle w:val="code"/>
        <w:ind w:right="210"/>
      </w:pPr>
      <w:r w:rsidRPr="00560940">
        <w:t>from keras.datasets import mnist</w:t>
      </w:r>
    </w:p>
    <w:p w14:paraId="199E85B8" w14:textId="77777777" w:rsidR="00AB6671" w:rsidRPr="00560940" w:rsidRDefault="00AB6671" w:rsidP="00AB6671">
      <w:pPr>
        <w:pStyle w:val="code"/>
        <w:ind w:right="210"/>
      </w:pPr>
      <w:r w:rsidRPr="00560940">
        <w:t>(x_train, _), (x_test, _) = mnist.load_data()</w:t>
      </w:r>
    </w:p>
    <w:p w14:paraId="717C9392" w14:textId="77777777" w:rsidR="00AB6671" w:rsidRPr="00560940" w:rsidRDefault="00AB6671" w:rsidP="00AB6671">
      <w:pPr>
        <w:pStyle w:val="code"/>
        <w:ind w:right="210"/>
      </w:pPr>
      <w:r w:rsidRPr="00560940">
        <w:t>x_train = (x_train / 255).reshape(-1, 784)</w:t>
      </w:r>
    </w:p>
    <w:p w14:paraId="53363CED" w14:textId="77777777" w:rsidR="00AB6671" w:rsidRPr="00560940" w:rsidRDefault="00AB6671" w:rsidP="00AB6671">
      <w:pPr>
        <w:pStyle w:val="code"/>
        <w:ind w:right="210"/>
      </w:pPr>
      <w:r w:rsidRPr="00560940">
        <w:t>x_test = (x_test / 255).reshape(-1, 784)</w:t>
      </w:r>
    </w:p>
    <w:p w14:paraId="62CC37B9" w14:textId="77777777" w:rsidR="00AB6671" w:rsidRDefault="00AB6671" w:rsidP="00AB6671">
      <w:pPr>
        <w:ind w:firstLine="360"/>
      </w:pPr>
      <w:r w:rsidRPr="000640F7">
        <w:rPr>
          <w:rFonts w:hint="eastAsia"/>
        </w:rPr>
        <w:t>在这段代码中，我们只关心图像数据而不关心标签数据，所以用一个下划线表示我们不使用标签数据。对训练集和测试集的图像数据进行了归一化处理。将每个</w:t>
      </w:r>
      <w:proofErr w:type="gramStart"/>
      <w:r w:rsidRPr="000640F7">
        <w:rPr>
          <w:rFonts w:hint="eastAsia"/>
        </w:rPr>
        <w:t>像素值</w:t>
      </w:r>
      <w:proofErr w:type="gramEnd"/>
      <w:r w:rsidRPr="000640F7">
        <w:rPr>
          <w:rFonts w:hint="eastAsia"/>
        </w:rPr>
        <w:t>除以</w:t>
      </w:r>
      <w:r w:rsidRPr="000640F7">
        <w:t>255</w:t>
      </w:r>
      <w:r w:rsidRPr="000640F7">
        <w:t>，将</w:t>
      </w:r>
      <w:proofErr w:type="gramStart"/>
      <w:r w:rsidRPr="000640F7">
        <w:t>像素值</w:t>
      </w:r>
      <w:proofErr w:type="gramEnd"/>
      <w:r w:rsidRPr="000640F7">
        <w:t>范围从</w:t>
      </w:r>
      <w:r w:rsidRPr="000640F7">
        <w:t>0</w:t>
      </w:r>
      <w:r w:rsidRPr="000640F7">
        <w:t>到</w:t>
      </w:r>
      <w:r w:rsidRPr="000640F7">
        <w:t>255</w:t>
      </w:r>
      <w:r w:rsidRPr="000640F7">
        <w:t>缩放到</w:t>
      </w:r>
      <w:r w:rsidRPr="000640F7">
        <w:t>0</w:t>
      </w:r>
      <w:r w:rsidRPr="000640F7">
        <w:t>到</w:t>
      </w:r>
      <w:r w:rsidRPr="000640F7">
        <w:t>1</w:t>
      </w:r>
      <w:r w:rsidRPr="000640F7">
        <w:t>之间。</w:t>
      </w:r>
    </w:p>
    <w:p w14:paraId="4F829610" w14:textId="77777777" w:rsidR="00AB6671" w:rsidRDefault="00AB6671" w:rsidP="00AB6671">
      <w:pPr>
        <w:ind w:firstLine="360"/>
      </w:pPr>
      <w:r>
        <w:rPr>
          <w:rFonts w:hint="eastAsia"/>
        </w:rPr>
        <w:t>定义激活函数。</w:t>
      </w:r>
    </w:p>
    <w:p w14:paraId="5FC3C631" w14:textId="77777777" w:rsidR="00AB6671" w:rsidRPr="00560940" w:rsidRDefault="00AB6671" w:rsidP="00AB6671">
      <w:pPr>
        <w:pStyle w:val="code"/>
        <w:ind w:right="210"/>
      </w:pPr>
      <w:r w:rsidRPr="00560940">
        <w:t>def sigmoid(z, d=False):</w:t>
      </w:r>
    </w:p>
    <w:p w14:paraId="74973298" w14:textId="77777777" w:rsidR="00AB6671" w:rsidRPr="00560940" w:rsidRDefault="00AB6671" w:rsidP="00AB6671">
      <w:pPr>
        <w:pStyle w:val="code"/>
        <w:ind w:right="210"/>
      </w:pPr>
      <w:r w:rsidRPr="00560940">
        <w:rPr>
          <w:rFonts w:hint="eastAsia"/>
        </w:rPr>
        <w:t xml:space="preserve"> </w:t>
      </w:r>
      <w:r w:rsidRPr="00560940">
        <w:t xml:space="preserve">   return sigmoid(z) * (1 - sigmoid(z)) + 1e-12 if d else 1 / (1 + np.exp(-z))</w:t>
      </w:r>
    </w:p>
    <w:p w14:paraId="677CE787" w14:textId="77777777" w:rsidR="00AB6671" w:rsidRPr="00560940" w:rsidRDefault="00AB6671" w:rsidP="00AB6671">
      <w:pPr>
        <w:pStyle w:val="code"/>
        <w:ind w:right="210"/>
      </w:pPr>
      <w:r w:rsidRPr="00560940">
        <w:t xml:space="preserve"> </w:t>
      </w:r>
    </w:p>
    <w:p w14:paraId="3DCB1F0D" w14:textId="77777777" w:rsidR="00AB6671" w:rsidRPr="00560940" w:rsidRDefault="00AB6671" w:rsidP="00AB6671">
      <w:pPr>
        <w:pStyle w:val="code"/>
        <w:ind w:right="210"/>
      </w:pPr>
      <w:r w:rsidRPr="00560940">
        <w:t>def relu(z, d=False):</w:t>
      </w:r>
    </w:p>
    <w:p w14:paraId="34731CFA" w14:textId="77777777" w:rsidR="00AB6671" w:rsidRPr="00560940" w:rsidRDefault="00AB6671" w:rsidP="00AB6671">
      <w:pPr>
        <w:pStyle w:val="code"/>
        <w:ind w:right="210"/>
      </w:pPr>
      <w:r w:rsidRPr="00560940">
        <w:t xml:space="preserve">    return (z &gt; 0)+1e-12 if d else  z * (z &gt; 0)</w:t>
      </w:r>
    </w:p>
    <w:p w14:paraId="3F2B61D6" w14:textId="77777777" w:rsidR="00AB6671" w:rsidRDefault="00AB6671" w:rsidP="00AB6671">
      <w:pPr>
        <w:ind w:firstLine="360"/>
      </w:pPr>
      <w:r>
        <w:rPr>
          <w:rFonts w:hint="eastAsia"/>
        </w:rPr>
        <w:t>定义神经网络：第一层使用</w:t>
      </w:r>
      <w:proofErr w:type="spellStart"/>
      <w:r>
        <w:t>relu</w:t>
      </w:r>
      <w:proofErr w:type="spellEnd"/>
      <w:r>
        <w:t>激活函数，输出维度为</w:t>
      </w:r>
      <w:r>
        <w:t>1024</w:t>
      </w:r>
      <w:r>
        <w:t>，输入维度为</w:t>
      </w:r>
      <w:r>
        <w:t>784</w:t>
      </w:r>
      <w:r>
        <w:rPr>
          <w:rFonts w:hint="eastAsia"/>
        </w:rPr>
        <w:t>；第二层使用</w:t>
      </w:r>
      <w:proofErr w:type="spellStart"/>
      <w:r>
        <w:t>relu</w:t>
      </w:r>
      <w:proofErr w:type="spellEnd"/>
      <w:r>
        <w:t>激活函数，输出维度为</w:t>
      </w:r>
      <w:r>
        <w:t>50</w:t>
      </w:r>
      <w:r>
        <w:t>，输入维度为</w:t>
      </w:r>
      <w:r>
        <w:t>1024</w:t>
      </w:r>
      <w:r>
        <w:rPr>
          <w:rFonts w:hint="eastAsia"/>
        </w:rPr>
        <w:t>；第三层使用</w:t>
      </w:r>
      <w:proofErr w:type="spellStart"/>
      <w:r>
        <w:t>relu</w:t>
      </w:r>
      <w:proofErr w:type="spellEnd"/>
      <w:r>
        <w:t>激活函数，输出维度为</w:t>
      </w:r>
      <w:r>
        <w:t>1024</w:t>
      </w:r>
      <w:r>
        <w:t>，输入维度为</w:t>
      </w:r>
      <w:r>
        <w:t>50</w:t>
      </w:r>
      <w:r>
        <w:rPr>
          <w:rFonts w:hint="eastAsia"/>
        </w:rPr>
        <w:t>；第四层使用</w:t>
      </w:r>
      <w:r>
        <w:t>sigmoid</w:t>
      </w:r>
      <w:r>
        <w:t>激活函数，输出维度为</w:t>
      </w:r>
      <w:r>
        <w:t>784</w:t>
      </w:r>
      <w:r>
        <w:t>，输入维度为</w:t>
      </w:r>
      <w:r>
        <w:t>1024</w:t>
      </w:r>
      <w:r>
        <w:t>。</w:t>
      </w:r>
    </w:p>
    <w:p w14:paraId="7E551F5D" w14:textId="77777777" w:rsidR="00AB6671" w:rsidRPr="00560940" w:rsidRDefault="00AB6671" w:rsidP="00AB6671">
      <w:pPr>
        <w:pStyle w:val="code"/>
        <w:ind w:right="210"/>
      </w:pPr>
      <w:r w:rsidRPr="00560940">
        <w:lastRenderedPageBreak/>
        <w:t>layers = [</w:t>
      </w:r>
    </w:p>
    <w:p w14:paraId="22A11DB6" w14:textId="77777777" w:rsidR="00AB6671" w:rsidRPr="00560940" w:rsidRDefault="00AB6671" w:rsidP="00AB6671">
      <w:pPr>
        <w:pStyle w:val="code"/>
        <w:ind w:right="210"/>
      </w:pPr>
      <w:r w:rsidRPr="00560940">
        <w:t xml:space="preserve">    {"act":relu, "shape":(1024,784)},</w:t>
      </w:r>
    </w:p>
    <w:p w14:paraId="19FD8A63" w14:textId="77777777" w:rsidR="00AB6671" w:rsidRPr="00560940" w:rsidRDefault="00AB6671" w:rsidP="00AB6671">
      <w:pPr>
        <w:pStyle w:val="code"/>
        <w:ind w:right="210"/>
      </w:pPr>
      <w:r w:rsidRPr="00560940">
        <w:t xml:space="preserve">    {"act":relu, "shape":(50,1024)},</w:t>
      </w:r>
    </w:p>
    <w:p w14:paraId="2EB2C571" w14:textId="77777777" w:rsidR="00AB6671" w:rsidRPr="00560940" w:rsidRDefault="00AB6671" w:rsidP="00AB6671">
      <w:pPr>
        <w:pStyle w:val="code"/>
        <w:ind w:right="210"/>
      </w:pPr>
      <w:r w:rsidRPr="00560940">
        <w:t xml:space="preserve">    {"act":relu, "shape":(1024,50)},</w:t>
      </w:r>
    </w:p>
    <w:p w14:paraId="1B4D52D9" w14:textId="77777777" w:rsidR="00AB6671" w:rsidRPr="00560940" w:rsidRDefault="00AB6671" w:rsidP="00AB6671">
      <w:pPr>
        <w:pStyle w:val="code"/>
        <w:ind w:right="210"/>
      </w:pPr>
      <w:r w:rsidRPr="00560940">
        <w:t xml:space="preserve">    {"act":sigmoid, "shape":(784,1024)}</w:t>
      </w:r>
    </w:p>
    <w:p w14:paraId="00701DA9" w14:textId="77777777" w:rsidR="00AB6671" w:rsidRPr="00560940" w:rsidRDefault="00AB6671" w:rsidP="00AB6671">
      <w:pPr>
        <w:pStyle w:val="code"/>
        <w:ind w:right="210"/>
      </w:pPr>
      <w:r w:rsidRPr="00560940">
        <w:rPr>
          <w:rFonts w:hint="eastAsia"/>
        </w:rPr>
        <w:t>}</w:t>
      </w:r>
    </w:p>
    <w:p w14:paraId="682E932A" w14:textId="77777777" w:rsidR="00AB6671" w:rsidRDefault="00AB6671" w:rsidP="00AB6671">
      <w:pPr>
        <w:ind w:firstLineChars="200" w:firstLine="420"/>
      </w:pPr>
      <w:r>
        <w:rPr>
          <w:rFonts w:hint="eastAsia"/>
        </w:rPr>
        <w:t>初始化神经网络的参数，</w:t>
      </w:r>
      <w:r w:rsidRPr="00560940">
        <w:rPr>
          <w:rFonts w:hint="eastAsia"/>
        </w:rPr>
        <w:t>包括权重、偏置和一些辅助变量，以及设置优化算法的一些超参数。</w:t>
      </w:r>
    </w:p>
    <w:p w14:paraId="5DD0A9FE" w14:textId="77777777" w:rsidR="00AB6671" w:rsidRPr="00560940" w:rsidRDefault="00AB6671" w:rsidP="00AB6671">
      <w:pPr>
        <w:pStyle w:val="code"/>
        <w:ind w:right="210"/>
      </w:pPr>
      <w:r w:rsidRPr="00560940">
        <w:t xml:space="preserve"># </w:t>
      </w:r>
      <w:r w:rsidRPr="00560940">
        <w:t>全局变量</w:t>
      </w:r>
    </w:p>
    <w:p w14:paraId="2916649E" w14:textId="77777777" w:rsidR="00AB6671" w:rsidRPr="00560940" w:rsidRDefault="00AB6671" w:rsidP="00AB6671">
      <w:pPr>
        <w:pStyle w:val="code"/>
        <w:ind w:right="210"/>
      </w:pPr>
      <w:r w:rsidRPr="00560940">
        <w:t>l, errors, epochs = len(layers), [], 30</w:t>
      </w:r>
    </w:p>
    <w:p w14:paraId="5B1ED817" w14:textId="77777777" w:rsidR="00AB6671" w:rsidRPr="00560940" w:rsidRDefault="00AB6671" w:rsidP="00AB6671">
      <w:pPr>
        <w:pStyle w:val="code"/>
        <w:ind w:right="210"/>
      </w:pPr>
      <w:r w:rsidRPr="00560940">
        <w:rPr>
          <w:rFonts w:hint="eastAsia"/>
        </w:rPr>
        <w:t xml:space="preserve"> </w:t>
      </w:r>
    </w:p>
    <w:p w14:paraId="4954CA43" w14:textId="77777777" w:rsidR="00AB6671" w:rsidRPr="00560940" w:rsidRDefault="00AB6671" w:rsidP="00AB6671">
      <w:pPr>
        <w:pStyle w:val="code"/>
        <w:ind w:right="210"/>
      </w:pPr>
      <w:r w:rsidRPr="00560940">
        <w:t>lr, b1, b2 = 0.002, 0.9, 0.999</w:t>
      </w:r>
    </w:p>
    <w:p w14:paraId="54E0595C" w14:textId="77777777" w:rsidR="00AB6671" w:rsidRPr="00560940" w:rsidRDefault="00AB6671" w:rsidP="00AB6671">
      <w:pPr>
        <w:pStyle w:val="code"/>
        <w:ind w:right="210"/>
      </w:pPr>
      <w:r w:rsidRPr="00560940">
        <w:t>rw,mw,rb,mb = {},{},{},{}</w:t>
      </w:r>
    </w:p>
    <w:p w14:paraId="3DD10347" w14:textId="77777777" w:rsidR="00AB6671" w:rsidRPr="00560940" w:rsidRDefault="00AB6671" w:rsidP="00AB6671">
      <w:pPr>
        <w:pStyle w:val="code"/>
        <w:ind w:right="210"/>
      </w:pPr>
      <w:r w:rsidRPr="00560940">
        <w:rPr>
          <w:rFonts w:hint="eastAsia"/>
        </w:rPr>
        <w:t xml:space="preserve"> </w:t>
      </w:r>
    </w:p>
    <w:p w14:paraId="16778101" w14:textId="77777777" w:rsidR="00AB6671" w:rsidRPr="00560940" w:rsidRDefault="00AB6671" w:rsidP="00AB6671">
      <w:pPr>
        <w:pStyle w:val="code"/>
        <w:ind w:right="210"/>
      </w:pPr>
      <w:r w:rsidRPr="00560940">
        <w:t>a,w,b,f, = {},{},{},{}</w:t>
      </w:r>
    </w:p>
    <w:p w14:paraId="019CBE69" w14:textId="77777777" w:rsidR="00AB6671" w:rsidRPr="00560940" w:rsidRDefault="00AB6671" w:rsidP="00AB6671">
      <w:pPr>
        <w:pStyle w:val="code"/>
        <w:ind w:right="210"/>
      </w:pPr>
      <w:r w:rsidRPr="00560940">
        <w:t>for i, layer in zip(range(1,l+1), layers):</w:t>
      </w:r>
    </w:p>
    <w:p w14:paraId="75417AB6" w14:textId="77777777" w:rsidR="00AB6671" w:rsidRPr="00560940" w:rsidRDefault="00AB6671" w:rsidP="00AB6671">
      <w:pPr>
        <w:pStyle w:val="code"/>
        <w:ind w:right="210"/>
      </w:pPr>
      <w:r w:rsidRPr="00560940">
        <w:t xml:space="preserve">    n_out, n_in = layer["shape"]</w:t>
      </w:r>
    </w:p>
    <w:p w14:paraId="6C0D9DA3" w14:textId="77777777" w:rsidR="00AB6671" w:rsidRPr="00560940" w:rsidRDefault="00AB6671" w:rsidP="00AB6671">
      <w:pPr>
        <w:pStyle w:val="code"/>
        <w:ind w:right="210"/>
      </w:pPr>
      <w:r w:rsidRPr="00560940">
        <w:t xml:space="preserve">    f[i] = layer["act"]</w:t>
      </w:r>
    </w:p>
    <w:p w14:paraId="616575D1" w14:textId="77777777" w:rsidR="00AB6671" w:rsidRPr="00560940" w:rsidRDefault="00AB6671" w:rsidP="00AB6671">
      <w:pPr>
        <w:pStyle w:val="code"/>
        <w:ind w:right="210"/>
      </w:pPr>
      <w:r w:rsidRPr="00560940">
        <w:rPr>
          <w:rFonts w:hint="eastAsia"/>
        </w:rPr>
        <w:t xml:space="preserve"> </w:t>
      </w:r>
      <w:r w:rsidRPr="00560940">
        <w:t xml:space="preserve">   # Xavier</w:t>
      </w:r>
      <w:r w:rsidRPr="00560940">
        <w:t>初始化方法</w:t>
      </w:r>
    </w:p>
    <w:p w14:paraId="0C65B9A8" w14:textId="77777777" w:rsidR="00AB6671" w:rsidRPr="00560940" w:rsidRDefault="00AB6671" w:rsidP="00AB6671">
      <w:pPr>
        <w:pStyle w:val="code"/>
        <w:ind w:right="210"/>
      </w:pPr>
      <w:r w:rsidRPr="00560940">
        <w:t xml:space="preserve">    w[i] = np.random.randn(n_out, n_in) / n_in**0.5</w:t>
      </w:r>
    </w:p>
    <w:p w14:paraId="359016A2" w14:textId="77777777" w:rsidR="00AB6671" w:rsidRPr="00560940" w:rsidRDefault="00AB6671" w:rsidP="00AB6671">
      <w:pPr>
        <w:pStyle w:val="code"/>
        <w:ind w:right="210"/>
      </w:pPr>
      <w:r w:rsidRPr="00560940">
        <w:t xml:space="preserve">    b[i], rb[i], mb[i] = [np.zeros((n_out,1)) for i in [1,2,3]]</w:t>
      </w:r>
    </w:p>
    <w:p w14:paraId="73C10BF5" w14:textId="77777777" w:rsidR="00AB6671" w:rsidRPr="00560940" w:rsidRDefault="00AB6671" w:rsidP="00AB6671">
      <w:pPr>
        <w:pStyle w:val="code"/>
        <w:ind w:right="210"/>
      </w:pPr>
      <w:r w:rsidRPr="00560940">
        <w:t xml:space="preserve">    rw[i], mw[i] = [np.zeros((n_out, n_in)) for i in [1,2]]</w:t>
      </w:r>
    </w:p>
    <w:p w14:paraId="4FF49E4E" w14:textId="77777777" w:rsidR="00AB6671" w:rsidRDefault="00AB6671" w:rsidP="00AB6671">
      <w:pPr>
        <w:ind w:firstLine="360"/>
      </w:pPr>
      <w:r w:rsidRPr="00560940">
        <w:rPr>
          <w:rFonts w:hint="eastAsia"/>
        </w:rPr>
        <w:t>训练和验证过程，通过反向传播和</w:t>
      </w:r>
      <w:r w:rsidRPr="00560940">
        <w:t>Adam</w:t>
      </w:r>
      <w:r w:rsidRPr="00560940">
        <w:t>优化算法更新网络参数，同时计算并记录每个训练周期的验证损失</w:t>
      </w:r>
      <w:r>
        <w:rPr>
          <w:rFonts w:hint="eastAsia"/>
        </w:rPr>
        <w:t>：</w:t>
      </w:r>
    </w:p>
    <w:p w14:paraId="7669EA2D" w14:textId="77777777" w:rsidR="00AB6671" w:rsidRPr="00560940" w:rsidRDefault="00AB6671" w:rsidP="00AB6671">
      <w:pPr>
        <w:pStyle w:val="code"/>
        <w:ind w:right="210"/>
      </w:pPr>
      <w:r w:rsidRPr="00560940">
        <w:t>for t in range(1, epochs+1):</w:t>
      </w:r>
    </w:p>
    <w:p w14:paraId="5849CA5D" w14:textId="77777777" w:rsidR="00AB6671" w:rsidRDefault="00AB6671" w:rsidP="00AB6671">
      <w:pPr>
        <w:pStyle w:val="code"/>
        <w:ind w:right="210"/>
      </w:pPr>
      <w:r>
        <w:t xml:space="preserve">    # </w:t>
      </w:r>
      <w:r>
        <w:rPr>
          <w:rFonts w:hint="eastAsia"/>
        </w:rPr>
        <w:t>训练</w:t>
      </w:r>
    </w:p>
    <w:p w14:paraId="21E5421B" w14:textId="77777777" w:rsidR="00AB6671" w:rsidRDefault="00AB6671" w:rsidP="00AB6671">
      <w:pPr>
        <w:pStyle w:val="code"/>
        <w:ind w:right="210"/>
      </w:pPr>
      <w:r>
        <w:t xml:space="preserve">    for batch in np.split(x_train, 30):</w:t>
      </w:r>
    </w:p>
    <w:p w14:paraId="7325C3FF" w14:textId="77777777" w:rsidR="00AB6671" w:rsidRDefault="00AB6671" w:rsidP="00AB6671">
      <w:pPr>
        <w:pStyle w:val="code"/>
        <w:ind w:right="210"/>
      </w:pPr>
      <w:r>
        <w:t xml:space="preserve">        # Forward pass</w:t>
      </w:r>
    </w:p>
    <w:p w14:paraId="0ADD04B4" w14:textId="77777777" w:rsidR="00AB6671" w:rsidRDefault="00AB6671" w:rsidP="00AB6671">
      <w:pPr>
        <w:pStyle w:val="code"/>
        <w:ind w:right="210"/>
      </w:pPr>
      <w:r>
        <w:t xml:space="preserve">        a[0] = batch.T</w:t>
      </w:r>
    </w:p>
    <w:p w14:paraId="5C0A12A1" w14:textId="77777777" w:rsidR="00AB6671" w:rsidRDefault="00AB6671" w:rsidP="00AB6671">
      <w:pPr>
        <w:pStyle w:val="code"/>
        <w:ind w:right="210"/>
      </w:pPr>
      <w:r>
        <w:t xml:space="preserve">        for i in range(1,l+1):</w:t>
      </w:r>
    </w:p>
    <w:p w14:paraId="09798EE5" w14:textId="77777777" w:rsidR="00AB6671" w:rsidRDefault="00AB6671" w:rsidP="00AB6671">
      <w:pPr>
        <w:pStyle w:val="code"/>
        <w:ind w:right="210"/>
      </w:pPr>
      <w:r>
        <w:t xml:space="preserve">            a[i] = f[i]((w[i] @ a[i-1]) + b[i])</w:t>
      </w:r>
    </w:p>
    <w:p w14:paraId="176BA9F5" w14:textId="77777777" w:rsidR="00AB6671" w:rsidRDefault="00AB6671" w:rsidP="00AB6671">
      <w:pPr>
        <w:pStyle w:val="code"/>
        <w:ind w:right="210"/>
      </w:pPr>
      <w:r>
        <w:t xml:space="preserve">        # </w:t>
      </w:r>
      <w:r>
        <w:rPr>
          <w:rFonts w:hint="eastAsia"/>
        </w:rPr>
        <w:t>反向传播</w:t>
      </w:r>
    </w:p>
    <w:p w14:paraId="1863C96A" w14:textId="77777777" w:rsidR="00AB6671" w:rsidRDefault="00AB6671" w:rsidP="00AB6671">
      <w:pPr>
        <w:pStyle w:val="code"/>
        <w:ind w:right="210"/>
      </w:pPr>
      <w:r>
        <w:t xml:space="preserve">        dz,dw,db = {},{},{}</w:t>
      </w:r>
    </w:p>
    <w:p w14:paraId="47329DD5" w14:textId="77777777" w:rsidR="00AB6671" w:rsidRDefault="00AB6671" w:rsidP="00AB6671">
      <w:pPr>
        <w:pStyle w:val="code"/>
        <w:ind w:right="210"/>
      </w:pPr>
      <w:r>
        <w:t xml:space="preserve">        for i in range(1,l+1)[::-1]:</w:t>
      </w:r>
    </w:p>
    <w:p w14:paraId="7BDDC24D" w14:textId="77777777" w:rsidR="00AB6671" w:rsidRDefault="00AB6671" w:rsidP="00AB6671">
      <w:pPr>
        <w:pStyle w:val="code"/>
        <w:ind w:right="210"/>
      </w:pPr>
      <w:r>
        <w:t xml:space="preserve">            d = w[i+1].T @ dz[i+1] if l-i else 0.5*(a[l]-a[0])</w:t>
      </w:r>
    </w:p>
    <w:p w14:paraId="05740095" w14:textId="77777777" w:rsidR="00AB6671" w:rsidRDefault="00AB6671" w:rsidP="00AB6671">
      <w:pPr>
        <w:pStyle w:val="code"/>
        <w:ind w:right="210"/>
      </w:pPr>
      <w:r>
        <w:t xml:space="preserve">            dz[i] = d * f[i](a[i],d=1)</w:t>
      </w:r>
    </w:p>
    <w:p w14:paraId="4E470A4D" w14:textId="77777777" w:rsidR="00AB6671" w:rsidRDefault="00AB6671" w:rsidP="00AB6671">
      <w:pPr>
        <w:pStyle w:val="code"/>
        <w:ind w:right="210"/>
      </w:pPr>
      <w:r>
        <w:t xml:space="preserve">            dw[i] = dz[i] @ a[i-1].T</w:t>
      </w:r>
    </w:p>
    <w:p w14:paraId="16631254" w14:textId="77777777" w:rsidR="00AB6671" w:rsidRDefault="00AB6671" w:rsidP="00AB6671">
      <w:pPr>
        <w:pStyle w:val="code"/>
        <w:ind w:right="210"/>
      </w:pPr>
      <w:r>
        <w:lastRenderedPageBreak/>
        <w:t xml:space="preserve">            db[i] = np.sum(dz[i], 1, keepdims=True)</w:t>
      </w:r>
    </w:p>
    <w:p w14:paraId="71C2D8A2" w14:textId="77777777" w:rsidR="00AB6671" w:rsidRDefault="00AB6671" w:rsidP="00AB6671">
      <w:pPr>
        <w:pStyle w:val="code"/>
        <w:ind w:right="210"/>
      </w:pPr>
      <w:r>
        <w:t xml:space="preserve">        </w:t>
      </w:r>
    </w:p>
    <w:p w14:paraId="5AFDC0ED" w14:textId="77777777" w:rsidR="00AB6671" w:rsidRDefault="00AB6671" w:rsidP="00AB6671">
      <w:pPr>
        <w:pStyle w:val="code"/>
        <w:ind w:right="210"/>
      </w:pPr>
      <w:r>
        <w:t xml:space="preserve">        def adam(m, r, z, dz, i):</w:t>
      </w:r>
    </w:p>
    <w:p w14:paraId="53DF2A86" w14:textId="77777777" w:rsidR="00AB6671" w:rsidRDefault="00AB6671" w:rsidP="00AB6671">
      <w:pPr>
        <w:pStyle w:val="code"/>
        <w:ind w:right="210"/>
      </w:pPr>
      <w:r>
        <w:t xml:space="preserve">            m[i] = b1 * m[i] + (1 - b1) * dz[i]</w:t>
      </w:r>
    </w:p>
    <w:p w14:paraId="336F3C22" w14:textId="77777777" w:rsidR="00AB6671" w:rsidRDefault="00AB6671" w:rsidP="00AB6671">
      <w:pPr>
        <w:pStyle w:val="code"/>
        <w:ind w:right="210"/>
      </w:pPr>
      <w:r>
        <w:t xml:space="preserve">            r[i] = b2 * r[i] + (1 - b2) * dz[i]**2</w:t>
      </w:r>
    </w:p>
    <w:p w14:paraId="4D62BBF1" w14:textId="77777777" w:rsidR="00AB6671" w:rsidRDefault="00AB6671" w:rsidP="00AB6671">
      <w:pPr>
        <w:pStyle w:val="code"/>
        <w:ind w:right="210"/>
      </w:pPr>
      <w:r>
        <w:t xml:space="preserve">            m_hat = m[i] / (1. - b1**t)</w:t>
      </w:r>
    </w:p>
    <w:p w14:paraId="5FD0F35A" w14:textId="77777777" w:rsidR="00AB6671" w:rsidRDefault="00AB6671" w:rsidP="00AB6671">
      <w:pPr>
        <w:pStyle w:val="code"/>
        <w:ind w:right="210"/>
      </w:pPr>
      <w:r>
        <w:t xml:space="preserve">            r_hat = r[i] / (1. - b2**t) </w:t>
      </w:r>
    </w:p>
    <w:p w14:paraId="6E14A5A0" w14:textId="77777777" w:rsidR="00AB6671" w:rsidRDefault="00AB6671" w:rsidP="00AB6671">
      <w:pPr>
        <w:pStyle w:val="code"/>
        <w:ind w:right="210"/>
      </w:pPr>
      <w:r>
        <w:t xml:space="preserve">            z[i] -= lr * m_hat / (r_hat**0.5 + 1e-12)</w:t>
      </w:r>
    </w:p>
    <w:p w14:paraId="2922D47A" w14:textId="77777777" w:rsidR="00AB6671" w:rsidRDefault="00AB6671" w:rsidP="00AB6671">
      <w:pPr>
        <w:pStyle w:val="code"/>
        <w:ind w:right="210"/>
      </w:pPr>
      <w:r>
        <w:t xml:space="preserve">        for i in range(1,l+1):</w:t>
      </w:r>
    </w:p>
    <w:p w14:paraId="383E0EC8" w14:textId="77777777" w:rsidR="00AB6671" w:rsidRDefault="00AB6671" w:rsidP="00AB6671">
      <w:pPr>
        <w:pStyle w:val="code"/>
        <w:ind w:right="210"/>
      </w:pPr>
      <w:r>
        <w:t xml:space="preserve">            adam(mw, rw, w, dw, i)</w:t>
      </w:r>
    </w:p>
    <w:p w14:paraId="3FC9ECEB" w14:textId="77777777" w:rsidR="00AB6671" w:rsidRDefault="00AB6671" w:rsidP="00AB6671">
      <w:pPr>
        <w:pStyle w:val="code"/>
        <w:ind w:right="210"/>
      </w:pPr>
      <w:r>
        <w:t xml:space="preserve">            adam(mb, rb, b, db, i)</w:t>
      </w:r>
    </w:p>
    <w:p w14:paraId="4092BA2E" w14:textId="77777777" w:rsidR="00AB6671" w:rsidRDefault="00AB6671" w:rsidP="00AB6671">
      <w:pPr>
        <w:pStyle w:val="code"/>
        <w:ind w:right="210"/>
      </w:pPr>
      <w:r>
        <w:t xml:space="preserve">    # </w:t>
      </w:r>
      <w:r>
        <w:rPr>
          <w:rFonts w:hint="eastAsia"/>
        </w:rPr>
        <w:t>验证</w:t>
      </w:r>
    </w:p>
    <w:p w14:paraId="57FD4323" w14:textId="77777777" w:rsidR="00AB6671" w:rsidRDefault="00AB6671" w:rsidP="00AB6671">
      <w:pPr>
        <w:pStyle w:val="code"/>
        <w:ind w:right="210"/>
      </w:pPr>
      <w:r>
        <w:t xml:space="preserve">    a[0] = x_test.T</w:t>
      </w:r>
    </w:p>
    <w:p w14:paraId="2A057A0C" w14:textId="77777777" w:rsidR="00AB6671" w:rsidRDefault="00AB6671" w:rsidP="00AB6671">
      <w:pPr>
        <w:pStyle w:val="code"/>
        <w:ind w:right="210"/>
      </w:pPr>
      <w:r>
        <w:t xml:space="preserve">    for i in range(1,l+1):</w:t>
      </w:r>
    </w:p>
    <w:p w14:paraId="2F27DA27" w14:textId="77777777" w:rsidR="00AB6671" w:rsidRDefault="00AB6671" w:rsidP="00AB6671">
      <w:pPr>
        <w:pStyle w:val="code"/>
        <w:ind w:right="210"/>
      </w:pPr>
      <w:r>
        <w:t xml:space="preserve">        a[i] = f[i]((w[i] @ a[i-1]) + b[i])</w:t>
      </w:r>
    </w:p>
    <w:p w14:paraId="26E8E210" w14:textId="77777777" w:rsidR="00AB6671" w:rsidRDefault="00AB6671" w:rsidP="00AB6671">
      <w:pPr>
        <w:pStyle w:val="code"/>
        <w:ind w:right="210"/>
      </w:pPr>
      <w:r>
        <w:t xml:space="preserve">    errors += [np.mean((a[l]-a[0])**2)]</w:t>
      </w:r>
    </w:p>
    <w:p w14:paraId="4F3535C3" w14:textId="77777777" w:rsidR="00AB6671" w:rsidRDefault="00AB6671" w:rsidP="00AB6671">
      <w:pPr>
        <w:pStyle w:val="code"/>
        <w:ind w:right="210"/>
      </w:pPr>
      <w:r>
        <w:t xml:space="preserve">    print("Val loss - ", errors[-1])</w:t>
      </w:r>
    </w:p>
    <w:p w14:paraId="475C4B49" w14:textId="77777777" w:rsidR="00AB6671" w:rsidRPr="00560940" w:rsidRDefault="00AB6671" w:rsidP="00AB6671">
      <w:pPr>
        <w:ind w:firstLineChars="200" w:firstLine="420"/>
      </w:pPr>
      <w:r>
        <w:rPr>
          <w:rFonts w:hint="eastAsia"/>
        </w:rPr>
        <w:t>将结果输出：</w:t>
      </w:r>
    </w:p>
    <w:p w14:paraId="3AC11A5E" w14:textId="77777777" w:rsidR="00AB6671" w:rsidRDefault="00AB6671" w:rsidP="00AB6671">
      <w:pPr>
        <w:pStyle w:val="code"/>
        <w:ind w:right="210"/>
      </w:pPr>
      <w:r>
        <w:t>import matplotlib.pyplot as plt</w:t>
      </w:r>
    </w:p>
    <w:p w14:paraId="1D1D62BD" w14:textId="77777777" w:rsidR="00AB6671" w:rsidRDefault="00AB6671" w:rsidP="00AB6671">
      <w:pPr>
        <w:pStyle w:val="code"/>
        <w:ind w:right="210"/>
      </w:pPr>
      <w:r>
        <w:t>y_pred = []</w:t>
      </w:r>
    </w:p>
    <w:p w14:paraId="0B61B74B" w14:textId="77777777" w:rsidR="00AB6671" w:rsidRDefault="00AB6671" w:rsidP="00AB6671">
      <w:pPr>
        <w:pStyle w:val="code"/>
        <w:ind w:right="210"/>
      </w:pPr>
      <w:r>
        <w:t>a[0] = x_train[:20].T</w:t>
      </w:r>
    </w:p>
    <w:p w14:paraId="3EC1686D" w14:textId="77777777" w:rsidR="00AB6671" w:rsidRDefault="00AB6671" w:rsidP="00AB6671">
      <w:pPr>
        <w:pStyle w:val="code"/>
        <w:ind w:right="210"/>
      </w:pPr>
      <w:r>
        <w:t>#forward pass</w:t>
      </w:r>
    </w:p>
    <w:p w14:paraId="1CCFEF92" w14:textId="77777777" w:rsidR="00AB6671" w:rsidRDefault="00AB6671" w:rsidP="00AB6671">
      <w:pPr>
        <w:pStyle w:val="code"/>
        <w:ind w:right="210"/>
      </w:pPr>
      <w:r>
        <w:t>for i in range(1,l+1):</w:t>
      </w:r>
    </w:p>
    <w:p w14:paraId="702682F0" w14:textId="77777777" w:rsidR="00AB6671" w:rsidRDefault="00AB6671" w:rsidP="00AB6671">
      <w:pPr>
        <w:pStyle w:val="code"/>
        <w:ind w:right="210"/>
      </w:pPr>
      <w:r>
        <w:t xml:space="preserve">    a[i] = f[i](w[i] @ a[i-1] + b[i])</w:t>
      </w:r>
    </w:p>
    <w:p w14:paraId="107A154C" w14:textId="77777777" w:rsidR="00AB6671" w:rsidRDefault="00AB6671" w:rsidP="00AB6671">
      <w:pPr>
        <w:pStyle w:val="code"/>
        <w:ind w:right="210"/>
      </w:pPr>
      <w:r>
        <w:t>y_pred = a[l]</w:t>
      </w:r>
    </w:p>
    <w:p w14:paraId="368FAB80" w14:textId="77777777" w:rsidR="00AB6671" w:rsidRDefault="00AB6671" w:rsidP="00AB6671">
      <w:pPr>
        <w:pStyle w:val="code"/>
        <w:ind w:right="210"/>
      </w:pPr>
    </w:p>
    <w:p w14:paraId="40B30B64" w14:textId="77777777" w:rsidR="00AB6671" w:rsidRDefault="00AB6671" w:rsidP="00AB6671">
      <w:pPr>
        <w:pStyle w:val="code"/>
        <w:ind w:right="210"/>
      </w:pPr>
      <w:r>
        <w:t>plt.figure(figsize=(20,5))</w:t>
      </w:r>
    </w:p>
    <w:p w14:paraId="2FC8D684" w14:textId="77777777" w:rsidR="00AB6671" w:rsidRDefault="00AB6671" w:rsidP="00AB6671">
      <w:pPr>
        <w:pStyle w:val="code"/>
        <w:ind w:right="210"/>
      </w:pPr>
    </w:p>
    <w:p w14:paraId="46DA61F7" w14:textId="77777777" w:rsidR="00AB6671" w:rsidRDefault="00AB6671" w:rsidP="00AB6671">
      <w:pPr>
        <w:pStyle w:val="code"/>
        <w:ind w:right="210"/>
      </w:pPr>
      <w:r>
        <w:t>for i in range(20):</w:t>
      </w:r>
    </w:p>
    <w:p w14:paraId="42ED1CAB" w14:textId="77777777" w:rsidR="00AB6671" w:rsidRDefault="00AB6671" w:rsidP="00AB6671">
      <w:pPr>
        <w:pStyle w:val="code"/>
        <w:ind w:right="210"/>
      </w:pPr>
      <w:r>
        <w:t xml:space="preserve">    plt.subplot(3, 20, i + 1)</w:t>
      </w:r>
    </w:p>
    <w:p w14:paraId="1D71A118" w14:textId="77777777" w:rsidR="00AB6671" w:rsidRDefault="00AB6671" w:rsidP="00AB6671">
      <w:pPr>
        <w:pStyle w:val="code"/>
        <w:ind w:right="210"/>
      </w:pPr>
      <w:r>
        <w:t xml:space="preserve">    plt.imshow(x_train[i].reshape(28,28), cmap="gray")</w:t>
      </w:r>
    </w:p>
    <w:p w14:paraId="2B3DC872" w14:textId="77777777" w:rsidR="00AB6671" w:rsidRDefault="00AB6671" w:rsidP="00AB6671">
      <w:pPr>
        <w:pStyle w:val="code"/>
        <w:ind w:right="210"/>
      </w:pPr>
      <w:r>
        <w:t xml:space="preserve">    plt.axis("off")</w:t>
      </w:r>
    </w:p>
    <w:p w14:paraId="7C3F9620" w14:textId="77777777" w:rsidR="00AB6671" w:rsidRDefault="00AB6671" w:rsidP="00AB6671">
      <w:pPr>
        <w:pStyle w:val="code"/>
        <w:ind w:right="210"/>
      </w:pPr>
      <w:r>
        <w:t xml:space="preserve">    plt.grid(b=False)</w:t>
      </w:r>
    </w:p>
    <w:p w14:paraId="2E6F4C3A" w14:textId="77777777" w:rsidR="00AB6671" w:rsidRDefault="00AB6671" w:rsidP="00AB6671">
      <w:pPr>
        <w:pStyle w:val="code"/>
        <w:ind w:right="210"/>
      </w:pPr>
    </w:p>
    <w:p w14:paraId="7ECC179F" w14:textId="77777777" w:rsidR="00AB6671" w:rsidRDefault="00AB6671" w:rsidP="00AB6671">
      <w:pPr>
        <w:pStyle w:val="code"/>
        <w:ind w:right="210"/>
      </w:pPr>
      <w:r>
        <w:t>for i in range(20):</w:t>
      </w:r>
    </w:p>
    <w:p w14:paraId="76B324B2" w14:textId="77777777" w:rsidR="00AB6671" w:rsidRDefault="00AB6671" w:rsidP="00AB6671">
      <w:pPr>
        <w:pStyle w:val="code"/>
        <w:ind w:right="210"/>
      </w:pPr>
      <w:r>
        <w:t xml:space="preserve">    plt.subplot(3, 20, i + 1 + 20)</w:t>
      </w:r>
    </w:p>
    <w:p w14:paraId="5193BD45" w14:textId="77777777" w:rsidR="00AB6671" w:rsidRDefault="00AB6671" w:rsidP="00AB6671">
      <w:pPr>
        <w:pStyle w:val="code"/>
        <w:ind w:right="210"/>
      </w:pPr>
      <w:r>
        <w:t xml:space="preserve">    plt.imshow(a[l-2].T[i].reshape(5,-1), cmap="gray")</w:t>
      </w:r>
    </w:p>
    <w:p w14:paraId="2BD0DC9B" w14:textId="77777777" w:rsidR="00AB6671" w:rsidRDefault="00AB6671" w:rsidP="00AB6671">
      <w:pPr>
        <w:pStyle w:val="code"/>
        <w:ind w:right="210"/>
      </w:pPr>
      <w:r>
        <w:t xml:space="preserve">    plt.axis("off")</w:t>
      </w:r>
    </w:p>
    <w:p w14:paraId="06ABE64D" w14:textId="77777777" w:rsidR="00AB6671" w:rsidRDefault="00AB6671" w:rsidP="00AB6671">
      <w:pPr>
        <w:pStyle w:val="code"/>
        <w:ind w:right="210"/>
      </w:pPr>
      <w:r>
        <w:t xml:space="preserve">    plt.grid(b=False)</w:t>
      </w:r>
    </w:p>
    <w:p w14:paraId="0BAED019" w14:textId="77777777" w:rsidR="00AB6671" w:rsidRDefault="00AB6671" w:rsidP="00AB6671">
      <w:pPr>
        <w:pStyle w:val="code"/>
        <w:ind w:right="210"/>
      </w:pPr>
      <w:r>
        <w:lastRenderedPageBreak/>
        <w:t xml:space="preserve">    </w:t>
      </w:r>
    </w:p>
    <w:p w14:paraId="4C72046E" w14:textId="77777777" w:rsidR="00AB6671" w:rsidRDefault="00AB6671" w:rsidP="00AB6671">
      <w:pPr>
        <w:pStyle w:val="code"/>
        <w:ind w:right="210"/>
      </w:pPr>
      <w:r>
        <w:t>for i in range(20):</w:t>
      </w:r>
    </w:p>
    <w:p w14:paraId="4D20D663" w14:textId="77777777" w:rsidR="00AB6671" w:rsidRDefault="00AB6671" w:rsidP="00AB6671">
      <w:pPr>
        <w:pStyle w:val="code"/>
        <w:ind w:right="210"/>
      </w:pPr>
      <w:r>
        <w:t xml:space="preserve">    plt.subplot(3, 20, i + 1 + 40)</w:t>
      </w:r>
    </w:p>
    <w:p w14:paraId="7FCD796A" w14:textId="77777777" w:rsidR="00AB6671" w:rsidRDefault="00AB6671" w:rsidP="00AB6671">
      <w:pPr>
        <w:pStyle w:val="code"/>
        <w:ind w:right="210"/>
      </w:pPr>
      <w:r>
        <w:t xml:space="preserve">    plt.imshow(y_pred.T[i].reshape(28,28), cmap="gray")</w:t>
      </w:r>
    </w:p>
    <w:p w14:paraId="08B7D577" w14:textId="77777777" w:rsidR="00AB6671" w:rsidRDefault="00AB6671" w:rsidP="00AB6671">
      <w:pPr>
        <w:pStyle w:val="code"/>
        <w:ind w:right="210"/>
      </w:pPr>
      <w:r>
        <w:t xml:space="preserve">    plt.axis("off")</w:t>
      </w:r>
    </w:p>
    <w:p w14:paraId="0F84F6BF" w14:textId="77777777" w:rsidR="00AB6671" w:rsidRDefault="00AB6671" w:rsidP="00AB6671">
      <w:pPr>
        <w:pStyle w:val="code"/>
        <w:ind w:right="210"/>
      </w:pPr>
      <w:r>
        <w:t xml:space="preserve">    plt.grid(b=False)</w:t>
      </w:r>
    </w:p>
    <w:p w14:paraId="7AFABFEB" w14:textId="77777777" w:rsidR="00AB6671" w:rsidRDefault="00AB6671" w:rsidP="00AB6671">
      <w:pPr>
        <w:pStyle w:val="code"/>
        <w:ind w:right="210"/>
      </w:pPr>
    </w:p>
    <w:p w14:paraId="00A1A5F7" w14:textId="77777777" w:rsidR="00AB6671" w:rsidRDefault="00AB6671" w:rsidP="00AB6671">
      <w:pPr>
        <w:pStyle w:val="code"/>
        <w:ind w:right="210"/>
      </w:pPr>
      <w:r>
        <w:t>plt.show()</w:t>
      </w:r>
    </w:p>
    <w:p w14:paraId="5468B77E" w14:textId="77777777" w:rsidR="00AB6671" w:rsidRDefault="00AB6671" w:rsidP="00AB6671"/>
    <w:p w14:paraId="5054308B" w14:textId="77777777" w:rsidR="00AB6671" w:rsidRDefault="00AB6671" w:rsidP="00AB6671">
      <w:r>
        <w:rPr>
          <w:noProof/>
        </w:rPr>
        <w:drawing>
          <wp:inline distT="0" distB="0" distL="0" distR="0" wp14:anchorId="5AEF6B06" wp14:editId="2DE9B4C0">
            <wp:extent cx="5324475" cy="1257300"/>
            <wp:effectExtent l="0" t="0" r="952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4475" cy="1257300"/>
                    </a:xfrm>
                    <a:prstGeom prst="rect">
                      <a:avLst/>
                    </a:prstGeom>
                    <a:noFill/>
                    <a:ln>
                      <a:noFill/>
                    </a:ln>
                  </pic:spPr>
                </pic:pic>
              </a:graphicData>
            </a:graphic>
          </wp:inline>
        </w:drawing>
      </w:r>
    </w:p>
    <w:p w14:paraId="48D72CA5" w14:textId="77777777" w:rsidR="00AB6671" w:rsidRDefault="00AB6671" w:rsidP="00AB6671">
      <w:pPr>
        <w:pStyle w:val="a4"/>
      </w:pPr>
      <w:r>
        <w:rPr>
          <w:rFonts w:hint="eastAsia"/>
        </w:rPr>
        <w:t>图</w:t>
      </w:r>
      <w:r>
        <w:rPr>
          <w:rFonts w:hint="eastAsia"/>
        </w:rPr>
        <w:t xml:space="preserve"> </w:t>
      </w:r>
      <w:r>
        <w:t>6</w:t>
      </w:r>
      <w:r>
        <w:rPr>
          <w:rFonts w:hint="eastAsia"/>
        </w:rPr>
        <w:noBreakHyphen/>
      </w:r>
      <w:r>
        <w:t>2</w:t>
      </w:r>
      <w:r>
        <w:rPr>
          <w:rFonts w:hint="eastAsia"/>
        </w:rPr>
        <w:t xml:space="preserve">  </w:t>
      </w:r>
      <w:r>
        <w:rPr>
          <w:rFonts w:hint="eastAsia"/>
        </w:rPr>
        <w:t>输出结果</w:t>
      </w:r>
    </w:p>
    <w:p w14:paraId="01D8A238" w14:textId="77777777" w:rsidR="00AB6671" w:rsidRDefault="00AB6671" w:rsidP="00AB6671"/>
    <w:p w14:paraId="6ED3DD83" w14:textId="77777777" w:rsidR="00AB6671" w:rsidRDefault="00AB6671" w:rsidP="00AB6671">
      <w:pPr>
        <w:pStyle w:val="2"/>
        <w:numPr>
          <w:ilvl w:val="0"/>
          <w:numId w:val="0"/>
        </w:numPr>
      </w:pPr>
      <w:r>
        <w:rPr>
          <w:rFonts w:hint="eastAsia"/>
        </w:rPr>
        <w:t>6</w:t>
      </w:r>
      <w:r>
        <w:t>.2</w:t>
      </w:r>
      <w:proofErr w:type="gramStart"/>
      <w:r>
        <w:rPr>
          <w:rFonts w:hint="eastAsia"/>
        </w:rPr>
        <w:t>去噪自</w:t>
      </w:r>
      <w:proofErr w:type="gramEnd"/>
      <w:r>
        <w:rPr>
          <w:rFonts w:hint="eastAsia"/>
        </w:rPr>
        <w:t>编码器</w:t>
      </w:r>
    </w:p>
    <w:p w14:paraId="50E5DA03" w14:textId="77777777" w:rsidR="00AB6671" w:rsidRPr="00D516F3" w:rsidRDefault="00AB6671" w:rsidP="00AB6671">
      <w:pPr>
        <w:pStyle w:val="3"/>
        <w:numPr>
          <w:ilvl w:val="0"/>
          <w:numId w:val="0"/>
        </w:numPr>
      </w:pPr>
      <w:r>
        <w:rPr>
          <w:rFonts w:hint="eastAsia"/>
        </w:rPr>
        <w:t>6</w:t>
      </w:r>
      <w:r>
        <w:t>.2.1</w:t>
      </w:r>
      <w:r>
        <w:tab/>
      </w:r>
      <w:proofErr w:type="gramStart"/>
      <w:r>
        <w:rPr>
          <w:rFonts w:hint="eastAsia"/>
        </w:rPr>
        <w:t>去噪自</w:t>
      </w:r>
      <w:proofErr w:type="gramEnd"/>
      <w:r>
        <w:rPr>
          <w:rFonts w:hint="eastAsia"/>
        </w:rPr>
        <w:t>编码器概述</w:t>
      </w:r>
    </w:p>
    <w:p w14:paraId="1CE97364" w14:textId="77777777" w:rsidR="00AB6671" w:rsidRDefault="00AB6671" w:rsidP="00AB6671">
      <w:pPr>
        <w:ind w:firstLine="420"/>
      </w:pPr>
      <w:r w:rsidRPr="0083719B">
        <w:rPr>
          <w:rFonts w:hint="eastAsia"/>
        </w:rPr>
        <w:t>为了缓解经典</w:t>
      </w:r>
      <w:proofErr w:type="spellStart"/>
      <w:r w:rsidRPr="0083719B">
        <w:t>AutoEncoder</w:t>
      </w:r>
      <w:proofErr w:type="spellEnd"/>
      <w:r w:rsidRPr="0083719B">
        <w:t>容易过拟合的问题，一个办法是在输入中加入随机噪声；</w:t>
      </w:r>
      <w:r w:rsidRPr="0083719B">
        <w:t>Vincent</w:t>
      </w:r>
      <w:r w:rsidRPr="0083719B">
        <w:t>等人</w:t>
      </w:r>
      <w:r w:rsidRPr="0083719B">
        <w:t>[3]</w:t>
      </w:r>
      <w:r w:rsidRPr="0083719B">
        <w:t>提出了</w:t>
      </w:r>
      <w:proofErr w:type="gramStart"/>
      <w:r>
        <w:rPr>
          <w:rFonts w:hint="eastAsia"/>
        </w:rPr>
        <w:t>去噪自</w:t>
      </w:r>
      <w:proofErr w:type="gramEnd"/>
      <w:r>
        <w:rPr>
          <w:rFonts w:hint="eastAsia"/>
        </w:rPr>
        <w:t>编码器（</w:t>
      </w:r>
      <w:r w:rsidRPr="0083719B">
        <w:t xml:space="preserve">Denoising </w:t>
      </w:r>
      <w:proofErr w:type="spellStart"/>
      <w:r w:rsidRPr="0083719B">
        <w:t>AutoEncoder</w:t>
      </w:r>
      <w:proofErr w:type="spellEnd"/>
      <w:r>
        <w:rPr>
          <w:rFonts w:hint="eastAsia"/>
        </w:rPr>
        <w:t>，</w:t>
      </w:r>
      <w:r>
        <w:rPr>
          <w:rFonts w:hint="eastAsia"/>
        </w:rPr>
        <w:t>D</w:t>
      </w:r>
      <w:r>
        <w:t>AE</w:t>
      </w:r>
      <w:r>
        <w:rPr>
          <w:rFonts w:hint="eastAsia"/>
        </w:rPr>
        <w:t>）。</w:t>
      </w:r>
      <w:r w:rsidRPr="00DC1DD5">
        <w:rPr>
          <w:rFonts w:hint="eastAsia"/>
        </w:rPr>
        <w:t>一个模型，能够从有噪音的原始数据作为输入，而能够恢复出真正的原始数据。这样的模型，更具有鲁棒性。</w:t>
      </w:r>
    </w:p>
    <w:p w14:paraId="42FC960D" w14:textId="77777777" w:rsidR="00AB6671" w:rsidRDefault="00AB6671" w:rsidP="00AB6671">
      <w:pPr>
        <w:ind w:firstLine="420"/>
      </w:pPr>
      <w:r w:rsidRPr="00D516F3">
        <w:rPr>
          <w:rFonts w:hint="eastAsia"/>
        </w:rPr>
        <w:t>当采用无监督的方法分层</w:t>
      </w:r>
      <w:proofErr w:type="gramStart"/>
      <w:r w:rsidRPr="00D516F3">
        <w:rPr>
          <w:rFonts w:hint="eastAsia"/>
        </w:rPr>
        <w:t>预训练</w:t>
      </w:r>
      <w:proofErr w:type="gramEnd"/>
      <w:r w:rsidRPr="00D516F3">
        <w:rPr>
          <w:rFonts w:hint="eastAsia"/>
        </w:rPr>
        <w:t>深度网络的权值时，为了学习到较鲁棒的特征，可以在网络的可视层（即数据的输入层）引入随机噪声</w:t>
      </w:r>
      <w:r>
        <w:rPr>
          <w:rFonts w:hint="eastAsia"/>
        </w:rPr>
        <w:t>。</w:t>
      </w:r>
    </w:p>
    <w:p w14:paraId="6F153894" w14:textId="77777777" w:rsidR="00AB6671" w:rsidRDefault="00AB6671" w:rsidP="00AB6671">
      <w:pPr>
        <w:ind w:firstLine="420"/>
      </w:pPr>
      <w:r>
        <w:rPr>
          <w:rFonts w:hint="eastAsia"/>
        </w:rPr>
        <w:t>如下图，</w:t>
      </w:r>
      <w:r w:rsidRPr="00D516F3">
        <w:rPr>
          <w:rFonts w:hint="eastAsia"/>
        </w:rPr>
        <w:t>以经典的</w:t>
      </w:r>
      <w:r w:rsidRPr="00D516F3">
        <w:rPr>
          <w:rFonts w:hint="eastAsia"/>
        </w:rPr>
        <w:t>MNIST</w:t>
      </w:r>
      <w:r w:rsidRPr="00D516F3">
        <w:rPr>
          <w:rFonts w:hint="eastAsia"/>
        </w:rPr>
        <w:t>手写数字识别为例，对于输入的数据引入了</w:t>
      </w:r>
      <w:r>
        <w:rPr>
          <w:rFonts w:hint="eastAsia"/>
        </w:rPr>
        <w:t>随机噪点，</w:t>
      </w:r>
      <w:r w:rsidRPr="00D516F3">
        <w:rPr>
          <w:rFonts w:hint="eastAsia"/>
        </w:rPr>
        <w:t>模型通过训练后可以对有噪音图像更加鲁棒，而这也更符合实际使用的需求。</w:t>
      </w:r>
    </w:p>
    <w:p w14:paraId="1C286706" w14:textId="77777777" w:rsidR="00AB6671" w:rsidRDefault="00AB6671" w:rsidP="00AB6671">
      <w:pPr>
        <w:ind w:firstLine="420"/>
      </w:pPr>
      <w:r>
        <w:rPr>
          <w:noProof/>
        </w:rPr>
        <w:lastRenderedPageBreak/>
        <w:drawing>
          <wp:inline distT="0" distB="0" distL="0" distR="0" wp14:anchorId="79C7EEFB" wp14:editId="06280D19">
            <wp:extent cx="5324475" cy="2428875"/>
            <wp:effectExtent l="0" t="0" r="9525"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24475" cy="2428875"/>
                    </a:xfrm>
                    <a:prstGeom prst="rect">
                      <a:avLst/>
                    </a:prstGeom>
                    <a:noFill/>
                    <a:ln>
                      <a:noFill/>
                    </a:ln>
                  </pic:spPr>
                </pic:pic>
              </a:graphicData>
            </a:graphic>
          </wp:inline>
        </w:drawing>
      </w:r>
    </w:p>
    <w:p w14:paraId="55052253" w14:textId="77777777" w:rsidR="00AB6671" w:rsidRDefault="00AB6671" w:rsidP="00AB6671">
      <w:pPr>
        <w:pStyle w:val="a4"/>
      </w:pPr>
      <w:r>
        <w:rPr>
          <w:rFonts w:hint="eastAsia"/>
        </w:rPr>
        <w:t>图</w:t>
      </w:r>
      <w:r>
        <w:rPr>
          <w:rFonts w:hint="eastAsia"/>
        </w:rPr>
        <w:t xml:space="preserve"> </w:t>
      </w:r>
      <w:r>
        <w:t>6</w:t>
      </w:r>
      <w:r>
        <w:rPr>
          <w:rFonts w:hint="eastAsia"/>
        </w:rPr>
        <w:noBreakHyphen/>
      </w:r>
      <w:r>
        <w:t>3</w:t>
      </w:r>
      <w:r>
        <w:rPr>
          <w:rFonts w:hint="eastAsia"/>
        </w:rPr>
        <w:t xml:space="preserve">  </w:t>
      </w:r>
      <w:proofErr w:type="gramStart"/>
      <w:r>
        <w:rPr>
          <w:rFonts w:hint="eastAsia"/>
        </w:rPr>
        <w:t>去噪自</w:t>
      </w:r>
      <w:proofErr w:type="gramEnd"/>
      <w:r>
        <w:rPr>
          <w:rFonts w:hint="eastAsia"/>
        </w:rPr>
        <w:t>编码器示例</w:t>
      </w:r>
    </w:p>
    <w:p w14:paraId="4102BF7E" w14:textId="77777777" w:rsidR="00AB6671" w:rsidRPr="00D516F3" w:rsidRDefault="00AB6671" w:rsidP="00AB6671">
      <w:pPr>
        <w:ind w:firstLine="420"/>
      </w:pPr>
    </w:p>
    <w:p w14:paraId="2179097C" w14:textId="77777777" w:rsidR="00AB6671" w:rsidRDefault="00AB6671" w:rsidP="00AB6671">
      <w:pPr>
        <w:pStyle w:val="3"/>
        <w:numPr>
          <w:ilvl w:val="0"/>
          <w:numId w:val="0"/>
        </w:numPr>
      </w:pPr>
      <w:r>
        <w:rPr>
          <w:rFonts w:hint="eastAsia"/>
        </w:rPr>
        <w:t>6</w:t>
      </w:r>
      <w:r>
        <w:t>.2.2</w:t>
      </w:r>
      <w:r>
        <w:tab/>
      </w:r>
      <w:proofErr w:type="gramStart"/>
      <w:r>
        <w:rPr>
          <w:rFonts w:hint="eastAsia"/>
        </w:rPr>
        <w:t>去噪自</w:t>
      </w:r>
      <w:proofErr w:type="gramEnd"/>
      <w:r>
        <w:rPr>
          <w:rFonts w:hint="eastAsia"/>
        </w:rPr>
        <w:t>编码器的简单实现</w:t>
      </w:r>
    </w:p>
    <w:p w14:paraId="3B6DA32D" w14:textId="77777777" w:rsidR="00AB6671" w:rsidRDefault="00AB6671" w:rsidP="00AB6671">
      <w:pPr>
        <w:ind w:firstLineChars="200" w:firstLine="420"/>
      </w:pPr>
      <w:r>
        <w:rPr>
          <w:rFonts w:hint="eastAsia"/>
        </w:rPr>
        <w:t>下面是用</w:t>
      </w:r>
      <w:proofErr w:type="spellStart"/>
      <w:r>
        <w:rPr>
          <w:rFonts w:hint="eastAsia"/>
        </w:rPr>
        <w:t>numpy</w:t>
      </w:r>
      <w:proofErr w:type="spellEnd"/>
      <w:r>
        <w:rPr>
          <w:rFonts w:hint="eastAsia"/>
        </w:rPr>
        <w:t>简单实现一个</w:t>
      </w:r>
      <w:proofErr w:type="gramStart"/>
      <w:r>
        <w:rPr>
          <w:rFonts w:hint="eastAsia"/>
        </w:rPr>
        <w:t>去噪自</w:t>
      </w:r>
      <w:proofErr w:type="gramEnd"/>
      <w:r>
        <w:rPr>
          <w:rFonts w:hint="eastAsia"/>
        </w:rPr>
        <w:t>编码器：</w:t>
      </w:r>
    </w:p>
    <w:p w14:paraId="7819D9F9" w14:textId="77777777" w:rsidR="00AB6671" w:rsidRDefault="00AB6671" w:rsidP="00AB6671">
      <w:pPr>
        <w:ind w:firstLine="420"/>
      </w:pPr>
      <w:r w:rsidRPr="00292F65">
        <w:rPr>
          <w:rFonts w:hint="eastAsia"/>
        </w:rPr>
        <w:t>定义</w:t>
      </w:r>
      <w:r w:rsidRPr="00292F65">
        <w:t>sigmoid</w:t>
      </w:r>
      <w:r w:rsidRPr="00292F65">
        <w:t>函数，用于激活隐藏层和重构输入。</w:t>
      </w:r>
    </w:p>
    <w:p w14:paraId="12CC237D" w14:textId="77777777" w:rsidR="00AB6671" w:rsidRDefault="00AB6671" w:rsidP="00F55501">
      <w:pPr>
        <w:pStyle w:val="code"/>
        <w:numPr>
          <w:ilvl w:val="0"/>
          <w:numId w:val="10"/>
        </w:numPr>
        <w:ind w:right="210"/>
      </w:pPr>
      <w:r>
        <w:t>def sigmoid(x):</w:t>
      </w:r>
    </w:p>
    <w:p w14:paraId="3C7A39F8" w14:textId="77777777" w:rsidR="00AB6671" w:rsidRDefault="00AB6671" w:rsidP="00AB6671">
      <w:pPr>
        <w:pStyle w:val="code"/>
        <w:ind w:right="210"/>
      </w:pPr>
      <w:r>
        <w:t xml:space="preserve">    return 1. / (1 + numpy.exp(-x))</w:t>
      </w:r>
    </w:p>
    <w:p w14:paraId="380EA47A" w14:textId="77777777" w:rsidR="00AB6671" w:rsidRDefault="00AB6671" w:rsidP="00AB6671">
      <w:pPr>
        <w:ind w:firstLineChars="200" w:firstLine="420"/>
      </w:pPr>
      <w:r w:rsidRPr="00292F65">
        <w:rPr>
          <w:rFonts w:hint="eastAsia"/>
        </w:rPr>
        <w:t>定义</w:t>
      </w:r>
      <w:proofErr w:type="spellStart"/>
      <w:r w:rsidRPr="00292F65">
        <w:t>dA</w:t>
      </w:r>
      <w:proofErr w:type="spellEnd"/>
      <w:r w:rsidRPr="00292F65">
        <w:t>类，表示</w:t>
      </w:r>
      <w:proofErr w:type="gramStart"/>
      <w:r w:rsidRPr="00292F65">
        <w:t>去噪自</w:t>
      </w:r>
      <w:proofErr w:type="gramEnd"/>
      <w:r w:rsidRPr="00292F65">
        <w:t>编码器。构造函数用于初始化类的各个属性，包括可见层和隐藏层的单元数量，权重矩阵</w:t>
      </w:r>
      <w:r w:rsidRPr="00292F65">
        <w:t>W</w:t>
      </w:r>
      <w:r w:rsidRPr="00292F65">
        <w:t>，隐藏层偏置</w:t>
      </w:r>
      <w:proofErr w:type="spellStart"/>
      <w:r w:rsidRPr="00292F65">
        <w:t>hbias</w:t>
      </w:r>
      <w:proofErr w:type="spellEnd"/>
      <w:r w:rsidRPr="00292F65">
        <w:t>，可见层偏置</w:t>
      </w:r>
      <w:proofErr w:type="spellStart"/>
      <w:r w:rsidRPr="00292F65">
        <w:t>vbias</w:t>
      </w:r>
      <w:proofErr w:type="spellEnd"/>
      <w:r w:rsidRPr="00292F65">
        <w:t>。如果未提供随机数生成器</w:t>
      </w:r>
      <w:proofErr w:type="spellStart"/>
      <w:r w:rsidRPr="00292F65">
        <w:t>numpy_rng</w:t>
      </w:r>
      <w:proofErr w:type="spellEnd"/>
      <w:r w:rsidRPr="00292F65">
        <w:t>、权重矩阵</w:t>
      </w:r>
      <w:r w:rsidRPr="00292F65">
        <w:t>W</w:t>
      </w:r>
      <w:r w:rsidRPr="00292F65">
        <w:t>、隐藏层偏置</w:t>
      </w:r>
      <w:proofErr w:type="spellStart"/>
      <w:r w:rsidRPr="00292F65">
        <w:t>hbias</w:t>
      </w:r>
      <w:proofErr w:type="spellEnd"/>
      <w:r w:rsidRPr="00292F65">
        <w:t>和可见层偏置</w:t>
      </w:r>
      <w:proofErr w:type="spellStart"/>
      <w:r w:rsidRPr="00292F65">
        <w:t>vbias</w:t>
      </w:r>
      <w:proofErr w:type="spellEnd"/>
      <w:r w:rsidRPr="00292F65">
        <w:t>的值，则使用默认值进行初始化。</w:t>
      </w:r>
    </w:p>
    <w:p w14:paraId="24C8BDCE" w14:textId="77777777" w:rsidR="00AB6671" w:rsidRDefault="00AB6671" w:rsidP="00AB6671">
      <w:pPr>
        <w:pStyle w:val="code"/>
        <w:ind w:right="210"/>
      </w:pPr>
      <w:r>
        <w:t>class dA(object):</w:t>
      </w:r>
    </w:p>
    <w:p w14:paraId="44264760" w14:textId="77777777" w:rsidR="00AB6671" w:rsidRDefault="00AB6671" w:rsidP="00AB6671">
      <w:pPr>
        <w:pStyle w:val="code"/>
        <w:ind w:right="210"/>
      </w:pPr>
      <w:r>
        <w:t xml:space="preserve">    def __init__(self, input=None, n_visible=2, n_hidden=3, \</w:t>
      </w:r>
    </w:p>
    <w:p w14:paraId="0B8D08EB" w14:textId="77777777" w:rsidR="00AB6671" w:rsidRDefault="00AB6671" w:rsidP="00AB6671">
      <w:pPr>
        <w:pStyle w:val="code"/>
        <w:ind w:right="210"/>
      </w:pPr>
      <w:r>
        <w:t xml:space="preserve">        W=None, hbias=None, vbias=None, numpy_rng=None):</w:t>
      </w:r>
    </w:p>
    <w:p w14:paraId="3C9BC715" w14:textId="77777777" w:rsidR="00AB6671" w:rsidRDefault="00AB6671" w:rsidP="00AB6671">
      <w:pPr>
        <w:pStyle w:val="code"/>
        <w:ind w:right="210"/>
      </w:pPr>
    </w:p>
    <w:p w14:paraId="3F3154CF" w14:textId="77777777" w:rsidR="00AB6671" w:rsidRDefault="00AB6671" w:rsidP="00AB6671">
      <w:pPr>
        <w:pStyle w:val="code"/>
        <w:ind w:right="210"/>
      </w:pPr>
      <w:r>
        <w:t xml:space="preserve">        self.n_visible = n_visible  # </w:t>
      </w:r>
      <w:r>
        <w:t>可见层（输入层）的单元数量</w:t>
      </w:r>
    </w:p>
    <w:p w14:paraId="628F5D6B" w14:textId="77777777" w:rsidR="00AB6671" w:rsidRDefault="00AB6671" w:rsidP="00AB6671">
      <w:pPr>
        <w:pStyle w:val="code"/>
        <w:ind w:right="210"/>
      </w:pPr>
      <w:r>
        <w:t xml:space="preserve">        self.n_hidden = n_hidden    # </w:t>
      </w:r>
      <w:r>
        <w:t>隐藏层的单元数量</w:t>
      </w:r>
    </w:p>
    <w:p w14:paraId="30FFB201" w14:textId="77777777" w:rsidR="00AB6671" w:rsidRDefault="00AB6671" w:rsidP="00AB6671">
      <w:pPr>
        <w:pStyle w:val="code"/>
        <w:ind w:right="210"/>
      </w:pPr>
    </w:p>
    <w:p w14:paraId="5C5CABED" w14:textId="77777777" w:rsidR="00AB6671" w:rsidRDefault="00AB6671" w:rsidP="00AB6671">
      <w:pPr>
        <w:pStyle w:val="code"/>
        <w:ind w:right="210"/>
      </w:pPr>
      <w:r>
        <w:t xml:space="preserve">        if numpy_rng is None:</w:t>
      </w:r>
    </w:p>
    <w:p w14:paraId="6A3C7B96" w14:textId="77777777" w:rsidR="00AB6671" w:rsidRDefault="00AB6671" w:rsidP="00AB6671">
      <w:pPr>
        <w:pStyle w:val="code"/>
        <w:ind w:right="210"/>
      </w:pPr>
      <w:r>
        <w:t xml:space="preserve">            numpy_rng = numpy.random.RandomState(1234)</w:t>
      </w:r>
    </w:p>
    <w:p w14:paraId="2D5E1730" w14:textId="77777777" w:rsidR="00AB6671" w:rsidRDefault="00AB6671" w:rsidP="00AB6671">
      <w:pPr>
        <w:pStyle w:val="code"/>
        <w:ind w:right="210"/>
      </w:pPr>
      <w:r>
        <w:lastRenderedPageBreak/>
        <w:t xml:space="preserve">            </w:t>
      </w:r>
    </w:p>
    <w:p w14:paraId="0DAC6348" w14:textId="77777777" w:rsidR="00AB6671" w:rsidRDefault="00AB6671" w:rsidP="00AB6671">
      <w:pPr>
        <w:pStyle w:val="code"/>
        <w:ind w:right="210"/>
      </w:pPr>
      <w:r>
        <w:t xml:space="preserve">        if W is None:</w:t>
      </w:r>
    </w:p>
    <w:p w14:paraId="296988A4" w14:textId="77777777" w:rsidR="00AB6671" w:rsidRDefault="00AB6671" w:rsidP="00AB6671">
      <w:pPr>
        <w:pStyle w:val="code"/>
        <w:ind w:right="210"/>
      </w:pPr>
      <w:r>
        <w:t xml:space="preserve">            a = 1. / n_visible</w:t>
      </w:r>
    </w:p>
    <w:p w14:paraId="50ABB9FE" w14:textId="77777777" w:rsidR="00AB6671" w:rsidRDefault="00AB6671" w:rsidP="00AB6671">
      <w:pPr>
        <w:pStyle w:val="code"/>
        <w:ind w:right="210"/>
      </w:pPr>
      <w:r>
        <w:t xml:space="preserve">            initial_W = numpy.array(numpy_rng.uniform(  # </w:t>
      </w:r>
      <w:r>
        <w:t>初始化权重矩阵</w:t>
      </w:r>
      <w:r>
        <w:t>W</w:t>
      </w:r>
    </w:p>
    <w:p w14:paraId="670B2AE0" w14:textId="77777777" w:rsidR="00AB6671" w:rsidRDefault="00AB6671" w:rsidP="00AB6671">
      <w:pPr>
        <w:pStyle w:val="code"/>
        <w:ind w:right="210"/>
      </w:pPr>
      <w:r>
        <w:t xml:space="preserve">                low=-a,</w:t>
      </w:r>
    </w:p>
    <w:p w14:paraId="3278B8E7" w14:textId="77777777" w:rsidR="00AB6671" w:rsidRDefault="00AB6671" w:rsidP="00AB6671">
      <w:pPr>
        <w:pStyle w:val="code"/>
        <w:ind w:right="210"/>
      </w:pPr>
      <w:r>
        <w:t xml:space="preserve">                high=a,</w:t>
      </w:r>
    </w:p>
    <w:p w14:paraId="5C5A547A" w14:textId="77777777" w:rsidR="00AB6671" w:rsidRDefault="00AB6671" w:rsidP="00AB6671">
      <w:pPr>
        <w:pStyle w:val="code"/>
        <w:ind w:right="210"/>
      </w:pPr>
      <w:r>
        <w:t xml:space="preserve">                size=(n_visible, n_hidden)))</w:t>
      </w:r>
    </w:p>
    <w:p w14:paraId="1067AF01" w14:textId="77777777" w:rsidR="00AB6671" w:rsidRDefault="00AB6671" w:rsidP="00AB6671">
      <w:pPr>
        <w:pStyle w:val="code"/>
        <w:ind w:right="210"/>
      </w:pPr>
    </w:p>
    <w:p w14:paraId="74B1754E" w14:textId="77777777" w:rsidR="00AB6671" w:rsidRDefault="00AB6671" w:rsidP="00AB6671">
      <w:pPr>
        <w:pStyle w:val="code"/>
        <w:ind w:right="210"/>
      </w:pPr>
      <w:r>
        <w:t xml:space="preserve">            W = initial_W</w:t>
      </w:r>
    </w:p>
    <w:p w14:paraId="56EE172A" w14:textId="77777777" w:rsidR="00AB6671" w:rsidRDefault="00AB6671" w:rsidP="00AB6671">
      <w:pPr>
        <w:pStyle w:val="code"/>
        <w:ind w:right="210"/>
      </w:pPr>
    </w:p>
    <w:p w14:paraId="06FB7A68" w14:textId="77777777" w:rsidR="00AB6671" w:rsidRDefault="00AB6671" w:rsidP="00AB6671">
      <w:pPr>
        <w:pStyle w:val="code"/>
        <w:ind w:right="210"/>
      </w:pPr>
      <w:r>
        <w:t xml:space="preserve">        if hbias is None:</w:t>
      </w:r>
    </w:p>
    <w:p w14:paraId="78939A94" w14:textId="77777777" w:rsidR="00AB6671" w:rsidRDefault="00AB6671" w:rsidP="00AB6671">
      <w:pPr>
        <w:pStyle w:val="code"/>
        <w:ind w:right="210"/>
      </w:pPr>
      <w:r>
        <w:t xml:space="preserve">            hbias = numpy.zeros(n_hidden)  # </w:t>
      </w:r>
      <w:r>
        <w:t>初始化隐藏层偏置为</w:t>
      </w:r>
      <w:r>
        <w:t>0</w:t>
      </w:r>
    </w:p>
    <w:p w14:paraId="519E25D0" w14:textId="77777777" w:rsidR="00AB6671" w:rsidRDefault="00AB6671" w:rsidP="00AB6671">
      <w:pPr>
        <w:pStyle w:val="code"/>
        <w:ind w:right="210"/>
      </w:pPr>
    </w:p>
    <w:p w14:paraId="3B1D74C1" w14:textId="77777777" w:rsidR="00AB6671" w:rsidRDefault="00AB6671" w:rsidP="00AB6671">
      <w:pPr>
        <w:pStyle w:val="code"/>
        <w:ind w:right="210"/>
      </w:pPr>
      <w:r>
        <w:t xml:space="preserve">        if vbias is None:</w:t>
      </w:r>
    </w:p>
    <w:p w14:paraId="7414E1EF" w14:textId="77777777" w:rsidR="00AB6671" w:rsidRDefault="00AB6671" w:rsidP="00AB6671">
      <w:pPr>
        <w:pStyle w:val="code"/>
        <w:ind w:right="210"/>
      </w:pPr>
      <w:r>
        <w:t xml:space="preserve">            vbias = numpy.zeros(n_visible)  # </w:t>
      </w:r>
      <w:r>
        <w:t>初始化可见层偏置为</w:t>
      </w:r>
      <w:r>
        <w:t>0</w:t>
      </w:r>
    </w:p>
    <w:p w14:paraId="602C7526" w14:textId="77777777" w:rsidR="00AB6671" w:rsidRDefault="00AB6671" w:rsidP="00AB6671">
      <w:pPr>
        <w:pStyle w:val="code"/>
        <w:ind w:right="210"/>
      </w:pPr>
    </w:p>
    <w:p w14:paraId="24971F3A" w14:textId="77777777" w:rsidR="00AB6671" w:rsidRDefault="00AB6671" w:rsidP="00AB6671">
      <w:pPr>
        <w:pStyle w:val="code"/>
        <w:ind w:right="210"/>
      </w:pPr>
      <w:r>
        <w:t xml:space="preserve">        self.numpy_rng = numpy_rng</w:t>
      </w:r>
    </w:p>
    <w:p w14:paraId="5495C78A" w14:textId="77777777" w:rsidR="00AB6671" w:rsidRDefault="00AB6671" w:rsidP="00AB6671">
      <w:pPr>
        <w:pStyle w:val="code"/>
        <w:ind w:right="210"/>
      </w:pPr>
      <w:r>
        <w:t xml:space="preserve">        self.x = input</w:t>
      </w:r>
    </w:p>
    <w:p w14:paraId="1114E050" w14:textId="77777777" w:rsidR="00AB6671" w:rsidRDefault="00AB6671" w:rsidP="00AB6671">
      <w:pPr>
        <w:pStyle w:val="code"/>
        <w:ind w:right="210"/>
      </w:pPr>
      <w:r>
        <w:t xml:space="preserve">        self.W = W</w:t>
      </w:r>
    </w:p>
    <w:p w14:paraId="68EE151B" w14:textId="77777777" w:rsidR="00AB6671" w:rsidRDefault="00AB6671" w:rsidP="00AB6671">
      <w:pPr>
        <w:pStyle w:val="code"/>
        <w:ind w:right="210"/>
      </w:pPr>
      <w:r>
        <w:t xml:space="preserve">        self.W_prime = self.W.T</w:t>
      </w:r>
    </w:p>
    <w:p w14:paraId="10ACA7EB" w14:textId="77777777" w:rsidR="00AB6671" w:rsidRDefault="00AB6671" w:rsidP="00AB6671">
      <w:pPr>
        <w:pStyle w:val="code"/>
        <w:ind w:right="210"/>
      </w:pPr>
      <w:r>
        <w:t xml:space="preserve">        self.hbias = hbias</w:t>
      </w:r>
    </w:p>
    <w:p w14:paraId="4AB2A68E" w14:textId="77777777" w:rsidR="00AB6671" w:rsidRDefault="00AB6671" w:rsidP="00AB6671">
      <w:pPr>
        <w:pStyle w:val="code"/>
        <w:ind w:right="210"/>
      </w:pPr>
      <w:r>
        <w:t xml:space="preserve">        self.vbias = vbias</w:t>
      </w:r>
    </w:p>
    <w:p w14:paraId="42AC7AAA" w14:textId="77777777" w:rsidR="00AB6671" w:rsidRDefault="00AB6671" w:rsidP="00AB6671">
      <w:pPr>
        <w:pStyle w:val="code"/>
        <w:ind w:right="210"/>
      </w:pPr>
    </w:p>
    <w:p w14:paraId="6DEAA6DE" w14:textId="77777777" w:rsidR="00AB6671" w:rsidRDefault="00AB6671" w:rsidP="00AB6671">
      <w:pPr>
        <w:pStyle w:val="code"/>
        <w:ind w:right="210"/>
      </w:pPr>
      <w:r>
        <w:t xml:space="preserve">        # self.params = [self.W, self.hbias, self.vbias]</w:t>
      </w:r>
    </w:p>
    <w:p w14:paraId="5E108E0E" w14:textId="77777777" w:rsidR="00AB6671" w:rsidRDefault="00AB6671" w:rsidP="00AB6671">
      <w:r>
        <w:rPr>
          <w:rFonts w:hint="eastAsia"/>
        </w:rPr>
        <w:t xml:space="preserve"> </w:t>
      </w:r>
      <w:r>
        <w:t xml:space="preserve"> </w:t>
      </w:r>
      <w:r w:rsidRPr="00292F65">
        <w:rPr>
          <w:rFonts w:hint="eastAsia"/>
        </w:rPr>
        <w:t>定义获取损坏输入的函数。该函数以一定的损坏水平</w:t>
      </w:r>
      <w:r w:rsidRPr="00292F65">
        <w:t>(</w:t>
      </w:r>
      <w:proofErr w:type="spellStart"/>
      <w:r w:rsidRPr="00292F65">
        <w:t>corruption_level</w:t>
      </w:r>
      <w:proofErr w:type="spellEnd"/>
      <w:r w:rsidRPr="00292F65">
        <w:t>)</w:t>
      </w:r>
      <w:r w:rsidRPr="00292F65">
        <w:t>对输入进行二值化，返回损坏后的输入。</w:t>
      </w:r>
    </w:p>
    <w:p w14:paraId="3C268F38" w14:textId="77777777" w:rsidR="00AB6671" w:rsidRPr="00292F65" w:rsidRDefault="00AB6671" w:rsidP="00AB6671">
      <w:pPr>
        <w:pStyle w:val="code"/>
        <w:ind w:right="210"/>
      </w:pPr>
      <w:r w:rsidRPr="00292F65">
        <w:t xml:space="preserve">    def get_corrupted_input(self, input, corruption_level):</w:t>
      </w:r>
    </w:p>
    <w:p w14:paraId="2E5132E8" w14:textId="77777777" w:rsidR="00AB6671" w:rsidRPr="00292F65" w:rsidRDefault="00AB6671" w:rsidP="00AB6671">
      <w:pPr>
        <w:pStyle w:val="code"/>
        <w:ind w:right="210"/>
      </w:pPr>
      <w:r w:rsidRPr="00292F65">
        <w:t xml:space="preserve">        assert corruption_level &lt; 1</w:t>
      </w:r>
    </w:p>
    <w:p w14:paraId="7C1AC6C5" w14:textId="77777777" w:rsidR="00AB6671" w:rsidRPr="00292F65" w:rsidRDefault="00AB6671" w:rsidP="00AB6671">
      <w:pPr>
        <w:pStyle w:val="code"/>
        <w:ind w:right="210"/>
      </w:pPr>
    </w:p>
    <w:p w14:paraId="2A486143" w14:textId="77777777" w:rsidR="00AB6671" w:rsidRPr="00292F65" w:rsidRDefault="00AB6671" w:rsidP="00AB6671">
      <w:pPr>
        <w:pStyle w:val="code"/>
        <w:ind w:right="210"/>
      </w:pPr>
      <w:r w:rsidRPr="00292F65">
        <w:t xml:space="preserve">        return self.numpy_rng.binomial(size=input.shape,</w:t>
      </w:r>
    </w:p>
    <w:p w14:paraId="35C81E2F" w14:textId="77777777" w:rsidR="00AB6671" w:rsidRPr="00292F65" w:rsidRDefault="00AB6671" w:rsidP="00AB6671">
      <w:pPr>
        <w:pStyle w:val="code"/>
        <w:ind w:right="210"/>
      </w:pPr>
      <w:r w:rsidRPr="00292F65">
        <w:t xml:space="preserve">                                       n=1,</w:t>
      </w:r>
    </w:p>
    <w:p w14:paraId="593AB88E" w14:textId="77777777" w:rsidR="00AB6671" w:rsidRPr="00292F65" w:rsidRDefault="00AB6671" w:rsidP="00AB6671">
      <w:pPr>
        <w:pStyle w:val="code"/>
        <w:ind w:right="210"/>
      </w:pPr>
      <w:r w:rsidRPr="00292F65">
        <w:t xml:space="preserve">                                       p=1-corruption_level) * input</w:t>
      </w:r>
    </w:p>
    <w:p w14:paraId="3CC7045D" w14:textId="77777777" w:rsidR="00AB6671" w:rsidRDefault="00AB6671" w:rsidP="00AB6671">
      <w:pPr>
        <w:ind w:firstLineChars="200" w:firstLine="420"/>
      </w:pPr>
      <w:r w:rsidRPr="00292F65">
        <w:t>定义获取</w:t>
      </w:r>
      <w:proofErr w:type="gramStart"/>
      <w:r w:rsidRPr="00292F65">
        <w:t>隐藏层值的</w:t>
      </w:r>
      <w:proofErr w:type="gramEnd"/>
      <w:r w:rsidRPr="00292F65">
        <w:t>函数。通过对输入进行加权求和</w:t>
      </w:r>
      <w:proofErr w:type="gramStart"/>
      <w:r w:rsidRPr="00292F65">
        <w:t>和</w:t>
      </w:r>
      <w:proofErr w:type="gramEnd"/>
      <w:r w:rsidRPr="00292F65">
        <w:t>偏置项的加法，并通过</w:t>
      </w:r>
      <w:r w:rsidRPr="00292F65">
        <w:t>sigmoid</w:t>
      </w:r>
      <w:r w:rsidRPr="00292F65">
        <w:t>函数将结果映射到</w:t>
      </w:r>
      <w:r w:rsidRPr="00292F65">
        <w:t>[0, 1]</w:t>
      </w:r>
      <w:r w:rsidRPr="00292F65">
        <w:t>的范围内，得到隐藏层的值。</w:t>
      </w:r>
    </w:p>
    <w:p w14:paraId="39FF4963" w14:textId="77777777" w:rsidR="00AB6671" w:rsidRDefault="00AB6671" w:rsidP="00AB6671">
      <w:pPr>
        <w:pStyle w:val="code"/>
        <w:ind w:right="210"/>
      </w:pPr>
      <w:r>
        <w:t xml:space="preserve">    def get_hidden_values(self, input):</w:t>
      </w:r>
    </w:p>
    <w:p w14:paraId="11AF407F" w14:textId="77777777" w:rsidR="00AB6671" w:rsidRDefault="00AB6671" w:rsidP="00AB6671">
      <w:pPr>
        <w:pStyle w:val="code"/>
        <w:ind w:right="210"/>
      </w:pPr>
      <w:r>
        <w:t xml:space="preserve">        return sigmoid(numpy.dot(input, self.W) + self.hbias)</w:t>
      </w:r>
    </w:p>
    <w:p w14:paraId="0B4A0056" w14:textId="77777777" w:rsidR="00AB6671" w:rsidRDefault="00AB6671" w:rsidP="00AB6671">
      <w:pPr>
        <w:ind w:firstLineChars="200" w:firstLine="420"/>
      </w:pPr>
      <w:r w:rsidRPr="00292F65">
        <w:rPr>
          <w:rFonts w:hint="eastAsia"/>
        </w:rPr>
        <w:lastRenderedPageBreak/>
        <w:t>定义获取重构输入的函数。通过对隐藏层进行加权求和</w:t>
      </w:r>
      <w:proofErr w:type="gramStart"/>
      <w:r w:rsidRPr="00292F65">
        <w:rPr>
          <w:rFonts w:hint="eastAsia"/>
        </w:rPr>
        <w:t>和</w:t>
      </w:r>
      <w:proofErr w:type="gramEnd"/>
      <w:r w:rsidRPr="00292F65">
        <w:rPr>
          <w:rFonts w:hint="eastAsia"/>
        </w:rPr>
        <w:t>偏置项的加法，并通过</w:t>
      </w:r>
      <w:r w:rsidRPr="00292F65">
        <w:t>sigmoid</w:t>
      </w:r>
      <w:r w:rsidRPr="00292F65">
        <w:t>函数将结果映射到</w:t>
      </w:r>
      <w:r w:rsidRPr="00292F65">
        <w:t>[0, 1]</w:t>
      </w:r>
      <w:r w:rsidRPr="00292F65">
        <w:t>的范围内，得到重构输入。</w:t>
      </w:r>
    </w:p>
    <w:p w14:paraId="30FB9F90" w14:textId="77777777" w:rsidR="00AB6671" w:rsidRDefault="00AB6671" w:rsidP="00AB6671">
      <w:pPr>
        <w:pStyle w:val="code"/>
        <w:ind w:right="210"/>
      </w:pPr>
      <w:r>
        <w:t xml:space="preserve">    def get_reconstructed_input(self, hidden):</w:t>
      </w:r>
    </w:p>
    <w:p w14:paraId="40251341" w14:textId="77777777" w:rsidR="00AB6671" w:rsidRDefault="00AB6671" w:rsidP="00AB6671">
      <w:pPr>
        <w:pStyle w:val="code"/>
        <w:ind w:right="210"/>
      </w:pPr>
      <w:r>
        <w:t xml:space="preserve">        return sigmoid(numpy.dot(hidden, self.W_prime) + self.vbias)</w:t>
      </w:r>
    </w:p>
    <w:p w14:paraId="69608A70" w14:textId="77777777" w:rsidR="00AB6671" w:rsidRDefault="00AB6671" w:rsidP="00AB6671">
      <w:pPr>
        <w:ind w:firstLineChars="200" w:firstLine="420"/>
      </w:pPr>
      <w:r w:rsidRPr="00292F65">
        <w:t>定义训练函数。该函数用于对自编码器进行训练。接受学习率</w:t>
      </w:r>
      <w:r w:rsidRPr="00292F65">
        <w:t>(</w:t>
      </w:r>
      <w:proofErr w:type="spellStart"/>
      <w:r w:rsidRPr="00292F65">
        <w:t>lr</w:t>
      </w:r>
      <w:proofErr w:type="spellEnd"/>
      <w:r w:rsidRPr="00292F65">
        <w:t>)</w:t>
      </w:r>
      <w:r w:rsidRPr="00292F65">
        <w:t>、损坏水平</w:t>
      </w:r>
      <w:r w:rsidRPr="00292F65">
        <w:t>(</w:t>
      </w:r>
      <w:proofErr w:type="spellStart"/>
      <w:r w:rsidRPr="00292F65">
        <w:t>corruption_level</w:t>
      </w:r>
      <w:proofErr w:type="spellEnd"/>
      <w:r w:rsidRPr="00292F65">
        <w:t>)</w:t>
      </w:r>
      <w:r w:rsidRPr="00292F65">
        <w:t>和输入</w:t>
      </w:r>
      <w:r w:rsidRPr="00292F65">
        <w:t>(input)</w:t>
      </w:r>
      <w:r w:rsidRPr="00292F65">
        <w:t>作为参数。首先判断是否提供了输入，如果是，则将输入赋值给</w:t>
      </w:r>
      <w:proofErr w:type="spellStart"/>
      <w:r w:rsidRPr="00292F65">
        <w:t>self.x</w:t>
      </w:r>
      <w:proofErr w:type="spellEnd"/>
      <w:r w:rsidRPr="00292F65">
        <w:t>。然后通过</w:t>
      </w:r>
      <w:proofErr w:type="spellStart"/>
      <w:r w:rsidRPr="00292F65">
        <w:t>get_corrupted_input</w:t>
      </w:r>
      <w:proofErr w:type="spellEnd"/>
      <w:r w:rsidRPr="00292F65">
        <w:t>函数获得损坏后的输入</w:t>
      </w:r>
      <w:proofErr w:type="spellStart"/>
      <w:r w:rsidRPr="00292F65">
        <w:t>tilde_x</w:t>
      </w:r>
      <w:proofErr w:type="spellEnd"/>
      <w:r w:rsidRPr="00292F65">
        <w:t>。接下来，通过</w:t>
      </w:r>
      <w:proofErr w:type="spellStart"/>
      <w:r w:rsidRPr="00292F65">
        <w:t>get_hidden_values</w:t>
      </w:r>
      <w:proofErr w:type="spellEnd"/>
      <w:r w:rsidRPr="00292F65">
        <w:t>函数获取</w:t>
      </w:r>
      <w:proofErr w:type="gramStart"/>
      <w:r w:rsidRPr="00292F65">
        <w:t>隐藏层值</w:t>
      </w:r>
      <w:proofErr w:type="gramEnd"/>
      <w:r w:rsidRPr="00292F65">
        <w:t>y</w:t>
      </w:r>
      <w:r w:rsidRPr="00292F65">
        <w:t>，通过</w:t>
      </w:r>
      <w:proofErr w:type="spellStart"/>
      <w:r w:rsidRPr="00292F65">
        <w:t>get_reconstructed_input</w:t>
      </w:r>
      <w:proofErr w:type="spellEnd"/>
      <w:r w:rsidRPr="00292F65">
        <w:t>函数获取重构输入</w:t>
      </w:r>
      <w:r w:rsidRPr="00292F65">
        <w:t>z</w:t>
      </w:r>
      <w:r w:rsidRPr="00292F65">
        <w:t>。然后计算自编码器的损失值，即</w:t>
      </w:r>
      <w:r w:rsidRPr="00292F65">
        <w:t>L_h2</w:t>
      </w:r>
      <w:r w:rsidRPr="00292F65">
        <w:t>、</w:t>
      </w:r>
      <w:r w:rsidRPr="00292F65">
        <w:t>L_h1</w:t>
      </w:r>
      <w:r w:rsidRPr="00292F65">
        <w:t>、</w:t>
      </w:r>
      <w:proofErr w:type="spellStart"/>
      <w:r w:rsidRPr="00292F65">
        <w:t>L_vbias</w:t>
      </w:r>
      <w:proofErr w:type="spellEnd"/>
      <w:r w:rsidRPr="00292F65">
        <w:t>和</w:t>
      </w:r>
      <w:proofErr w:type="spellStart"/>
      <w:r w:rsidRPr="00292F65">
        <w:t>L_hbias</w:t>
      </w:r>
      <w:proofErr w:type="spellEnd"/>
      <w:r w:rsidRPr="00292F65">
        <w:t>。最后，更新权重矩阵</w:t>
      </w:r>
      <w:r w:rsidRPr="00292F65">
        <w:t>W</w:t>
      </w:r>
      <w:r w:rsidRPr="00292F65">
        <w:t>、隐藏层偏置</w:t>
      </w:r>
      <w:proofErr w:type="spellStart"/>
      <w:r w:rsidRPr="00292F65">
        <w:t>hbias</w:t>
      </w:r>
      <w:proofErr w:type="spellEnd"/>
      <w:r w:rsidRPr="00292F65">
        <w:t>和可见层偏置</w:t>
      </w:r>
      <w:proofErr w:type="spellStart"/>
      <w:r w:rsidRPr="00292F65">
        <w:t>vbias</w:t>
      </w:r>
      <w:proofErr w:type="spellEnd"/>
      <w:r w:rsidRPr="00292F65">
        <w:t>。</w:t>
      </w:r>
    </w:p>
    <w:p w14:paraId="37ABE51F" w14:textId="77777777" w:rsidR="00AB6671" w:rsidRDefault="00AB6671" w:rsidP="00AB6671">
      <w:pPr>
        <w:pStyle w:val="code"/>
        <w:ind w:right="210"/>
      </w:pPr>
      <w:r>
        <w:t xml:space="preserve">    def train(self, lr=0.1, corruption_level=0.3, input=None):</w:t>
      </w:r>
    </w:p>
    <w:p w14:paraId="5881A875" w14:textId="77777777" w:rsidR="00AB6671" w:rsidRDefault="00AB6671" w:rsidP="00AB6671">
      <w:pPr>
        <w:pStyle w:val="code"/>
        <w:ind w:right="210"/>
      </w:pPr>
      <w:r>
        <w:t xml:space="preserve">        if input is not None:</w:t>
      </w:r>
    </w:p>
    <w:p w14:paraId="01287450" w14:textId="77777777" w:rsidR="00AB6671" w:rsidRDefault="00AB6671" w:rsidP="00AB6671">
      <w:pPr>
        <w:pStyle w:val="code"/>
        <w:ind w:right="210"/>
      </w:pPr>
      <w:r>
        <w:t xml:space="preserve">            self.x = input</w:t>
      </w:r>
    </w:p>
    <w:p w14:paraId="0802D272" w14:textId="77777777" w:rsidR="00AB6671" w:rsidRDefault="00AB6671" w:rsidP="00AB6671">
      <w:pPr>
        <w:pStyle w:val="code"/>
        <w:ind w:right="210"/>
      </w:pPr>
    </w:p>
    <w:p w14:paraId="6F50076D" w14:textId="77777777" w:rsidR="00AB6671" w:rsidRDefault="00AB6671" w:rsidP="00AB6671">
      <w:pPr>
        <w:pStyle w:val="code"/>
        <w:ind w:right="210"/>
      </w:pPr>
      <w:r>
        <w:t xml:space="preserve">        x = self.x</w:t>
      </w:r>
    </w:p>
    <w:p w14:paraId="6C39C5C9" w14:textId="77777777" w:rsidR="00AB6671" w:rsidRDefault="00AB6671" w:rsidP="00AB6671">
      <w:pPr>
        <w:pStyle w:val="code"/>
        <w:ind w:right="210"/>
      </w:pPr>
      <w:r>
        <w:t xml:space="preserve">        tilde_x = self.get_corrupted_input(x, corruption_level)</w:t>
      </w:r>
    </w:p>
    <w:p w14:paraId="7F65A8E0" w14:textId="77777777" w:rsidR="00AB6671" w:rsidRDefault="00AB6671" w:rsidP="00AB6671">
      <w:pPr>
        <w:pStyle w:val="code"/>
        <w:ind w:right="210"/>
      </w:pPr>
      <w:r>
        <w:t xml:space="preserve">        y = self.get_hidden_values(tilde_x)</w:t>
      </w:r>
    </w:p>
    <w:p w14:paraId="7A0C9920" w14:textId="77777777" w:rsidR="00AB6671" w:rsidRDefault="00AB6671" w:rsidP="00AB6671">
      <w:pPr>
        <w:pStyle w:val="code"/>
        <w:ind w:right="210"/>
      </w:pPr>
      <w:r>
        <w:t xml:space="preserve">        z = self.get_reconstructed_input(y)</w:t>
      </w:r>
    </w:p>
    <w:p w14:paraId="505B554A" w14:textId="77777777" w:rsidR="00AB6671" w:rsidRDefault="00AB6671" w:rsidP="00AB6671">
      <w:pPr>
        <w:pStyle w:val="code"/>
        <w:ind w:right="210"/>
      </w:pPr>
    </w:p>
    <w:p w14:paraId="5AE3CAAD" w14:textId="77777777" w:rsidR="00AB6671" w:rsidRDefault="00AB6671" w:rsidP="00AB6671">
      <w:pPr>
        <w:pStyle w:val="code"/>
        <w:ind w:right="210"/>
      </w:pPr>
      <w:r>
        <w:t xml:space="preserve">        L_h2 = x - z</w:t>
      </w:r>
    </w:p>
    <w:p w14:paraId="6FE34408" w14:textId="77777777" w:rsidR="00AB6671" w:rsidRDefault="00AB6671" w:rsidP="00AB6671">
      <w:pPr>
        <w:pStyle w:val="code"/>
        <w:ind w:right="210"/>
      </w:pPr>
      <w:r>
        <w:t xml:space="preserve">        L_h1 = numpy.dot(L_h2, self.W) * y * (1 - y)</w:t>
      </w:r>
    </w:p>
    <w:p w14:paraId="7CB5EA67" w14:textId="77777777" w:rsidR="00AB6671" w:rsidRDefault="00AB6671" w:rsidP="00AB6671">
      <w:pPr>
        <w:pStyle w:val="code"/>
        <w:ind w:right="210"/>
      </w:pPr>
    </w:p>
    <w:p w14:paraId="69EE693A" w14:textId="77777777" w:rsidR="00AB6671" w:rsidRDefault="00AB6671" w:rsidP="00AB6671">
      <w:pPr>
        <w:pStyle w:val="code"/>
        <w:ind w:right="210"/>
      </w:pPr>
      <w:r>
        <w:t xml:space="preserve">        L_vbias = L_h2</w:t>
      </w:r>
    </w:p>
    <w:p w14:paraId="7A47C0FD" w14:textId="77777777" w:rsidR="00AB6671" w:rsidRDefault="00AB6671" w:rsidP="00AB6671">
      <w:pPr>
        <w:pStyle w:val="code"/>
        <w:ind w:right="210"/>
      </w:pPr>
      <w:r>
        <w:t xml:space="preserve">        L_hbias = L_h1</w:t>
      </w:r>
    </w:p>
    <w:p w14:paraId="2DC3B1D5" w14:textId="77777777" w:rsidR="00AB6671" w:rsidRDefault="00AB6671" w:rsidP="00AB6671">
      <w:pPr>
        <w:pStyle w:val="code"/>
        <w:ind w:right="210"/>
      </w:pPr>
      <w:r>
        <w:t xml:space="preserve">        L_W =  numpy.dot(tilde_x.T, L_h1) + numpy.dot(L_h2.T, y)</w:t>
      </w:r>
    </w:p>
    <w:p w14:paraId="4789FF09" w14:textId="77777777" w:rsidR="00AB6671" w:rsidRDefault="00AB6671" w:rsidP="00AB6671">
      <w:pPr>
        <w:pStyle w:val="code"/>
        <w:ind w:right="210"/>
      </w:pPr>
    </w:p>
    <w:p w14:paraId="1409E120" w14:textId="77777777" w:rsidR="00AB6671" w:rsidRDefault="00AB6671" w:rsidP="00AB6671">
      <w:pPr>
        <w:pStyle w:val="code"/>
        <w:ind w:right="210"/>
      </w:pPr>
    </w:p>
    <w:p w14:paraId="5A0E4ED5" w14:textId="77777777" w:rsidR="00AB6671" w:rsidRDefault="00AB6671" w:rsidP="00AB6671">
      <w:pPr>
        <w:pStyle w:val="code"/>
        <w:ind w:right="210"/>
      </w:pPr>
      <w:r>
        <w:t xml:space="preserve">        self.W += lr * L_W</w:t>
      </w:r>
    </w:p>
    <w:p w14:paraId="71F322C8" w14:textId="77777777" w:rsidR="00AB6671" w:rsidRDefault="00AB6671" w:rsidP="00AB6671">
      <w:pPr>
        <w:pStyle w:val="code"/>
        <w:ind w:right="210"/>
      </w:pPr>
      <w:r>
        <w:t xml:space="preserve">        self.hbias += lr * numpy.mean(L_hbias, axis=0)</w:t>
      </w:r>
    </w:p>
    <w:p w14:paraId="178A57F5" w14:textId="77777777" w:rsidR="00AB6671" w:rsidRDefault="00AB6671" w:rsidP="00AB6671">
      <w:pPr>
        <w:pStyle w:val="code"/>
        <w:ind w:right="210"/>
      </w:pPr>
      <w:r>
        <w:t xml:space="preserve">        self.vbias += lr * numpy.mean(L_vbias, axis=0)</w:t>
      </w:r>
    </w:p>
    <w:p w14:paraId="315D0AE0" w14:textId="77777777" w:rsidR="00AB6671" w:rsidRDefault="00AB6671" w:rsidP="00AB6671">
      <w:pPr>
        <w:ind w:firstLineChars="200" w:firstLine="420"/>
      </w:pPr>
      <w:r w:rsidRPr="00292F65">
        <w:t>定义负对数似然函数。该函数用于计算自编码器的负对数似然损失。首先通过</w:t>
      </w:r>
      <w:proofErr w:type="spellStart"/>
      <w:r w:rsidRPr="00292F65">
        <w:t>get_corrupted_input</w:t>
      </w:r>
      <w:proofErr w:type="spellEnd"/>
      <w:r w:rsidRPr="00292F65">
        <w:t>函数获取损坏后的输入</w:t>
      </w:r>
      <w:proofErr w:type="spellStart"/>
      <w:r w:rsidRPr="00292F65">
        <w:t>tilde_x</w:t>
      </w:r>
      <w:proofErr w:type="spellEnd"/>
      <w:r w:rsidRPr="00292F65">
        <w:t>，然后通过</w:t>
      </w:r>
      <w:proofErr w:type="spellStart"/>
      <w:r w:rsidRPr="00292F65">
        <w:t>get_hidden_values</w:t>
      </w:r>
      <w:proofErr w:type="spellEnd"/>
      <w:r w:rsidRPr="00292F65">
        <w:t>函数获取</w:t>
      </w:r>
      <w:proofErr w:type="gramStart"/>
      <w:r w:rsidRPr="00292F65">
        <w:t>隐藏层值</w:t>
      </w:r>
      <w:proofErr w:type="gramEnd"/>
      <w:r w:rsidRPr="00292F65">
        <w:t>y</w:t>
      </w:r>
      <w:r w:rsidRPr="00292F65">
        <w:t>，通过</w:t>
      </w:r>
      <w:proofErr w:type="spellStart"/>
      <w:r w:rsidRPr="00292F65">
        <w:t>get_reconstructed_input</w:t>
      </w:r>
      <w:proofErr w:type="spellEnd"/>
      <w:r w:rsidRPr="00292F65">
        <w:t>函数获取重构输入</w:t>
      </w:r>
      <w:r w:rsidRPr="00292F65">
        <w:t>z</w:t>
      </w:r>
      <w:r w:rsidRPr="00292F65">
        <w:t>。最后计算交叉</w:t>
      </w:r>
      <w:proofErr w:type="gramStart"/>
      <w:r w:rsidRPr="00292F65">
        <w:t>熵</w:t>
      </w:r>
      <w:proofErr w:type="gramEnd"/>
      <w:r w:rsidRPr="00292F65">
        <w:t>损失并返回。</w:t>
      </w:r>
    </w:p>
    <w:p w14:paraId="5977080B" w14:textId="77777777" w:rsidR="00AB6671" w:rsidRDefault="00AB6671" w:rsidP="00AB6671">
      <w:pPr>
        <w:pStyle w:val="code"/>
        <w:ind w:right="210"/>
      </w:pPr>
      <w:r>
        <w:t xml:space="preserve">    def negative_log_likelihood(self, corruption_level=0.3):</w:t>
      </w:r>
    </w:p>
    <w:p w14:paraId="467C7193" w14:textId="77777777" w:rsidR="00AB6671" w:rsidRDefault="00AB6671" w:rsidP="00AB6671">
      <w:pPr>
        <w:pStyle w:val="code"/>
        <w:ind w:right="210"/>
      </w:pPr>
      <w:r>
        <w:lastRenderedPageBreak/>
        <w:t xml:space="preserve">        tilde_x = self.get_corrupted_input(self.x, corruption_level)</w:t>
      </w:r>
    </w:p>
    <w:p w14:paraId="2F1DFD9A" w14:textId="77777777" w:rsidR="00AB6671" w:rsidRDefault="00AB6671" w:rsidP="00AB6671">
      <w:pPr>
        <w:pStyle w:val="code"/>
        <w:ind w:right="210"/>
      </w:pPr>
      <w:r>
        <w:t xml:space="preserve">        y = self.get_hidden_values(tilde_x)</w:t>
      </w:r>
    </w:p>
    <w:p w14:paraId="2C96D7AF" w14:textId="77777777" w:rsidR="00AB6671" w:rsidRDefault="00AB6671" w:rsidP="00AB6671">
      <w:pPr>
        <w:pStyle w:val="code"/>
        <w:ind w:right="210"/>
      </w:pPr>
      <w:r>
        <w:t xml:space="preserve">        z = self.get_reconstructed_input(y)</w:t>
      </w:r>
    </w:p>
    <w:p w14:paraId="31DD2D24" w14:textId="77777777" w:rsidR="00AB6671" w:rsidRDefault="00AB6671" w:rsidP="00AB6671">
      <w:pPr>
        <w:pStyle w:val="code"/>
        <w:ind w:right="210"/>
      </w:pPr>
    </w:p>
    <w:p w14:paraId="0D198C62" w14:textId="77777777" w:rsidR="00AB6671" w:rsidRDefault="00AB6671" w:rsidP="00AB6671">
      <w:pPr>
        <w:pStyle w:val="code"/>
        <w:ind w:right="210"/>
      </w:pPr>
      <w:r>
        <w:t xml:space="preserve">        cross_entropy = - numpy.mean(</w:t>
      </w:r>
    </w:p>
    <w:p w14:paraId="282B37F6" w14:textId="77777777" w:rsidR="00AB6671" w:rsidRDefault="00AB6671" w:rsidP="00AB6671">
      <w:pPr>
        <w:pStyle w:val="code"/>
        <w:ind w:right="210"/>
      </w:pPr>
      <w:r>
        <w:t xml:space="preserve">            numpy.sum(self.x * numpy.log(z) +</w:t>
      </w:r>
    </w:p>
    <w:p w14:paraId="1D0EA03A" w14:textId="77777777" w:rsidR="00AB6671" w:rsidRDefault="00AB6671" w:rsidP="00AB6671">
      <w:pPr>
        <w:pStyle w:val="code"/>
        <w:ind w:right="210"/>
      </w:pPr>
      <w:r>
        <w:t xml:space="preserve">            (1 - self.x) * numpy.log(1 - z),</w:t>
      </w:r>
    </w:p>
    <w:p w14:paraId="55258BF7" w14:textId="77777777" w:rsidR="00AB6671" w:rsidRDefault="00AB6671" w:rsidP="00AB6671">
      <w:pPr>
        <w:pStyle w:val="code"/>
        <w:ind w:right="210"/>
      </w:pPr>
      <w:r>
        <w:t xml:space="preserve">                      axis=1))</w:t>
      </w:r>
    </w:p>
    <w:p w14:paraId="1C7753BB" w14:textId="77777777" w:rsidR="00AB6671" w:rsidRDefault="00AB6671" w:rsidP="00AB6671">
      <w:pPr>
        <w:pStyle w:val="code"/>
        <w:ind w:right="210"/>
      </w:pPr>
    </w:p>
    <w:p w14:paraId="28D3EDF9" w14:textId="77777777" w:rsidR="00AB6671" w:rsidRDefault="00AB6671" w:rsidP="00AB6671">
      <w:pPr>
        <w:pStyle w:val="code"/>
        <w:ind w:right="210"/>
      </w:pPr>
      <w:r>
        <w:t xml:space="preserve">        return cross_entropy</w:t>
      </w:r>
    </w:p>
    <w:p w14:paraId="655D3668" w14:textId="77777777" w:rsidR="00AB6671" w:rsidRDefault="00AB6671" w:rsidP="00AB6671">
      <w:pPr>
        <w:ind w:firstLineChars="200" w:firstLine="420"/>
      </w:pPr>
      <w:r w:rsidRPr="00292F65">
        <w:t>定义重构函数。该函数用于对给定的输入进行重构。首先通过</w:t>
      </w:r>
      <w:proofErr w:type="spellStart"/>
      <w:r w:rsidRPr="00292F65">
        <w:t>get_hidden_values</w:t>
      </w:r>
      <w:proofErr w:type="spellEnd"/>
      <w:r w:rsidRPr="00292F65">
        <w:t>函数获取</w:t>
      </w:r>
      <w:proofErr w:type="gramStart"/>
      <w:r w:rsidRPr="00292F65">
        <w:t>隐藏层值</w:t>
      </w:r>
      <w:proofErr w:type="gramEnd"/>
      <w:r w:rsidRPr="00292F65">
        <w:t>y</w:t>
      </w:r>
      <w:r w:rsidRPr="00292F65">
        <w:t>，然后通过</w:t>
      </w:r>
      <w:proofErr w:type="spellStart"/>
      <w:r w:rsidRPr="00292F65">
        <w:t>get_reconstructed_input</w:t>
      </w:r>
      <w:proofErr w:type="spellEnd"/>
      <w:r w:rsidRPr="00292F65">
        <w:t>函数获取重构输入</w:t>
      </w:r>
      <w:r w:rsidRPr="00292F65">
        <w:t>z</w:t>
      </w:r>
      <w:r w:rsidRPr="00292F65">
        <w:t>，并将其返回。</w:t>
      </w:r>
    </w:p>
    <w:p w14:paraId="43FD2286" w14:textId="77777777" w:rsidR="00AB6671" w:rsidRDefault="00AB6671" w:rsidP="00AB6671">
      <w:pPr>
        <w:pStyle w:val="code"/>
        <w:ind w:right="210"/>
      </w:pPr>
      <w:r>
        <w:t xml:space="preserve">    def reconstruct(self, x):</w:t>
      </w:r>
    </w:p>
    <w:p w14:paraId="61225A5A" w14:textId="77777777" w:rsidR="00AB6671" w:rsidRDefault="00AB6671" w:rsidP="00AB6671">
      <w:pPr>
        <w:pStyle w:val="code"/>
        <w:ind w:right="210"/>
      </w:pPr>
      <w:r>
        <w:t xml:space="preserve">        y = self.get_hidden_values(x)</w:t>
      </w:r>
    </w:p>
    <w:p w14:paraId="7DF10935" w14:textId="77777777" w:rsidR="00AB6671" w:rsidRDefault="00AB6671" w:rsidP="00AB6671">
      <w:pPr>
        <w:pStyle w:val="code"/>
        <w:ind w:right="210"/>
      </w:pPr>
      <w:r>
        <w:t xml:space="preserve">        z = self.get_reconstructed_input(y)</w:t>
      </w:r>
    </w:p>
    <w:p w14:paraId="22FB2048" w14:textId="77777777" w:rsidR="00AB6671" w:rsidRDefault="00AB6671" w:rsidP="00AB6671">
      <w:pPr>
        <w:pStyle w:val="code"/>
        <w:ind w:right="210"/>
      </w:pPr>
      <w:r>
        <w:t xml:space="preserve">        return z</w:t>
      </w:r>
    </w:p>
    <w:p w14:paraId="17121E89" w14:textId="77777777" w:rsidR="00AB6671" w:rsidRDefault="00AB6671" w:rsidP="00AB6671"/>
    <w:p w14:paraId="2D2A1FF9" w14:textId="77777777" w:rsidR="00AB6671" w:rsidRDefault="00AB6671" w:rsidP="00F55501">
      <w:pPr>
        <w:pStyle w:val="2"/>
        <w:numPr>
          <w:ilvl w:val="1"/>
          <w:numId w:val="30"/>
        </w:numPr>
        <w:ind w:left="576" w:hanging="576"/>
      </w:pPr>
      <w:r>
        <w:rPr>
          <w:rFonts w:hint="eastAsia"/>
        </w:rPr>
        <w:t>变分自编码器</w:t>
      </w:r>
    </w:p>
    <w:p w14:paraId="441961C2" w14:textId="77777777" w:rsidR="00AB6671" w:rsidRPr="00CF2210" w:rsidRDefault="00AB6671" w:rsidP="00AB6671">
      <w:pPr>
        <w:ind w:firstLineChars="200" w:firstLine="420"/>
      </w:pPr>
      <w:r w:rsidRPr="00D038A0">
        <w:rPr>
          <w:rFonts w:hint="eastAsia"/>
        </w:rPr>
        <w:t>在过去的几年里，基于深度学习的生成模型获得了越来越多的关注。依靠大量的数据、精心设计的网络架构和智能训练技术，深度生成模型已经显示出令人难以置信的能力，能够产生高度真实的各种内容，如图像、文本和声音。在这些深度生成模型中，有两个主要的系列脱颖而出，值得特别关注：生成对抗网络（</w:t>
      </w:r>
      <w:r w:rsidRPr="00D038A0">
        <w:t>GANs</w:t>
      </w:r>
      <w:r w:rsidRPr="00D038A0">
        <w:t>）和</w:t>
      </w:r>
      <w:r>
        <w:rPr>
          <w:rFonts w:hint="eastAsia"/>
        </w:rPr>
        <w:t>变分自</w:t>
      </w:r>
      <w:r w:rsidRPr="00D038A0">
        <w:t>编码器（</w:t>
      </w:r>
      <w:r w:rsidRPr="00CF2210">
        <w:t>Variational Auto-Encoders</w:t>
      </w:r>
      <w:r>
        <w:rPr>
          <w:rFonts w:hint="eastAsia"/>
        </w:rPr>
        <w:t>，</w:t>
      </w:r>
      <w:r w:rsidRPr="00D038A0">
        <w:t>VAEs</w:t>
      </w:r>
      <w:r w:rsidRPr="00D038A0">
        <w:t>）。</w:t>
      </w:r>
      <w:r>
        <w:rPr>
          <w:rFonts w:hint="eastAsia"/>
        </w:rPr>
        <w:t>在这里我们主要介绍一下变分自编码器。</w:t>
      </w:r>
    </w:p>
    <w:p w14:paraId="1CC82233" w14:textId="77777777" w:rsidR="00AB6671" w:rsidRDefault="00AB6671" w:rsidP="00AB6671">
      <w:pPr>
        <w:pStyle w:val="3"/>
        <w:numPr>
          <w:ilvl w:val="0"/>
          <w:numId w:val="0"/>
        </w:numPr>
      </w:pPr>
      <w:r>
        <w:rPr>
          <w:rFonts w:hint="eastAsia"/>
        </w:rPr>
        <w:t>6</w:t>
      </w:r>
      <w:r>
        <w:t>.3.1</w:t>
      </w:r>
      <w:r>
        <w:tab/>
      </w:r>
      <w:r>
        <w:rPr>
          <w:rFonts w:hint="eastAsia"/>
        </w:rPr>
        <w:t>变分自编码器概述</w:t>
      </w:r>
    </w:p>
    <w:p w14:paraId="44D4C662" w14:textId="77777777" w:rsidR="00AB6671" w:rsidRDefault="00AB6671" w:rsidP="00AB6671">
      <w:pPr>
        <w:ind w:firstLineChars="200" w:firstLine="420"/>
      </w:pPr>
      <w:r w:rsidRPr="004E4F3A">
        <w:rPr>
          <w:rFonts w:hint="eastAsia"/>
        </w:rPr>
        <w:t>变</w:t>
      </w:r>
      <w:r>
        <w:rPr>
          <w:rFonts w:hint="eastAsia"/>
        </w:rPr>
        <w:t>分</w:t>
      </w:r>
      <w:r w:rsidRPr="004E4F3A">
        <w:rPr>
          <w:rFonts w:hint="eastAsia"/>
        </w:rPr>
        <w:t>自动编码器（</w:t>
      </w:r>
      <w:r w:rsidRPr="004E4F3A">
        <w:t>VAE</w:t>
      </w:r>
      <w:r w:rsidRPr="004E4F3A">
        <w:t>）假定</w:t>
      </w:r>
      <w:proofErr w:type="gramStart"/>
      <w:r w:rsidRPr="004E4F3A">
        <w:t>源数据</w:t>
      </w:r>
      <w:proofErr w:type="gramEnd"/>
      <w:r w:rsidRPr="004E4F3A">
        <w:t>具有某种潜在的概率分布（如高斯），然后试图找到该分布的参数。实现一个变</w:t>
      </w:r>
      <w:r>
        <w:rPr>
          <w:rFonts w:hint="eastAsia"/>
        </w:rPr>
        <w:t>分</w:t>
      </w:r>
      <w:r w:rsidRPr="004E4F3A">
        <w:t>自动编码器比实现一个自动编码器要有挑战性得多。变</w:t>
      </w:r>
      <w:r>
        <w:rPr>
          <w:rFonts w:hint="eastAsia"/>
        </w:rPr>
        <w:t>分</w:t>
      </w:r>
      <w:r w:rsidRPr="004E4F3A">
        <w:t>自动编码器是一个生成系统</w:t>
      </w:r>
      <w:r>
        <w:rPr>
          <w:rFonts w:hint="eastAsia"/>
        </w:rPr>
        <w:t>，它</w:t>
      </w:r>
      <w:r w:rsidRPr="004E4F3A">
        <w:t>的一个主要用途是生成与原始</w:t>
      </w:r>
      <w:proofErr w:type="gramStart"/>
      <w:r w:rsidRPr="004E4F3A">
        <w:t>源数据</w:t>
      </w:r>
      <w:proofErr w:type="gramEnd"/>
      <w:r w:rsidRPr="004E4F3A">
        <w:t>相关的新数据。</w:t>
      </w:r>
    </w:p>
    <w:p w14:paraId="31CB7EDC" w14:textId="77777777" w:rsidR="00AB6671" w:rsidRDefault="00AB6671" w:rsidP="00AB6671">
      <w:pPr>
        <w:ind w:firstLineChars="200" w:firstLine="420"/>
      </w:pPr>
      <w:r>
        <w:rPr>
          <w:noProof/>
        </w:rPr>
        <w:lastRenderedPageBreak/>
        <w:drawing>
          <wp:inline distT="0" distB="0" distL="0" distR="0" wp14:anchorId="498B1993" wp14:editId="7860FDA8">
            <wp:extent cx="5322570" cy="263398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22570" cy="2633980"/>
                    </a:xfrm>
                    <a:prstGeom prst="rect">
                      <a:avLst/>
                    </a:prstGeom>
                    <a:noFill/>
                    <a:ln>
                      <a:noFill/>
                    </a:ln>
                  </pic:spPr>
                </pic:pic>
              </a:graphicData>
            </a:graphic>
          </wp:inline>
        </w:drawing>
      </w:r>
    </w:p>
    <w:p w14:paraId="66CE8EEB" w14:textId="77777777" w:rsidR="00AB6671" w:rsidRDefault="00AB6671" w:rsidP="00AB6671">
      <w:pPr>
        <w:pStyle w:val="a4"/>
      </w:pPr>
      <w:r>
        <w:rPr>
          <w:rFonts w:hint="eastAsia"/>
        </w:rPr>
        <w:t>图</w:t>
      </w:r>
      <w:r>
        <w:rPr>
          <w:rFonts w:hint="eastAsia"/>
        </w:rPr>
        <w:t xml:space="preserve"> </w:t>
      </w:r>
      <w:r>
        <w:t>6</w:t>
      </w:r>
      <w:r>
        <w:rPr>
          <w:rFonts w:hint="eastAsia"/>
        </w:rPr>
        <w:noBreakHyphen/>
      </w:r>
      <w:r>
        <w:t>3</w:t>
      </w:r>
      <w:r>
        <w:rPr>
          <w:rFonts w:hint="eastAsia"/>
        </w:rPr>
        <w:t xml:space="preserve">  </w:t>
      </w:r>
      <w:r>
        <w:rPr>
          <w:rFonts w:hint="eastAsia"/>
        </w:rPr>
        <w:t>变分自编码器示例</w:t>
      </w:r>
    </w:p>
    <w:p w14:paraId="1D4DB4C6" w14:textId="77777777" w:rsidR="00AB6671" w:rsidRDefault="00AB6671" w:rsidP="00AB6671"/>
    <w:p w14:paraId="491CDCE1" w14:textId="77777777" w:rsidR="00AB6671" w:rsidRPr="00D516F3" w:rsidRDefault="00AB6671" w:rsidP="00AB6671">
      <w:pPr>
        <w:pStyle w:val="3"/>
        <w:numPr>
          <w:ilvl w:val="0"/>
          <w:numId w:val="0"/>
        </w:numPr>
      </w:pPr>
      <w:r>
        <w:rPr>
          <w:rFonts w:hint="eastAsia"/>
        </w:rPr>
        <w:t>6</w:t>
      </w:r>
      <w:r>
        <w:t>.3.2 VAE</w:t>
      </w:r>
      <w:r>
        <w:rPr>
          <w:rFonts w:hint="eastAsia"/>
        </w:rPr>
        <w:t>的数学原理</w:t>
      </w:r>
    </w:p>
    <w:p w14:paraId="7352927B" w14:textId="77777777" w:rsidR="00AB6671" w:rsidRDefault="00AB6671" w:rsidP="00AB6671">
      <w:pPr>
        <w:ind w:firstLineChars="200" w:firstLine="420"/>
      </w:pPr>
      <w:r>
        <w:t>VAE</w:t>
      </w:r>
      <w:r>
        <w:t>使用</w:t>
      </w:r>
      <w:r>
        <w:t>KL-</w:t>
      </w:r>
      <w:proofErr w:type="spellStart"/>
      <w:r>
        <w:t>divergenc</w:t>
      </w:r>
      <w:proofErr w:type="spellEnd"/>
      <w:r>
        <w:t xml:space="preserve"> [4]</w:t>
      </w:r>
      <w:r>
        <w:t>作为其损失函数，其目标是使假定分布与数据集的原始分布之间的差异最小。</w:t>
      </w:r>
    </w:p>
    <w:p w14:paraId="41CA645B" w14:textId="77777777" w:rsidR="00AB6671" w:rsidRDefault="00AB6671" w:rsidP="00AB6671">
      <w:pPr>
        <w:ind w:firstLineChars="200" w:firstLine="420"/>
      </w:pPr>
      <w:r>
        <w:rPr>
          <w:rFonts w:hint="eastAsia"/>
        </w:rPr>
        <w:t>假设我们有一个分布</w:t>
      </w:r>
      <w:r>
        <w:t>z</w:t>
      </w:r>
      <w:r>
        <w:t>，我们想从它产生观察</w:t>
      </w:r>
      <w:r>
        <w:t>x</w:t>
      </w:r>
      <w:r>
        <w:t>。换句话说，我们要计算：</w:t>
      </w:r>
    </w:p>
    <w:p w14:paraId="0C78D1A6" w14:textId="77777777" w:rsidR="00AB6671" w:rsidRDefault="00AB6671" w:rsidP="00AB6671">
      <w:pPr>
        <w:ind w:firstLineChars="200" w:firstLine="420"/>
      </w:pPr>
      <m:oMathPara>
        <m:oMath>
          <m:r>
            <m:rPr>
              <m:sty m:val="p"/>
            </m:rPr>
            <w:rPr>
              <w:rFonts w:ascii="Cambria Math" w:hAnsi="Cambria Math"/>
            </w:rPr>
            <m:t>p</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oMath>
      </m:oMathPara>
    </w:p>
    <w:p w14:paraId="120F97F0" w14:textId="77777777" w:rsidR="00AB6671" w:rsidRDefault="00AB6671" w:rsidP="00AB6671">
      <w:pPr>
        <w:ind w:firstLineChars="200" w:firstLine="420"/>
      </w:pPr>
      <w:r>
        <w:rPr>
          <w:rFonts w:hint="eastAsia"/>
        </w:rPr>
        <w:t>进一步的表示：</w:t>
      </w:r>
    </w:p>
    <w:p w14:paraId="7B44825D" w14:textId="77777777" w:rsidR="00AB6671" w:rsidRPr="000E41E5" w:rsidRDefault="00AB6671" w:rsidP="00AB6671">
      <w:pPr>
        <w:ind w:firstLineChars="200" w:firstLine="420"/>
      </w:pPr>
      <m:oMathPara>
        <m:oMath>
          <m:r>
            <m:rPr>
              <m:sty m:val="p"/>
            </m:rPr>
            <w:rPr>
              <w:rFonts w:ascii="Cambria Math" w:hAnsi="Cambria Math"/>
            </w:rPr>
            <m:t>p</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p</m:t>
              </m:r>
              <m:d>
                <m:dPr>
                  <m:sepChr m:val="∣"/>
                  <m:ctrlPr>
                    <w:rPr>
                      <w:rFonts w:ascii="Cambria Math" w:hAnsi="Cambria Math"/>
                    </w:rPr>
                  </m:ctrlPr>
                </m:dPr>
                <m:e>
                  <m:r>
                    <m:rPr>
                      <m:sty m:val="p"/>
                    </m:rPr>
                    <w:rPr>
                      <w:rFonts w:ascii="Cambria Math" w:hAnsi="Cambria Math"/>
                    </w:rPr>
                    <m:t>x</m:t>
                  </m:r>
                </m:e>
                <m:e>
                  <m:r>
                    <m:rPr>
                      <m:sty m:val="p"/>
                    </m:rPr>
                    <w:rPr>
                      <w:rFonts w:ascii="Cambria Math" w:hAnsi="Cambria Math"/>
                    </w:rPr>
                    <m:t>z</m:t>
                  </m:r>
                </m:e>
              </m:d>
              <m:r>
                <m:rPr>
                  <m:sty m:val="p"/>
                </m:rPr>
                <w:rPr>
                  <w:rFonts w:ascii="Cambria Math" w:hAnsi="Cambria Math"/>
                </w:rPr>
                <m:t>p</m:t>
              </m:r>
              <m:d>
                <m:dPr>
                  <m:ctrlPr>
                    <w:rPr>
                      <w:rFonts w:ascii="Cambria Math" w:hAnsi="Cambria Math"/>
                    </w:rPr>
                  </m:ctrlPr>
                </m:dPr>
                <m:e>
                  <m:r>
                    <m:rPr>
                      <m:sty m:val="p"/>
                    </m:rPr>
                    <w:rPr>
                      <w:rFonts w:ascii="Cambria Math" w:hAnsi="Cambria Math"/>
                    </w:rPr>
                    <m:t>z</m:t>
                  </m:r>
                </m:e>
              </m:d>
            </m:num>
            <m:den>
              <m:r>
                <m:rPr>
                  <m:sty m:val="p"/>
                </m:rPr>
                <w:rPr>
                  <w:rFonts w:ascii="Cambria Math" w:hAnsi="Cambria Math"/>
                </w:rPr>
                <m:t>p</m:t>
              </m:r>
              <m:d>
                <m:dPr>
                  <m:ctrlPr>
                    <w:rPr>
                      <w:rFonts w:ascii="Cambria Math" w:hAnsi="Cambria Math"/>
                    </w:rPr>
                  </m:ctrlPr>
                </m:dPr>
                <m:e>
                  <m:r>
                    <m:rPr>
                      <m:sty m:val="p"/>
                    </m:rPr>
                    <w:rPr>
                      <w:rFonts w:ascii="Cambria Math" w:hAnsi="Cambria Math"/>
                    </w:rPr>
                    <m:t>x</m:t>
                  </m:r>
                </m:e>
              </m:d>
            </m:den>
          </m:f>
        </m:oMath>
      </m:oMathPara>
    </w:p>
    <w:p w14:paraId="0E4A2220" w14:textId="77777777" w:rsidR="00AB6671" w:rsidRDefault="00AB6671" w:rsidP="00AB6671">
      <w:pPr>
        <w:ind w:firstLineChars="200" w:firstLine="420"/>
      </w:pPr>
      <w:r w:rsidRPr="000E41E5">
        <w:rPr>
          <w:rFonts w:hint="eastAsia"/>
        </w:rPr>
        <w:t>但是，</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0E41E5">
        <w:t>的计算可以通过使用积分来完成，因为：</w:t>
      </w:r>
    </w:p>
    <w:p w14:paraId="4D0BCE50" w14:textId="77777777" w:rsidR="00AB6671" w:rsidRPr="000E41E5" w:rsidRDefault="00AB6671" w:rsidP="00AB6671">
      <w:pPr>
        <w:ind w:firstLineChars="200" w:firstLine="420"/>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subHide m:val="1"/>
              <m:supHide m:val="1"/>
              <m:ctrlPr>
                <w:rPr>
                  <w:rFonts w:ascii="Cambria Math" w:hAnsi="Cambria Math"/>
                </w:rPr>
              </m:ctrlPr>
            </m:naryPr>
            <m:sub/>
            <m:sup/>
            <m:e>
              <m:r>
                <m:rPr>
                  <m:sty m:val="p"/>
                </m:rPr>
                <w:rPr>
                  <w:rFonts w:ascii="Cambria Math" w:hAnsi="Cambria Math"/>
                </w:rPr>
                <m:t>p</m:t>
              </m:r>
              <m:d>
                <m:dPr>
                  <m:sepChr m:val="∣"/>
                  <m:ctrlPr>
                    <w:rPr>
                      <w:rFonts w:ascii="Cambria Math" w:hAnsi="Cambria Math"/>
                    </w:rPr>
                  </m:ctrlPr>
                </m:dPr>
                <m:e>
                  <m:r>
                    <m:rPr>
                      <m:sty m:val="p"/>
                    </m:rPr>
                    <w:rPr>
                      <w:rFonts w:ascii="Cambria Math" w:hAnsi="Cambria Math"/>
                    </w:rPr>
                    <m:t>x</m:t>
                  </m:r>
                </m:e>
                <m:e>
                  <m:r>
                    <m:rPr>
                      <m:sty m:val="p"/>
                    </m:rPr>
                    <w:rPr>
                      <w:rFonts w:ascii="Cambria Math" w:hAnsi="Cambria Math"/>
                    </w:rPr>
                    <m:t>z</m:t>
                  </m:r>
                </m:e>
              </m:d>
              <m:r>
                <m:rPr>
                  <m:sty m:val="p"/>
                </m:rPr>
                <w:rPr>
                  <w:rFonts w:ascii="Cambria Math" w:hAnsi="Cambria Math"/>
                </w:rPr>
                <m:t>p</m:t>
              </m:r>
              <m:d>
                <m:dPr>
                  <m:ctrlPr>
                    <w:rPr>
                      <w:rFonts w:ascii="Cambria Math" w:hAnsi="Cambria Math"/>
                    </w:rPr>
                  </m:ctrlPr>
                </m:dPr>
                <m:e>
                  <m:r>
                    <m:rPr>
                      <m:sty m:val="p"/>
                    </m:rPr>
                    <w:rPr>
                      <w:rFonts w:ascii="Cambria Math" w:hAnsi="Cambria Math"/>
                    </w:rPr>
                    <m:t>z</m:t>
                  </m:r>
                </m:e>
              </m:d>
              <m:r>
                <m:rPr>
                  <m:sty m:val="p"/>
                </m:rPr>
                <w:rPr>
                  <w:rFonts w:ascii="Cambria Math" w:hAnsi="Cambria Math"/>
                </w:rPr>
                <m:t>dz</m:t>
              </m:r>
            </m:e>
          </m:nary>
        </m:oMath>
      </m:oMathPara>
    </w:p>
    <w:p w14:paraId="58F69EBD" w14:textId="77777777" w:rsidR="00AB6671" w:rsidRDefault="00AB6671" w:rsidP="00AB6671">
      <w:pPr>
        <w:ind w:firstLineChars="200" w:firstLine="420"/>
      </w:pPr>
      <w:r w:rsidRPr="000E41E5">
        <w:rPr>
          <w:rFonts w:hint="eastAsia"/>
        </w:rPr>
        <w:t>这通常使它成为一个难以处理的分布（需要等于或多于指数时间）。因此，我们需要将</w:t>
      </w:r>
      <m:oMath>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近似为</w:t>
      </w:r>
      <m:oMath>
        <m:r>
          <m:rPr>
            <m:sty m:val="p"/>
          </m:rPr>
          <w:rPr>
            <w:rFonts w:ascii="Cambria Math" w:hAnsi="Cambria Math"/>
          </w:rPr>
          <m:t>q</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使其成为一个可操作的分布。为了更好地将</w:t>
      </w:r>
      <m:oMath>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近似为</w:t>
      </w:r>
      <m:oMath>
        <m:r>
          <m:rPr>
            <m:sty m:val="p"/>
          </m:rPr>
          <w:rPr>
            <w:rFonts w:ascii="Cambria Math" w:hAnsi="Cambria Math"/>
          </w:rPr>
          <m:t>q</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我们将最小化</w:t>
      </w:r>
      <w:r w:rsidRPr="000E41E5">
        <w:t>KL-</w:t>
      </w:r>
      <w:r w:rsidRPr="000E41E5">
        <w:t>分歧损失，它计算两个分布的相似程度：</w:t>
      </w:r>
    </w:p>
    <w:p w14:paraId="0834A409" w14:textId="77777777" w:rsidR="00AB6671" w:rsidRPr="000E41E5" w:rsidRDefault="00AB6671" w:rsidP="00AB6671">
      <w:pPr>
        <w:ind w:firstLineChars="200" w:firstLine="420"/>
      </w:pPr>
      <m:oMathPara>
        <m:oMath>
          <m:func>
            <m:funcPr>
              <m:ctrlPr>
                <w:rPr>
                  <w:rFonts w:ascii="Cambria Math" w:hAnsi="Cambria Math"/>
                </w:rPr>
              </m:ctrlPr>
            </m:funcPr>
            <m:fName>
              <m:r>
                <m:rPr>
                  <m:sty m:val="p"/>
                </m:rPr>
                <w:rPr>
                  <w:rFonts w:ascii="Cambria Math" w:hAnsi="Cambria Math"/>
                </w:rPr>
                <m:t>min</m:t>
              </m:r>
            </m:fName>
            <m:e>
              <m:r>
                <m:rPr>
                  <m:sty m:val="p"/>
                </m:rPr>
                <w:rPr>
                  <w:rFonts w:ascii="Cambria Math" w:hAnsi="Cambria Math"/>
                </w:rPr>
                <m:t>K</m:t>
              </m:r>
            </m:e>
          </m:func>
          <m:r>
            <m:rPr>
              <m:sty m:val="p"/>
            </m:rPr>
            <w:rPr>
              <w:rFonts w:ascii="Cambria Math" w:hAnsi="Cambria Math"/>
            </w:rPr>
            <m:t>L</m:t>
          </m:r>
          <m:d>
            <m:dPr>
              <m:ctrlPr>
                <w:rPr>
                  <w:rFonts w:ascii="Cambria Math" w:hAnsi="Cambria Math"/>
                </w:rPr>
              </m:ctrlPr>
            </m:dPr>
            <m:e>
              <m:r>
                <m:rPr>
                  <m:sty m:val="p"/>
                </m:rPr>
                <w:rPr>
                  <w:rFonts w:ascii="Cambria Math" w:hAnsi="Cambria Math"/>
                </w:rPr>
                <m:t>q</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lit/>
                  <m:sty m:val="p"/>
                </m:rPr>
                <w:rPr>
                  <w:rFonts w:ascii="Cambria Math" w:hAnsi="Cambria Math"/>
                </w:rPr>
                <m:t>|</m:t>
              </m:r>
              <m:r>
                <m:rPr>
                  <m:sty m:val="p"/>
                </m:rPr>
                <w:rPr>
                  <w:rFonts w:ascii="Cambria Math" w:hAnsi="Cambria Math"/>
                </w:rPr>
                <m:t>p</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e>
          </m:d>
        </m:oMath>
      </m:oMathPara>
    </w:p>
    <w:p w14:paraId="6685ABE8" w14:textId="77777777" w:rsidR="00AB6671" w:rsidRDefault="00AB6671" w:rsidP="00AB6671">
      <w:pPr>
        <w:ind w:firstLineChars="200" w:firstLine="420"/>
      </w:pPr>
      <w:r w:rsidRPr="00FE095E">
        <w:rPr>
          <w:rFonts w:hint="eastAsia"/>
        </w:rPr>
        <w:lastRenderedPageBreak/>
        <w:t>通过简化，上述最小化问题等同于以下最大化问题：</w:t>
      </w:r>
    </w:p>
    <w:p w14:paraId="3120DDCA" w14:textId="77777777" w:rsidR="00AB6671" w:rsidRPr="00FE095E" w:rsidRDefault="00AB6671" w:rsidP="00AB6671">
      <w:pPr>
        <w:ind w:firstLineChars="200" w:firstLine="420"/>
      </w:pPr>
      <m:oMathPara>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E</m:t>
                  </m:r>
                </m:e>
                <m:sub>
                  <m:r>
                    <m:rPr>
                      <m:sty m:val="p"/>
                    </m:rPr>
                    <w:rPr>
                      <w:rFonts w:ascii="Cambria Math" w:hAnsi="Cambria Math"/>
                    </w:rPr>
                    <m:t>q</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rPr>
                    <m:t>log</m:t>
                  </m:r>
                </m:sub>
              </m:sSub>
            </m:fName>
            <m:e>
              <m:r>
                <m:rPr>
                  <m:sty m:val="p"/>
                </m:rPr>
                <w:rPr>
                  <w:rFonts w:ascii="Cambria Math" w:hAnsi="Cambria Math"/>
                </w:rPr>
                <m:t>p</m:t>
              </m:r>
            </m:e>
          </m:func>
          <m:d>
            <m:dPr>
              <m:sepChr m:val="∣"/>
              <m:ctrlPr>
                <w:rPr>
                  <w:rFonts w:ascii="Cambria Math" w:hAnsi="Cambria Math"/>
                </w:rPr>
              </m:ctrlPr>
            </m:dPr>
            <m:e>
              <m:r>
                <m:rPr>
                  <m:sty m:val="p"/>
                </m:rPr>
                <w:rPr>
                  <w:rFonts w:ascii="Cambria Math" w:hAnsi="Cambria Math"/>
                </w:rPr>
                <m:t>x</m:t>
              </m:r>
            </m:e>
            <m:e>
              <m:r>
                <m:rPr>
                  <m:sty m:val="p"/>
                </m:rPr>
                <w:rPr>
                  <w:rFonts w:ascii="Cambria Math" w:hAnsi="Cambria Math"/>
                </w:rPr>
                <m:t>z</m:t>
              </m:r>
            </m:e>
          </m:d>
          <m:r>
            <m:rPr>
              <m:sty m:val="p"/>
            </m:rPr>
            <w:rPr>
              <w:rFonts w:ascii="Cambria Math" w:hAnsi="Cambria Math"/>
            </w:rPr>
            <m:t>-KL</m:t>
          </m:r>
          <m:d>
            <m:dPr>
              <m:ctrlPr>
                <w:rPr>
                  <w:rFonts w:ascii="Cambria Math" w:hAnsi="Cambria Math"/>
                </w:rPr>
              </m:ctrlPr>
            </m:dPr>
            <m:e>
              <m:r>
                <m:rPr>
                  <m:sty m:val="p"/>
                </m:rPr>
                <w:rPr>
                  <w:rFonts w:ascii="Cambria Math" w:hAnsi="Cambria Math"/>
                </w:rPr>
                <m:t>q</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hint="eastAsia"/>
                </w:rPr>
                <m:t>∥</m:t>
              </m:r>
              <m:r>
                <m:rPr>
                  <m:sty m:val="p"/>
                </m:rPr>
                <w:rPr>
                  <w:rFonts w:ascii="Cambria Math" w:hAnsi="Cambria Math"/>
                </w:rPr>
                <m:t>p</m:t>
              </m:r>
              <m:d>
                <m:dPr>
                  <m:ctrlPr>
                    <w:rPr>
                      <w:rFonts w:ascii="Cambria Math" w:hAnsi="Cambria Math"/>
                    </w:rPr>
                  </m:ctrlPr>
                </m:dPr>
                <m:e>
                  <m:r>
                    <m:rPr>
                      <m:sty m:val="p"/>
                    </m:rPr>
                    <w:rPr>
                      <w:rFonts w:ascii="Cambria Math" w:hAnsi="Cambria Math"/>
                    </w:rPr>
                    <m:t>z</m:t>
                  </m:r>
                </m:e>
              </m:d>
            </m:e>
          </m:d>
        </m:oMath>
      </m:oMathPara>
    </w:p>
    <w:p w14:paraId="54E9678C" w14:textId="77777777" w:rsidR="00AB6671" w:rsidRDefault="00AB6671" w:rsidP="00AB6671">
      <w:pPr>
        <w:ind w:firstLineChars="200" w:firstLine="420"/>
      </w:pPr>
      <w:r>
        <w:t xml:space="preserve">  </w:t>
      </w:r>
      <w:r>
        <w:rPr>
          <w:rFonts w:hint="eastAsia"/>
        </w:rPr>
        <w:t>第一个项代表重建似然，另一个</w:t>
      </w:r>
      <w:proofErr w:type="gramStart"/>
      <w:r>
        <w:rPr>
          <w:rFonts w:hint="eastAsia"/>
        </w:rPr>
        <w:t>项确保</w:t>
      </w:r>
      <w:proofErr w:type="gramEnd"/>
      <w:r>
        <w:rPr>
          <w:rFonts w:hint="eastAsia"/>
        </w:rPr>
        <w:t>我们学到的分布</w:t>
      </w:r>
      <w:r>
        <w:t>q</w:t>
      </w:r>
      <w:r>
        <w:t>与真实的先验分布</w:t>
      </w:r>
      <w:r>
        <w:t>p</w:t>
      </w:r>
      <w:r>
        <w:t>相似</w:t>
      </w:r>
      <w:r>
        <w:rPr>
          <w:rFonts w:hint="eastAsia"/>
        </w:rPr>
        <w:t>。因此，我们的总损失由两个项组成，一个是重建误差，另一个是</w:t>
      </w:r>
      <w:r>
        <w:t>KL-</w:t>
      </w:r>
      <w:proofErr w:type="spellStart"/>
      <w:r>
        <w:t>divergenc</w:t>
      </w:r>
      <w:proofErr w:type="spellEnd"/>
      <w:r>
        <w:t>损失：</w:t>
      </w:r>
    </w:p>
    <w:p w14:paraId="1936458C" w14:textId="77777777" w:rsidR="00AB6671" w:rsidRPr="00FE095E" w:rsidRDefault="00AB6671" w:rsidP="00AB6671">
      <w:pPr>
        <w:ind w:firstLineChars="200" w:firstLine="420"/>
      </w:pPr>
      <m:oMathPara>
        <m:oMath>
          <m:r>
            <m:rPr>
              <m:sty m:val="p"/>
            </m:rPr>
            <w:rPr>
              <w:rFonts w:ascii="Cambria Math" w:hAnsi="Cambria Math"/>
            </w:rPr>
            <m:t>Loss=L</m:t>
          </m:r>
          <m:d>
            <m:dPr>
              <m:ctrlPr>
                <w:rPr>
                  <w:rFonts w:ascii="Cambria Math" w:hAnsi="Cambria Math"/>
                </w:rPr>
              </m:ctrlPr>
            </m:dPr>
            <m:e>
              <m:r>
                <m:rPr>
                  <m:sty m:val="p"/>
                </m:rPr>
                <w:rPr>
                  <w:rFonts w:ascii="Cambria Math" w:hAnsi="Cambria Math"/>
                </w:rPr>
                <m:t>x,</m:t>
              </m:r>
              <m:acc>
                <m:accPr>
                  <m:ctrlPr>
                    <w:rPr>
                      <w:rFonts w:ascii="Cambria Math" w:hAnsi="Cambria Math"/>
                    </w:rPr>
                  </m:ctrlPr>
                </m:accPr>
                <m:e>
                  <m:r>
                    <m:rPr>
                      <m:sty m:val="p"/>
                    </m:rPr>
                    <w:rPr>
                      <w:rFonts w:ascii="Cambria Math" w:hAnsi="Cambria Math"/>
                    </w:rPr>
                    <m:t>x</m:t>
                  </m:r>
                </m:e>
              </m:acc>
            </m:e>
          </m:d>
          <m:r>
            <m:rPr>
              <m:sty m:val="p"/>
            </m:rPr>
            <w:rPr>
              <w:rFonts w:ascii="Cambria Math" w:hAnsi="Cambria Math"/>
            </w:rPr>
            <m:t>+</m:t>
          </m:r>
          <m:nary>
            <m:naryPr>
              <m:chr m:val="∑"/>
              <m:supHide m:val="1"/>
              <m:ctrlPr>
                <w:rPr>
                  <w:rFonts w:ascii="Cambria Math" w:hAnsi="Cambria Math"/>
                </w:rPr>
              </m:ctrlPr>
            </m:naryPr>
            <m:sub>
              <m:r>
                <m:rPr>
                  <m:sty m:val="p"/>
                </m:rPr>
                <w:rPr>
                  <w:rFonts w:ascii="Cambria Math" w:hAnsi="Cambria Math"/>
                </w:rPr>
                <m:t>j</m:t>
              </m:r>
            </m:sub>
            <m:sup/>
            <m:e>
              <m:r>
                <m:rPr>
                  <m:sty m:val="p"/>
                </m:rPr>
                <w:rPr>
                  <w:rFonts w:ascii="Cambria Math" w:hAnsi="Cambria Math"/>
                </w:rPr>
                <m:t>KL</m:t>
              </m:r>
              <m:d>
                <m:dPr>
                  <m:ctrlPr>
                    <w:rPr>
                      <w:rFonts w:ascii="Cambria Math" w:hAnsi="Cambria Math"/>
                    </w:rPr>
                  </m:ctrlPr>
                </m:dPr>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j</m:t>
                      </m:r>
                    </m:sub>
                  </m:sSub>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hint="eastAsia"/>
                    </w:rPr>
                    <m:t>∥</m:t>
                  </m:r>
                  <m:r>
                    <m:rPr>
                      <m:sty m:val="p"/>
                    </m:rPr>
                    <w:rPr>
                      <w:rFonts w:ascii="Cambria Math" w:hAnsi="Cambria Math"/>
                    </w:rPr>
                    <m:t>p</m:t>
                  </m:r>
                  <m:d>
                    <m:dPr>
                      <m:ctrlPr>
                        <w:rPr>
                          <w:rFonts w:ascii="Cambria Math" w:hAnsi="Cambria Math"/>
                        </w:rPr>
                      </m:ctrlPr>
                    </m:dPr>
                    <m:e>
                      <m:r>
                        <m:rPr>
                          <m:sty m:val="p"/>
                        </m:rPr>
                        <w:rPr>
                          <w:rFonts w:ascii="Cambria Math" w:hAnsi="Cambria Math"/>
                        </w:rPr>
                        <m:t>z</m:t>
                      </m:r>
                    </m:e>
                  </m:d>
                </m:e>
              </m:d>
            </m:e>
          </m:nary>
        </m:oMath>
      </m:oMathPara>
    </w:p>
    <w:p w14:paraId="5216BD9C" w14:textId="77777777" w:rsidR="00AB6671" w:rsidRDefault="00AB6671" w:rsidP="00AB6671">
      <w:pPr>
        <w:ind w:firstLineChars="200" w:firstLine="420"/>
      </w:pPr>
      <w:r>
        <w:rPr>
          <w:rFonts w:hint="eastAsia"/>
        </w:rPr>
        <w:t xml:space="preserve"> </w:t>
      </w:r>
      <w:r>
        <w:t xml:space="preserve"> </w:t>
      </w:r>
    </w:p>
    <w:p w14:paraId="4D74FAE3" w14:textId="77777777" w:rsidR="00AB6671" w:rsidRDefault="00AB6671" w:rsidP="00AB6671">
      <w:pPr>
        <w:pStyle w:val="3"/>
        <w:numPr>
          <w:ilvl w:val="0"/>
          <w:numId w:val="0"/>
        </w:numPr>
      </w:pPr>
      <w:r>
        <w:rPr>
          <w:rFonts w:hint="eastAsia"/>
        </w:rPr>
        <w:t>6</w:t>
      </w:r>
      <w:r>
        <w:t>.3.3</w:t>
      </w:r>
      <w:r>
        <w:tab/>
        <w:t>VAE</w:t>
      </w:r>
      <w:r>
        <w:rPr>
          <w:rFonts w:hint="eastAsia"/>
        </w:rPr>
        <w:t>的实际实现细节</w:t>
      </w:r>
    </w:p>
    <w:p w14:paraId="1BC9C1EA" w14:textId="77777777" w:rsidR="00AB6671" w:rsidRDefault="00AB6671" w:rsidP="00AB6671">
      <w:pPr>
        <w:ind w:firstLineChars="200" w:firstLine="420"/>
      </w:pPr>
      <w:r w:rsidRPr="00BA11CB">
        <w:rPr>
          <w:rFonts w:hint="eastAsia"/>
        </w:rPr>
        <w:t>与标准自编码器中直接输出潜状态值不同，变分自编码器（</w:t>
      </w:r>
      <w:r w:rsidRPr="00BA11CB">
        <w:t>VAE</w:t>
      </w:r>
      <w:r w:rsidRPr="00BA11CB">
        <w:t>）的编码器模型将输出描述</w:t>
      </w:r>
      <w:proofErr w:type="gramStart"/>
      <w:r w:rsidRPr="00BA11CB">
        <w:t>潜空间</w:t>
      </w:r>
      <w:proofErr w:type="gramEnd"/>
      <w:r w:rsidRPr="00BA11CB">
        <w:t>每个维度分布的参数。由于我们假设先验分布遵循正态分布，我们将输出</w:t>
      </w:r>
      <w:proofErr w:type="gramStart"/>
      <w:r w:rsidRPr="00BA11CB">
        <w:t>描述潜态分布</w:t>
      </w:r>
      <w:proofErr w:type="gramEnd"/>
      <w:r w:rsidRPr="00BA11CB">
        <w:t>均值和方差的两个向量。如果我们要构建一个真正的多变量高斯模型，我们需要定义描述各个维度相关性的协方差矩阵。然而，我们将做出一个简化的假设，即我们的协方差矩阵只在对角线上</w:t>
      </w:r>
      <w:proofErr w:type="gramStart"/>
      <w:r w:rsidRPr="00BA11CB">
        <w:t>有非零值</w:t>
      </w:r>
      <w:proofErr w:type="gramEnd"/>
      <w:r w:rsidRPr="00BA11CB">
        <w:t>，这使得我们可以用一个简单的向量来描述这些信息。</w:t>
      </w:r>
    </w:p>
    <w:p w14:paraId="2620F39E" w14:textId="77777777" w:rsidR="00AB6671" w:rsidRDefault="00AB6671" w:rsidP="00AB6671">
      <w:pPr>
        <w:ind w:firstLineChars="200" w:firstLine="420"/>
      </w:pPr>
      <w:r w:rsidRPr="00BA11CB">
        <w:rPr>
          <w:rFonts w:hint="eastAsia"/>
        </w:rPr>
        <w:t>然后，我们的解码器模型将通过从这些定义的分布中进行采样来生成一个潜向量，并开始对原始输入进行重建。</w:t>
      </w:r>
    </w:p>
    <w:p w14:paraId="592EC46C" w14:textId="77777777" w:rsidR="00AB6671" w:rsidRDefault="00AB6671" w:rsidP="00AB6671">
      <w:pPr>
        <w:ind w:firstLineChars="200" w:firstLine="420"/>
      </w:pPr>
      <w:r w:rsidRPr="00BA11CB">
        <w:rPr>
          <w:rFonts w:hint="eastAsia"/>
        </w:rPr>
        <w:t>然而，这个采样过程需要额外的注意。在训练模型时，我们需要能够使用反向传播技术计算网络中每个参数与最终输出损失之间的关系。然而，对于随机采样过程，我们无法直接这样做。幸运的是，我们可以利用一个巧妙的想法，即“重参数化技巧”（</w:t>
      </w:r>
      <w:r w:rsidRPr="00BA11CB">
        <w:t>reparameterization trick</w:t>
      </w:r>
      <w:r w:rsidRPr="00BA11CB">
        <w:t>）。该技巧建议我们从单位高斯分布中随机采样</w:t>
      </w:r>
      <w:r w:rsidRPr="00BA11CB">
        <w:t>ε</w:t>
      </w:r>
      <w:r w:rsidRPr="00BA11CB">
        <w:t>，然后将随机采样的</w:t>
      </w:r>
      <w:r w:rsidRPr="00BA11CB">
        <w:t>ε</w:t>
      </w:r>
      <w:r w:rsidRPr="00BA11CB">
        <w:t>通过潜分布的均值</w:t>
      </w:r>
      <w:r w:rsidRPr="00BA11CB">
        <w:t>μ</w:t>
      </w:r>
      <w:r w:rsidRPr="00BA11CB">
        <w:t>进行偏移，并乘以潜分布的方差</w:t>
      </w:r>
      <w:r w:rsidRPr="00BA11CB">
        <w:t>σ</w:t>
      </w:r>
      <w:r w:rsidRPr="00BA11CB">
        <w:t>进行缩放。</w:t>
      </w:r>
    </w:p>
    <w:p w14:paraId="72323CC5" w14:textId="77777777" w:rsidR="00AB6671" w:rsidRDefault="00AB6671" w:rsidP="00AB6671">
      <w:pPr>
        <w:ind w:firstLineChars="200" w:firstLine="420"/>
      </w:pPr>
      <w:r>
        <w:rPr>
          <w:noProof/>
        </w:rPr>
        <w:lastRenderedPageBreak/>
        <w:drawing>
          <wp:inline distT="0" distB="0" distL="0" distR="0" wp14:anchorId="3BF00D65" wp14:editId="033E9CCF">
            <wp:extent cx="5319395" cy="205930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19395" cy="2059305"/>
                    </a:xfrm>
                    <a:prstGeom prst="rect">
                      <a:avLst/>
                    </a:prstGeom>
                    <a:noFill/>
                    <a:ln>
                      <a:noFill/>
                    </a:ln>
                  </pic:spPr>
                </pic:pic>
              </a:graphicData>
            </a:graphic>
          </wp:inline>
        </w:drawing>
      </w:r>
    </w:p>
    <w:p w14:paraId="0C525418" w14:textId="77777777" w:rsidR="00AB6671" w:rsidRDefault="00AB6671" w:rsidP="00AB6671">
      <w:pPr>
        <w:pStyle w:val="a4"/>
      </w:pPr>
      <w:r>
        <w:rPr>
          <w:rFonts w:hint="eastAsia"/>
        </w:rPr>
        <w:t>图</w:t>
      </w:r>
      <w:r>
        <w:rPr>
          <w:rFonts w:hint="eastAsia"/>
        </w:rPr>
        <w:t xml:space="preserve"> </w:t>
      </w:r>
      <w:r>
        <w:t>6</w:t>
      </w:r>
      <w:r>
        <w:rPr>
          <w:rFonts w:hint="eastAsia"/>
        </w:rPr>
        <w:noBreakHyphen/>
      </w:r>
      <w:r>
        <w:t>4</w:t>
      </w:r>
      <w:r>
        <w:rPr>
          <w:rFonts w:hint="eastAsia"/>
        </w:rPr>
        <w:t xml:space="preserve">  </w:t>
      </w:r>
      <w:r>
        <w:rPr>
          <w:rFonts w:hint="eastAsia"/>
        </w:rPr>
        <w:t>重参数化示例</w:t>
      </w:r>
    </w:p>
    <w:p w14:paraId="4D70E061" w14:textId="77777777" w:rsidR="00AB6671" w:rsidRDefault="00AB6671" w:rsidP="00AB6671">
      <w:pPr>
        <w:ind w:firstLineChars="200" w:firstLine="420"/>
      </w:pPr>
      <w:r w:rsidRPr="00BA11CB">
        <w:rPr>
          <w:rFonts w:hint="eastAsia"/>
        </w:rPr>
        <w:t>通过这种重参数化，我们现在可以优化分布的参数，同时仍然保持从该分布中随机采样的能力。</w:t>
      </w:r>
    </w:p>
    <w:p w14:paraId="7E5CC3E6" w14:textId="77777777" w:rsidR="00AB6671" w:rsidRDefault="00AB6671" w:rsidP="00AB6671">
      <w:pPr>
        <w:ind w:firstLineChars="200" w:firstLine="420"/>
      </w:pPr>
    </w:p>
    <w:p w14:paraId="47D44684" w14:textId="77777777" w:rsidR="00AB6671" w:rsidRDefault="00AB6671" w:rsidP="00AB6671">
      <w:pPr>
        <w:ind w:firstLineChars="200" w:firstLine="420"/>
      </w:pPr>
      <w:r w:rsidRPr="00F2592C">
        <w:t>变分自编码器的主要优势在于我们能够学习到输入数据的</w:t>
      </w:r>
      <w:proofErr w:type="gramStart"/>
      <w:r w:rsidRPr="00F2592C">
        <w:t>平滑潜态表示</w:t>
      </w:r>
      <w:proofErr w:type="gramEnd"/>
      <w:r w:rsidRPr="00F2592C">
        <w:t>。对于标准自编码器，我们只需要学习一个编码，使我们能够复制输入。正如您在最左边的图中所看到的，</w:t>
      </w:r>
      <w:proofErr w:type="gramStart"/>
      <w:r w:rsidRPr="00F2592C">
        <w:t>仅关注</w:t>
      </w:r>
      <w:proofErr w:type="gramEnd"/>
      <w:r w:rsidRPr="00F2592C">
        <w:t>重建损失确实使我们能够将类别（在本例中是</w:t>
      </w:r>
      <w:r w:rsidRPr="00F2592C">
        <w:t>MNIST</w:t>
      </w:r>
      <w:r w:rsidRPr="00F2592C">
        <w:t>数字）分开，这使得我们的解码器模型能够复制原始手写数字，但</w:t>
      </w:r>
      <w:proofErr w:type="gramStart"/>
      <w:r w:rsidRPr="00F2592C">
        <w:t>潜空间</w:t>
      </w:r>
      <w:proofErr w:type="gramEnd"/>
      <w:r w:rsidRPr="00F2592C">
        <w:t>中的数据分布不均匀。换句话说，</w:t>
      </w:r>
      <w:proofErr w:type="gramStart"/>
      <w:r w:rsidRPr="00F2592C">
        <w:t>潜空间</w:t>
      </w:r>
      <w:proofErr w:type="gramEnd"/>
      <w:r w:rsidRPr="00F2592C">
        <w:t>中存在一些不代表任何观察数据的区域。</w:t>
      </w:r>
    </w:p>
    <w:p w14:paraId="35A20873" w14:textId="77777777" w:rsidR="00AB6671" w:rsidRDefault="00AB6671" w:rsidP="00AB6671">
      <w:pPr>
        <w:ind w:firstLineChars="200" w:firstLine="420"/>
      </w:pPr>
      <w:r w:rsidRPr="00F2592C">
        <w:t>另一方面，如果我们只关注确保潜分布与先验分布相似（通过</w:t>
      </w:r>
      <w:r w:rsidRPr="00F2592C">
        <w:t>KL</w:t>
      </w:r>
      <w:r w:rsidRPr="00F2592C">
        <w:t>散度损失项），我们最终会使用相同的单位高斯分布来描述每个观测值，并从中进行采样来描述可视化</w:t>
      </w:r>
      <w:proofErr w:type="gramStart"/>
      <w:r w:rsidRPr="00F2592C">
        <w:t>的潜维度</w:t>
      </w:r>
      <w:proofErr w:type="gramEnd"/>
      <w:r w:rsidRPr="00F2592C">
        <w:t>。这实际上将每个观测值都视为具有相同的特征；换句话说，我们没有描述原始数据。</w:t>
      </w:r>
    </w:p>
    <w:p w14:paraId="242AFD18" w14:textId="77777777" w:rsidR="00AB6671" w:rsidRDefault="00AB6671" w:rsidP="00AB6671">
      <w:pPr>
        <w:ind w:firstLineChars="200" w:firstLine="420"/>
      </w:pPr>
      <w:r w:rsidRPr="00F2592C">
        <w:rPr>
          <w:rFonts w:hint="eastAsia"/>
        </w:rPr>
        <w:t>然而，当同时优化这两个项时，我们被鼓励为观测值描述接近先验</w:t>
      </w:r>
      <w:proofErr w:type="gramStart"/>
      <w:r w:rsidRPr="00F2592C">
        <w:rPr>
          <w:rFonts w:hint="eastAsia"/>
        </w:rPr>
        <w:t>的潜态分布</w:t>
      </w:r>
      <w:proofErr w:type="gramEnd"/>
      <w:r w:rsidRPr="00F2592C">
        <w:rPr>
          <w:rFonts w:hint="eastAsia"/>
        </w:rPr>
        <w:t>，但在必要时偏离以描述输入的显著特征。</w:t>
      </w:r>
    </w:p>
    <w:p w14:paraId="203C48FA" w14:textId="77777777" w:rsidR="00AB6671" w:rsidRDefault="00AB6671" w:rsidP="00AB6671">
      <w:pPr>
        <w:ind w:firstLineChars="200" w:firstLine="420"/>
      </w:pPr>
      <w:r>
        <w:rPr>
          <w:rFonts w:hint="eastAsia"/>
        </w:rPr>
        <w:t>当构建变分自编码器时，可以检查来自数据的一些样本</w:t>
      </w:r>
      <w:proofErr w:type="gramStart"/>
      <w:r>
        <w:rPr>
          <w:rFonts w:hint="eastAsia"/>
        </w:rPr>
        <w:t>的潜维度</w:t>
      </w:r>
      <w:proofErr w:type="gramEnd"/>
      <w:r>
        <w:rPr>
          <w:rFonts w:hint="eastAsia"/>
        </w:rPr>
        <w:t>，以了解分布的特征。</w:t>
      </w:r>
    </w:p>
    <w:p w14:paraId="43C86EB2" w14:textId="77777777" w:rsidR="00AB6671" w:rsidRDefault="00AB6671" w:rsidP="00AB6671">
      <w:r>
        <w:rPr>
          <w:rFonts w:hint="eastAsia"/>
          <w:noProof/>
        </w:rPr>
        <w:lastRenderedPageBreak/>
        <w:drawing>
          <wp:inline distT="0" distB="0" distL="0" distR="0" wp14:anchorId="14125EC2" wp14:editId="1FC9FCBE">
            <wp:extent cx="5319395" cy="2632075"/>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19395" cy="2632075"/>
                    </a:xfrm>
                    <a:prstGeom prst="rect">
                      <a:avLst/>
                    </a:prstGeom>
                    <a:noFill/>
                    <a:ln>
                      <a:noFill/>
                    </a:ln>
                  </pic:spPr>
                </pic:pic>
              </a:graphicData>
            </a:graphic>
          </wp:inline>
        </w:drawing>
      </w:r>
    </w:p>
    <w:p w14:paraId="7B4B6E43" w14:textId="77777777" w:rsidR="00AB6671" w:rsidRDefault="00AB6671" w:rsidP="00AB6671">
      <w:pPr>
        <w:pStyle w:val="a4"/>
      </w:pPr>
      <w:r>
        <w:rPr>
          <w:rFonts w:hint="eastAsia"/>
        </w:rPr>
        <w:t>图</w:t>
      </w:r>
      <w:r>
        <w:rPr>
          <w:rFonts w:hint="eastAsia"/>
        </w:rPr>
        <w:t xml:space="preserve"> </w:t>
      </w:r>
      <w:r>
        <w:t>6</w:t>
      </w:r>
      <w:r>
        <w:rPr>
          <w:rFonts w:hint="eastAsia"/>
        </w:rPr>
        <w:noBreakHyphen/>
      </w:r>
      <w:r>
        <w:t>5</w:t>
      </w:r>
      <w:r>
        <w:rPr>
          <w:rFonts w:hint="eastAsia"/>
        </w:rPr>
        <w:t xml:space="preserve">  </w:t>
      </w:r>
    </w:p>
    <w:p w14:paraId="17D20B1C" w14:textId="77777777" w:rsidR="00AB6671" w:rsidRDefault="00AB6671" w:rsidP="00AB6671">
      <w:pPr>
        <w:ind w:firstLine="420"/>
      </w:pPr>
      <w:r w:rsidRPr="00F2592C">
        <w:rPr>
          <w:rFonts w:hint="eastAsia"/>
        </w:rPr>
        <w:t>如果我们观察到潜分布似乎非常紧密，我们可以决定通过设置参数β</w:t>
      </w:r>
      <w:r w:rsidRPr="00F2592C">
        <w:t>&gt;1</w:t>
      </w:r>
      <w:r w:rsidRPr="00F2592C">
        <w:t>来给予</w:t>
      </w:r>
      <w:r w:rsidRPr="00F2592C">
        <w:t>KL</w:t>
      </w:r>
      <w:r w:rsidRPr="00F2592C">
        <w:t>散度项更高的权重，鼓励网络学习更广泛的分布。这个简单的洞察力导致了一类新模型的发展</w:t>
      </w:r>
      <w:r w:rsidRPr="00F2592C">
        <w:t xml:space="preserve"> - </w:t>
      </w:r>
      <w:r w:rsidRPr="00F2592C">
        <w:t>解缠变分自编码器。事实证明，通过更大程度地强调</w:t>
      </w:r>
      <w:r w:rsidRPr="00F2592C">
        <w:t>KL</w:t>
      </w:r>
      <w:r w:rsidRPr="00F2592C">
        <w:t>散度项，我们也在隐含地强制学习到</w:t>
      </w:r>
      <w:proofErr w:type="gramStart"/>
      <w:r w:rsidRPr="00F2592C">
        <w:t>的潜维度</w:t>
      </w:r>
      <w:proofErr w:type="gramEnd"/>
      <w:r w:rsidRPr="00F2592C">
        <w:t>是不相关的（通过我们简化假设的对角协方差矩阵）</w:t>
      </w:r>
    </w:p>
    <w:p w14:paraId="7000F3EE" w14:textId="77777777" w:rsidR="00AB6671" w:rsidRDefault="00AB6671" w:rsidP="00AB6671">
      <w:pPr>
        <w:pStyle w:val="3"/>
        <w:numPr>
          <w:ilvl w:val="0"/>
          <w:numId w:val="0"/>
        </w:numPr>
      </w:pPr>
      <w:r>
        <w:rPr>
          <w:rFonts w:hint="eastAsia"/>
        </w:rPr>
        <w:t>6</w:t>
      </w:r>
      <w:r>
        <w:t>.3.4</w:t>
      </w:r>
      <w:r>
        <w:tab/>
      </w:r>
      <w:r w:rsidRPr="00F2592C">
        <w:rPr>
          <w:rFonts w:hint="eastAsia"/>
        </w:rPr>
        <w:t>作为生成模型的变</w:t>
      </w:r>
      <w:r>
        <w:rPr>
          <w:rFonts w:hint="eastAsia"/>
        </w:rPr>
        <w:t>分</w:t>
      </w:r>
      <w:r w:rsidRPr="00F2592C">
        <w:rPr>
          <w:rFonts w:hint="eastAsia"/>
        </w:rPr>
        <w:t>自编码器</w:t>
      </w:r>
    </w:p>
    <w:p w14:paraId="6F9AEB97" w14:textId="77777777" w:rsidR="00AB6671" w:rsidRDefault="00AB6671" w:rsidP="00AB6671">
      <w:r>
        <w:tab/>
      </w:r>
      <w:r w:rsidRPr="00F2592C">
        <w:rPr>
          <w:rFonts w:hint="eastAsia"/>
        </w:rPr>
        <w:t>通过从</w:t>
      </w:r>
      <w:proofErr w:type="gramStart"/>
      <w:r w:rsidRPr="00F2592C">
        <w:rPr>
          <w:rFonts w:hint="eastAsia"/>
        </w:rPr>
        <w:t>潜空间</w:t>
      </w:r>
      <w:proofErr w:type="gramEnd"/>
      <w:r w:rsidRPr="00F2592C">
        <w:rPr>
          <w:rFonts w:hint="eastAsia"/>
        </w:rPr>
        <w:t>进行采样，我们可以使用解码器网络构建一个生成模型，能够生成类似于训练期间观察到的新数据。具体来说，我们将从我们假设遵循单位高斯分布的先验分布</w:t>
      </w:r>
      <w:r w:rsidRPr="00F2592C">
        <w:t>p(z)</w:t>
      </w:r>
      <w:r w:rsidRPr="00F2592C">
        <w:t>中进行采样。</w:t>
      </w:r>
    </w:p>
    <w:p w14:paraId="254D030F" w14:textId="77777777" w:rsidR="00AB6671" w:rsidRDefault="00AB6671" w:rsidP="00AB6671">
      <w:r>
        <w:tab/>
      </w:r>
      <w:r w:rsidRPr="00F2592C">
        <w:rPr>
          <w:rFonts w:hint="eastAsia"/>
        </w:rPr>
        <w:t>下图可视化了在</w:t>
      </w:r>
      <w:r w:rsidRPr="00F2592C">
        <w:t>MNIST</w:t>
      </w:r>
      <w:r w:rsidRPr="00F2592C">
        <w:t>手写数字数据集上训练的变分自编码器的解码器网络生成的数据。在这里，我们从一个二维高斯分布中采样了一个网格的值，并显示了解码器网络的输出。</w:t>
      </w:r>
    </w:p>
    <w:p w14:paraId="167B0C07" w14:textId="77777777" w:rsidR="00AB6671" w:rsidRDefault="00AB6671" w:rsidP="00AB6671">
      <w:r>
        <w:rPr>
          <w:noProof/>
        </w:rPr>
        <w:lastRenderedPageBreak/>
        <w:drawing>
          <wp:inline distT="0" distB="0" distL="0" distR="0" wp14:anchorId="22F1BB59" wp14:editId="2EAD1342">
            <wp:extent cx="5314950" cy="5229225"/>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14950" cy="5229225"/>
                    </a:xfrm>
                    <a:prstGeom prst="rect">
                      <a:avLst/>
                    </a:prstGeom>
                    <a:noFill/>
                    <a:ln>
                      <a:noFill/>
                    </a:ln>
                  </pic:spPr>
                </pic:pic>
              </a:graphicData>
            </a:graphic>
          </wp:inline>
        </w:drawing>
      </w:r>
    </w:p>
    <w:p w14:paraId="09891727" w14:textId="77777777" w:rsidR="00AB6671" w:rsidRDefault="00AB6671" w:rsidP="00AB6671">
      <w:pPr>
        <w:pStyle w:val="a4"/>
      </w:pPr>
      <w:r>
        <w:rPr>
          <w:rFonts w:hint="eastAsia"/>
        </w:rPr>
        <w:t>图</w:t>
      </w:r>
      <w:r>
        <w:rPr>
          <w:rFonts w:hint="eastAsia"/>
        </w:rPr>
        <w:t xml:space="preserve"> </w:t>
      </w:r>
      <w:r>
        <w:t>6</w:t>
      </w:r>
      <w:r>
        <w:rPr>
          <w:rFonts w:hint="eastAsia"/>
        </w:rPr>
        <w:noBreakHyphen/>
      </w:r>
      <w:r>
        <w:t>6</w:t>
      </w:r>
      <w:r>
        <w:rPr>
          <w:rFonts w:hint="eastAsia"/>
        </w:rPr>
        <w:t xml:space="preserve">  </w:t>
      </w:r>
    </w:p>
    <w:p w14:paraId="6B49E5E4" w14:textId="77777777" w:rsidR="00AB6671" w:rsidRDefault="00AB6671" w:rsidP="00AB6671">
      <w:pPr>
        <w:ind w:firstLine="420"/>
      </w:pPr>
      <w:r w:rsidRPr="009E3D07">
        <w:t>不同的数字分别存在于</w:t>
      </w:r>
      <w:proofErr w:type="gramStart"/>
      <w:r w:rsidRPr="009E3D07">
        <w:t>潜空间</w:t>
      </w:r>
      <w:proofErr w:type="gramEnd"/>
      <w:r w:rsidRPr="009E3D07">
        <w:t>的不同区域，并且它们之间平滑地转换。当</w:t>
      </w:r>
      <w:r>
        <w:rPr>
          <w:rFonts w:hint="eastAsia"/>
        </w:rPr>
        <w:t>我们</w:t>
      </w:r>
      <w:r w:rsidRPr="009E3D07">
        <w:t>希望在两个观测之间进行插值时，这种平滑的转换非常有用。</w:t>
      </w:r>
    </w:p>
    <w:p w14:paraId="0D055AE9" w14:textId="77777777" w:rsidR="00AB6671" w:rsidRPr="00F2592C" w:rsidRDefault="00AB6671" w:rsidP="00AB6671"/>
    <w:p w14:paraId="217D5285" w14:textId="77777777" w:rsidR="00AB6671" w:rsidRPr="009C30A5" w:rsidRDefault="00AB6671" w:rsidP="00AB6671">
      <w:pPr>
        <w:pStyle w:val="2"/>
        <w:numPr>
          <w:ilvl w:val="0"/>
          <w:numId w:val="0"/>
        </w:numPr>
        <w:ind w:left="578" w:hanging="578"/>
      </w:pPr>
      <w:r>
        <w:rPr>
          <w:rFonts w:hint="eastAsia"/>
        </w:rPr>
        <w:t>6</w:t>
      </w:r>
      <w:r>
        <w:t>.4</w:t>
      </w:r>
      <w:r>
        <w:tab/>
      </w:r>
      <w:r>
        <w:rPr>
          <w:rFonts w:hint="eastAsia"/>
        </w:rPr>
        <w:t>参考文献</w:t>
      </w:r>
    </w:p>
    <w:p w14:paraId="5FD382CB" w14:textId="77777777" w:rsidR="00AB6671" w:rsidRDefault="00AB6671" w:rsidP="00AB6671">
      <w:r>
        <w:rPr>
          <w:rFonts w:hint="eastAsia"/>
        </w:rPr>
        <w:t>使用</w:t>
      </w:r>
      <w:r>
        <w:rPr>
          <w:rFonts w:hint="eastAsia"/>
        </w:rPr>
        <w:t>Zotero</w:t>
      </w:r>
      <w:r>
        <w:rPr>
          <w:rFonts w:hint="eastAsia"/>
        </w:rPr>
        <w:t>工具栏中的</w:t>
      </w:r>
      <w:r>
        <w:t>Add/Edit Bibliography</w:t>
      </w:r>
      <w:r>
        <w:rPr>
          <w:rFonts w:hint="eastAsia"/>
        </w:rPr>
        <w:t>插入参考文献。</w:t>
      </w:r>
    </w:p>
    <w:p w14:paraId="504D94B7" w14:textId="77777777" w:rsidR="00AB6671" w:rsidRDefault="00AB6671" w:rsidP="00AB6671">
      <w:pPr>
        <w:pStyle w:val="af3"/>
        <w:rPr>
          <w:rFonts w:ascii="等线" w:eastAsia="等线" w:hAnsi="等线"/>
        </w:rPr>
      </w:pPr>
      <w:r>
        <w:fldChar w:fldCharType="begin"/>
      </w:r>
      <w:r>
        <w:instrText xml:space="preserve"> ADDIN ZOTERO_BIBL {"uncited":[],"omitted":[],"custom":[]} CSL_BIBLIOGRAPHY </w:instrText>
      </w:r>
      <w:r>
        <w:fldChar w:fldCharType="separate"/>
      </w:r>
      <w:r w:rsidRPr="00E96EDE">
        <w:rPr>
          <w:rFonts w:ascii="等线" w:eastAsia="等线" w:hAnsi="等线"/>
        </w:rPr>
        <w:t>[1]</w:t>
      </w:r>
      <w:r w:rsidRPr="00E96EDE">
        <w:rPr>
          <w:rFonts w:ascii="等线" w:eastAsia="等线" w:hAnsi="等线"/>
        </w:rPr>
        <w:tab/>
        <w:t xml:space="preserve">A. Vaswani等, 《Attention is all you need》, </w:t>
      </w:r>
      <w:r w:rsidRPr="00E96EDE">
        <w:rPr>
          <w:rFonts w:ascii="等线" w:eastAsia="等线" w:hAnsi="等线"/>
          <w:i/>
          <w:iCs/>
        </w:rPr>
        <w:t>Adv. Neural Inf. Process. Syst.</w:t>
      </w:r>
      <w:r w:rsidRPr="00E96EDE">
        <w:rPr>
          <w:rFonts w:ascii="等线" w:eastAsia="等线" w:hAnsi="等线"/>
        </w:rPr>
        <w:t>, 卷 30, 2017.</w:t>
      </w:r>
    </w:p>
    <w:p w14:paraId="4B4F0AB2" w14:textId="77777777" w:rsidR="00AB6671" w:rsidRPr="009C30A5" w:rsidRDefault="00AB6671" w:rsidP="00AB6671">
      <w:r>
        <w:rPr>
          <w:rFonts w:hint="eastAsia"/>
        </w:rPr>
        <w:lastRenderedPageBreak/>
        <w:t>[</w:t>
      </w:r>
      <w:r>
        <w:t>2]</w:t>
      </w:r>
      <w:r>
        <w:tab/>
      </w:r>
      <w:hyperlink r:id="rId74" w:history="1">
        <w:r>
          <w:rPr>
            <w:rStyle w:val="af4"/>
          </w:rPr>
          <w:t>Deep inside: Autoencoders. Autoencoders (AE) are neural networks… | by Nathan Hubens | Towards Data Science</w:t>
        </w:r>
      </w:hyperlink>
    </w:p>
    <w:p w14:paraId="325A1CD1" w14:textId="77777777" w:rsidR="00AB6671" w:rsidRDefault="00AB6671" w:rsidP="00AB6671">
      <w:r>
        <w:fldChar w:fldCharType="end"/>
      </w:r>
      <w:r>
        <w:t>[3]</w:t>
      </w:r>
      <w:r>
        <w:tab/>
      </w:r>
      <w:r w:rsidRPr="00210BD7">
        <w:t xml:space="preserve">Extracting and composing robust features with denoising autoencoders, Pascal Vincent </w:t>
      </w:r>
      <w:proofErr w:type="spellStart"/>
      <w:r w:rsidRPr="00210BD7">
        <w:t>etc</w:t>
      </w:r>
      <w:proofErr w:type="spellEnd"/>
      <w:r w:rsidRPr="00210BD7">
        <w:t>, 2008</w:t>
      </w:r>
    </w:p>
    <w:p w14:paraId="461042B6" w14:textId="77777777" w:rsidR="00AB6671" w:rsidRDefault="00AB6671" w:rsidP="00AB6671">
      <w:r>
        <w:rPr>
          <w:rFonts w:hint="eastAsia"/>
        </w:rPr>
        <w:t>[</w:t>
      </w:r>
      <w:r>
        <w:t>4]</w:t>
      </w:r>
      <w:r>
        <w:tab/>
      </w:r>
      <w:r w:rsidRPr="000E41E5">
        <w:t>https://www.countbayesie.com/blog/2017/5/9/kullback-leibler-divergence-explained</w:t>
      </w:r>
    </w:p>
    <w:p w14:paraId="78DC1036" w14:textId="77777777" w:rsidR="00AB6671" w:rsidRPr="00E613AD" w:rsidRDefault="00AB6671" w:rsidP="00AB6671">
      <w:r>
        <w:t>[5]</w:t>
      </w:r>
      <w:r>
        <w:tab/>
      </w:r>
      <w:r w:rsidRPr="00E613AD">
        <w:t>https://www.jeremyjordan.me/variational-autoencoders/</w:t>
      </w:r>
    </w:p>
    <w:p w14:paraId="1CE10C3F" w14:textId="7B7A7B20" w:rsidR="00AB6671" w:rsidRDefault="00AB6671">
      <w:pPr>
        <w:widowControl/>
        <w:spacing w:line="240" w:lineRule="auto"/>
        <w:jc w:val="left"/>
      </w:pPr>
      <w:r>
        <w:br w:type="page"/>
      </w:r>
    </w:p>
    <w:p w14:paraId="17DACA67" w14:textId="77777777" w:rsidR="00AB6671" w:rsidRDefault="00AB6671" w:rsidP="00AB6671">
      <w:pPr>
        <w:pStyle w:val="1"/>
      </w:pPr>
      <w:r>
        <w:rPr>
          <w:rFonts w:hint="eastAsia"/>
        </w:rPr>
        <w:lastRenderedPageBreak/>
        <w:t>搭建自己的深度学习框架</w:t>
      </w:r>
    </w:p>
    <w:p w14:paraId="3F939BAC" w14:textId="77777777" w:rsidR="00AB6671" w:rsidRDefault="00AB6671" w:rsidP="00AB6671">
      <w:pPr>
        <w:pStyle w:val="2"/>
        <w:numPr>
          <w:ilvl w:val="1"/>
          <w:numId w:val="0"/>
        </w:numPr>
      </w:pPr>
    </w:p>
    <w:p w14:paraId="1CC7EF8D" w14:textId="77777777" w:rsidR="00AB6671" w:rsidRDefault="00AB6671" w:rsidP="00F55501">
      <w:pPr>
        <w:pStyle w:val="2"/>
        <w:numPr>
          <w:ilvl w:val="1"/>
          <w:numId w:val="31"/>
        </w:numPr>
        <w:tabs>
          <w:tab w:val="num" w:pos="360"/>
        </w:tabs>
        <w:ind w:left="560" w:hangingChars="200" w:hanging="560"/>
      </w:pPr>
      <w:r>
        <w:rPr>
          <w:rFonts w:hint="eastAsia"/>
        </w:rPr>
        <w:t>计算图模型</w:t>
      </w:r>
    </w:p>
    <w:p w14:paraId="3D3DB470" w14:textId="77777777" w:rsidR="00AB6671" w:rsidRDefault="00AB6671" w:rsidP="00F55501">
      <w:pPr>
        <w:pStyle w:val="3"/>
        <w:numPr>
          <w:ilvl w:val="2"/>
          <w:numId w:val="31"/>
        </w:numPr>
        <w:tabs>
          <w:tab w:val="num" w:pos="360"/>
        </w:tabs>
        <w:ind w:left="480" w:hangingChars="200" w:hanging="480"/>
      </w:pPr>
      <w:r>
        <w:rPr>
          <w:rFonts w:hint="eastAsia"/>
        </w:rPr>
        <w:t>定义</w:t>
      </w:r>
    </w:p>
    <w:p w14:paraId="033FF9B8" w14:textId="77777777" w:rsidR="00AB6671" w:rsidRDefault="00AB6671" w:rsidP="00AB6671">
      <w:pPr>
        <w:ind w:firstLine="420"/>
      </w:pPr>
      <w:r>
        <w:rPr>
          <w:rFonts w:hint="eastAsia"/>
        </w:rPr>
        <w:t>计算图的概念最早可以追溯到</w:t>
      </w:r>
      <w:r>
        <w:rPr>
          <w:rFonts w:hint="eastAsia"/>
        </w:rPr>
        <w:t>20</w:t>
      </w:r>
      <w:r>
        <w:rPr>
          <w:rFonts w:hint="eastAsia"/>
        </w:rPr>
        <w:t>世纪</w:t>
      </w:r>
      <w:r>
        <w:rPr>
          <w:rFonts w:hint="eastAsia"/>
        </w:rPr>
        <w:t>50</w:t>
      </w:r>
      <w:r>
        <w:rPr>
          <w:rFonts w:hint="eastAsia"/>
        </w:rPr>
        <w:t>年代，由计算机科学家</w:t>
      </w:r>
      <w:r>
        <w:rPr>
          <w:rFonts w:hint="eastAsia"/>
        </w:rPr>
        <w:t xml:space="preserve">John W. </w:t>
      </w:r>
      <w:proofErr w:type="spellStart"/>
      <w:r>
        <w:rPr>
          <w:rFonts w:hint="eastAsia"/>
        </w:rPr>
        <w:t>Carr</w:t>
      </w:r>
      <w:proofErr w:type="spellEnd"/>
      <w:r>
        <w:rPr>
          <w:rFonts w:hint="eastAsia"/>
        </w:rPr>
        <w:t>和</w:t>
      </w:r>
      <w:r>
        <w:rPr>
          <w:rFonts w:hint="eastAsia"/>
        </w:rPr>
        <w:t>Peter M. Naur</w:t>
      </w:r>
      <w:r>
        <w:rPr>
          <w:rFonts w:hint="eastAsia"/>
        </w:rPr>
        <w:t>在其论文中提出。他们提出了一种称为“流程图”（</w:t>
      </w:r>
      <w:r>
        <w:rPr>
          <w:rFonts w:hint="eastAsia"/>
        </w:rPr>
        <w:t>Flowchart</w:t>
      </w:r>
      <w:r>
        <w:rPr>
          <w:rFonts w:hint="eastAsia"/>
        </w:rPr>
        <w:t>）的</w:t>
      </w:r>
      <w:proofErr w:type="gramStart"/>
      <w:r>
        <w:rPr>
          <w:rFonts w:hint="eastAsia"/>
        </w:rPr>
        <w:t>图形化表示</w:t>
      </w:r>
      <w:proofErr w:type="gramEnd"/>
      <w:r>
        <w:rPr>
          <w:rFonts w:hint="eastAsia"/>
        </w:rPr>
        <w:t>方法，用于描述计算机程序的执行过程。随着计算机科学的发展，计算图的概念得到了进一步的发展和应用。在深度学习领域，计算图被广泛应用于描述和优化神经网络模型。</w:t>
      </w:r>
    </w:p>
    <w:p w14:paraId="485BB0D4" w14:textId="77777777" w:rsidR="00AB6671" w:rsidRDefault="00AB6671" w:rsidP="00AB6671">
      <w:pPr>
        <w:ind w:firstLine="420"/>
      </w:pPr>
      <w:r>
        <w:rPr>
          <w:rFonts w:hint="eastAsia"/>
        </w:rPr>
        <w:t>计算图（</w:t>
      </w:r>
      <w:r>
        <w:rPr>
          <w:rFonts w:hint="eastAsia"/>
        </w:rPr>
        <w:t>Computational Graph</w:t>
      </w:r>
      <w:r>
        <w:rPr>
          <w:rFonts w:hint="eastAsia"/>
        </w:rPr>
        <w:t>）是一种用于描述计算过程的</w:t>
      </w:r>
      <w:proofErr w:type="gramStart"/>
      <w:r>
        <w:rPr>
          <w:rFonts w:hint="eastAsia"/>
        </w:rPr>
        <w:t>图形化表示</w:t>
      </w:r>
      <w:proofErr w:type="gramEnd"/>
      <w:r>
        <w:rPr>
          <w:rFonts w:hint="eastAsia"/>
        </w:rPr>
        <w:t>方法，它将计算过程抽象成节点和</w:t>
      </w:r>
      <w:proofErr w:type="gramStart"/>
      <w:r>
        <w:rPr>
          <w:rFonts w:hint="eastAsia"/>
        </w:rPr>
        <w:t>边</w:t>
      </w:r>
      <w:proofErr w:type="gramEnd"/>
      <w:r>
        <w:rPr>
          <w:rFonts w:hint="eastAsia"/>
        </w:rPr>
        <w:t>的有向图，其中节点表示计算操作，</w:t>
      </w:r>
      <w:proofErr w:type="gramStart"/>
      <w:r>
        <w:rPr>
          <w:rFonts w:hint="eastAsia"/>
        </w:rPr>
        <w:t>边表示</w:t>
      </w:r>
      <w:proofErr w:type="gramEnd"/>
      <w:r>
        <w:rPr>
          <w:rFonts w:hint="eastAsia"/>
        </w:rPr>
        <w:t>数据流动。在计算图模型中，每个节点都代表一个计算操作，例如加法、乘法、卷积等。节点之间的</w:t>
      </w:r>
      <w:proofErr w:type="gramStart"/>
      <w:r>
        <w:rPr>
          <w:rFonts w:hint="eastAsia"/>
        </w:rPr>
        <w:t>边表示</w:t>
      </w:r>
      <w:proofErr w:type="gramEnd"/>
      <w:r>
        <w:rPr>
          <w:rFonts w:hint="eastAsia"/>
        </w:rPr>
        <w:t>数据在计算过程中的流动方向，即数据从一个节点流向另一个节点进行计算。这种数据流动方式使得计算图模型能够自然地表示并行计算过程，因为节点之间的数据流动可以被分配到不同的计算单元中进行处理。输入节点和节点输出的值称为张量（</w:t>
      </w:r>
      <w:r>
        <w:rPr>
          <w:rFonts w:hint="eastAsia"/>
        </w:rPr>
        <w:t>Tensor</w:t>
      </w:r>
      <w:r>
        <w:rPr>
          <w:rFonts w:hint="eastAsia"/>
        </w:rPr>
        <w:t>），其中包含标量（</w:t>
      </w:r>
      <w:r>
        <w:rPr>
          <w:rFonts w:hint="eastAsia"/>
        </w:rPr>
        <w:t>Scalars</w:t>
      </w:r>
      <w:r>
        <w:rPr>
          <w:rFonts w:hint="eastAsia"/>
        </w:rPr>
        <w:t>）、向量（</w:t>
      </w:r>
      <w:r>
        <w:rPr>
          <w:rFonts w:hint="eastAsia"/>
        </w:rPr>
        <w:t>Vector</w:t>
      </w:r>
      <w:r>
        <w:rPr>
          <w:rFonts w:hint="eastAsia"/>
        </w:rPr>
        <w:t>）和矩阵（</w:t>
      </w:r>
      <w:r>
        <w:rPr>
          <w:rFonts w:hint="eastAsia"/>
        </w:rPr>
        <w:t>Matrix</w:t>
      </w:r>
      <w:r>
        <w:rPr>
          <w:rFonts w:hint="eastAsia"/>
        </w:rPr>
        <w:t>）以及更高阶的张量。</w:t>
      </w:r>
    </w:p>
    <w:p w14:paraId="009B9C93" w14:textId="77777777" w:rsidR="00AB6671" w:rsidRDefault="00AB6671" w:rsidP="00AB6671">
      <w:pPr>
        <w:ind w:firstLine="420"/>
      </w:pPr>
      <w:r>
        <w:t>计算图模型的优点是可以直观地描述计算过程，易于理解和优化。它还可以帮助开发者更好地理解和优化深度学习模型，因为深度学习模型本质上就是由多个计算操作组成的计算图。通过分析计算图，可以发现模型中的瓶颈操作，进而进行优化，提高模型的性能和效率</w:t>
      </w:r>
      <w:r>
        <w:rPr>
          <w:rFonts w:hint="eastAsia"/>
        </w:rPr>
        <w:t>。</w:t>
      </w:r>
      <w:r>
        <w:t>计算图模型也是许多深度学习框架的基础，例如</w:t>
      </w:r>
      <w:r>
        <w:t>TensorFlow</w:t>
      </w:r>
      <w:r>
        <w:rPr>
          <w:rFonts w:hint="eastAsia"/>
        </w:rPr>
        <w:t>、</w:t>
      </w:r>
      <w:proofErr w:type="spellStart"/>
      <w:r>
        <w:t>PyTorch</w:t>
      </w:r>
      <w:proofErr w:type="spellEnd"/>
      <w:r>
        <w:rPr>
          <w:rFonts w:hint="eastAsia"/>
        </w:rPr>
        <w:t>，</w:t>
      </w:r>
      <w:proofErr w:type="spellStart"/>
      <w:r>
        <w:rPr>
          <w:rFonts w:hint="eastAsia"/>
        </w:rPr>
        <w:t>MindSpore</w:t>
      </w:r>
      <w:proofErr w:type="spellEnd"/>
      <w:r>
        <w:rPr>
          <w:rFonts w:hint="eastAsia"/>
        </w:rPr>
        <w:t>等等</w:t>
      </w:r>
      <w:r>
        <w:t>。</w:t>
      </w:r>
      <w:r>
        <w:rPr>
          <w:rFonts w:hint="eastAsia"/>
        </w:rPr>
        <w:t>它们的共通之处在于：</w:t>
      </w:r>
      <w:r>
        <w:t>这些框架</w:t>
      </w:r>
      <w:r>
        <w:rPr>
          <w:rFonts w:hint="eastAsia"/>
        </w:rPr>
        <w:t>都</w:t>
      </w:r>
      <w:r>
        <w:t>将计算图模型作为底层运行时的表示方式，通过构建计算图来定义模型，并通过计算图来自动化地进行反向传播和优化。</w:t>
      </w:r>
    </w:p>
    <w:p w14:paraId="6CD25890" w14:textId="77777777" w:rsidR="00AB6671" w:rsidRDefault="00AB6671" w:rsidP="00F55501">
      <w:pPr>
        <w:pStyle w:val="3"/>
        <w:numPr>
          <w:ilvl w:val="2"/>
          <w:numId w:val="31"/>
        </w:numPr>
        <w:tabs>
          <w:tab w:val="num" w:pos="360"/>
        </w:tabs>
        <w:ind w:left="480" w:hangingChars="200" w:hanging="480"/>
      </w:pPr>
      <w:r>
        <w:rPr>
          <w:rFonts w:hint="eastAsia"/>
        </w:rPr>
        <w:lastRenderedPageBreak/>
        <w:t>计算图结构</w:t>
      </w:r>
    </w:p>
    <w:p w14:paraId="5C9C901C" w14:textId="77777777" w:rsidR="00AB6671" w:rsidRDefault="00AB6671" w:rsidP="00AB6671">
      <w:pPr>
        <w:ind w:firstLine="420"/>
      </w:pPr>
      <w:r>
        <w:rPr>
          <w:rFonts w:hint="eastAsia"/>
        </w:rPr>
        <w:t>下面用两个简单的示例以及代码实现来展示计算图模型的结构。图</w:t>
      </w:r>
      <w:r>
        <w:rPr>
          <w:rFonts w:hint="eastAsia"/>
        </w:rPr>
        <w:t>7-1</w:t>
      </w:r>
      <w:r>
        <w:rPr>
          <w:rFonts w:hint="eastAsia"/>
        </w:rPr>
        <w:t>为计算两个输入张量的和，其中计算和既是两个输入节点的输出节点，也作为新的输入节点向下传递。</w:t>
      </w:r>
    </w:p>
    <w:p w14:paraId="7D517B07" w14:textId="77777777" w:rsidR="00AB6671" w:rsidRDefault="00AB6671" w:rsidP="00AB6671">
      <w:pPr>
        <w:ind w:firstLine="420"/>
        <w:jc w:val="center"/>
      </w:pPr>
      <w:r>
        <w:rPr>
          <w:noProof/>
        </w:rPr>
        <w:drawing>
          <wp:inline distT="0" distB="0" distL="114300" distR="114300" wp14:anchorId="2F0A4D2E" wp14:editId="393FA87D">
            <wp:extent cx="2214245" cy="1944370"/>
            <wp:effectExtent l="0" t="0" r="10795" b="635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5"/>
                    <a:stretch>
                      <a:fillRect/>
                    </a:stretch>
                  </pic:blipFill>
                  <pic:spPr>
                    <a:xfrm>
                      <a:off x="0" y="0"/>
                      <a:ext cx="2214245" cy="1944370"/>
                    </a:xfrm>
                    <a:prstGeom prst="rect">
                      <a:avLst/>
                    </a:prstGeom>
                    <a:noFill/>
                    <a:ln>
                      <a:noFill/>
                    </a:ln>
                  </pic:spPr>
                </pic:pic>
              </a:graphicData>
            </a:graphic>
          </wp:inline>
        </w:drawing>
      </w:r>
    </w:p>
    <w:p w14:paraId="39E9BB39" w14:textId="77777777" w:rsidR="00AB6671" w:rsidRDefault="00AB6671" w:rsidP="00AB6671">
      <w:pPr>
        <w:pStyle w:val="a4"/>
      </w:pPr>
      <w:r>
        <w:t>图</w:t>
      </w:r>
      <w:r>
        <w:t xml:space="preserve"> </w:t>
      </w:r>
      <w:r>
        <w:rPr>
          <w:rFonts w:hint="eastAsia"/>
        </w:rPr>
        <w:t>7</w:t>
      </w:r>
      <w:r>
        <w:noBreakHyphen/>
      </w:r>
      <w:r>
        <w:fldChar w:fldCharType="begin"/>
      </w:r>
      <w:r>
        <w:instrText xml:space="preserve"> SEQ </w:instrText>
      </w:r>
      <w:r>
        <w:instrText>图</w:instrText>
      </w:r>
      <w:r>
        <w:instrText xml:space="preserve"> \* ARABIC \s 1 </w:instrText>
      </w:r>
      <w:r>
        <w:fldChar w:fldCharType="separate"/>
      </w:r>
      <w:r>
        <w:t>1</w:t>
      </w:r>
      <w:r>
        <w:fldChar w:fldCharType="end"/>
      </w:r>
      <w:r>
        <w:t xml:space="preserve">  </w:t>
      </w:r>
      <w:r>
        <w:rPr>
          <w:rFonts w:hint="eastAsia"/>
        </w:rPr>
        <w:t>张量求和计算图</w:t>
      </w:r>
    </w:p>
    <w:p w14:paraId="56C040F6" w14:textId="77777777" w:rsidR="00AB6671" w:rsidRDefault="00AB6671" w:rsidP="00AB6671">
      <w:pPr>
        <w:ind w:firstLine="420"/>
      </w:pPr>
      <w:r>
        <w:rPr>
          <w:rFonts w:hint="eastAsia"/>
        </w:rPr>
        <w:t>当想要表达的计算过程变得更加复杂，计算图将会使整个流程会变得更加清晰。例如，图</w:t>
      </w:r>
      <w:r>
        <w:rPr>
          <w:rFonts w:hint="eastAsia"/>
        </w:rPr>
        <w:t>7-2</w:t>
      </w:r>
      <w:r>
        <w:rPr>
          <w:rFonts w:hint="eastAsia"/>
        </w:rPr>
        <w:t>定义了一个仿射变换，使用五个节点以及四条</w:t>
      </w:r>
      <w:proofErr w:type="gramStart"/>
      <w:r>
        <w:rPr>
          <w:rFonts w:hint="eastAsia"/>
        </w:rPr>
        <w:t>边表示</w:t>
      </w:r>
      <w:proofErr w:type="gramEnd"/>
      <w:r>
        <w:rPr>
          <w:rFonts w:hint="eastAsia"/>
        </w:rPr>
        <w:t>数据的流向，最终计算图所表示的是将三个输入张量通过变换以</w:t>
      </w:r>
      <w:proofErr w:type="spellStart"/>
      <w:r>
        <w:rPr>
          <w:rFonts w:hint="eastAsia"/>
        </w:rPr>
        <w:t>Ax+b</w:t>
      </w:r>
      <w:proofErr w:type="spellEnd"/>
      <w:r>
        <w:rPr>
          <w:rFonts w:hint="eastAsia"/>
        </w:rPr>
        <w:t>为结果输出。</w:t>
      </w:r>
    </w:p>
    <w:p w14:paraId="2889139B" w14:textId="77777777" w:rsidR="00AB6671" w:rsidRDefault="00AB6671" w:rsidP="00AB6671">
      <w:pPr>
        <w:ind w:firstLine="420"/>
        <w:jc w:val="center"/>
        <w:rPr>
          <w:rFonts w:ascii="宋体" w:hAnsi="宋体" w:cs="宋体"/>
          <w:sz w:val="24"/>
          <w:szCs w:val="24"/>
        </w:rPr>
      </w:pPr>
      <w:r>
        <w:rPr>
          <w:noProof/>
        </w:rPr>
        <w:drawing>
          <wp:inline distT="0" distB="0" distL="114300" distR="114300" wp14:anchorId="5A2FA7E3" wp14:editId="71489F8E">
            <wp:extent cx="3076575" cy="1856105"/>
            <wp:effectExtent l="0" t="0" r="1905" b="317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76"/>
                    <a:stretch>
                      <a:fillRect/>
                    </a:stretch>
                  </pic:blipFill>
                  <pic:spPr>
                    <a:xfrm>
                      <a:off x="0" y="0"/>
                      <a:ext cx="3076575" cy="1856105"/>
                    </a:xfrm>
                    <a:prstGeom prst="rect">
                      <a:avLst/>
                    </a:prstGeom>
                    <a:noFill/>
                    <a:ln>
                      <a:noFill/>
                    </a:ln>
                  </pic:spPr>
                </pic:pic>
              </a:graphicData>
            </a:graphic>
          </wp:inline>
        </w:drawing>
      </w:r>
    </w:p>
    <w:p w14:paraId="2DC1ECEA" w14:textId="77777777" w:rsidR="00AB6671" w:rsidRDefault="00AB6671" w:rsidP="00AB6671">
      <w:pPr>
        <w:pStyle w:val="a4"/>
      </w:pPr>
      <w:r>
        <w:t>图</w:t>
      </w:r>
      <w:r>
        <w:t xml:space="preserve"> </w:t>
      </w:r>
      <w:r>
        <w:rPr>
          <w:rFonts w:hint="eastAsia"/>
        </w:rPr>
        <w:t>7</w:t>
      </w:r>
      <w:r>
        <w:noBreakHyphen/>
      </w:r>
      <w:r>
        <w:rPr>
          <w:rFonts w:hint="eastAsia"/>
        </w:rPr>
        <w:t>2</w:t>
      </w:r>
      <w:r>
        <w:t xml:space="preserve">  </w:t>
      </w:r>
      <w:r>
        <w:rPr>
          <w:rFonts w:hint="eastAsia"/>
        </w:rPr>
        <w:t>仿射变换计算图</w:t>
      </w:r>
    </w:p>
    <w:p w14:paraId="03AA8B0D" w14:textId="77777777" w:rsidR="00AB6671" w:rsidRDefault="00AB6671" w:rsidP="00AB6671">
      <w:pPr>
        <w:ind w:firstLine="420"/>
        <w:jc w:val="left"/>
        <w:rPr>
          <w:rFonts w:ascii="宋体" w:hAnsi="宋体" w:cs="宋体"/>
          <w:szCs w:val="21"/>
        </w:rPr>
      </w:pPr>
      <w:r>
        <w:rPr>
          <w:rFonts w:ascii="宋体" w:hAnsi="宋体" w:cs="宋体" w:hint="eastAsia"/>
          <w:szCs w:val="21"/>
        </w:rPr>
        <w:t>下面给出计算图中节点的原型实现以及上述两个计算图的python代码实现：</w:t>
      </w:r>
    </w:p>
    <w:p w14:paraId="40A5347C" w14:textId="77777777" w:rsidR="00AB6671" w:rsidRDefault="00AB6671" w:rsidP="00AB6671">
      <w:pPr>
        <w:pStyle w:val="code"/>
        <w:ind w:right="210"/>
      </w:pPr>
      <w:r>
        <w:rPr>
          <w:rFonts w:hint="eastAsia"/>
        </w:rPr>
        <w:t>class Operation:</w:t>
      </w:r>
    </w:p>
    <w:p w14:paraId="1CDB4CD2" w14:textId="77777777" w:rsidR="00AB6671" w:rsidRDefault="00AB6671" w:rsidP="00AB6671">
      <w:pPr>
        <w:pStyle w:val="code"/>
        <w:ind w:right="210"/>
      </w:pPr>
      <w:r>
        <w:t xml:space="preserve">    </w:t>
      </w:r>
      <w:r>
        <w:rPr>
          <w:rFonts w:hint="eastAsia"/>
        </w:rPr>
        <w:t>"""</w:t>
      </w:r>
      <w:r>
        <w:rPr>
          <w:rFonts w:hint="eastAsia"/>
        </w:rPr>
        <w:t>表示执行计算的图形节点。</w:t>
      </w:r>
    </w:p>
    <w:p w14:paraId="241ECA9D" w14:textId="77777777" w:rsidR="00AB6671" w:rsidRDefault="00AB6671" w:rsidP="00AB6671">
      <w:pPr>
        <w:pStyle w:val="code"/>
        <w:ind w:right="210"/>
      </w:pPr>
      <w:r>
        <w:t xml:space="preserve">    </w:t>
      </w:r>
      <w:r>
        <w:rPr>
          <w:rFonts w:hint="eastAsia"/>
        </w:rPr>
        <w:t xml:space="preserve">`Operation` </w:t>
      </w:r>
      <w:r>
        <w:rPr>
          <w:rFonts w:hint="eastAsia"/>
        </w:rPr>
        <w:t>是</w:t>
      </w:r>
      <w:r>
        <w:rPr>
          <w:rFonts w:hint="eastAsia"/>
        </w:rPr>
        <w:t xml:space="preserve"> `Graph` </w:t>
      </w:r>
      <w:r>
        <w:rPr>
          <w:rFonts w:hint="eastAsia"/>
        </w:rPr>
        <w:t>中的一个节点，它取零或更多对象作为输入，</w:t>
      </w:r>
    </w:p>
    <w:p w14:paraId="4C4FB6F6" w14:textId="77777777" w:rsidR="00AB6671" w:rsidRDefault="00AB6671" w:rsidP="00AB6671">
      <w:pPr>
        <w:pStyle w:val="code"/>
        <w:ind w:right="210"/>
      </w:pPr>
      <w:r>
        <w:rPr>
          <w:rFonts w:hint="eastAsia"/>
        </w:rPr>
        <w:t xml:space="preserve">    </w:t>
      </w:r>
      <w:r>
        <w:rPr>
          <w:rFonts w:hint="eastAsia"/>
        </w:rPr>
        <w:t>并产生零个或多个对象作为输出。</w:t>
      </w:r>
    </w:p>
    <w:p w14:paraId="292AD19D" w14:textId="77777777" w:rsidR="00AB6671" w:rsidRDefault="00AB6671" w:rsidP="00AB6671">
      <w:pPr>
        <w:pStyle w:val="code"/>
        <w:ind w:right="210"/>
      </w:pPr>
      <w:r>
        <w:rPr>
          <w:rFonts w:hint="eastAsia"/>
        </w:rPr>
        <w:t xml:space="preserve">    """</w:t>
      </w:r>
    </w:p>
    <w:p w14:paraId="6AB82A22" w14:textId="77777777" w:rsidR="00AB6671" w:rsidRDefault="00AB6671" w:rsidP="00AB6671">
      <w:pPr>
        <w:pStyle w:val="code"/>
        <w:ind w:right="210"/>
      </w:pPr>
      <w:r>
        <w:rPr>
          <w:rFonts w:hint="eastAsia"/>
        </w:rPr>
        <w:lastRenderedPageBreak/>
        <w:t>def __init__(self, input_nodes=[]):</w:t>
      </w:r>
    </w:p>
    <w:p w14:paraId="363539BC" w14:textId="77777777" w:rsidR="00AB6671" w:rsidRDefault="00AB6671" w:rsidP="00AB6671">
      <w:pPr>
        <w:pStyle w:val="code"/>
        <w:ind w:right="210"/>
      </w:pPr>
      <w:r>
        <w:rPr>
          <w:rFonts w:hint="eastAsia"/>
        </w:rPr>
        <w:t xml:space="preserve">        """</w:t>
      </w:r>
      <w:r>
        <w:rPr>
          <w:rFonts w:hint="eastAsia"/>
        </w:rPr>
        <w:t>构造父类算子</w:t>
      </w:r>
      <w:r>
        <w:rPr>
          <w:rFonts w:hint="eastAsia"/>
        </w:rPr>
        <w:t xml:space="preserve"> Operation</w:t>
      </w:r>
    </w:p>
    <w:p w14:paraId="32F4C3E7" w14:textId="77777777" w:rsidR="00AB6671" w:rsidRDefault="00AB6671" w:rsidP="00AB6671">
      <w:pPr>
        <w:pStyle w:val="code"/>
        <w:ind w:left="630" w:right="210"/>
      </w:pPr>
      <w:r>
        <w:rPr>
          <w:rFonts w:hint="eastAsia"/>
        </w:rPr>
        <w:t xml:space="preserve">        """</w:t>
      </w:r>
    </w:p>
    <w:p w14:paraId="730C5041" w14:textId="77777777" w:rsidR="00AB6671" w:rsidRDefault="00AB6671" w:rsidP="00AB6671">
      <w:pPr>
        <w:pStyle w:val="code"/>
        <w:ind w:left="630" w:right="210"/>
      </w:pPr>
      <w:r>
        <w:rPr>
          <w:rFonts w:hint="eastAsia"/>
        </w:rPr>
        <w:t xml:space="preserve">        self.input_nodes = input_nodes</w:t>
      </w:r>
    </w:p>
    <w:p w14:paraId="3A6FB790" w14:textId="77777777" w:rsidR="00AB6671" w:rsidRDefault="00AB6671" w:rsidP="00AB6671">
      <w:pPr>
        <w:pStyle w:val="code"/>
        <w:ind w:left="630" w:right="210"/>
      </w:pPr>
    </w:p>
    <w:p w14:paraId="6AE1E328" w14:textId="77777777" w:rsidR="00AB6671" w:rsidRDefault="00AB6671" w:rsidP="00AB6671">
      <w:pPr>
        <w:pStyle w:val="code"/>
        <w:ind w:left="630" w:right="210"/>
      </w:pPr>
      <w:r>
        <w:rPr>
          <w:rFonts w:hint="eastAsia"/>
        </w:rPr>
        <w:t xml:space="preserve">        # </w:t>
      </w:r>
      <w:r>
        <w:rPr>
          <w:rFonts w:hint="eastAsia"/>
        </w:rPr>
        <w:t>初始化</w:t>
      </w:r>
      <w:r>
        <w:rPr>
          <w:rFonts w:hint="eastAsia"/>
        </w:rPr>
        <w:t>consumer</w:t>
      </w:r>
      <w:r>
        <w:rPr>
          <w:rFonts w:hint="eastAsia"/>
        </w:rPr>
        <w:t>列表（即接收此操作输出作为输入的节点）</w:t>
      </w:r>
    </w:p>
    <w:p w14:paraId="76D4592F" w14:textId="77777777" w:rsidR="00AB6671" w:rsidRDefault="00AB6671" w:rsidP="00AB6671">
      <w:pPr>
        <w:pStyle w:val="code"/>
        <w:ind w:left="630" w:right="210"/>
      </w:pPr>
      <w:r>
        <w:rPr>
          <w:rFonts w:hint="eastAsia"/>
        </w:rPr>
        <w:t xml:space="preserve">        self.consumers = []</w:t>
      </w:r>
    </w:p>
    <w:p w14:paraId="4B6E5064" w14:textId="77777777" w:rsidR="00AB6671" w:rsidRDefault="00AB6671" w:rsidP="00AB6671">
      <w:pPr>
        <w:pStyle w:val="code"/>
        <w:ind w:left="630" w:right="210"/>
      </w:pPr>
    </w:p>
    <w:p w14:paraId="620EF0F4" w14:textId="77777777" w:rsidR="00AB6671" w:rsidRDefault="00AB6671" w:rsidP="00AB6671">
      <w:pPr>
        <w:pStyle w:val="code"/>
        <w:ind w:left="630" w:right="210"/>
      </w:pPr>
      <w:r>
        <w:rPr>
          <w:rFonts w:hint="eastAsia"/>
        </w:rPr>
        <w:t xml:space="preserve">        # </w:t>
      </w:r>
      <w:r>
        <w:rPr>
          <w:rFonts w:hint="eastAsia"/>
        </w:rPr>
        <w:t>将此操作附加到所有输入节点的</w:t>
      </w:r>
      <w:r>
        <w:rPr>
          <w:rFonts w:hint="eastAsia"/>
        </w:rPr>
        <w:t>consumer</w:t>
      </w:r>
      <w:r>
        <w:rPr>
          <w:rFonts w:hint="eastAsia"/>
        </w:rPr>
        <w:t>列表</w:t>
      </w:r>
    </w:p>
    <w:p w14:paraId="723EBEAB" w14:textId="77777777" w:rsidR="00AB6671" w:rsidRDefault="00AB6671" w:rsidP="00AB6671">
      <w:pPr>
        <w:pStyle w:val="code"/>
        <w:ind w:left="630" w:right="210"/>
      </w:pPr>
      <w:r>
        <w:rPr>
          <w:rFonts w:hint="eastAsia"/>
        </w:rPr>
        <w:t xml:space="preserve">        for input_node in input_nodes:</w:t>
      </w:r>
    </w:p>
    <w:p w14:paraId="6C2593E4" w14:textId="77777777" w:rsidR="00AB6671" w:rsidRDefault="00AB6671" w:rsidP="00AB6671">
      <w:pPr>
        <w:pStyle w:val="code"/>
        <w:ind w:left="630" w:right="210"/>
      </w:pPr>
      <w:r>
        <w:rPr>
          <w:rFonts w:hint="eastAsia"/>
        </w:rPr>
        <w:t xml:space="preserve">            input_node.consumers.append(self)</w:t>
      </w:r>
    </w:p>
    <w:p w14:paraId="78A76FB6" w14:textId="77777777" w:rsidR="00AB6671" w:rsidRDefault="00AB6671" w:rsidP="00AB6671">
      <w:pPr>
        <w:pStyle w:val="code"/>
        <w:ind w:left="630" w:right="210"/>
      </w:pPr>
    </w:p>
    <w:p w14:paraId="4A7589E2" w14:textId="77777777" w:rsidR="00AB6671" w:rsidRDefault="00AB6671" w:rsidP="00AB6671">
      <w:pPr>
        <w:pStyle w:val="code"/>
        <w:ind w:left="630" w:right="210"/>
      </w:pPr>
      <w:r>
        <w:rPr>
          <w:rFonts w:hint="eastAsia"/>
        </w:rPr>
        <w:t xml:space="preserve">        # </w:t>
      </w:r>
      <w:r>
        <w:rPr>
          <w:rFonts w:hint="eastAsia"/>
        </w:rPr>
        <w:t>将此操作附加到当前活动的默认图中的操作列表</w:t>
      </w:r>
    </w:p>
    <w:p w14:paraId="1A378B2E" w14:textId="77777777" w:rsidR="00AB6671" w:rsidRDefault="00AB6671" w:rsidP="00AB6671">
      <w:pPr>
        <w:pStyle w:val="code"/>
        <w:ind w:left="630" w:right="210"/>
      </w:pPr>
      <w:r>
        <w:rPr>
          <w:rFonts w:hint="eastAsia"/>
        </w:rPr>
        <w:t xml:space="preserve">        _default_graph.operations.append(self)</w:t>
      </w:r>
    </w:p>
    <w:p w14:paraId="5FE322A6" w14:textId="77777777" w:rsidR="00AB6671" w:rsidRDefault="00AB6671" w:rsidP="00AB6671">
      <w:pPr>
        <w:pStyle w:val="code"/>
        <w:ind w:left="630" w:right="210"/>
      </w:pPr>
    </w:p>
    <w:p w14:paraId="27B52A53" w14:textId="77777777" w:rsidR="00AB6671" w:rsidRDefault="00AB6671" w:rsidP="00AB6671">
      <w:pPr>
        <w:pStyle w:val="code"/>
        <w:ind w:left="630" w:right="210"/>
      </w:pPr>
      <w:r>
        <w:rPr>
          <w:rFonts w:hint="eastAsia"/>
        </w:rPr>
        <w:t xml:space="preserve">    def compute(self):</w:t>
      </w:r>
    </w:p>
    <w:p w14:paraId="6C257AD5" w14:textId="77777777" w:rsidR="00AB6671" w:rsidRDefault="00AB6671" w:rsidP="00AB6671">
      <w:pPr>
        <w:pStyle w:val="code"/>
        <w:ind w:left="630" w:right="210"/>
      </w:pPr>
      <w:r>
        <w:rPr>
          <w:rFonts w:hint="eastAsia"/>
        </w:rPr>
        <w:t xml:space="preserve">        """</w:t>
      </w:r>
    </w:p>
    <w:p w14:paraId="74E61E8F" w14:textId="77777777" w:rsidR="00AB6671" w:rsidRDefault="00AB6671" w:rsidP="00AB6671">
      <w:pPr>
        <w:pStyle w:val="code"/>
        <w:ind w:left="630" w:right="210"/>
      </w:pPr>
      <w:r>
        <w:rPr>
          <w:rFonts w:hint="eastAsia"/>
        </w:rPr>
        <w:t xml:space="preserve">        Operation </w:t>
      </w:r>
      <w:r>
        <w:rPr>
          <w:rFonts w:hint="eastAsia"/>
        </w:rPr>
        <w:t>具体实现</w:t>
      </w:r>
    </w:p>
    <w:p w14:paraId="3B2F446B" w14:textId="77777777" w:rsidR="00AB6671" w:rsidRDefault="00AB6671" w:rsidP="00AB6671">
      <w:pPr>
        <w:pStyle w:val="code"/>
        <w:ind w:left="630" w:right="210"/>
      </w:pPr>
      <w:r>
        <w:rPr>
          <w:rFonts w:hint="eastAsia"/>
        </w:rPr>
        <w:t xml:space="preserve">        """</w:t>
      </w:r>
    </w:p>
    <w:p w14:paraId="1F608913" w14:textId="77777777" w:rsidR="00AB6671" w:rsidRDefault="00AB6671" w:rsidP="00AB6671">
      <w:pPr>
        <w:pStyle w:val="code"/>
        <w:ind w:left="630" w:right="210"/>
      </w:pPr>
      <w:r>
        <w:rPr>
          <w:rFonts w:hint="eastAsia"/>
        </w:rPr>
        <w:t xml:space="preserve">        Pass</w:t>
      </w:r>
    </w:p>
    <w:p w14:paraId="55776D53" w14:textId="77777777" w:rsidR="00AB6671" w:rsidRDefault="00AB6671" w:rsidP="00AB6671">
      <w:pPr>
        <w:pStyle w:val="code"/>
        <w:ind w:left="630" w:right="210"/>
      </w:pPr>
      <w:r>
        <w:rPr>
          <w:rFonts w:hint="eastAsia"/>
        </w:rPr>
        <w:t>class add(Operation):</w:t>
      </w:r>
    </w:p>
    <w:p w14:paraId="61A9F7AB" w14:textId="77777777" w:rsidR="00AB6671" w:rsidRDefault="00AB6671" w:rsidP="00AB6671">
      <w:pPr>
        <w:pStyle w:val="code"/>
        <w:ind w:left="630" w:right="210"/>
      </w:pPr>
      <w:r>
        <w:rPr>
          <w:rFonts w:hint="eastAsia"/>
        </w:rPr>
        <w:t xml:space="preserve">    """</w:t>
      </w:r>
      <w:r>
        <w:rPr>
          <w:rFonts w:hint="eastAsia"/>
        </w:rPr>
        <w:t>返回</w:t>
      </w:r>
      <w:r>
        <w:rPr>
          <w:rFonts w:hint="eastAsia"/>
        </w:rPr>
        <w:t xml:space="preserve"> x + y </w:t>
      </w:r>
      <w:r>
        <w:rPr>
          <w:rFonts w:hint="eastAsia"/>
        </w:rPr>
        <w:t>按元素相加</w:t>
      </w:r>
      <w:r>
        <w:rPr>
          <w:rFonts w:hint="eastAsia"/>
        </w:rPr>
        <w:t>.</w:t>
      </w:r>
    </w:p>
    <w:p w14:paraId="508F5840" w14:textId="77777777" w:rsidR="00AB6671" w:rsidRDefault="00AB6671" w:rsidP="00AB6671">
      <w:pPr>
        <w:pStyle w:val="code"/>
        <w:ind w:left="630" w:right="210"/>
      </w:pPr>
      <w:r>
        <w:rPr>
          <w:rFonts w:hint="eastAsia"/>
        </w:rPr>
        <w:t xml:space="preserve">    """</w:t>
      </w:r>
    </w:p>
    <w:p w14:paraId="26397621" w14:textId="77777777" w:rsidR="00AB6671" w:rsidRDefault="00AB6671" w:rsidP="00AB6671">
      <w:pPr>
        <w:pStyle w:val="code"/>
        <w:ind w:left="630" w:right="210"/>
      </w:pPr>
    </w:p>
    <w:p w14:paraId="05759287" w14:textId="77777777" w:rsidR="00AB6671" w:rsidRDefault="00AB6671" w:rsidP="00AB6671">
      <w:pPr>
        <w:pStyle w:val="code"/>
        <w:ind w:left="630" w:right="210"/>
      </w:pPr>
      <w:r>
        <w:rPr>
          <w:rFonts w:hint="eastAsia"/>
        </w:rPr>
        <w:t xml:space="preserve">    def __init__(self, x, y):</w:t>
      </w:r>
    </w:p>
    <w:p w14:paraId="0A8303E9" w14:textId="77777777" w:rsidR="00AB6671" w:rsidRDefault="00AB6671" w:rsidP="00AB6671">
      <w:pPr>
        <w:pStyle w:val="code"/>
        <w:ind w:left="630" w:right="210"/>
      </w:pPr>
      <w:r>
        <w:rPr>
          <w:rFonts w:hint="eastAsia"/>
        </w:rPr>
        <w:t xml:space="preserve">        """</w:t>
      </w:r>
      <w:r>
        <w:rPr>
          <w:rFonts w:hint="eastAsia"/>
        </w:rPr>
        <w:t>构建</w:t>
      </w:r>
      <w:r>
        <w:rPr>
          <w:rFonts w:hint="eastAsia"/>
        </w:rPr>
        <w:t xml:space="preserve"> add </w:t>
      </w:r>
      <w:r>
        <w:rPr>
          <w:rFonts w:hint="eastAsia"/>
        </w:rPr>
        <w:t>节点</w:t>
      </w:r>
    </w:p>
    <w:p w14:paraId="5F39C454" w14:textId="77777777" w:rsidR="00AB6671" w:rsidRDefault="00AB6671" w:rsidP="00AB6671">
      <w:pPr>
        <w:pStyle w:val="code"/>
        <w:ind w:left="630" w:right="210"/>
      </w:pPr>
    </w:p>
    <w:p w14:paraId="462DBDAE" w14:textId="77777777" w:rsidR="00AB6671" w:rsidRDefault="00AB6671" w:rsidP="00AB6671">
      <w:pPr>
        <w:pStyle w:val="code"/>
        <w:ind w:left="630" w:right="210"/>
      </w:pPr>
      <w:r>
        <w:rPr>
          <w:rFonts w:hint="eastAsia"/>
        </w:rPr>
        <w:t xml:space="preserve">        Args:</w:t>
      </w:r>
    </w:p>
    <w:p w14:paraId="63D29D04" w14:textId="77777777" w:rsidR="00AB6671" w:rsidRDefault="00AB6671" w:rsidP="00AB6671">
      <w:pPr>
        <w:pStyle w:val="code"/>
        <w:ind w:left="630" w:right="210"/>
      </w:pPr>
      <w:r>
        <w:rPr>
          <w:rFonts w:hint="eastAsia"/>
        </w:rPr>
        <w:t xml:space="preserve">          x: </w:t>
      </w:r>
      <w:r>
        <w:rPr>
          <w:rFonts w:hint="eastAsia"/>
        </w:rPr>
        <w:t>第一个加数节点</w:t>
      </w:r>
    </w:p>
    <w:p w14:paraId="21DE965F" w14:textId="77777777" w:rsidR="00AB6671" w:rsidRDefault="00AB6671" w:rsidP="00AB6671">
      <w:pPr>
        <w:pStyle w:val="code"/>
        <w:ind w:left="630" w:right="210"/>
      </w:pPr>
      <w:r>
        <w:rPr>
          <w:rFonts w:hint="eastAsia"/>
        </w:rPr>
        <w:t xml:space="preserve">          y: </w:t>
      </w:r>
      <w:r>
        <w:rPr>
          <w:rFonts w:hint="eastAsia"/>
        </w:rPr>
        <w:t>第二个加数节点</w:t>
      </w:r>
    </w:p>
    <w:p w14:paraId="733B6DE9" w14:textId="77777777" w:rsidR="00AB6671" w:rsidRDefault="00AB6671" w:rsidP="00AB6671">
      <w:pPr>
        <w:pStyle w:val="code"/>
        <w:ind w:left="630" w:right="210"/>
      </w:pPr>
      <w:r>
        <w:rPr>
          <w:rFonts w:hint="eastAsia"/>
        </w:rPr>
        <w:t xml:space="preserve">        """</w:t>
      </w:r>
    </w:p>
    <w:p w14:paraId="49F474B6" w14:textId="77777777" w:rsidR="00AB6671" w:rsidRDefault="00AB6671" w:rsidP="00AB6671">
      <w:pPr>
        <w:pStyle w:val="code"/>
        <w:ind w:left="630" w:right="210"/>
      </w:pPr>
      <w:r>
        <w:rPr>
          <w:rFonts w:hint="eastAsia"/>
        </w:rPr>
        <w:t xml:space="preserve">        super().__init__([x, y])</w:t>
      </w:r>
    </w:p>
    <w:p w14:paraId="422E47B4" w14:textId="77777777" w:rsidR="00AB6671" w:rsidRDefault="00AB6671" w:rsidP="00AB6671">
      <w:pPr>
        <w:pStyle w:val="code"/>
        <w:ind w:left="630" w:right="210"/>
      </w:pPr>
    </w:p>
    <w:p w14:paraId="04819937" w14:textId="77777777" w:rsidR="00AB6671" w:rsidRDefault="00AB6671" w:rsidP="00AB6671">
      <w:pPr>
        <w:pStyle w:val="code"/>
        <w:ind w:left="630" w:right="210"/>
      </w:pPr>
      <w:r>
        <w:rPr>
          <w:rFonts w:hint="eastAsia"/>
        </w:rPr>
        <w:t xml:space="preserve">    def compute(self, x_value, y_value):</w:t>
      </w:r>
    </w:p>
    <w:p w14:paraId="7ADF77C4" w14:textId="77777777" w:rsidR="00AB6671" w:rsidRDefault="00AB6671" w:rsidP="00AB6671">
      <w:pPr>
        <w:pStyle w:val="code"/>
        <w:ind w:left="630" w:right="210"/>
      </w:pPr>
      <w:r>
        <w:rPr>
          <w:rFonts w:hint="eastAsia"/>
        </w:rPr>
        <w:t xml:space="preserve">        """</w:t>
      </w:r>
      <w:r>
        <w:rPr>
          <w:rFonts w:hint="eastAsia"/>
        </w:rPr>
        <w:t>计算</w:t>
      </w:r>
      <w:r>
        <w:rPr>
          <w:rFonts w:hint="eastAsia"/>
        </w:rPr>
        <w:t xml:space="preserve"> add operation </w:t>
      </w:r>
      <w:r>
        <w:rPr>
          <w:rFonts w:hint="eastAsia"/>
        </w:rPr>
        <w:t>的结果</w:t>
      </w:r>
    </w:p>
    <w:p w14:paraId="6A02A185" w14:textId="77777777" w:rsidR="00AB6671" w:rsidRDefault="00AB6671" w:rsidP="00AB6671">
      <w:pPr>
        <w:pStyle w:val="code"/>
        <w:ind w:left="630" w:right="210"/>
      </w:pPr>
    </w:p>
    <w:p w14:paraId="01FB6D52" w14:textId="77777777" w:rsidR="00AB6671" w:rsidRDefault="00AB6671" w:rsidP="00AB6671">
      <w:pPr>
        <w:pStyle w:val="code"/>
        <w:ind w:left="630" w:right="210"/>
      </w:pPr>
      <w:r>
        <w:rPr>
          <w:rFonts w:hint="eastAsia"/>
        </w:rPr>
        <w:t xml:space="preserve">        Args:</w:t>
      </w:r>
    </w:p>
    <w:p w14:paraId="259D9BE3" w14:textId="77777777" w:rsidR="00AB6671" w:rsidRDefault="00AB6671" w:rsidP="00AB6671">
      <w:pPr>
        <w:pStyle w:val="code"/>
        <w:ind w:left="630" w:right="210"/>
      </w:pPr>
      <w:r>
        <w:rPr>
          <w:rFonts w:hint="eastAsia"/>
        </w:rPr>
        <w:t xml:space="preserve">          x_value: </w:t>
      </w:r>
      <w:r>
        <w:rPr>
          <w:rFonts w:hint="eastAsia"/>
        </w:rPr>
        <w:t>第一个加数节点</w:t>
      </w:r>
    </w:p>
    <w:p w14:paraId="2A7216AE" w14:textId="77777777" w:rsidR="00AB6671" w:rsidRDefault="00AB6671" w:rsidP="00AB6671">
      <w:pPr>
        <w:pStyle w:val="code"/>
        <w:ind w:left="630" w:right="210"/>
      </w:pPr>
      <w:r>
        <w:rPr>
          <w:rFonts w:hint="eastAsia"/>
        </w:rPr>
        <w:t xml:space="preserve">          y_value: </w:t>
      </w:r>
      <w:r>
        <w:rPr>
          <w:rFonts w:hint="eastAsia"/>
        </w:rPr>
        <w:t>第二个加数节点</w:t>
      </w:r>
    </w:p>
    <w:p w14:paraId="75DCD910" w14:textId="77777777" w:rsidR="00AB6671" w:rsidRDefault="00AB6671" w:rsidP="00AB6671">
      <w:pPr>
        <w:pStyle w:val="code"/>
        <w:ind w:left="630" w:right="210"/>
      </w:pPr>
      <w:r>
        <w:rPr>
          <w:rFonts w:hint="eastAsia"/>
        </w:rPr>
        <w:t xml:space="preserve">        """</w:t>
      </w:r>
    </w:p>
    <w:p w14:paraId="3480426F" w14:textId="77777777" w:rsidR="00AB6671" w:rsidRDefault="00AB6671" w:rsidP="00AB6671">
      <w:pPr>
        <w:pStyle w:val="code"/>
        <w:ind w:left="630" w:right="210"/>
      </w:pPr>
      <w:r>
        <w:rPr>
          <w:rFonts w:hint="eastAsia"/>
        </w:rPr>
        <w:lastRenderedPageBreak/>
        <w:t xml:space="preserve">        return x_value + y_value</w:t>
      </w:r>
    </w:p>
    <w:p w14:paraId="37816D79" w14:textId="77777777" w:rsidR="00AB6671" w:rsidRDefault="00AB6671" w:rsidP="00AB6671">
      <w:pPr>
        <w:pStyle w:val="code"/>
        <w:ind w:left="630" w:right="210"/>
      </w:pPr>
      <w:r>
        <w:rPr>
          <w:rFonts w:hint="eastAsia"/>
        </w:rPr>
        <w:t>class matmul(Operation):</w:t>
      </w:r>
    </w:p>
    <w:p w14:paraId="7B5189EE" w14:textId="77777777" w:rsidR="00AB6671" w:rsidRDefault="00AB6671" w:rsidP="00AB6671">
      <w:pPr>
        <w:pStyle w:val="code"/>
        <w:ind w:left="630" w:right="210"/>
      </w:pPr>
      <w:r>
        <w:rPr>
          <w:rFonts w:hint="eastAsia"/>
        </w:rPr>
        <w:t xml:space="preserve">    """</w:t>
      </w:r>
      <w:r>
        <w:rPr>
          <w:rFonts w:hint="eastAsia"/>
        </w:rPr>
        <w:t>将矩阵</w:t>
      </w:r>
      <w:r>
        <w:rPr>
          <w:rFonts w:hint="eastAsia"/>
        </w:rPr>
        <w:t xml:space="preserve"> a </w:t>
      </w:r>
      <w:r>
        <w:rPr>
          <w:rFonts w:hint="eastAsia"/>
        </w:rPr>
        <w:t>乘以矩阵</w:t>
      </w:r>
      <w:r>
        <w:rPr>
          <w:rFonts w:hint="eastAsia"/>
        </w:rPr>
        <w:t xml:space="preserve"> b, </w:t>
      </w:r>
      <w:r>
        <w:rPr>
          <w:rFonts w:hint="eastAsia"/>
        </w:rPr>
        <w:t>生成</w:t>
      </w:r>
      <w:r>
        <w:rPr>
          <w:rFonts w:hint="eastAsia"/>
        </w:rPr>
        <w:t xml:space="preserve"> a * b</w:t>
      </w:r>
      <w:r>
        <w:rPr>
          <w:rFonts w:hint="eastAsia"/>
        </w:rPr>
        <w:t>。</w:t>
      </w:r>
    </w:p>
    <w:p w14:paraId="02255A8A" w14:textId="77777777" w:rsidR="00AB6671" w:rsidRDefault="00AB6671" w:rsidP="00AB6671">
      <w:pPr>
        <w:pStyle w:val="code"/>
        <w:ind w:left="630" w:right="210"/>
      </w:pPr>
      <w:r>
        <w:rPr>
          <w:rFonts w:hint="eastAsia"/>
        </w:rPr>
        <w:t xml:space="preserve">    """</w:t>
      </w:r>
    </w:p>
    <w:p w14:paraId="6E0F02F9" w14:textId="77777777" w:rsidR="00AB6671" w:rsidRDefault="00AB6671" w:rsidP="00AB6671">
      <w:pPr>
        <w:pStyle w:val="code"/>
        <w:ind w:left="630" w:right="210"/>
      </w:pPr>
    </w:p>
    <w:p w14:paraId="50F1F60E" w14:textId="77777777" w:rsidR="00AB6671" w:rsidRDefault="00AB6671" w:rsidP="00AB6671">
      <w:pPr>
        <w:pStyle w:val="code"/>
        <w:ind w:left="630" w:right="210"/>
      </w:pPr>
      <w:r>
        <w:rPr>
          <w:rFonts w:hint="eastAsia"/>
        </w:rPr>
        <w:t xml:space="preserve">    def __init__(self, a, b):</w:t>
      </w:r>
    </w:p>
    <w:p w14:paraId="6D7961B5" w14:textId="77777777" w:rsidR="00AB6671" w:rsidRDefault="00AB6671" w:rsidP="00AB6671">
      <w:pPr>
        <w:pStyle w:val="code"/>
        <w:ind w:left="630" w:right="210"/>
      </w:pPr>
      <w:r>
        <w:rPr>
          <w:rFonts w:hint="eastAsia"/>
        </w:rPr>
        <w:t xml:space="preserve">        """</w:t>
      </w:r>
      <w:r>
        <w:rPr>
          <w:rFonts w:hint="eastAsia"/>
        </w:rPr>
        <w:t>构建</w:t>
      </w:r>
      <w:r>
        <w:rPr>
          <w:rFonts w:hint="eastAsia"/>
        </w:rPr>
        <w:t xml:space="preserve"> matmul </w:t>
      </w:r>
      <w:r>
        <w:rPr>
          <w:rFonts w:hint="eastAsia"/>
        </w:rPr>
        <w:t>节点</w:t>
      </w:r>
    </w:p>
    <w:p w14:paraId="64A648CC" w14:textId="77777777" w:rsidR="00AB6671" w:rsidRDefault="00AB6671" w:rsidP="00AB6671">
      <w:pPr>
        <w:pStyle w:val="code"/>
        <w:ind w:left="630" w:right="210"/>
      </w:pPr>
    </w:p>
    <w:p w14:paraId="5A43B79D" w14:textId="77777777" w:rsidR="00AB6671" w:rsidRDefault="00AB6671" w:rsidP="00AB6671">
      <w:pPr>
        <w:pStyle w:val="code"/>
        <w:ind w:left="630" w:right="210"/>
      </w:pPr>
      <w:r>
        <w:rPr>
          <w:rFonts w:hint="eastAsia"/>
        </w:rPr>
        <w:t xml:space="preserve">        Args:</w:t>
      </w:r>
    </w:p>
    <w:p w14:paraId="72E7E563" w14:textId="77777777" w:rsidR="00AB6671" w:rsidRDefault="00AB6671" w:rsidP="00AB6671">
      <w:pPr>
        <w:pStyle w:val="code"/>
        <w:ind w:left="630" w:right="210"/>
      </w:pPr>
      <w:r>
        <w:rPr>
          <w:rFonts w:hint="eastAsia"/>
        </w:rPr>
        <w:t xml:space="preserve">          a: </w:t>
      </w:r>
      <w:r>
        <w:rPr>
          <w:rFonts w:hint="eastAsia"/>
        </w:rPr>
        <w:t>第一个矩阵</w:t>
      </w:r>
    </w:p>
    <w:p w14:paraId="4558019F" w14:textId="77777777" w:rsidR="00AB6671" w:rsidRDefault="00AB6671" w:rsidP="00AB6671">
      <w:pPr>
        <w:pStyle w:val="code"/>
        <w:ind w:left="630" w:right="210"/>
      </w:pPr>
      <w:r>
        <w:rPr>
          <w:rFonts w:hint="eastAsia"/>
        </w:rPr>
        <w:t xml:space="preserve">          b: </w:t>
      </w:r>
      <w:r>
        <w:rPr>
          <w:rFonts w:hint="eastAsia"/>
        </w:rPr>
        <w:t>第二个矩阵</w:t>
      </w:r>
    </w:p>
    <w:p w14:paraId="5C4317F0" w14:textId="77777777" w:rsidR="00AB6671" w:rsidRDefault="00AB6671" w:rsidP="00AB6671">
      <w:pPr>
        <w:pStyle w:val="code"/>
        <w:ind w:left="630" w:right="210"/>
      </w:pPr>
      <w:r>
        <w:rPr>
          <w:rFonts w:hint="eastAsia"/>
        </w:rPr>
        <w:t xml:space="preserve">        """</w:t>
      </w:r>
    </w:p>
    <w:p w14:paraId="14FA309A" w14:textId="77777777" w:rsidR="00AB6671" w:rsidRDefault="00AB6671" w:rsidP="00AB6671">
      <w:pPr>
        <w:pStyle w:val="code"/>
        <w:ind w:left="630" w:right="210"/>
      </w:pPr>
      <w:r>
        <w:rPr>
          <w:rFonts w:hint="eastAsia"/>
        </w:rPr>
        <w:t xml:space="preserve">        super().__init__([a, b])</w:t>
      </w:r>
    </w:p>
    <w:p w14:paraId="5D273253" w14:textId="77777777" w:rsidR="00AB6671" w:rsidRDefault="00AB6671" w:rsidP="00AB6671">
      <w:pPr>
        <w:pStyle w:val="code"/>
        <w:ind w:left="630" w:right="210"/>
      </w:pPr>
    </w:p>
    <w:p w14:paraId="43C284B3" w14:textId="77777777" w:rsidR="00AB6671" w:rsidRDefault="00AB6671" w:rsidP="00AB6671">
      <w:pPr>
        <w:pStyle w:val="code"/>
        <w:ind w:left="630" w:right="210"/>
      </w:pPr>
      <w:r>
        <w:rPr>
          <w:rFonts w:hint="eastAsia"/>
        </w:rPr>
        <w:t xml:space="preserve">    def compute(self, a_value, b_value):</w:t>
      </w:r>
    </w:p>
    <w:p w14:paraId="1869AC1C" w14:textId="77777777" w:rsidR="00AB6671" w:rsidRDefault="00AB6671" w:rsidP="00AB6671">
      <w:pPr>
        <w:pStyle w:val="code"/>
        <w:ind w:left="630" w:right="210"/>
      </w:pPr>
      <w:r>
        <w:rPr>
          <w:rFonts w:hint="eastAsia"/>
        </w:rPr>
        <w:t xml:space="preserve">        """</w:t>
      </w:r>
      <w:r>
        <w:rPr>
          <w:rFonts w:hint="eastAsia"/>
        </w:rPr>
        <w:t>计算</w:t>
      </w:r>
      <w:r>
        <w:rPr>
          <w:rFonts w:hint="eastAsia"/>
        </w:rPr>
        <w:t xml:space="preserve"> matmul operation </w:t>
      </w:r>
      <w:r>
        <w:rPr>
          <w:rFonts w:hint="eastAsia"/>
        </w:rPr>
        <w:t>的输出</w:t>
      </w:r>
    </w:p>
    <w:p w14:paraId="28FC62EC" w14:textId="77777777" w:rsidR="00AB6671" w:rsidRDefault="00AB6671" w:rsidP="00AB6671">
      <w:pPr>
        <w:pStyle w:val="code"/>
        <w:ind w:left="630" w:right="210"/>
      </w:pPr>
    </w:p>
    <w:p w14:paraId="756BCCC6" w14:textId="77777777" w:rsidR="00AB6671" w:rsidRDefault="00AB6671" w:rsidP="00AB6671">
      <w:pPr>
        <w:pStyle w:val="code"/>
        <w:ind w:left="630" w:right="210"/>
      </w:pPr>
      <w:r>
        <w:rPr>
          <w:rFonts w:hint="eastAsia"/>
        </w:rPr>
        <w:t xml:space="preserve">        Args:</w:t>
      </w:r>
    </w:p>
    <w:p w14:paraId="439BCE5A" w14:textId="77777777" w:rsidR="00AB6671" w:rsidRDefault="00AB6671" w:rsidP="00AB6671">
      <w:pPr>
        <w:pStyle w:val="code"/>
        <w:ind w:left="630" w:right="210"/>
      </w:pPr>
      <w:r>
        <w:rPr>
          <w:rFonts w:hint="eastAsia"/>
        </w:rPr>
        <w:t xml:space="preserve">          a_value: </w:t>
      </w:r>
      <w:r>
        <w:rPr>
          <w:rFonts w:hint="eastAsia"/>
        </w:rPr>
        <w:t>第一个矩阵值</w:t>
      </w:r>
    </w:p>
    <w:p w14:paraId="4B482770" w14:textId="77777777" w:rsidR="00AB6671" w:rsidRDefault="00AB6671" w:rsidP="00AB6671">
      <w:pPr>
        <w:pStyle w:val="code"/>
        <w:ind w:left="630" w:right="210"/>
      </w:pPr>
      <w:r>
        <w:rPr>
          <w:rFonts w:hint="eastAsia"/>
        </w:rPr>
        <w:t xml:space="preserve">          b_value: </w:t>
      </w:r>
      <w:r>
        <w:rPr>
          <w:rFonts w:hint="eastAsia"/>
        </w:rPr>
        <w:t>第二个矩阵值</w:t>
      </w:r>
    </w:p>
    <w:p w14:paraId="2A1DDE3D" w14:textId="77777777" w:rsidR="00AB6671" w:rsidRDefault="00AB6671" w:rsidP="00AB6671">
      <w:pPr>
        <w:pStyle w:val="code"/>
        <w:ind w:left="630" w:right="210"/>
      </w:pPr>
      <w:r>
        <w:rPr>
          <w:rFonts w:hint="eastAsia"/>
        </w:rPr>
        <w:t xml:space="preserve">        """</w:t>
      </w:r>
    </w:p>
    <w:p w14:paraId="56E388E0" w14:textId="77777777" w:rsidR="00AB6671" w:rsidRDefault="00AB6671" w:rsidP="00AB6671">
      <w:pPr>
        <w:pStyle w:val="code"/>
        <w:ind w:left="630" w:right="210"/>
        <w:rPr>
          <w:rFonts w:ascii="宋体" w:hAnsi="宋体" w:cs="宋体"/>
          <w:sz w:val="24"/>
          <w:szCs w:val="24"/>
        </w:rPr>
      </w:pPr>
      <w:r>
        <w:rPr>
          <w:rFonts w:hint="eastAsia"/>
        </w:rPr>
        <w:t xml:space="preserve">        return a_value.dot(b_value)</w:t>
      </w:r>
    </w:p>
    <w:p w14:paraId="7206D47C" w14:textId="77777777" w:rsidR="00AB6671" w:rsidRDefault="00AB6671" w:rsidP="00AB6671">
      <w:pPr>
        <w:ind w:firstLine="420"/>
        <w:jc w:val="left"/>
        <w:rPr>
          <w:rFonts w:ascii="宋体" w:hAnsi="宋体" w:cs="宋体"/>
          <w:szCs w:val="21"/>
        </w:rPr>
      </w:pPr>
      <w:r>
        <w:rPr>
          <w:rFonts w:ascii="宋体" w:hAnsi="宋体" w:cs="宋体" w:hint="eastAsia"/>
          <w:szCs w:val="21"/>
        </w:rPr>
        <w:t>为了方便定义后续算子</w:t>
      </w:r>
      <w:r>
        <w:rPr>
          <w:rFonts w:ascii="宋体" w:hAnsi="宋体" w:cs="宋体"/>
          <w:szCs w:val="21"/>
        </w:rPr>
        <w:t>在这两个操作中，我们假设张量是NumPy数组，其中已经为我们实现了逐元素加法和矩阵乘法(.dot)。</w:t>
      </w:r>
    </w:p>
    <w:p w14:paraId="0B129475" w14:textId="77777777" w:rsidR="00AB6671" w:rsidRDefault="00AB6671" w:rsidP="00AB6671">
      <w:pPr>
        <w:ind w:firstLine="420"/>
        <w:jc w:val="left"/>
        <w:rPr>
          <w:rFonts w:ascii="宋体" w:hAnsi="宋体" w:cs="宋体"/>
          <w:szCs w:val="21"/>
        </w:rPr>
      </w:pPr>
      <w:r>
        <w:rPr>
          <w:rFonts w:ascii="宋体" w:hAnsi="宋体" w:cs="宋体" w:hint="eastAsia"/>
          <w:szCs w:val="21"/>
        </w:rPr>
        <w:t>值得一提的是，并非计算图中的所有节点都是操作。例如，在仿射变换图中，‘and’不是操作。相反，它是计算图的输入，一旦我们想要计算输出，就必须为其提供一个值。为了提供这样的值，我们引入了占位符（Placeholder）的概念。在计算图中，占位符是一种特殊的节点，它的作用是在计算图构建时占据一个位置，等到实际运行时再提供数据。占位符通常用于表示输入数据或其他需要在运行时才能确定的数据，例如训练数据、测试数据、超参数等。</w:t>
      </w:r>
    </w:p>
    <w:p w14:paraId="62D60646" w14:textId="77777777" w:rsidR="00AB6671" w:rsidRDefault="00AB6671" w:rsidP="00AB6671">
      <w:pPr>
        <w:ind w:firstLine="420"/>
        <w:jc w:val="left"/>
        <w:rPr>
          <w:rFonts w:ascii="宋体" w:hAnsi="宋体" w:cs="宋体"/>
          <w:szCs w:val="21"/>
        </w:rPr>
      </w:pPr>
      <w:r>
        <w:rPr>
          <w:rFonts w:ascii="宋体" w:hAnsi="宋体" w:cs="宋体" w:hint="eastAsia"/>
          <w:szCs w:val="21"/>
        </w:rPr>
        <w:t>占位符的主要功能是为计算图提供输入数据，并在运行时动态地将数据传递给计算图中的其他节点进行计算。在TensorFlow等深度学习框架中，占位符通常通过</w:t>
      </w:r>
      <w:proofErr w:type="spellStart"/>
      <w:r>
        <w:rPr>
          <w:rFonts w:ascii="宋体" w:hAnsi="宋体" w:cs="宋体" w:hint="eastAsia"/>
          <w:szCs w:val="21"/>
        </w:rPr>
        <w:t>feed_dict</w:t>
      </w:r>
      <w:proofErr w:type="spellEnd"/>
      <w:r>
        <w:rPr>
          <w:rFonts w:ascii="宋体" w:hAnsi="宋体" w:cs="宋体" w:hint="eastAsia"/>
          <w:szCs w:val="21"/>
        </w:rPr>
        <w:t>参数进行数据传递，即在运行计算图时，通过</w:t>
      </w:r>
      <w:proofErr w:type="spellStart"/>
      <w:r>
        <w:rPr>
          <w:rFonts w:ascii="宋体" w:hAnsi="宋体" w:cs="宋体" w:hint="eastAsia"/>
          <w:szCs w:val="21"/>
        </w:rPr>
        <w:t>feed_dict</w:t>
      </w:r>
      <w:proofErr w:type="spellEnd"/>
      <w:r>
        <w:rPr>
          <w:rFonts w:ascii="宋体" w:hAnsi="宋体" w:cs="宋体" w:hint="eastAsia"/>
          <w:szCs w:val="21"/>
        </w:rPr>
        <w:t>参数将占位符替换为实际的数据。占位符的使用可以使计算</w:t>
      </w:r>
      <w:proofErr w:type="gramStart"/>
      <w:r>
        <w:rPr>
          <w:rFonts w:ascii="宋体" w:hAnsi="宋体" w:cs="宋体" w:hint="eastAsia"/>
          <w:szCs w:val="21"/>
        </w:rPr>
        <w:t>图更加</w:t>
      </w:r>
      <w:proofErr w:type="gramEnd"/>
      <w:r>
        <w:rPr>
          <w:rFonts w:ascii="宋体" w:hAnsi="宋体" w:cs="宋体" w:hint="eastAsia"/>
          <w:szCs w:val="21"/>
        </w:rPr>
        <w:t>灵活和通用，因为它可以在运行时接受不同类型和形状的</w:t>
      </w:r>
      <w:r>
        <w:rPr>
          <w:rFonts w:ascii="宋体" w:hAnsi="宋体" w:cs="宋体" w:hint="eastAsia"/>
          <w:szCs w:val="21"/>
        </w:rPr>
        <w:lastRenderedPageBreak/>
        <w:t>数据，并将其传递给计算图中的其他节点进行计算。这种灵活性使得占位符在深度学习中得到了广泛的应用，例如在构建神经网络模型时，我们可以使用占位符来表示输入数据、标签、学习率等参数，以及在训练和测试过程中动态地传递数据。占位符的使用使得深度学习模型的构建和调试更加方便和高效，同时也为模型的扩展和应用提供了更多的可能性。</w:t>
      </w:r>
    </w:p>
    <w:p w14:paraId="47BB86FE" w14:textId="77777777" w:rsidR="00AB6671" w:rsidRDefault="00AB6671" w:rsidP="00AB6671">
      <w:pPr>
        <w:ind w:firstLine="420"/>
        <w:jc w:val="left"/>
      </w:pPr>
      <w:r>
        <w:rPr>
          <w:rFonts w:ascii="宋体" w:hAnsi="宋体" w:cs="宋体" w:hint="eastAsia"/>
          <w:szCs w:val="21"/>
        </w:rPr>
        <w:t>下面给出占位符（placeholder）类的python实现：</w:t>
      </w:r>
    </w:p>
    <w:p w14:paraId="003696C5" w14:textId="77777777" w:rsidR="00AB6671" w:rsidRDefault="00AB6671" w:rsidP="00F55501">
      <w:pPr>
        <w:pStyle w:val="code"/>
        <w:numPr>
          <w:ilvl w:val="0"/>
          <w:numId w:val="26"/>
        </w:numPr>
        <w:ind w:left="420" w:right="210"/>
      </w:pPr>
      <w:r>
        <w:rPr>
          <w:rFonts w:hint="eastAsia"/>
        </w:rPr>
        <w:t>class placeholder:</w:t>
      </w:r>
    </w:p>
    <w:p w14:paraId="4942A489" w14:textId="77777777" w:rsidR="00AB6671" w:rsidRDefault="00AB6671" w:rsidP="00F55501">
      <w:pPr>
        <w:pStyle w:val="code"/>
        <w:numPr>
          <w:ilvl w:val="0"/>
          <w:numId w:val="26"/>
        </w:numPr>
        <w:ind w:left="420" w:right="210"/>
      </w:pPr>
      <w:r>
        <w:rPr>
          <w:rFonts w:hint="eastAsia"/>
        </w:rPr>
        <w:t xml:space="preserve">    """</w:t>
      </w:r>
    </w:p>
    <w:p w14:paraId="1CAEF29E" w14:textId="77777777" w:rsidR="00AB6671" w:rsidRDefault="00AB6671" w:rsidP="00F55501">
      <w:pPr>
        <w:pStyle w:val="code"/>
        <w:numPr>
          <w:ilvl w:val="0"/>
          <w:numId w:val="26"/>
        </w:numPr>
        <w:ind w:left="420" w:right="210"/>
      </w:pPr>
      <w:r>
        <w:rPr>
          <w:rFonts w:hint="eastAsia"/>
        </w:rPr>
        <w:t xml:space="preserve">       </w:t>
      </w:r>
      <w:r>
        <w:rPr>
          <w:rFonts w:hint="eastAsia"/>
        </w:rPr>
        <w:t>表示在计算计算图的输出时必须提供值的占位符节点</w:t>
      </w:r>
    </w:p>
    <w:p w14:paraId="7E9E46E6" w14:textId="77777777" w:rsidR="00AB6671" w:rsidRDefault="00AB6671" w:rsidP="00F55501">
      <w:pPr>
        <w:pStyle w:val="code"/>
        <w:numPr>
          <w:ilvl w:val="0"/>
          <w:numId w:val="26"/>
        </w:numPr>
        <w:ind w:left="420" w:right="210"/>
      </w:pPr>
      <w:r>
        <w:rPr>
          <w:rFonts w:hint="eastAsia"/>
        </w:rPr>
        <w:t xml:space="preserve">    """</w:t>
      </w:r>
    </w:p>
    <w:p w14:paraId="1912EBE7" w14:textId="77777777" w:rsidR="00AB6671" w:rsidRDefault="00AB6671" w:rsidP="00F55501">
      <w:pPr>
        <w:pStyle w:val="code"/>
        <w:numPr>
          <w:ilvl w:val="0"/>
          <w:numId w:val="26"/>
        </w:numPr>
        <w:ind w:left="420" w:right="210"/>
      </w:pPr>
    </w:p>
    <w:p w14:paraId="05F0CA9F" w14:textId="77777777" w:rsidR="00AB6671" w:rsidRDefault="00AB6671" w:rsidP="00F55501">
      <w:pPr>
        <w:pStyle w:val="code"/>
        <w:numPr>
          <w:ilvl w:val="0"/>
          <w:numId w:val="26"/>
        </w:numPr>
        <w:ind w:left="420" w:right="210"/>
      </w:pPr>
      <w:r>
        <w:rPr>
          <w:rFonts w:hint="eastAsia"/>
        </w:rPr>
        <w:t xml:space="preserve">    def __init__(self):</w:t>
      </w:r>
    </w:p>
    <w:p w14:paraId="0199F71A" w14:textId="77777777" w:rsidR="00AB6671" w:rsidRDefault="00AB6671" w:rsidP="00F55501">
      <w:pPr>
        <w:pStyle w:val="code"/>
        <w:numPr>
          <w:ilvl w:val="0"/>
          <w:numId w:val="26"/>
        </w:numPr>
        <w:ind w:left="420" w:right="210"/>
      </w:pPr>
      <w:r>
        <w:rPr>
          <w:rFonts w:hint="eastAsia"/>
        </w:rPr>
        <w:t xml:space="preserve">        """</w:t>
      </w:r>
      <w:r>
        <w:rPr>
          <w:rFonts w:hint="eastAsia"/>
        </w:rPr>
        <w:t>构建</w:t>
      </w:r>
      <w:r>
        <w:rPr>
          <w:rFonts w:hint="eastAsia"/>
        </w:rPr>
        <w:t xml:space="preserve"> placeholder</w:t>
      </w:r>
    </w:p>
    <w:p w14:paraId="0AA962E9" w14:textId="77777777" w:rsidR="00AB6671" w:rsidRDefault="00AB6671" w:rsidP="00F55501">
      <w:pPr>
        <w:pStyle w:val="code"/>
        <w:numPr>
          <w:ilvl w:val="0"/>
          <w:numId w:val="26"/>
        </w:numPr>
        <w:ind w:left="420" w:right="210"/>
      </w:pPr>
      <w:r>
        <w:rPr>
          <w:rFonts w:hint="eastAsia"/>
        </w:rPr>
        <w:t xml:space="preserve">        """</w:t>
      </w:r>
    </w:p>
    <w:p w14:paraId="1F443C8B" w14:textId="77777777" w:rsidR="00AB6671" w:rsidRDefault="00AB6671" w:rsidP="00F55501">
      <w:pPr>
        <w:pStyle w:val="code"/>
        <w:numPr>
          <w:ilvl w:val="0"/>
          <w:numId w:val="26"/>
        </w:numPr>
        <w:ind w:left="420" w:right="210"/>
      </w:pPr>
      <w:r>
        <w:rPr>
          <w:rFonts w:hint="eastAsia"/>
        </w:rPr>
        <w:t xml:space="preserve">        self.consumers = []</w:t>
      </w:r>
    </w:p>
    <w:p w14:paraId="17D372CF" w14:textId="77777777" w:rsidR="00AB6671" w:rsidRDefault="00AB6671" w:rsidP="00F55501">
      <w:pPr>
        <w:pStyle w:val="code"/>
        <w:numPr>
          <w:ilvl w:val="0"/>
          <w:numId w:val="26"/>
        </w:numPr>
        <w:ind w:left="420" w:right="210"/>
      </w:pPr>
    </w:p>
    <w:p w14:paraId="25E823EA" w14:textId="77777777" w:rsidR="00AB6671" w:rsidRDefault="00AB6671" w:rsidP="00F55501">
      <w:pPr>
        <w:pStyle w:val="code"/>
        <w:numPr>
          <w:ilvl w:val="0"/>
          <w:numId w:val="26"/>
        </w:numPr>
        <w:ind w:left="420" w:right="210"/>
      </w:pPr>
      <w:r>
        <w:rPr>
          <w:rFonts w:hint="eastAsia"/>
        </w:rPr>
        <w:t xml:space="preserve">        # </w:t>
      </w:r>
      <w:r>
        <w:rPr>
          <w:rFonts w:hint="eastAsia"/>
        </w:rPr>
        <w:t>将此占位符附加到当前活动的默认图中的占位符列表</w:t>
      </w:r>
    </w:p>
    <w:p w14:paraId="55B68662" w14:textId="77777777" w:rsidR="00AB6671" w:rsidRDefault="00AB6671" w:rsidP="00F55501">
      <w:pPr>
        <w:pStyle w:val="code"/>
        <w:numPr>
          <w:ilvl w:val="0"/>
          <w:numId w:val="26"/>
        </w:numPr>
        <w:ind w:left="420" w:right="210"/>
      </w:pPr>
      <w:r>
        <w:rPr>
          <w:rFonts w:hint="eastAsia"/>
        </w:rPr>
        <w:t xml:space="preserve">        _default_graph.placeholders.append(self)</w:t>
      </w:r>
    </w:p>
    <w:p w14:paraId="564E52E7" w14:textId="77777777" w:rsidR="00AB6671" w:rsidRDefault="00AB6671" w:rsidP="00AB6671">
      <w:pPr>
        <w:ind w:firstLine="420"/>
        <w:jc w:val="left"/>
        <w:rPr>
          <w:rFonts w:ascii="宋体" w:hAnsi="宋体" w:cs="宋体"/>
          <w:szCs w:val="21"/>
        </w:rPr>
      </w:pPr>
      <w:r>
        <w:rPr>
          <w:rFonts w:ascii="宋体" w:hAnsi="宋体" w:cs="宋体" w:hint="eastAsia"/>
          <w:szCs w:val="21"/>
        </w:rPr>
        <w:t>除了占位符以外，还有一类被称为变量（Variable）特殊的节点，它的值可以在计算过程中被修改和更新。变量通常用于表示模型参数、学习参数或其他需要在计算过程中更新的数据。与占位符不同，变量的值在计算图构建时就已经确定，并在计算过程中被动态地更新。在TensorFlow等深度学习框架中，变量通常通过Variable类进行定义和管理。变量的主要功能是存储和更新模型参数，例如神经网络中的权重和偏置。在训练过程中，我们通常需要通过反向传播算法来更新模型参数，以使模型的预测结果更加准确。在这种情况下，变量提供了一种方便的方式来存储和更新模型参数，同时也使得模型的训练过程更加高效和灵活。变量的另一个重要功能是持久化，即将变量的值保存在磁盘上，以便在需要时重新加载。这种持久化功能使得我们可以在训练过程中保存模型参数的状态，并在需要时重新加载，以进行模型的推断或继续训练。</w:t>
      </w:r>
    </w:p>
    <w:p w14:paraId="15CF3C4A" w14:textId="77777777" w:rsidR="00AB6671" w:rsidRDefault="00AB6671" w:rsidP="00AB6671">
      <w:pPr>
        <w:ind w:firstLine="420"/>
        <w:jc w:val="left"/>
        <w:rPr>
          <w:rFonts w:ascii="宋体" w:hAnsi="宋体" w:cs="宋体"/>
          <w:szCs w:val="21"/>
        </w:rPr>
      </w:pPr>
      <w:r>
        <w:rPr>
          <w:rFonts w:ascii="宋体" w:hAnsi="宋体" w:cs="宋体" w:hint="eastAsia"/>
          <w:szCs w:val="21"/>
        </w:rPr>
        <w:t>变量（Variable）类的python实现如下：</w:t>
      </w:r>
    </w:p>
    <w:p w14:paraId="4A48AA97" w14:textId="77777777" w:rsidR="00AB6671" w:rsidRDefault="00AB6671" w:rsidP="00F55501">
      <w:pPr>
        <w:pStyle w:val="code"/>
        <w:numPr>
          <w:ilvl w:val="0"/>
          <w:numId w:val="32"/>
        </w:numPr>
        <w:ind w:left="630" w:right="210"/>
      </w:pPr>
      <w:r>
        <w:rPr>
          <w:rFonts w:hint="eastAsia"/>
        </w:rPr>
        <w:t>class Variable:</w:t>
      </w:r>
    </w:p>
    <w:p w14:paraId="60C5362D" w14:textId="77777777" w:rsidR="00AB6671" w:rsidRDefault="00AB6671" w:rsidP="00F55501">
      <w:pPr>
        <w:pStyle w:val="code"/>
        <w:numPr>
          <w:ilvl w:val="0"/>
          <w:numId w:val="32"/>
        </w:numPr>
        <w:ind w:left="630" w:right="210"/>
      </w:pPr>
      <w:r>
        <w:rPr>
          <w:rFonts w:hint="eastAsia"/>
        </w:rPr>
        <w:t xml:space="preserve">    """</w:t>
      </w:r>
    </w:p>
    <w:p w14:paraId="08BC3597" w14:textId="77777777" w:rsidR="00AB6671" w:rsidRDefault="00AB6671" w:rsidP="00F55501">
      <w:pPr>
        <w:pStyle w:val="code"/>
        <w:numPr>
          <w:ilvl w:val="0"/>
          <w:numId w:val="32"/>
        </w:numPr>
        <w:ind w:left="630" w:right="210"/>
      </w:pPr>
      <w:r>
        <w:rPr>
          <w:rFonts w:hint="eastAsia"/>
        </w:rPr>
        <w:lastRenderedPageBreak/>
        <w:t xml:space="preserve">    </w:t>
      </w:r>
      <w:r>
        <w:rPr>
          <w:rFonts w:hint="eastAsia"/>
        </w:rPr>
        <w:t>表示一个变量（即计算图的一个固有的、可变的参数）。</w:t>
      </w:r>
    </w:p>
    <w:p w14:paraId="3760A225" w14:textId="77777777" w:rsidR="00AB6671" w:rsidRDefault="00AB6671" w:rsidP="00F55501">
      <w:pPr>
        <w:pStyle w:val="code"/>
        <w:numPr>
          <w:ilvl w:val="0"/>
          <w:numId w:val="32"/>
        </w:numPr>
        <w:ind w:left="630" w:right="210"/>
      </w:pPr>
      <w:r>
        <w:rPr>
          <w:rFonts w:hint="eastAsia"/>
        </w:rPr>
        <w:t xml:space="preserve">    """</w:t>
      </w:r>
    </w:p>
    <w:p w14:paraId="11393970" w14:textId="77777777" w:rsidR="00AB6671" w:rsidRDefault="00AB6671" w:rsidP="00F55501">
      <w:pPr>
        <w:pStyle w:val="code"/>
        <w:numPr>
          <w:ilvl w:val="0"/>
          <w:numId w:val="32"/>
        </w:numPr>
        <w:ind w:left="630" w:right="210"/>
      </w:pPr>
    </w:p>
    <w:p w14:paraId="5B5D48EA" w14:textId="77777777" w:rsidR="00AB6671" w:rsidRDefault="00AB6671" w:rsidP="00F55501">
      <w:pPr>
        <w:pStyle w:val="code"/>
        <w:numPr>
          <w:ilvl w:val="0"/>
          <w:numId w:val="32"/>
        </w:numPr>
        <w:ind w:left="630" w:right="210"/>
      </w:pPr>
      <w:r>
        <w:rPr>
          <w:rFonts w:hint="eastAsia"/>
        </w:rPr>
        <w:t xml:space="preserve">    def __init__(self, initial_value=None):</w:t>
      </w:r>
    </w:p>
    <w:p w14:paraId="24C320EF" w14:textId="77777777" w:rsidR="00AB6671" w:rsidRDefault="00AB6671" w:rsidP="00F55501">
      <w:pPr>
        <w:pStyle w:val="code"/>
        <w:numPr>
          <w:ilvl w:val="0"/>
          <w:numId w:val="32"/>
        </w:numPr>
        <w:ind w:left="630" w:right="210"/>
      </w:pPr>
      <w:r>
        <w:rPr>
          <w:rFonts w:hint="eastAsia"/>
        </w:rPr>
        <w:t xml:space="preserve">        """</w:t>
      </w:r>
      <w:r>
        <w:rPr>
          <w:rFonts w:hint="eastAsia"/>
        </w:rPr>
        <w:t>构建</w:t>
      </w:r>
      <w:r>
        <w:rPr>
          <w:rFonts w:hint="eastAsia"/>
        </w:rPr>
        <w:t xml:space="preserve"> Variable</w:t>
      </w:r>
    </w:p>
    <w:p w14:paraId="6CD34830" w14:textId="77777777" w:rsidR="00AB6671" w:rsidRDefault="00AB6671" w:rsidP="00F55501">
      <w:pPr>
        <w:pStyle w:val="code"/>
        <w:numPr>
          <w:ilvl w:val="0"/>
          <w:numId w:val="32"/>
        </w:numPr>
        <w:ind w:left="630" w:right="210"/>
      </w:pPr>
    </w:p>
    <w:p w14:paraId="008551B4" w14:textId="77777777" w:rsidR="00AB6671" w:rsidRDefault="00AB6671" w:rsidP="00F55501">
      <w:pPr>
        <w:pStyle w:val="code"/>
        <w:numPr>
          <w:ilvl w:val="0"/>
          <w:numId w:val="32"/>
        </w:numPr>
        <w:ind w:left="630" w:right="210"/>
      </w:pPr>
      <w:r>
        <w:rPr>
          <w:rFonts w:hint="eastAsia"/>
        </w:rPr>
        <w:t xml:space="preserve">        Args:</w:t>
      </w:r>
    </w:p>
    <w:p w14:paraId="159C0809" w14:textId="77777777" w:rsidR="00AB6671" w:rsidRDefault="00AB6671" w:rsidP="00F55501">
      <w:pPr>
        <w:pStyle w:val="code"/>
        <w:numPr>
          <w:ilvl w:val="0"/>
          <w:numId w:val="32"/>
        </w:numPr>
        <w:ind w:left="630" w:right="210"/>
      </w:pPr>
      <w:r>
        <w:rPr>
          <w:rFonts w:hint="eastAsia"/>
        </w:rPr>
        <w:t xml:space="preserve">          initial_value: </w:t>
      </w:r>
      <w:r>
        <w:rPr>
          <w:rFonts w:hint="eastAsia"/>
        </w:rPr>
        <w:t>此变量的初始值</w:t>
      </w:r>
    </w:p>
    <w:p w14:paraId="1DED0A1A" w14:textId="77777777" w:rsidR="00AB6671" w:rsidRDefault="00AB6671" w:rsidP="00F55501">
      <w:pPr>
        <w:pStyle w:val="code"/>
        <w:numPr>
          <w:ilvl w:val="0"/>
          <w:numId w:val="32"/>
        </w:numPr>
        <w:ind w:left="630" w:right="210"/>
      </w:pPr>
      <w:r>
        <w:rPr>
          <w:rFonts w:hint="eastAsia"/>
        </w:rPr>
        <w:t xml:space="preserve">        """</w:t>
      </w:r>
    </w:p>
    <w:p w14:paraId="29A95BB4" w14:textId="77777777" w:rsidR="00AB6671" w:rsidRDefault="00AB6671" w:rsidP="00F55501">
      <w:pPr>
        <w:pStyle w:val="code"/>
        <w:numPr>
          <w:ilvl w:val="0"/>
          <w:numId w:val="32"/>
        </w:numPr>
        <w:ind w:left="630" w:right="210"/>
      </w:pPr>
      <w:r>
        <w:rPr>
          <w:rFonts w:hint="eastAsia"/>
        </w:rPr>
        <w:t xml:space="preserve">        self.value = initial_value</w:t>
      </w:r>
    </w:p>
    <w:p w14:paraId="612FD8D3" w14:textId="77777777" w:rsidR="00AB6671" w:rsidRDefault="00AB6671" w:rsidP="00F55501">
      <w:pPr>
        <w:pStyle w:val="code"/>
        <w:numPr>
          <w:ilvl w:val="0"/>
          <w:numId w:val="32"/>
        </w:numPr>
        <w:ind w:left="630" w:right="210"/>
      </w:pPr>
      <w:r>
        <w:rPr>
          <w:rFonts w:hint="eastAsia"/>
        </w:rPr>
        <w:t xml:space="preserve">        self.consumers = []</w:t>
      </w:r>
    </w:p>
    <w:p w14:paraId="039E0357" w14:textId="77777777" w:rsidR="00AB6671" w:rsidRDefault="00AB6671" w:rsidP="00F55501">
      <w:pPr>
        <w:pStyle w:val="code"/>
        <w:numPr>
          <w:ilvl w:val="0"/>
          <w:numId w:val="32"/>
        </w:numPr>
        <w:ind w:left="630" w:right="210"/>
      </w:pPr>
    </w:p>
    <w:p w14:paraId="5FF2D2F5" w14:textId="77777777" w:rsidR="00AB6671" w:rsidRDefault="00AB6671" w:rsidP="00F55501">
      <w:pPr>
        <w:pStyle w:val="code"/>
        <w:numPr>
          <w:ilvl w:val="0"/>
          <w:numId w:val="32"/>
        </w:numPr>
        <w:ind w:left="630" w:right="210"/>
      </w:pPr>
      <w:r>
        <w:rPr>
          <w:rFonts w:hint="eastAsia"/>
        </w:rPr>
        <w:t xml:space="preserve">        # </w:t>
      </w:r>
      <w:r>
        <w:rPr>
          <w:rFonts w:hint="eastAsia"/>
        </w:rPr>
        <w:t>将此变量附加到当前活动的默认图中的变量列表</w:t>
      </w:r>
    </w:p>
    <w:p w14:paraId="0193DD3F" w14:textId="77777777" w:rsidR="00AB6671" w:rsidRDefault="00AB6671" w:rsidP="00F55501">
      <w:pPr>
        <w:pStyle w:val="code"/>
        <w:numPr>
          <w:ilvl w:val="0"/>
          <w:numId w:val="32"/>
        </w:numPr>
        <w:ind w:left="630" w:right="210"/>
      </w:pPr>
      <w:r>
        <w:rPr>
          <w:rFonts w:hint="eastAsia"/>
        </w:rPr>
        <w:t xml:space="preserve">        _default_graph.variables.append(self)</w:t>
      </w:r>
    </w:p>
    <w:p w14:paraId="209B5E01" w14:textId="77777777" w:rsidR="00AB6671" w:rsidRDefault="00AB6671" w:rsidP="00AB6671">
      <w:pPr>
        <w:ind w:firstLine="420"/>
        <w:jc w:val="left"/>
        <w:rPr>
          <w:rFonts w:ascii="宋体" w:hAnsi="宋体" w:cs="宋体"/>
          <w:szCs w:val="21"/>
        </w:rPr>
      </w:pPr>
      <w:r>
        <w:rPr>
          <w:rFonts w:ascii="宋体" w:hAnsi="宋体" w:cs="宋体"/>
          <w:szCs w:val="21"/>
        </w:rPr>
        <w:t>最后，我们需要一个将所有操作、占位符和变量</w:t>
      </w:r>
      <w:r>
        <w:rPr>
          <w:rFonts w:ascii="宋体" w:hAnsi="宋体" w:cs="宋体" w:hint="eastAsia"/>
          <w:szCs w:val="21"/>
        </w:rPr>
        <w:t>包装</w:t>
      </w:r>
      <w:r>
        <w:rPr>
          <w:rFonts w:ascii="宋体" w:hAnsi="宋体" w:cs="宋体"/>
          <w:szCs w:val="21"/>
        </w:rPr>
        <w:t xml:space="preserve">在一起的类。在创建新图时，我们可以调用它的 </w:t>
      </w:r>
      <w:proofErr w:type="spellStart"/>
      <w:r>
        <w:rPr>
          <w:rFonts w:ascii="宋体" w:hAnsi="宋体" w:cs="宋体"/>
          <w:szCs w:val="21"/>
        </w:rPr>
        <w:t>as_default</w:t>
      </w:r>
      <w:proofErr w:type="spellEnd"/>
      <w:r>
        <w:rPr>
          <w:rFonts w:ascii="宋体" w:hAnsi="宋体" w:cs="宋体"/>
          <w:szCs w:val="21"/>
        </w:rPr>
        <w:t xml:space="preserve"> 方法将 _</w:t>
      </w:r>
      <w:proofErr w:type="spellStart"/>
      <w:r>
        <w:rPr>
          <w:rFonts w:ascii="宋体" w:hAnsi="宋体" w:cs="宋体"/>
          <w:szCs w:val="21"/>
        </w:rPr>
        <w:t>default_graph</w:t>
      </w:r>
      <w:proofErr w:type="spellEnd"/>
      <w:r>
        <w:rPr>
          <w:rFonts w:ascii="宋体" w:hAnsi="宋体" w:cs="宋体"/>
          <w:szCs w:val="21"/>
        </w:rPr>
        <w:t xml:space="preserve"> 设置为这个图。这样，我们就可以创建操作、占位符和变量，而不必每次都传入对图形的引用。</w:t>
      </w:r>
    </w:p>
    <w:p w14:paraId="037214F9" w14:textId="77777777" w:rsidR="00AB6671" w:rsidRDefault="00AB6671" w:rsidP="00F55501">
      <w:pPr>
        <w:pStyle w:val="code"/>
        <w:numPr>
          <w:ilvl w:val="0"/>
          <w:numId w:val="33"/>
        </w:numPr>
        <w:ind w:left="630" w:right="210"/>
      </w:pPr>
      <w:r>
        <w:rPr>
          <w:rFonts w:hint="eastAsia"/>
        </w:rPr>
        <w:t>class Graph:</w:t>
      </w:r>
    </w:p>
    <w:p w14:paraId="4A9B53CF" w14:textId="77777777" w:rsidR="00AB6671" w:rsidRDefault="00AB6671" w:rsidP="00F55501">
      <w:pPr>
        <w:pStyle w:val="code"/>
        <w:numPr>
          <w:ilvl w:val="0"/>
          <w:numId w:val="33"/>
        </w:numPr>
        <w:ind w:left="630" w:right="210"/>
      </w:pPr>
      <w:r>
        <w:rPr>
          <w:rFonts w:hint="eastAsia"/>
        </w:rPr>
        <w:t xml:space="preserve">    """</w:t>
      </w:r>
      <w:r>
        <w:rPr>
          <w:rFonts w:hint="eastAsia"/>
        </w:rPr>
        <w:t>表示计算图</w:t>
      </w:r>
    </w:p>
    <w:p w14:paraId="43EB08FF" w14:textId="77777777" w:rsidR="00AB6671" w:rsidRDefault="00AB6671" w:rsidP="00F55501">
      <w:pPr>
        <w:pStyle w:val="code"/>
        <w:numPr>
          <w:ilvl w:val="0"/>
          <w:numId w:val="33"/>
        </w:numPr>
        <w:ind w:left="630" w:right="210"/>
      </w:pPr>
      <w:r>
        <w:rPr>
          <w:rFonts w:hint="eastAsia"/>
        </w:rPr>
        <w:t xml:space="preserve">    """</w:t>
      </w:r>
    </w:p>
    <w:p w14:paraId="2AC50A3C" w14:textId="77777777" w:rsidR="00AB6671" w:rsidRDefault="00AB6671" w:rsidP="00F55501">
      <w:pPr>
        <w:pStyle w:val="code"/>
        <w:numPr>
          <w:ilvl w:val="0"/>
          <w:numId w:val="33"/>
        </w:numPr>
        <w:ind w:left="630" w:right="210"/>
      </w:pPr>
    </w:p>
    <w:p w14:paraId="64267357" w14:textId="77777777" w:rsidR="00AB6671" w:rsidRDefault="00AB6671" w:rsidP="00F55501">
      <w:pPr>
        <w:pStyle w:val="code"/>
        <w:numPr>
          <w:ilvl w:val="0"/>
          <w:numId w:val="33"/>
        </w:numPr>
        <w:ind w:left="630" w:right="210"/>
      </w:pPr>
      <w:r>
        <w:rPr>
          <w:rFonts w:hint="eastAsia"/>
        </w:rPr>
        <w:t xml:space="preserve">    def __init__(self):</w:t>
      </w:r>
    </w:p>
    <w:p w14:paraId="3223BEC0" w14:textId="77777777" w:rsidR="00AB6671" w:rsidRDefault="00AB6671" w:rsidP="00F55501">
      <w:pPr>
        <w:pStyle w:val="code"/>
        <w:numPr>
          <w:ilvl w:val="0"/>
          <w:numId w:val="33"/>
        </w:numPr>
        <w:ind w:left="630" w:right="210"/>
      </w:pPr>
      <w:r>
        <w:rPr>
          <w:rFonts w:hint="eastAsia"/>
        </w:rPr>
        <w:t xml:space="preserve">        """</w:t>
      </w:r>
      <w:r>
        <w:rPr>
          <w:rFonts w:hint="eastAsia"/>
        </w:rPr>
        <w:t>构建</w:t>
      </w:r>
      <w:r>
        <w:rPr>
          <w:rFonts w:hint="eastAsia"/>
        </w:rPr>
        <w:t xml:space="preserve"> Graph"""</w:t>
      </w:r>
    </w:p>
    <w:p w14:paraId="2059A60A" w14:textId="77777777" w:rsidR="00AB6671" w:rsidRDefault="00AB6671" w:rsidP="00F55501">
      <w:pPr>
        <w:pStyle w:val="code"/>
        <w:numPr>
          <w:ilvl w:val="0"/>
          <w:numId w:val="33"/>
        </w:numPr>
        <w:ind w:left="630" w:right="210"/>
      </w:pPr>
      <w:r>
        <w:rPr>
          <w:rFonts w:hint="eastAsia"/>
        </w:rPr>
        <w:t xml:space="preserve">        self.operations = []</w:t>
      </w:r>
    </w:p>
    <w:p w14:paraId="2A43A2C1" w14:textId="77777777" w:rsidR="00AB6671" w:rsidRDefault="00AB6671" w:rsidP="00F55501">
      <w:pPr>
        <w:pStyle w:val="code"/>
        <w:numPr>
          <w:ilvl w:val="0"/>
          <w:numId w:val="33"/>
        </w:numPr>
        <w:ind w:left="630" w:right="210"/>
      </w:pPr>
      <w:r>
        <w:rPr>
          <w:rFonts w:hint="eastAsia"/>
        </w:rPr>
        <w:t xml:space="preserve">        self.placeholders = []</w:t>
      </w:r>
    </w:p>
    <w:p w14:paraId="7FC786C6" w14:textId="77777777" w:rsidR="00AB6671" w:rsidRDefault="00AB6671" w:rsidP="00F55501">
      <w:pPr>
        <w:pStyle w:val="code"/>
        <w:numPr>
          <w:ilvl w:val="0"/>
          <w:numId w:val="33"/>
        </w:numPr>
        <w:ind w:left="630" w:right="210"/>
      </w:pPr>
      <w:r>
        <w:rPr>
          <w:rFonts w:hint="eastAsia"/>
        </w:rPr>
        <w:t xml:space="preserve">        self.variables = []</w:t>
      </w:r>
    </w:p>
    <w:p w14:paraId="248A50C5" w14:textId="77777777" w:rsidR="00AB6671" w:rsidRDefault="00AB6671" w:rsidP="00F55501">
      <w:pPr>
        <w:pStyle w:val="code"/>
        <w:numPr>
          <w:ilvl w:val="0"/>
          <w:numId w:val="33"/>
        </w:numPr>
        <w:ind w:left="630" w:right="210"/>
      </w:pPr>
    </w:p>
    <w:p w14:paraId="69494C56" w14:textId="77777777" w:rsidR="00AB6671" w:rsidRDefault="00AB6671" w:rsidP="00F55501">
      <w:pPr>
        <w:pStyle w:val="code"/>
        <w:numPr>
          <w:ilvl w:val="0"/>
          <w:numId w:val="33"/>
        </w:numPr>
        <w:ind w:left="630" w:right="210"/>
      </w:pPr>
      <w:r>
        <w:rPr>
          <w:rFonts w:hint="eastAsia"/>
        </w:rPr>
        <w:t xml:space="preserve">    def as_default(self):</w:t>
      </w:r>
    </w:p>
    <w:p w14:paraId="3C0276FA" w14:textId="77777777" w:rsidR="00AB6671" w:rsidRDefault="00AB6671" w:rsidP="00F55501">
      <w:pPr>
        <w:pStyle w:val="code"/>
        <w:numPr>
          <w:ilvl w:val="0"/>
          <w:numId w:val="33"/>
        </w:numPr>
        <w:ind w:left="630" w:right="210"/>
      </w:pPr>
      <w:r>
        <w:rPr>
          <w:rFonts w:hint="eastAsia"/>
        </w:rPr>
        <w:t xml:space="preserve">        global _default_graph</w:t>
      </w:r>
    </w:p>
    <w:p w14:paraId="459B38B3" w14:textId="77777777" w:rsidR="00AB6671" w:rsidRDefault="00AB6671" w:rsidP="00F55501">
      <w:pPr>
        <w:pStyle w:val="code"/>
        <w:numPr>
          <w:ilvl w:val="0"/>
          <w:numId w:val="33"/>
        </w:numPr>
        <w:ind w:left="630" w:right="210"/>
      </w:pPr>
      <w:r>
        <w:rPr>
          <w:rFonts w:hint="eastAsia"/>
        </w:rPr>
        <w:t xml:space="preserve">        _default_graph = self</w:t>
      </w:r>
    </w:p>
    <w:p w14:paraId="6EDB09BC" w14:textId="77777777" w:rsidR="00AB6671" w:rsidRDefault="00AB6671" w:rsidP="00AB6671">
      <w:pPr>
        <w:ind w:firstLine="420"/>
        <w:jc w:val="left"/>
        <w:rPr>
          <w:rFonts w:ascii="宋体" w:hAnsi="宋体" w:cs="宋体"/>
          <w:szCs w:val="21"/>
        </w:rPr>
      </w:pPr>
      <w:r>
        <w:rPr>
          <w:rFonts w:ascii="宋体" w:hAnsi="宋体" w:cs="宋体"/>
          <w:szCs w:val="21"/>
        </w:rPr>
        <w:t>现在让我们使用我们构建的类来为</w:t>
      </w:r>
      <w:r>
        <w:rPr>
          <w:rFonts w:ascii="宋体" w:hAnsi="宋体" w:cs="宋体" w:hint="eastAsia"/>
          <w:szCs w:val="21"/>
        </w:rPr>
        <w:t>图7-3所表示的</w:t>
      </w:r>
      <w:r>
        <w:rPr>
          <w:rFonts w:ascii="宋体" w:hAnsi="宋体" w:cs="宋体"/>
          <w:szCs w:val="21"/>
        </w:rPr>
        <w:t>仿射变换创建计算图：</w:t>
      </w:r>
    </w:p>
    <w:p w14:paraId="641161EA" w14:textId="77777777" w:rsidR="00AB6671" w:rsidRDefault="00AB6671" w:rsidP="00AB6671">
      <w:pPr>
        <w:ind w:firstLine="420"/>
        <w:jc w:val="center"/>
      </w:pPr>
      <w:r>
        <w:rPr>
          <w:noProof/>
        </w:rPr>
        <w:drawing>
          <wp:inline distT="0" distB="0" distL="114300" distR="114300" wp14:anchorId="0A1E009A" wp14:editId="3C09CAB8">
            <wp:extent cx="2430780" cy="617220"/>
            <wp:effectExtent l="0" t="0" r="0" b="0"/>
            <wp:docPr id="3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77"/>
                    <a:stretch>
                      <a:fillRect/>
                    </a:stretch>
                  </pic:blipFill>
                  <pic:spPr>
                    <a:xfrm>
                      <a:off x="0" y="0"/>
                      <a:ext cx="2430780" cy="617220"/>
                    </a:xfrm>
                    <a:prstGeom prst="rect">
                      <a:avLst/>
                    </a:prstGeom>
                  </pic:spPr>
                </pic:pic>
              </a:graphicData>
            </a:graphic>
          </wp:inline>
        </w:drawing>
      </w:r>
    </w:p>
    <w:p w14:paraId="09E62826" w14:textId="77777777" w:rsidR="00AB6671" w:rsidRDefault="00AB6671" w:rsidP="00AB6671">
      <w:pPr>
        <w:pStyle w:val="a4"/>
      </w:pPr>
      <w:r>
        <w:t>图</w:t>
      </w:r>
      <w:r>
        <w:t xml:space="preserve"> </w:t>
      </w:r>
      <w:r>
        <w:rPr>
          <w:rFonts w:hint="eastAsia"/>
        </w:rPr>
        <w:t>7</w:t>
      </w:r>
      <w:r>
        <w:noBreakHyphen/>
      </w:r>
      <w:r>
        <w:rPr>
          <w:rFonts w:hint="eastAsia"/>
        </w:rPr>
        <w:t>3</w:t>
      </w:r>
      <w:r>
        <w:t xml:space="preserve">  </w:t>
      </w:r>
      <w:r>
        <w:rPr>
          <w:rFonts w:hint="eastAsia"/>
        </w:rPr>
        <w:t>仿射变换实例</w:t>
      </w:r>
    </w:p>
    <w:p w14:paraId="5D9F00FC" w14:textId="77777777" w:rsidR="00AB6671" w:rsidRDefault="00AB6671" w:rsidP="00F55501">
      <w:pPr>
        <w:pStyle w:val="code"/>
        <w:numPr>
          <w:ilvl w:val="0"/>
          <w:numId w:val="34"/>
        </w:numPr>
        <w:ind w:left="630" w:right="210"/>
      </w:pPr>
      <w:r>
        <w:rPr>
          <w:rFonts w:hint="eastAsia"/>
        </w:rPr>
        <w:t xml:space="preserve"># </w:t>
      </w:r>
      <w:r>
        <w:rPr>
          <w:rFonts w:hint="eastAsia"/>
        </w:rPr>
        <w:t>创建</w:t>
      </w:r>
      <w:r>
        <w:rPr>
          <w:rFonts w:hint="eastAsia"/>
        </w:rPr>
        <w:t xml:space="preserve"> gragh,variables,placeholder,</w:t>
      </w:r>
      <w:r>
        <w:rPr>
          <w:rFonts w:hint="eastAsia"/>
        </w:rPr>
        <w:t>隐藏层节点</w:t>
      </w:r>
      <w:r>
        <w:rPr>
          <w:rFonts w:hint="eastAsia"/>
        </w:rPr>
        <w:t>y</w:t>
      </w:r>
      <w:r>
        <w:rPr>
          <w:rFonts w:hint="eastAsia"/>
        </w:rPr>
        <w:t>，输出节点</w:t>
      </w:r>
      <w:r>
        <w:rPr>
          <w:rFonts w:hint="eastAsia"/>
        </w:rPr>
        <w:t>z</w:t>
      </w:r>
    </w:p>
    <w:p w14:paraId="37F5B2D1" w14:textId="77777777" w:rsidR="00AB6671" w:rsidRDefault="00AB6671" w:rsidP="00F55501">
      <w:pPr>
        <w:pStyle w:val="code"/>
        <w:numPr>
          <w:ilvl w:val="0"/>
          <w:numId w:val="34"/>
        </w:numPr>
        <w:ind w:left="630" w:right="210"/>
      </w:pPr>
      <w:r>
        <w:rPr>
          <w:rFonts w:hint="eastAsia"/>
        </w:rPr>
        <w:lastRenderedPageBreak/>
        <w:t>Graph().as_default()</w:t>
      </w:r>
    </w:p>
    <w:p w14:paraId="67D9CBA6" w14:textId="77777777" w:rsidR="00AB6671" w:rsidRDefault="00AB6671" w:rsidP="00F55501">
      <w:pPr>
        <w:pStyle w:val="code"/>
        <w:numPr>
          <w:ilvl w:val="0"/>
          <w:numId w:val="34"/>
        </w:numPr>
        <w:ind w:left="630" w:right="210"/>
      </w:pPr>
      <w:r>
        <w:rPr>
          <w:rFonts w:hint="eastAsia"/>
        </w:rPr>
        <w:t>A = Variable([[1, 0], [0, -1]])</w:t>
      </w:r>
    </w:p>
    <w:p w14:paraId="29668356" w14:textId="77777777" w:rsidR="00AB6671" w:rsidRDefault="00AB6671" w:rsidP="00F55501">
      <w:pPr>
        <w:pStyle w:val="code"/>
        <w:numPr>
          <w:ilvl w:val="0"/>
          <w:numId w:val="34"/>
        </w:numPr>
        <w:ind w:left="630" w:right="210"/>
      </w:pPr>
      <w:r>
        <w:rPr>
          <w:rFonts w:hint="eastAsia"/>
        </w:rPr>
        <w:t>b = Variable([1, 1])</w:t>
      </w:r>
    </w:p>
    <w:p w14:paraId="5CC94086" w14:textId="77777777" w:rsidR="00AB6671" w:rsidRDefault="00AB6671" w:rsidP="00F55501">
      <w:pPr>
        <w:pStyle w:val="code"/>
        <w:numPr>
          <w:ilvl w:val="0"/>
          <w:numId w:val="34"/>
        </w:numPr>
        <w:ind w:left="630" w:right="210"/>
      </w:pPr>
      <w:r>
        <w:rPr>
          <w:rFonts w:hint="eastAsia"/>
        </w:rPr>
        <w:t>x = placeholder()</w:t>
      </w:r>
    </w:p>
    <w:p w14:paraId="2FBD3D0E" w14:textId="77777777" w:rsidR="00AB6671" w:rsidRDefault="00AB6671" w:rsidP="00F55501">
      <w:pPr>
        <w:pStyle w:val="code"/>
        <w:numPr>
          <w:ilvl w:val="0"/>
          <w:numId w:val="34"/>
        </w:numPr>
        <w:ind w:left="630" w:right="210"/>
      </w:pPr>
      <w:r>
        <w:rPr>
          <w:rFonts w:hint="eastAsia"/>
        </w:rPr>
        <w:t>y = matmul(A, x)</w:t>
      </w:r>
    </w:p>
    <w:p w14:paraId="09DC1CE7" w14:textId="77777777" w:rsidR="00AB6671" w:rsidRDefault="00AB6671" w:rsidP="00F55501">
      <w:pPr>
        <w:pStyle w:val="code"/>
        <w:numPr>
          <w:ilvl w:val="0"/>
          <w:numId w:val="34"/>
        </w:numPr>
        <w:ind w:left="630" w:right="210"/>
      </w:pPr>
      <w:r>
        <w:rPr>
          <w:rFonts w:hint="eastAsia"/>
        </w:rPr>
        <w:t>z = add(y, b)</w:t>
      </w:r>
    </w:p>
    <w:p w14:paraId="5C4D8316" w14:textId="77777777" w:rsidR="00AB6671" w:rsidRDefault="00AB6671" w:rsidP="00AB6671">
      <w:pPr>
        <w:ind w:firstLine="420"/>
      </w:pPr>
      <w:r>
        <w:rPr>
          <w:rFonts w:hint="eastAsia"/>
        </w:rPr>
        <w:t>至此，我们完成了一个计算图的创建，那么如何完成对计算结果的输出呢？我们创建一个封装操作执行的会话类（</w:t>
      </w:r>
      <w:r>
        <w:rPr>
          <w:rFonts w:hint="eastAsia"/>
        </w:rPr>
        <w:t>Session</w:t>
      </w:r>
      <w:r>
        <w:rPr>
          <w:rFonts w:hint="eastAsia"/>
        </w:rPr>
        <w:t>），希望能够创建一个会话实例并在这个实例上调用一个</w:t>
      </w:r>
      <w:r>
        <w:rPr>
          <w:rFonts w:hint="eastAsia"/>
        </w:rPr>
        <w:t>run</w:t>
      </w:r>
      <w:r>
        <w:rPr>
          <w:rFonts w:hint="eastAsia"/>
        </w:rPr>
        <w:t>方法，传递想要计算的操作和一个</w:t>
      </w:r>
      <w:proofErr w:type="gramStart"/>
      <w:r>
        <w:rPr>
          <w:rFonts w:hint="eastAsia"/>
        </w:rPr>
        <w:t>包含占位符值</w:t>
      </w:r>
      <w:proofErr w:type="gramEnd"/>
      <w:r>
        <w:rPr>
          <w:rFonts w:hint="eastAsia"/>
        </w:rPr>
        <w:t>的字典。</w:t>
      </w:r>
    </w:p>
    <w:p w14:paraId="24AAD389" w14:textId="77777777" w:rsidR="00AB6671" w:rsidRDefault="00AB6671" w:rsidP="00AB6671">
      <w:pPr>
        <w:ind w:firstLine="420"/>
      </w:pPr>
      <w:r>
        <w:t>为了计算由</w:t>
      </w:r>
      <w:r>
        <w:rPr>
          <w:rFonts w:hint="eastAsia"/>
        </w:rPr>
        <w:t>operation</w:t>
      </w:r>
      <w:r>
        <w:t>表示的函数，我们需要以正确的顺序应用计算。例如，我们不能在计算</w:t>
      </w:r>
      <w:r>
        <w:rPr>
          <w:rFonts w:hint="eastAsia"/>
        </w:rPr>
        <w:t>出</w:t>
      </w:r>
      <w:r>
        <w:t>中间结果之前进行</w:t>
      </w:r>
      <w:r>
        <w:rPr>
          <w:rFonts w:hint="eastAsia"/>
        </w:rPr>
        <w:t>下一步</w:t>
      </w:r>
      <w:r>
        <w:t>计算。因此，我们必须确保以正确的顺序执行操作，以</w:t>
      </w:r>
      <w:r>
        <w:rPr>
          <w:rFonts w:hint="eastAsia"/>
        </w:rPr>
        <w:t>保证</w:t>
      </w:r>
      <w:r>
        <w:t>作为</w:t>
      </w:r>
      <w:r>
        <w:rPr>
          <w:rFonts w:hint="eastAsia"/>
        </w:rPr>
        <w:t>operation</w:t>
      </w:r>
      <w:r>
        <w:t>输入的每个节点值</w:t>
      </w:r>
      <w:r>
        <w:rPr>
          <w:rFonts w:hint="eastAsia"/>
        </w:rPr>
        <w:t>都是已经计算完成的</w:t>
      </w:r>
      <w:r>
        <w:t>。这可以通过后序遍历来实现。</w:t>
      </w:r>
    </w:p>
    <w:p w14:paraId="488201DD" w14:textId="77777777" w:rsidR="00AB6671" w:rsidRDefault="00AB6671" w:rsidP="00F55501">
      <w:pPr>
        <w:pStyle w:val="code"/>
        <w:numPr>
          <w:ilvl w:val="0"/>
          <w:numId w:val="35"/>
        </w:numPr>
        <w:ind w:left="630" w:right="210"/>
      </w:pPr>
      <w:r>
        <w:rPr>
          <w:rFonts w:hint="eastAsia"/>
        </w:rPr>
        <w:t>import numpy as np</w:t>
      </w:r>
    </w:p>
    <w:p w14:paraId="3E8E65FC" w14:textId="77777777" w:rsidR="00AB6671" w:rsidRDefault="00AB6671" w:rsidP="00F55501">
      <w:pPr>
        <w:pStyle w:val="code"/>
        <w:numPr>
          <w:ilvl w:val="0"/>
          <w:numId w:val="35"/>
        </w:numPr>
        <w:ind w:left="630" w:right="210"/>
      </w:pPr>
      <w:r>
        <w:rPr>
          <w:rFonts w:hint="eastAsia"/>
        </w:rPr>
        <w:t>class Session:</w:t>
      </w:r>
    </w:p>
    <w:p w14:paraId="77EB4132" w14:textId="77777777" w:rsidR="00AB6671" w:rsidRDefault="00AB6671" w:rsidP="00F55501">
      <w:pPr>
        <w:pStyle w:val="code"/>
        <w:numPr>
          <w:ilvl w:val="0"/>
          <w:numId w:val="35"/>
        </w:numPr>
        <w:ind w:left="630" w:right="210"/>
      </w:pPr>
      <w:r>
        <w:rPr>
          <w:rFonts w:hint="eastAsia"/>
        </w:rPr>
        <w:t xml:space="preserve">    """</w:t>
      </w:r>
      <w:r>
        <w:rPr>
          <w:rFonts w:hint="eastAsia"/>
        </w:rPr>
        <w:t>表示计算图的特定执行。</w:t>
      </w:r>
    </w:p>
    <w:p w14:paraId="17311467" w14:textId="77777777" w:rsidR="00AB6671" w:rsidRDefault="00AB6671" w:rsidP="00F55501">
      <w:pPr>
        <w:pStyle w:val="code"/>
        <w:numPr>
          <w:ilvl w:val="0"/>
          <w:numId w:val="35"/>
        </w:numPr>
        <w:ind w:left="630" w:right="210"/>
      </w:pPr>
      <w:r>
        <w:rPr>
          <w:rFonts w:hint="eastAsia"/>
        </w:rPr>
        <w:t xml:space="preserve">    """</w:t>
      </w:r>
    </w:p>
    <w:p w14:paraId="50E862FF" w14:textId="77777777" w:rsidR="00AB6671" w:rsidRDefault="00AB6671" w:rsidP="00F55501">
      <w:pPr>
        <w:pStyle w:val="code"/>
        <w:numPr>
          <w:ilvl w:val="0"/>
          <w:numId w:val="35"/>
        </w:numPr>
        <w:ind w:left="630" w:right="210"/>
      </w:pPr>
    </w:p>
    <w:p w14:paraId="7E2AB796" w14:textId="77777777" w:rsidR="00AB6671" w:rsidRDefault="00AB6671" w:rsidP="00F55501">
      <w:pPr>
        <w:pStyle w:val="code"/>
        <w:numPr>
          <w:ilvl w:val="0"/>
          <w:numId w:val="35"/>
        </w:numPr>
        <w:ind w:left="630" w:right="210"/>
      </w:pPr>
      <w:r>
        <w:rPr>
          <w:rFonts w:hint="eastAsia"/>
        </w:rPr>
        <w:t xml:space="preserve">    def run(self, operation, feed_dict={}):</w:t>
      </w:r>
    </w:p>
    <w:p w14:paraId="47D1E55C" w14:textId="77777777" w:rsidR="00AB6671" w:rsidRDefault="00AB6671" w:rsidP="00F55501">
      <w:pPr>
        <w:pStyle w:val="code"/>
        <w:numPr>
          <w:ilvl w:val="0"/>
          <w:numId w:val="35"/>
        </w:numPr>
        <w:ind w:left="630" w:right="210"/>
      </w:pPr>
      <w:r>
        <w:rPr>
          <w:rFonts w:hint="eastAsia"/>
        </w:rPr>
        <w:t xml:space="preserve">        """</w:t>
      </w:r>
      <w:r>
        <w:rPr>
          <w:rFonts w:hint="eastAsia"/>
        </w:rPr>
        <w:t>计算</w:t>
      </w:r>
      <w:r>
        <w:rPr>
          <w:rFonts w:hint="eastAsia"/>
        </w:rPr>
        <w:t xml:space="preserve"> Operation </w:t>
      </w:r>
      <w:r>
        <w:rPr>
          <w:rFonts w:hint="eastAsia"/>
        </w:rPr>
        <w:t>的输出</w:t>
      </w:r>
    </w:p>
    <w:p w14:paraId="5A58DB9A" w14:textId="77777777" w:rsidR="00AB6671" w:rsidRDefault="00AB6671" w:rsidP="00F55501">
      <w:pPr>
        <w:pStyle w:val="code"/>
        <w:numPr>
          <w:ilvl w:val="0"/>
          <w:numId w:val="35"/>
        </w:numPr>
        <w:ind w:left="630" w:right="210"/>
      </w:pPr>
    </w:p>
    <w:p w14:paraId="1DED9357" w14:textId="77777777" w:rsidR="00AB6671" w:rsidRDefault="00AB6671" w:rsidP="00F55501">
      <w:pPr>
        <w:pStyle w:val="code"/>
        <w:numPr>
          <w:ilvl w:val="0"/>
          <w:numId w:val="35"/>
        </w:numPr>
        <w:ind w:left="630" w:right="210"/>
      </w:pPr>
      <w:r>
        <w:rPr>
          <w:rFonts w:hint="eastAsia"/>
        </w:rPr>
        <w:t xml:space="preserve">        Args:</w:t>
      </w:r>
    </w:p>
    <w:p w14:paraId="3E3A35C4" w14:textId="77777777" w:rsidR="00AB6671" w:rsidRDefault="00AB6671" w:rsidP="00F55501">
      <w:pPr>
        <w:pStyle w:val="code"/>
        <w:numPr>
          <w:ilvl w:val="0"/>
          <w:numId w:val="35"/>
        </w:numPr>
        <w:ind w:left="630" w:right="210"/>
      </w:pPr>
      <w:r>
        <w:rPr>
          <w:rFonts w:hint="eastAsia"/>
        </w:rPr>
        <w:t xml:space="preserve">          operation: </w:t>
      </w:r>
      <w:r>
        <w:rPr>
          <w:rFonts w:hint="eastAsia"/>
        </w:rPr>
        <w:t>我们要计算其输出的</w:t>
      </w:r>
      <w:r>
        <w:rPr>
          <w:rFonts w:hint="eastAsia"/>
        </w:rPr>
        <w:t>operation</w:t>
      </w:r>
      <w:r>
        <w:rPr>
          <w:rFonts w:hint="eastAsia"/>
        </w:rPr>
        <w:t>。</w:t>
      </w:r>
    </w:p>
    <w:p w14:paraId="5A2D6CC7" w14:textId="77777777" w:rsidR="00AB6671" w:rsidRDefault="00AB6671" w:rsidP="00F55501">
      <w:pPr>
        <w:pStyle w:val="code"/>
        <w:numPr>
          <w:ilvl w:val="0"/>
          <w:numId w:val="35"/>
        </w:numPr>
        <w:ind w:left="630" w:right="210"/>
      </w:pPr>
      <w:r>
        <w:rPr>
          <w:rFonts w:hint="eastAsia"/>
        </w:rPr>
        <w:t xml:space="preserve">          feed_dict: </w:t>
      </w:r>
      <w:r>
        <w:rPr>
          <w:rFonts w:hint="eastAsia"/>
        </w:rPr>
        <w:t>将占位符映射到</w:t>
      </w:r>
      <w:r>
        <w:rPr>
          <w:rFonts w:hint="eastAsia"/>
        </w:rPr>
        <w:t xml:space="preserve"> Session </w:t>
      </w:r>
      <w:r>
        <w:rPr>
          <w:rFonts w:hint="eastAsia"/>
        </w:rPr>
        <w:t>的值的字典</w:t>
      </w:r>
    </w:p>
    <w:p w14:paraId="1BB30090" w14:textId="77777777" w:rsidR="00AB6671" w:rsidRDefault="00AB6671" w:rsidP="00F55501">
      <w:pPr>
        <w:pStyle w:val="code"/>
        <w:numPr>
          <w:ilvl w:val="0"/>
          <w:numId w:val="35"/>
        </w:numPr>
        <w:ind w:left="630" w:right="210"/>
      </w:pPr>
      <w:r>
        <w:rPr>
          <w:rFonts w:hint="eastAsia"/>
        </w:rPr>
        <w:t xml:space="preserve">        """</w:t>
      </w:r>
    </w:p>
    <w:p w14:paraId="3D2947DD" w14:textId="77777777" w:rsidR="00AB6671" w:rsidRDefault="00AB6671" w:rsidP="00F55501">
      <w:pPr>
        <w:pStyle w:val="code"/>
        <w:numPr>
          <w:ilvl w:val="0"/>
          <w:numId w:val="35"/>
        </w:numPr>
        <w:ind w:left="630" w:right="210"/>
      </w:pPr>
    </w:p>
    <w:p w14:paraId="73B6C1EC" w14:textId="77777777" w:rsidR="00AB6671" w:rsidRDefault="00AB6671" w:rsidP="00F55501">
      <w:pPr>
        <w:pStyle w:val="code"/>
        <w:numPr>
          <w:ilvl w:val="0"/>
          <w:numId w:val="35"/>
        </w:numPr>
        <w:ind w:left="630" w:right="210"/>
      </w:pPr>
      <w:r>
        <w:rPr>
          <w:rFonts w:hint="eastAsia"/>
        </w:rPr>
        <w:t xml:space="preserve">        # </w:t>
      </w:r>
      <w:r>
        <w:rPr>
          <w:rFonts w:hint="eastAsia"/>
        </w:rPr>
        <w:t>对图执行后序遍历以使节点按正确顺序排列</w:t>
      </w:r>
    </w:p>
    <w:p w14:paraId="453A765E" w14:textId="77777777" w:rsidR="00AB6671" w:rsidRDefault="00AB6671" w:rsidP="00F55501">
      <w:pPr>
        <w:pStyle w:val="code"/>
        <w:numPr>
          <w:ilvl w:val="0"/>
          <w:numId w:val="35"/>
        </w:numPr>
        <w:ind w:left="630" w:right="210"/>
      </w:pPr>
      <w:r>
        <w:rPr>
          <w:rFonts w:hint="eastAsia"/>
        </w:rPr>
        <w:t xml:space="preserve">        nodes_postorder = traverse_postorder(operation)</w:t>
      </w:r>
    </w:p>
    <w:p w14:paraId="6EDBC2E5" w14:textId="77777777" w:rsidR="00AB6671" w:rsidRDefault="00AB6671" w:rsidP="00F55501">
      <w:pPr>
        <w:pStyle w:val="code"/>
        <w:numPr>
          <w:ilvl w:val="0"/>
          <w:numId w:val="35"/>
        </w:numPr>
        <w:ind w:left="630" w:right="210"/>
      </w:pPr>
    </w:p>
    <w:p w14:paraId="7FD0C7B8" w14:textId="77777777" w:rsidR="00AB6671" w:rsidRDefault="00AB6671" w:rsidP="00F55501">
      <w:pPr>
        <w:pStyle w:val="code"/>
        <w:numPr>
          <w:ilvl w:val="0"/>
          <w:numId w:val="35"/>
        </w:numPr>
        <w:ind w:left="630" w:right="210"/>
      </w:pPr>
      <w:r>
        <w:rPr>
          <w:rFonts w:hint="eastAsia"/>
        </w:rPr>
        <w:t xml:space="preserve">        # </w:t>
      </w:r>
      <w:r>
        <w:rPr>
          <w:rFonts w:hint="eastAsia"/>
        </w:rPr>
        <w:t>迭代所有节点以确定它们的值</w:t>
      </w:r>
    </w:p>
    <w:p w14:paraId="078AD9DB" w14:textId="77777777" w:rsidR="00AB6671" w:rsidRDefault="00AB6671" w:rsidP="00F55501">
      <w:pPr>
        <w:pStyle w:val="code"/>
        <w:numPr>
          <w:ilvl w:val="0"/>
          <w:numId w:val="35"/>
        </w:numPr>
        <w:ind w:left="630" w:right="210"/>
      </w:pPr>
      <w:r>
        <w:rPr>
          <w:rFonts w:hint="eastAsia"/>
        </w:rPr>
        <w:t xml:space="preserve">        for node in nodes_postorder:</w:t>
      </w:r>
    </w:p>
    <w:p w14:paraId="74D44B58" w14:textId="77777777" w:rsidR="00AB6671" w:rsidRDefault="00AB6671" w:rsidP="00F55501">
      <w:pPr>
        <w:pStyle w:val="code"/>
        <w:numPr>
          <w:ilvl w:val="0"/>
          <w:numId w:val="35"/>
        </w:numPr>
        <w:ind w:left="630" w:right="210"/>
      </w:pPr>
    </w:p>
    <w:p w14:paraId="0F5B764B" w14:textId="77777777" w:rsidR="00AB6671" w:rsidRDefault="00AB6671" w:rsidP="00F55501">
      <w:pPr>
        <w:pStyle w:val="code"/>
        <w:numPr>
          <w:ilvl w:val="0"/>
          <w:numId w:val="35"/>
        </w:numPr>
        <w:ind w:left="630" w:right="210"/>
      </w:pPr>
      <w:r>
        <w:rPr>
          <w:rFonts w:hint="eastAsia"/>
        </w:rPr>
        <w:t xml:space="preserve">            if type(node) == placeholder:</w:t>
      </w:r>
    </w:p>
    <w:p w14:paraId="42D5D085" w14:textId="77777777" w:rsidR="00AB6671" w:rsidRDefault="00AB6671" w:rsidP="00F55501">
      <w:pPr>
        <w:pStyle w:val="code"/>
        <w:numPr>
          <w:ilvl w:val="0"/>
          <w:numId w:val="35"/>
        </w:numPr>
        <w:ind w:left="630" w:right="210"/>
      </w:pPr>
      <w:r>
        <w:rPr>
          <w:rFonts w:hint="eastAsia"/>
        </w:rPr>
        <w:t xml:space="preserve">                # </w:t>
      </w:r>
      <w:r>
        <w:rPr>
          <w:rFonts w:hint="eastAsia"/>
        </w:rPr>
        <w:t>将节点值设置为来自</w:t>
      </w:r>
      <w:r>
        <w:rPr>
          <w:rFonts w:hint="eastAsia"/>
        </w:rPr>
        <w:t xml:space="preserve"> feed_dict </w:t>
      </w:r>
      <w:r>
        <w:rPr>
          <w:rFonts w:hint="eastAsia"/>
        </w:rPr>
        <w:t>的占位符值</w:t>
      </w:r>
    </w:p>
    <w:p w14:paraId="1FAD5DC7" w14:textId="77777777" w:rsidR="00AB6671" w:rsidRDefault="00AB6671" w:rsidP="00F55501">
      <w:pPr>
        <w:pStyle w:val="code"/>
        <w:numPr>
          <w:ilvl w:val="0"/>
          <w:numId w:val="35"/>
        </w:numPr>
        <w:ind w:left="630" w:right="210"/>
      </w:pPr>
      <w:r>
        <w:rPr>
          <w:rFonts w:hint="eastAsia"/>
        </w:rPr>
        <w:t xml:space="preserve">                node.output = feed_dict[node]</w:t>
      </w:r>
    </w:p>
    <w:p w14:paraId="58F35E81" w14:textId="77777777" w:rsidR="00AB6671" w:rsidRDefault="00AB6671" w:rsidP="00F55501">
      <w:pPr>
        <w:pStyle w:val="code"/>
        <w:numPr>
          <w:ilvl w:val="0"/>
          <w:numId w:val="35"/>
        </w:numPr>
        <w:ind w:left="630" w:right="210"/>
      </w:pPr>
      <w:r>
        <w:rPr>
          <w:rFonts w:hint="eastAsia"/>
        </w:rPr>
        <w:t xml:space="preserve">            elif type(node) == Variable:</w:t>
      </w:r>
    </w:p>
    <w:p w14:paraId="0B7D5215" w14:textId="77777777" w:rsidR="00AB6671" w:rsidRDefault="00AB6671" w:rsidP="00F55501">
      <w:pPr>
        <w:pStyle w:val="code"/>
        <w:numPr>
          <w:ilvl w:val="0"/>
          <w:numId w:val="35"/>
        </w:numPr>
        <w:ind w:left="630" w:right="210"/>
      </w:pPr>
      <w:r>
        <w:rPr>
          <w:rFonts w:hint="eastAsia"/>
        </w:rPr>
        <w:t xml:space="preserve">                # </w:t>
      </w:r>
      <w:r>
        <w:rPr>
          <w:rFonts w:hint="eastAsia"/>
        </w:rPr>
        <w:t>将节点值设置为变量的值属性</w:t>
      </w:r>
    </w:p>
    <w:p w14:paraId="61C2B396" w14:textId="77777777" w:rsidR="00AB6671" w:rsidRDefault="00AB6671" w:rsidP="00F55501">
      <w:pPr>
        <w:pStyle w:val="code"/>
        <w:numPr>
          <w:ilvl w:val="0"/>
          <w:numId w:val="35"/>
        </w:numPr>
        <w:ind w:left="630" w:right="210"/>
      </w:pPr>
      <w:r>
        <w:rPr>
          <w:rFonts w:hint="eastAsia"/>
        </w:rPr>
        <w:t xml:space="preserve">                node.output = node.value</w:t>
      </w:r>
    </w:p>
    <w:p w14:paraId="05707808" w14:textId="77777777" w:rsidR="00AB6671" w:rsidRDefault="00AB6671" w:rsidP="00F55501">
      <w:pPr>
        <w:pStyle w:val="code"/>
        <w:numPr>
          <w:ilvl w:val="0"/>
          <w:numId w:val="35"/>
        </w:numPr>
        <w:ind w:left="630" w:right="210"/>
      </w:pPr>
      <w:r>
        <w:rPr>
          <w:rFonts w:hint="eastAsia"/>
        </w:rPr>
        <w:lastRenderedPageBreak/>
        <w:t xml:space="preserve">            else:  # Operation</w:t>
      </w:r>
    </w:p>
    <w:p w14:paraId="46B98C05" w14:textId="77777777" w:rsidR="00AB6671" w:rsidRDefault="00AB6671" w:rsidP="00F55501">
      <w:pPr>
        <w:pStyle w:val="code"/>
        <w:numPr>
          <w:ilvl w:val="0"/>
          <w:numId w:val="35"/>
        </w:numPr>
        <w:ind w:left="630" w:right="210"/>
      </w:pPr>
      <w:r>
        <w:rPr>
          <w:rFonts w:hint="eastAsia"/>
        </w:rPr>
        <w:t xml:space="preserve">                # </w:t>
      </w:r>
      <w:r>
        <w:rPr>
          <w:rFonts w:hint="eastAsia"/>
        </w:rPr>
        <w:t>从输入节点的输出值中获取此操作的输入值</w:t>
      </w:r>
    </w:p>
    <w:p w14:paraId="573D6FBC" w14:textId="77777777" w:rsidR="00AB6671" w:rsidRDefault="00AB6671" w:rsidP="00F55501">
      <w:pPr>
        <w:pStyle w:val="code"/>
        <w:numPr>
          <w:ilvl w:val="0"/>
          <w:numId w:val="35"/>
        </w:numPr>
        <w:ind w:left="630" w:right="210"/>
      </w:pPr>
      <w:r>
        <w:rPr>
          <w:rFonts w:hint="eastAsia"/>
        </w:rPr>
        <w:t xml:space="preserve">                node.inputs = [input_node.output for input_node in node.input_nodes]</w:t>
      </w:r>
    </w:p>
    <w:p w14:paraId="6AF469EB" w14:textId="77777777" w:rsidR="00AB6671" w:rsidRDefault="00AB6671" w:rsidP="00F55501">
      <w:pPr>
        <w:pStyle w:val="code"/>
        <w:numPr>
          <w:ilvl w:val="0"/>
          <w:numId w:val="35"/>
        </w:numPr>
        <w:ind w:left="630" w:right="210"/>
      </w:pPr>
    </w:p>
    <w:p w14:paraId="3D90486B" w14:textId="77777777" w:rsidR="00AB6671" w:rsidRDefault="00AB6671" w:rsidP="00F55501">
      <w:pPr>
        <w:pStyle w:val="code"/>
        <w:numPr>
          <w:ilvl w:val="0"/>
          <w:numId w:val="35"/>
        </w:numPr>
        <w:ind w:left="630" w:right="210"/>
      </w:pPr>
      <w:r>
        <w:rPr>
          <w:rFonts w:hint="eastAsia"/>
        </w:rPr>
        <w:t xml:space="preserve">                # </w:t>
      </w:r>
      <w:r>
        <w:rPr>
          <w:rFonts w:hint="eastAsia"/>
        </w:rPr>
        <w:t>计算此操作的输出</w:t>
      </w:r>
    </w:p>
    <w:p w14:paraId="63370803" w14:textId="77777777" w:rsidR="00AB6671" w:rsidRDefault="00AB6671" w:rsidP="00F55501">
      <w:pPr>
        <w:pStyle w:val="code"/>
        <w:numPr>
          <w:ilvl w:val="0"/>
          <w:numId w:val="35"/>
        </w:numPr>
        <w:ind w:left="630" w:right="210"/>
      </w:pPr>
      <w:r>
        <w:rPr>
          <w:rFonts w:hint="eastAsia"/>
        </w:rPr>
        <w:t xml:space="preserve">                node.output = node.compute(*node.inputs)</w:t>
      </w:r>
    </w:p>
    <w:p w14:paraId="513B3E72" w14:textId="77777777" w:rsidR="00AB6671" w:rsidRDefault="00AB6671" w:rsidP="00F55501">
      <w:pPr>
        <w:pStyle w:val="code"/>
        <w:numPr>
          <w:ilvl w:val="0"/>
          <w:numId w:val="35"/>
        </w:numPr>
        <w:ind w:left="630" w:right="210"/>
      </w:pPr>
    </w:p>
    <w:p w14:paraId="68D76FB5" w14:textId="77777777" w:rsidR="00AB6671" w:rsidRDefault="00AB6671" w:rsidP="00F55501">
      <w:pPr>
        <w:pStyle w:val="code"/>
        <w:numPr>
          <w:ilvl w:val="0"/>
          <w:numId w:val="35"/>
        </w:numPr>
        <w:ind w:left="630" w:right="210"/>
      </w:pPr>
      <w:r>
        <w:rPr>
          <w:rFonts w:hint="eastAsia"/>
        </w:rPr>
        <w:t xml:space="preserve">            # </w:t>
      </w:r>
      <w:r>
        <w:rPr>
          <w:rFonts w:hint="eastAsia"/>
        </w:rPr>
        <w:t>将列表转换为</w:t>
      </w:r>
      <w:r>
        <w:rPr>
          <w:rFonts w:hint="eastAsia"/>
        </w:rPr>
        <w:t xml:space="preserve"> numpy </w:t>
      </w:r>
      <w:r>
        <w:rPr>
          <w:rFonts w:hint="eastAsia"/>
        </w:rPr>
        <w:t>数组</w:t>
      </w:r>
    </w:p>
    <w:p w14:paraId="2BE559DB" w14:textId="77777777" w:rsidR="00AB6671" w:rsidRDefault="00AB6671" w:rsidP="00F55501">
      <w:pPr>
        <w:pStyle w:val="code"/>
        <w:numPr>
          <w:ilvl w:val="0"/>
          <w:numId w:val="35"/>
        </w:numPr>
        <w:ind w:left="630" w:right="210"/>
      </w:pPr>
      <w:r>
        <w:rPr>
          <w:rFonts w:hint="eastAsia"/>
        </w:rPr>
        <w:t xml:space="preserve">            if type(node.output) == list:</w:t>
      </w:r>
    </w:p>
    <w:p w14:paraId="18B4FE01" w14:textId="77777777" w:rsidR="00AB6671" w:rsidRDefault="00AB6671" w:rsidP="00F55501">
      <w:pPr>
        <w:pStyle w:val="code"/>
        <w:numPr>
          <w:ilvl w:val="0"/>
          <w:numId w:val="35"/>
        </w:numPr>
        <w:ind w:left="630" w:right="210"/>
      </w:pPr>
      <w:r>
        <w:rPr>
          <w:rFonts w:hint="eastAsia"/>
        </w:rPr>
        <w:t xml:space="preserve">                node.output = np.array(node.output)</w:t>
      </w:r>
    </w:p>
    <w:p w14:paraId="72811EDD" w14:textId="77777777" w:rsidR="00AB6671" w:rsidRDefault="00AB6671" w:rsidP="00F55501">
      <w:pPr>
        <w:pStyle w:val="code"/>
        <w:numPr>
          <w:ilvl w:val="0"/>
          <w:numId w:val="35"/>
        </w:numPr>
        <w:ind w:left="630" w:right="210"/>
      </w:pPr>
    </w:p>
    <w:p w14:paraId="5E89EE75" w14:textId="77777777" w:rsidR="00AB6671" w:rsidRDefault="00AB6671" w:rsidP="00F55501">
      <w:pPr>
        <w:pStyle w:val="code"/>
        <w:numPr>
          <w:ilvl w:val="0"/>
          <w:numId w:val="35"/>
        </w:numPr>
        <w:ind w:left="630" w:right="210"/>
      </w:pPr>
      <w:r>
        <w:rPr>
          <w:rFonts w:hint="eastAsia"/>
        </w:rPr>
        <w:t xml:space="preserve">        # </w:t>
      </w:r>
      <w:r>
        <w:rPr>
          <w:rFonts w:hint="eastAsia"/>
        </w:rPr>
        <w:t>返回请求的节点值</w:t>
      </w:r>
    </w:p>
    <w:p w14:paraId="6C8DE72D" w14:textId="77777777" w:rsidR="00AB6671" w:rsidRDefault="00AB6671" w:rsidP="00F55501">
      <w:pPr>
        <w:pStyle w:val="code"/>
        <w:numPr>
          <w:ilvl w:val="0"/>
          <w:numId w:val="35"/>
        </w:numPr>
        <w:ind w:left="630" w:right="210"/>
      </w:pPr>
      <w:r>
        <w:rPr>
          <w:rFonts w:hint="eastAsia"/>
        </w:rPr>
        <w:t xml:space="preserve">        return operation.output</w:t>
      </w:r>
    </w:p>
    <w:p w14:paraId="1AEAA009" w14:textId="77777777" w:rsidR="00AB6671" w:rsidRDefault="00AB6671" w:rsidP="00F55501">
      <w:pPr>
        <w:pStyle w:val="code"/>
        <w:numPr>
          <w:ilvl w:val="0"/>
          <w:numId w:val="35"/>
        </w:numPr>
        <w:ind w:left="630" w:right="210"/>
      </w:pPr>
    </w:p>
    <w:p w14:paraId="360A4852" w14:textId="77777777" w:rsidR="00AB6671" w:rsidRDefault="00AB6671" w:rsidP="00F55501">
      <w:pPr>
        <w:pStyle w:val="code"/>
        <w:numPr>
          <w:ilvl w:val="0"/>
          <w:numId w:val="35"/>
        </w:numPr>
        <w:ind w:left="630" w:right="210"/>
      </w:pPr>
    </w:p>
    <w:p w14:paraId="43853D77" w14:textId="77777777" w:rsidR="00AB6671" w:rsidRDefault="00AB6671" w:rsidP="00F55501">
      <w:pPr>
        <w:pStyle w:val="code"/>
        <w:numPr>
          <w:ilvl w:val="0"/>
          <w:numId w:val="35"/>
        </w:numPr>
        <w:ind w:left="630" w:right="210"/>
      </w:pPr>
      <w:r>
        <w:rPr>
          <w:rFonts w:hint="eastAsia"/>
        </w:rPr>
        <w:t>def traverse_postorder(operation):</w:t>
      </w:r>
    </w:p>
    <w:p w14:paraId="6993E99A" w14:textId="77777777" w:rsidR="00AB6671" w:rsidRDefault="00AB6671" w:rsidP="00F55501">
      <w:pPr>
        <w:pStyle w:val="code"/>
        <w:numPr>
          <w:ilvl w:val="0"/>
          <w:numId w:val="35"/>
        </w:numPr>
        <w:ind w:left="630" w:right="210"/>
      </w:pPr>
      <w:r>
        <w:rPr>
          <w:rFonts w:hint="eastAsia"/>
        </w:rPr>
        <w:t xml:space="preserve">    """</w:t>
      </w:r>
      <w:r>
        <w:rPr>
          <w:rFonts w:hint="eastAsia"/>
        </w:rPr>
        <w:t>执行后序遍历，按照必须计算的顺序返回节点列表</w:t>
      </w:r>
    </w:p>
    <w:p w14:paraId="6A759DF2" w14:textId="77777777" w:rsidR="00AB6671" w:rsidRDefault="00AB6671" w:rsidP="00F55501">
      <w:pPr>
        <w:pStyle w:val="code"/>
        <w:numPr>
          <w:ilvl w:val="0"/>
          <w:numId w:val="35"/>
        </w:numPr>
        <w:ind w:left="630" w:right="210"/>
      </w:pPr>
    </w:p>
    <w:p w14:paraId="3D39476C" w14:textId="77777777" w:rsidR="00AB6671" w:rsidRDefault="00AB6671" w:rsidP="00F55501">
      <w:pPr>
        <w:pStyle w:val="code"/>
        <w:numPr>
          <w:ilvl w:val="0"/>
          <w:numId w:val="35"/>
        </w:numPr>
        <w:ind w:left="630" w:right="210"/>
      </w:pPr>
      <w:r>
        <w:rPr>
          <w:rFonts w:hint="eastAsia"/>
        </w:rPr>
        <w:t xml:space="preserve">    Args:</w:t>
      </w:r>
    </w:p>
    <w:p w14:paraId="5975D366" w14:textId="77777777" w:rsidR="00AB6671" w:rsidRDefault="00AB6671" w:rsidP="00F55501">
      <w:pPr>
        <w:pStyle w:val="code"/>
        <w:numPr>
          <w:ilvl w:val="0"/>
          <w:numId w:val="35"/>
        </w:numPr>
        <w:ind w:left="630" w:right="210"/>
      </w:pPr>
      <w:r>
        <w:rPr>
          <w:rFonts w:hint="eastAsia"/>
        </w:rPr>
        <w:t xml:space="preserve">       operation: </w:t>
      </w:r>
      <w:r>
        <w:rPr>
          <w:rFonts w:hint="eastAsia"/>
        </w:rPr>
        <w:t>开始遍历的</w:t>
      </w:r>
      <w:r>
        <w:rPr>
          <w:rFonts w:hint="eastAsia"/>
        </w:rPr>
        <w:t xml:space="preserve"> operation</w:t>
      </w:r>
    </w:p>
    <w:p w14:paraId="183BCFBE" w14:textId="77777777" w:rsidR="00AB6671" w:rsidRDefault="00AB6671" w:rsidP="00F55501">
      <w:pPr>
        <w:pStyle w:val="code"/>
        <w:numPr>
          <w:ilvl w:val="0"/>
          <w:numId w:val="35"/>
        </w:numPr>
        <w:ind w:left="630" w:right="210"/>
      </w:pPr>
      <w:r>
        <w:rPr>
          <w:rFonts w:hint="eastAsia"/>
        </w:rPr>
        <w:t xml:space="preserve">    """</w:t>
      </w:r>
    </w:p>
    <w:p w14:paraId="499D5DC7" w14:textId="77777777" w:rsidR="00AB6671" w:rsidRDefault="00AB6671" w:rsidP="00F55501">
      <w:pPr>
        <w:pStyle w:val="code"/>
        <w:numPr>
          <w:ilvl w:val="0"/>
          <w:numId w:val="35"/>
        </w:numPr>
        <w:ind w:left="630" w:right="210"/>
      </w:pPr>
    </w:p>
    <w:p w14:paraId="35236626" w14:textId="77777777" w:rsidR="00AB6671" w:rsidRDefault="00AB6671" w:rsidP="00F55501">
      <w:pPr>
        <w:pStyle w:val="code"/>
        <w:numPr>
          <w:ilvl w:val="0"/>
          <w:numId w:val="35"/>
        </w:numPr>
        <w:ind w:left="630" w:right="210"/>
      </w:pPr>
      <w:r>
        <w:rPr>
          <w:rFonts w:hint="eastAsia"/>
        </w:rPr>
        <w:t xml:space="preserve">    nodes_postorder = []</w:t>
      </w:r>
    </w:p>
    <w:p w14:paraId="2A1284E4" w14:textId="77777777" w:rsidR="00AB6671" w:rsidRDefault="00AB6671" w:rsidP="00F55501">
      <w:pPr>
        <w:pStyle w:val="code"/>
        <w:numPr>
          <w:ilvl w:val="0"/>
          <w:numId w:val="35"/>
        </w:numPr>
        <w:ind w:left="630" w:right="210"/>
      </w:pPr>
    </w:p>
    <w:p w14:paraId="2380E470" w14:textId="77777777" w:rsidR="00AB6671" w:rsidRDefault="00AB6671" w:rsidP="00F55501">
      <w:pPr>
        <w:pStyle w:val="code"/>
        <w:numPr>
          <w:ilvl w:val="0"/>
          <w:numId w:val="35"/>
        </w:numPr>
        <w:ind w:left="630" w:right="210"/>
      </w:pPr>
      <w:r>
        <w:rPr>
          <w:rFonts w:hint="eastAsia"/>
        </w:rPr>
        <w:t xml:space="preserve">    def recurse(node):</w:t>
      </w:r>
    </w:p>
    <w:p w14:paraId="22C86CB7" w14:textId="77777777" w:rsidR="00AB6671" w:rsidRDefault="00AB6671" w:rsidP="00F55501">
      <w:pPr>
        <w:pStyle w:val="code"/>
        <w:numPr>
          <w:ilvl w:val="0"/>
          <w:numId w:val="35"/>
        </w:numPr>
        <w:ind w:left="630" w:right="210"/>
      </w:pPr>
      <w:r>
        <w:rPr>
          <w:rFonts w:hint="eastAsia"/>
        </w:rPr>
        <w:t xml:space="preserve">        if isinstance(node, Operation):</w:t>
      </w:r>
    </w:p>
    <w:p w14:paraId="7DFF5BA7" w14:textId="77777777" w:rsidR="00AB6671" w:rsidRDefault="00AB6671" w:rsidP="00F55501">
      <w:pPr>
        <w:pStyle w:val="code"/>
        <w:numPr>
          <w:ilvl w:val="0"/>
          <w:numId w:val="35"/>
        </w:numPr>
        <w:ind w:left="630" w:right="210"/>
      </w:pPr>
      <w:r>
        <w:rPr>
          <w:rFonts w:hint="eastAsia"/>
        </w:rPr>
        <w:t xml:space="preserve">            for input_node in node.input_nodes:</w:t>
      </w:r>
    </w:p>
    <w:p w14:paraId="486C1831" w14:textId="77777777" w:rsidR="00AB6671" w:rsidRDefault="00AB6671" w:rsidP="00F55501">
      <w:pPr>
        <w:pStyle w:val="code"/>
        <w:numPr>
          <w:ilvl w:val="0"/>
          <w:numId w:val="35"/>
        </w:numPr>
        <w:ind w:left="630" w:right="210"/>
      </w:pPr>
      <w:r>
        <w:rPr>
          <w:rFonts w:hint="eastAsia"/>
        </w:rPr>
        <w:t xml:space="preserve">                recurse(input_node)</w:t>
      </w:r>
    </w:p>
    <w:p w14:paraId="75E8F9D2" w14:textId="77777777" w:rsidR="00AB6671" w:rsidRDefault="00AB6671" w:rsidP="00F55501">
      <w:pPr>
        <w:pStyle w:val="code"/>
        <w:numPr>
          <w:ilvl w:val="0"/>
          <w:numId w:val="35"/>
        </w:numPr>
        <w:ind w:left="630" w:right="210"/>
      </w:pPr>
      <w:r>
        <w:rPr>
          <w:rFonts w:hint="eastAsia"/>
        </w:rPr>
        <w:t xml:space="preserve">        nodes_postorder.append(node)</w:t>
      </w:r>
    </w:p>
    <w:p w14:paraId="05C4EE52" w14:textId="77777777" w:rsidR="00AB6671" w:rsidRDefault="00AB6671" w:rsidP="00F55501">
      <w:pPr>
        <w:pStyle w:val="code"/>
        <w:numPr>
          <w:ilvl w:val="0"/>
          <w:numId w:val="35"/>
        </w:numPr>
        <w:ind w:left="630" w:right="210"/>
      </w:pPr>
    </w:p>
    <w:p w14:paraId="6EF76B2C" w14:textId="77777777" w:rsidR="00AB6671" w:rsidRDefault="00AB6671" w:rsidP="00F55501">
      <w:pPr>
        <w:pStyle w:val="code"/>
        <w:numPr>
          <w:ilvl w:val="0"/>
          <w:numId w:val="35"/>
        </w:numPr>
        <w:ind w:left="630" w:right="210"/>
      </w:pPr>
      <w:r>
        <w:rPr>
          <w:rFonts w:hint="eastAsia"/>
        </w:rPr>
        <w:t xml:space="preserve">    recurse(operation)</w:t>
      </w:r>
    </w:p>
    <w:p w14:paraId="24D75758" w14:textId="77777777" w:rsidR="00AB6671" w:rsidRDefault="00AB6671" w:rsidP="00F55501">
      <w:pPr>
        <w:pStyle w:val="code"/>
        <w:numPr>
          <w:ilvl w:val="0"/>
          <w:numId w:val="35"/>
        </w:numPr>
        <w:ind w:left="630" w:right="210"/>
      </w:pPr>
      <w:r>
        <w:rPr>
          <w:rFonts w:hint="eastAsia"/>
        </w:rPr>
        <w:t xml:space="preserve">    return nodes_postorder</w:t>
      </w:r>
    </w:p>
    <w:p w14:paraId="743E9538" w14:textId="77777777" w:rsidR="00AB6671" w:rsidRDefault="00AB6671" w:rsidP="00AB6671">
      <w:pPr>
        <w:ind w:firstLine="420"/>
        <w:jc w:val="left"/>
      </w:pPr>
      <w:r>
        <w:rPr>
          <w:rFonts w:hint="eastAsia"/>
        </w:rPr>
        <w:t>最后，</w:t>
      </w:r>
      <w:r>
        <w:t>让我们用</w:t>
      </w:r>
      <w:r>
        <w:rPr>
          <w:rFonts w:hint="eastAsia"/>
        </w:rPr>
        <w:t>一个</w:t>
      </w:r>
      <w:r>
        <w:t>例子测试我们的类</w:t>
      </w:r>
      <w:r>
        <w:rPr>
          <w:rFonts w:hint="eastAsia"/>
        </w:rPr>
        <w:t>是否正常运行</w:t>
      </w:r>
      <w:r>
        <w:t>：</w:t>
      </w:r>
    </w:p>
    <w:p w14:paraId="1FEF85C6" w14:textId="77777777" w:rsidR="00AB6671" w:rsidRDefault="00AB6671" w:rsidP="00F55501">
      <w:pPr>
        <w:pStyle w:val="code"/>
        <w:numPr>
          <w:ilvl w:val="0"/>
          <w:numId w:val="36"/>
        </w:numPr>
        <w:ind w:left="630" w:right="210"/>
      </w:pPr>
      <w:r>
        <w:rPr>
          <w:rFonts w:hint="eastAsia"/>
        </w:rPr>
        <w:t>session = Session()</w:t>
      </w:r>
    </w:p>
    <w:p w14:paraId="42EBBD4B" w14:textId="77777777" w:rsidR="00AB6671" w:rsidRDefault="00AB6671" w:rsidP="00F55501">
      <w:pPr>
        <w:pStyle w:val="code"/>
        <w:numPr>
          <w:ilvl w:val="0"/>
          <w:numId w:val="36"/>
        </w:numPr>
        <w:ind w:left="630" w:right="210"/>
      </w:pPr>
      <w:r>
        <w:rPr>
          <w:rFonts w:hint="eastAsia"/>
        </w:rPr>
        <w:t>output = session.run(z, {</w:t>
      </w:r>
    </w:p>
    <w:p w14:paraId="68C9C135" w14:textId="77777777" w:rsidR="00AB6671" w:rsidRDefault="00AB6671" w:rsidP="00F55501">
      <w:pPr>
        <w:pStyle w:val="code"/>
        <w:numPr>
          <w:ilvl w:val="0"/>
          <w:numId w:val="36"/>
        </w:numPr>
        <w:ind w:left="630" w:right="210"/>
      </w:pPr>
      <w:r>
        <w:rPr>
          <w:rFonts w:hint="eastAsia"/>
        </w:rPr>
        <w:t xml:space="preserve">    x: [1, 2]</w:t>
      </w:r>
    </w:p>
    <w:p w14:paraId="1F05FBBA" w14:textId="77777777" w:rsidR="00AB6671" w:rsidRDefault="00AB6671" w:rsidP="00F55501">
      <w:pPr>
        <w:pStyle w:val="code"/>
        <w:numPr>
          <w:ilvl w:val="0"/>
          <w:numId w:val="36"/>
        </w:numPr>
        <w:ind w:left="630" w:right="210"/>
      </w:pPr>
      <w:r>
        <w:rPr>
          <w:rFonts w:hint="eastAsia"/>
        </w:rPr>
        <w:t>})</w:t>
      </w:r>
    </w:p>
    <w:p w14:paraId="4396D082" w14:textId="77777777" w:rsidR="00AB6671" w:rsidRDefault="00AB6671" w:rsidP="00F55501">
      <w:pPr>
        <w:pStyle w:val="code"/>
        <w:numPr>
          <w:ilvl w:val="0"/>
          <w:numId w:val="36"/>
        </w:numPr>
        <w:ind w:left="630" w:right="210"/>
      </w:pPr>
      <w:r>
        <w:rPr>
          <w:rFonts w:hint="eastAsia"/>
        </w:rPr>
        <w:t>print(output)</w:t>
      </w:r>
    </w:p>
    <w:p w14:paraId="0BC9DF13" w14:textId="77777777" w:rsidR="00AB6671" w:rsidRDefault="00AB6671" w:rsidP="00F55501">
      <w:pPr>
        <w:pStyle w:val="code"/>
        <w:numPr>
          <w:ilvl w:val="0"/>
          <w:numId w:val="36"/>
        </w:numPr>
        <w:ind w:left="630" w:right="210"/>
      </w:pPr>
      <w:r>
        <w:rPr>
          <w:rFonts w:hint="eastAsia"/>
        </w:rPr>
        <w:lastRenderedPageBreak/>
        <w:t># output = [2, -1]</w:t>
      </w:r>
    </w:p>
    <w:p w14:paraId="5A7F9931" w14:textId="77777777" w:rsidR="00AB6671" w:rsidRDefault="00AB6671" w:rsidP="00AB6671">
      <w:pPr>
        <w:ind w:firstLine="420"/>
        <w:jc w:val="left"/>
      </w:pPr>
    </w:p>
    <w:p w14:paraId="6C24DCF7" w14:textId="77777777" w:rsidR="00AB6671" w:rsidRDefault="00AB6671" w:rsidP="00F55501">
      <w:pPr>
        <w:pStyle w:val="3"/>
        <w:numPr>
          <w:ilvl w:val="2"/>
          <w:numId w:val="31"/>
        </w:numPr>
        <w:tabs>
          <w:tab w:val="num" w:pos="360"/>
        </w:tabs>
        <w:ind w:left="480" w:hangingChars="200" w:hanging="480"/>
      </w:pPr>
      <w:r>
        <w:rPr>
          <w:rFonts w:hint="eastAsia"/>
        </w:rPr>
        <w:t>静态图与动态图</w:t>
      </w:r>
    </w:p>
    <w:p w14:paraId="5D3DECB6" w14:textId="77777777" w:rsidR="00AB6671" w:rsidRDefault="00AB6671" w:rsidP="00AB6671">
      <w:pPr>
        <w:ind w:firstLine="420"/>
      </w:pPr>
      <w:r>
        <w:t>在了解计算图的基本构成后，那么下一个问题是：</w:t>
      </w:r>
      <w:proofErr w:type="gramStart"/>
      <w:r>
        <w:t>计算图要如何</w:t>
      </w:r>
      <w:proofErr w:type="gramEnd"/>
      <w:r>
        <w:t>自动化生成呢？</w:t>
      </w:r>
      <w:r>
        <w:rPr>
          <w:rFonts w:hint="eastAsia"/>
        </w:rPr>
        <w:t>目前，主流</w:t>
      </w:r>
      <w:r>
        <w:t>机器学习框架</w:t>
      </w:r>
      <w:r>
        <w:rPr>
          <w:rFonts w:hint="eastAsia"/>
        </w:rPr>
        <w:t>都</w:t>
      </w:r>
      <w:r>
        <w:t>可以生成静态图和动态图两种计算图。静态</w:t>
      </w:r>
      <w:r>
        <w:rPr>
          <w:rFonts w:hint="eastAsia"/>
        </w:rPr>
        <w:t>图是</w:t>
      </w:r>
      <w:r>
        <w:t>根据前端语言描述的神经网络拓扑结构以及参数变量等信息构建</w:t>
      </w:r>
      <w:r>
        <w:rPr>
          <w:rFonts w:hint="eastAsia"/>
        </w:rPr>
        <w:t>的一类</w:t>
      </w:r>
      <w:r>
        <w:t>固定的计算图</w:t>
      </w:r>
      <w:r>
        <w:rPr>
          <w:rFonts w:hint="eastAsia"/>
        </w:rPr>
        <w:t>，在静态图中，网络的结构和参数在构建之后不可更改，每个操作都被视为图的节点，数据流通过节点之间的连接进行传递。所以，</w:t>
      </w:r>
      <w:r>
        <w:t>静态图在执行期间可以不依赖前端语言描述，常用于神经网络模型的部署，比如移动端人脸识别场景中的应用等。</w:t>
      </w:r>
    </w:p>
    <w:p w14:paraId="2BAEDB0F" w14:textId="77777777" w:rsidR="00AB6671" w:rsidRDefault="00AB6671" w:rsidP="00AB6671">
      <w:pPr>
        <w:ind w:firstLine="420"/>
      </w:pPr>
      <w:r>
        <w:t>动态图则需要在每一次执行神经网络模型依据前端语言描述动态生成一份临时的计算图，这意味着计算图的动态生成过程灵活可变，该特性有助于在神经网络结构调整阶段提高效率。主流机器学习框架</w:t>
      </w:r>
      <w:r>
        <w:t>TensorFlow</w:t>
      </w:r>
      <w:r>
        <w:t>、</w:t>
      </w:r>
      <w:proofErr w:type="spellStart"/>
      <w:r>
        <w:t>MindSpore</w:t>
      </w:r>
      <w:proofErr w:type="spellEnd"/>
      <w:r>
        <w:t>均支持动态图和静态图模式；</w:t>
      </w:r>
      <w:proofErr w:type="spellStart"/>
      <w:r>
        <w:t>PyTorch</w:t>
      </w:r>
      <w:proofErr w:type="spellEnd"/>
      <w:r>
        <w:t>则可以通过工具将构建的动态图神经网络模型转化为静态结构，以获得高效的计算执行效率。了解两种计算图生成方式的优缺点及构建执行特点，可以针对待解决的任务需求，选择合适的生成方式调用执行神经网络模型。</w:t>
      </w:r>
    </w:p>
    <w:p w14:paraId="6E16993A" w14:textId="77777777" w:rsidR="00AB6671" w:rsidRDefault="00AB6671" w:rsidP="00AB6671">
      <w:pPr>
        <w:ind w:firstLine="420"/>
      </w:pPr>
      <w:r>
        <w:t>尽管这两个库都使用有向无环图（或</w:t>
      </w:r>
      <w:r>
        <w:t xml:space="preserve"> DAG</w:t>
      </w:r>
      <w:r>
        <w:t>）来表示它们的机器学习和深度学习模型，但它们让数据和计算在图中流动的方式仍然存在很大差异。本文将通过代码示例以可视化方式介绍这些差异。</w:t>
      </w:r>
    </w:p>
    <w:p w14:paraId="74012A8C" w14:textId="77777777" w:rsidR="00AB6671" w:rsidRDefault="00AB6671" w:rsidP="00F55501">
      <w:pPr>
        <w:pStyle w:val="4"/>
        <w:numPr>
          <w:ilvl w:val="3"/>
          <w:numId w:val="31"/>
        </w:numPr>
        <w:tabs>
          <w:tab w:val="num" w:pos="360"/>
        </w:tabs>
        <w:ind w:left="560" w:hangingChars="200" w:hanging="560"/>
      </w:pPr>
      <w:r>
        <w:rPr>
          <w:rFonts w:hint="eastAsia"/>
        </w:rPr>
        <w:t>静态图</w:t>
      </w:r>
    </w:p>
    <w:p w14:paraId="6BCA2D06" w14:textId="77777777" w:rsidR="00AB6671" w:rsidRDefault="00AB6671" w:rsidP="00AB6671">
      <w:pPr>
        <w:ind w:firstLine="420"/>
      </w:pPr>
      <w:r>
        <w:rPr>
          <w:rFonts w:hint="eastAsia"/>
        </w:rPr>
        <w:t>静态图的生成与执行原理如</w:t>
      </w:r>
      <w:r>
        <w:rPr>
          <w:rFonts w:hint="eastAsia"/>
        </w:rPr>
        <w:t xml:space="preserve"> </w:t>
      </w:r>
      <w:r>
        <w:rPr>
          <w:rFonts w:hint="eastAsia"/>
        </w:rPr>
        <w:t>图</w:t>
      </w:r>
      <w:r>
        <w:rPr>
          <w:rFonts w:hint="eastAsia"/>
        </w:rPr>
        <w:t xml:space="preserve">7-4 </w:t>
      </w:r>
      <w:r>
        <w:rPr>
          <w:rFonts w:hint="eastAsia"/>
        </w:rPr>
        <w:t>所示，采用先编译后执行的方式，该模式将计算图的定义和执行进行分离。</w:t>
      </w:r>
    </w:p>
    <w:p w14:paraId="462E3C3C" w14:textId="77777777" w:rsidR="00AB6671" w:rsidRDefault="00AB6671" w:rsidP="00AB6671">
      <w:pPr>
        <w:jc w:val="center"/>
      </w:pPr>
      <w:r>
        <w:rPr>
          <w:noProof/>
        </w:rPr>
        <w:lastRenderedPageBreak/>
        <w:drawing>
          <wp:inline distT="0" distB="0" distL="114300" distR="114300" wp14:anchorId="5EB2C637" wp14:editId="0B6B0FDD">
            <wp:extent cx="4117975" cy="1175385"/>
            <wp:effectExtent l="0" t="0" r="12065" b="13335"/>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2"/>
                    <pic:cNvPicPr>
                      <a:picLocks noChangeAspect="1"/>
                    </pic:cNvPicPr>
                  </pic:nvPicPr>
                  <pic:blipFill>
                    <a:blip r:embed="rId78"/>
                    <a:stretch>
                      <a:fillRect/>
                    </a:stretch>
                  </pic:blipFill>
                  <pic:spPr>
                    <a:xfrm>
                      <a:off x="0" y="0"/>
                      <a:ext cx="4117975" cy="1175385"/>
                    </a:xfrm>
                    <a:prstGeom prst="rect">
                      <a:avLst/>
                    </a:prstGeom>
                  </pic:spPr>
                </pic:pic>
              </a:graphicData>
            </a:graphic>
          </wp:inline>
        </w:drawing>
      </w:r>
    </w:p>
    <w:p w14:paraId="76C9A9C7" w14:textId="77777777" w:rsidR="00AB6671" w:rsidRDefault="00AB6671" w:rsidP="00AB6671">
      <w:pPr>
        <w:pStyle w:val="a4"/>
      </w:pPr>
      <w:r>
        <w:t>图</w:t>
      </w:r>
      <w:r>
        <w:t xml:space="preserve"> </w:t>
      </w:r>
      <w:r>
        <w:rPr>
          <w:rFonts w:hint="eastAsia"/>
        </w:rPr>
        <w:t>7</w:t>
      </w:r>
      <w:r>
        <w:noBreakHyphen/>
      </w:r>
      <w:r>
        <w:rPr>
          <w:rFonts w:hint="eastAsia"/>
        </w:rPr>
        <w:t>4</w:t>
      </w:r>
      <w:r>
        <w:t xml:space="preserve">  </w:t>
      </w:r>
      <w:r>
        <w:rPr>
          <w:rFonts w:hint="eastAsia"/>
        </w:rPr>
        <w:t>静态图生成与执行</w:t>
      </w:r>
    </w:p>
    <w:p w14:paraId="31832B48" w14:textId="77777777" w:rsidR="00AB6671" w:rsidRDefault="00AB6671" w:rsidP="00AB6671">
      <w:pPr>
        <w:ind w:firstLine="420"/>
      </w:pPr>
      <w:r>
        <w:rPr>
          <w:rFonts w:hint="eastAsia"/>
        </w:rPr>
        <w:t>使用前端语言定义模型形成完整的程序表达后，框架首先对神经网络模型进行分析，获取网络层之间的连接拓扑关系以及参数变量设置、损失函数等信息。随后会将完整的模型描述编译为可被后端计算硬件调用执行的固定代码文本，这种固定代码文本的方式也就是静态计算图。当使用静态计算图进行模型训练或者推理过程时，无需重新编译前端语言模型，静态计算图直接接收数据并通过相应硬件调度执行图中的算子来完成任务。此外随着静态计算图底层结构的不断更新，已经可以通过优化策略将其转换成等价的更加高效的结构，以提高后端硬件的计算效率。</w:t>
      </w:r>
    </w:p>
    <w:p w14:paraId="102049E4" w14:textId="77777777" w:rsidR="00AB6671" w:rsidRDefault="00AB6671" w:rsidP="00AB6671">
      <w:pPr>
        <w:ind w:firstLine="420"/>
      </w:pPr>
      <w:r>
        <w:rPr>
          <w:rFonts w:hint="eastAsia"/>
        </w:rPr>
        <w:t>在部分机器学习框架中进行前端定义时，需要声明并编写包含数据占位符、损失函数、优化函数、网络编译和执行环境以及网络执行器在内的预定义配置项，此外还需要使用图内控制流算子编写控制语句，较抽象复杂。随着机器学习框架设计的改进与发展，其趋向于提供的友好的编程接口和统一的模型构建模式，比如华为昇思（</w:t>
      </w:r>
      <w:proofErr w:type="spellStart"/>
      <w:r>
        <w:rPr>
          <w:rFonts w:hint="eastAsia"/>
        </w:rPr>
        <w:t>Mindspore</w:t>
      </w:r>
      <w:proofErr w:type="spellEnd"/>
      <w:r>
        <w:rPr>
          <w:rFonts w:hint="eastAsia"/>
        </w:rPr>
        <w:t>）就提供了动静态统一的前端编程表达。因此为了便于理解静态生成的过程与原理，此处使用更加简洁的语言逻辑描述模型。</w:t>
      </w:r>
    </w:p>
    <w:p w14:paraId="41BF7669" w14:textId="77777777" w:rsidR="00AB6671" w:rsidRDefault="00AB6671" w:rsidP="00AB6671">
      <w:pPr>
        <w:ind w:firstLine="420"/>
      </w:pPr>
      <w:r>
        <w:rPr>
          <w:rFonts w:hint="eastAsia"/>
        </w:rPr>
        <w:t>构建并执行下列伪代码，来详细讲解静态图的生成与执行，代码文件位于</w:t>
      </w:r>
      <w:r>
        <w:rPr>
          <w:rFonts w:hint="eastAsia"/>
        </w:rPr>
        <w:t>computationGraph.py</w:t>
      </w:r>
      <w:r>
        <w:rPr>
          <w:rFonts w:hint="eastAsia"/>
        </w:rPr>
        <w:t>中。</w:t>
      </w:r>
    </w:p>
    <w:p w14:paraId="692E7807" w14:textId="77777777" w:rsidR="00AB6671" w:rsidRDefault="00AB6671" w:rsidP="00F55501">
      <w:pPr>
        <w:pStyle w:val="code"/>
        <w:numPr>
          <w:ilvl w:val="0"/>
          <w:numId w:val="37"/>
        </w:numPr>
        <w:ind w:left="630" w:right="210"/>
      </w:pPr>
      <w:r>
        <w:rPr>
          <w:rFonts w:hint="eastAsia"/>
        </w:rPr>
        <w:t>def model(X, flag):</w:t>
      </w:r>
    </w:p>
    <w:p w14:paraId="36BF953C" w14:textId="77777777" w:rsidR="00AB6671" w:rsidRDefault="00AB6671" w:rsidP="00F55501">
      <w:pPr>
        <w:pStyle w:val="code"/>
        <w:numPr>
          <w:ilvl w:val="0"/>
          <w:numId w:val="37"/>
        </w:numPr>
        <w:ind w:left="630" w:right="210"/>
      </w:pPr>
      <w:r>
        <w:rPr>
          <w:rFonts w:hint="eastAsia"/>
        </w:rPr>
        <w:t xml:space="preserve">    if flag&gt;0:</w:t>
      </w:r>
    </w:p>
    <w:p w14:paraId="6ECCFFD4" w14:textId="77777777" w:rsidR="00AB6671" w:rsidRDefault="00AB6671" w:rsidP="00F55501">
      <w:pPr>
        <w:pStyle w:val="code"/>
        <w:numPr>
          <w:ilvl w:val="0"/>
          <w:numId w:val="37"/>
        </w:numPr>
        <w:ind w:left="630" w:right="210"/>
      </w:pPr>
      <w:r>
        <w:rPr>
          <w:rFonts w:hint="eastAsia"/>
        </w:rPr>
        <w:t xml:space="preserve">        Y = matmul(W1, X)</w:t>
      </w:r>
    </w:p>
    <w:p w14:paraId="497F4A79" w14:textId="77777777" w:rsidR="00AB6671" w:rsidRDefault="00AB6671" w:rsidP="00F55501">
      <w:pPr>
        <w:pStyle w:val="code"/>
        <w:numPr>
          <w:ilvl w:val="0"/>
          <w:numId w:val="37"/>
        </w:numPr>
        <w:ind w:left="630" w:right="210"/>
      </w:pPr>
      <w:r>
        <w:rPr>
          <w:rFonts w:hint="eastAsia"/>
        </w:rPr>
        <w:t xml:space="preserve">    else:</w:t>
      </w:r>
    </w:p>
    <w:p w14:paraId="3358D182" w14:textId="77777777" w:rsidR="00AB6671" w:rsidRDefault="00AB6671" w:rsidP="00F55501">
      <w:pPr>
        <w:pStyle w:val="code"/>
        <w:numPr>
          <w:ilvl w:val="0"/>
          <w:numId w:val="37"/>
        </w:numPr>
        <w:ind w:left="630" w:right="210"/>
      </w:pPr>
      <w:r>
        <w:rPr>
          <w:rFonts w:hint="eastAsia"/>
        </w:rPr>
        <w:t xml:space="preserve">        Y = matmul(W2, X)</w:t>
      </w:r>
    </w:p>
    <w:p w14:paraId="716A41FD" w14:textId="77777777" w:rsidR="00AB6671" w:rsidRDefault="00AB6671" w:rsidP="00F55501">
      <w:pPr>
        <w:pStyle w:val="code"/>
        <w:numPr>
          <w:ilvl w:val="0"/>
          <w:numId w:val="37"/>
        </w:numPr>
        <w:ind w:left="630" w:right="210"/>
      </w:pPr>
      <w:r>
        <w:rPr>
          <w:rFonts w:hint="eastAsia"/>
        </w:rPr>
        <w:t xml:space="preserve">    Y = Y + b</w:t>
      </w:r>
    </w:p>
    <w:p w14:paraId="147277FB" w14:textId="77777777" w:rsidR="00AB6671" w:rsidRDefault="00AB6671" w:rsidP="00F55501">
      <w:pPr>
        <w:pStyle w:val="code"/>
        <w:numPr>
          <w:ilvl w:val="0"/>
          <w:numId w:val="37"/>
        </w:numPr>
        <w:ind w:left="630" w:right="210"/>
      </w:pPr>
      <w:r>
        <w:rPr>
          <w:rFonts w:hint="eastAsia"/>
        </w:rPr>
        <w:t xml:space="preserve">    Y = relu(Y)</w:t>
      </w:r>
    </w:p>
    <w:p w14:paraId="06718F69" w14:textId="77777777" w:rsidR="00AB6671" w:rsidRDefault="00AB6671" w:rsidP="00F55501">
      <w:pPr>
        <w:pStyle w:val="code"/>
        <w:numPr>
          <w:ilvl w:val="0"/>
          <w:numId w:val="37"/>
        </w:numPr>
        <w:ind w:left="630" w:right="210"/>
      </w:pPr>
      <w:r>
        <w:rPr>
          <w:rFonts w:hint="eastAsia"/>
        </w:rPr>
        <w:t xml:space="preserve">    return Y</w:t>
      </w:r>
    </w:p>
    <w:p w14:paraId="4D975D99" w14:textId="77777777" w:rsidR="00AB6671" w:rsidRDefault="00AB6671" w:rsidP="00AB6671">
      <w:pPr>
        <w:ind w:firstLine="420"/>
      </w:pPr>
      <w:r>
        <w:rPr>
          <w:rFonts w:hint="eastAsia"/>
        </w:rPr>
        <w:lastRenderedPageBreak/>
        <w:t>因为机器学习框架在进行静态生成编译时并不读取输入数据，所以需要使用上一小节提到的数据占位符在静态图中表示。同时静态生成时模型无数据输入，因此代码第</w:t>
      </w:r>
      <w:r>
        <w:rPr>
          <w:rFonts w:hint="eastAsia"/>
        </w:rPr>
        <w:t>2</w:t>
      </w:r>
      <w:r>
        <w:rPr>
          <w:rFonts w:hint="eastAsia"/>
        </w:rPr>
        <w:t>行中的条件控制，也无法进行逻辑计算，条件控制在编译阶段并不会完成判断，因此需要将条件控制算子以及所有的分支计算子图加入计算图中。在静态计算图执行计算阶段，网络负责接收数据流入，调度条件控制算子根据输入数据进行逻辑判断，以控制数据流入不同的分支计算子图中进行后续计算。在部分机器学习框架中前端语言</w:t>
      </w:r>
      <w:r>
        <w:rPr>
          <w:rFonts w:hint="eastAsia"/>
        </w:rPr>
        <w:t>Python</w:t>
      </w:r>
      <w:r>
        <w:rPr>
          <w:rFonts w:hint="eastAsia"/>
        </w:rPr>
        <w:t>的控制流不能够被正确编译为等价的静态图结构，因此需要机器学习框架的控制原语来实现控制流。</w:t>
      </w:r>
    </w:p>
    <w:p w14:paraId="42EEA819" w14:textId="77777777" w:rsidR="00AB6671" w:rsidRDefault="00AB6671" w:rsidP="00AB6671">
      <w:pPr>
        <w:ind w:firstLine="420"/>
        <w:jc w:val="center"/>
        <w:rPr>
          <w:rFonts w:ascii="宋体" w:hAnsi="宋体" w:cs="宋体"/>
          <w:sz w:val="24"/>
          <w:szCs w:val="24"/>
        </w:rPr>
      </w:pPr>
      <w:r>
        <w:rPr>
          <w:rFonts w:ascii="宋体" w:hAnsi="宋体" w:cs="宋体"/>
          <w:noProof/>
          <w:sz w:val="24"/>
          <w:szCs w:val="24"/>
        </w:rPr>
        <w:drawing>
          <wp:inline distT="0" distB="0" distL="114300" distR="114300" wp14:anchorId="254C49A2" wp14:editId="7AB1961A">
            <wp:extent cx="4759325" cy="2200910"/>
            <wp:effectExtent l="0" t="0" r="10795" b="8890"/>
            <wp:docPr id="41"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descr="IMG_256"/>
                    <pic:cNvPicPr>
                      <a:picLocks noChangeAspect="1"/>
                    </pic:cNvPicPr>
                  </pic:nvPicPr>
                  <pic:blipFill>
                    <a:blip r:embed="rId79"/>
                    <a:stretch>
                      <a:fillRect/>
                    </a:stretch>
                  </pic:blipFill>
                  <pic:spPr>
                    <a:xfrm>
                      <a:off x="0" y="0"/>
                      <a:ext cx="4759325" cy="2200910"/>
                    </a:xfrm>
                    <a:prstGeom prst="rect">
                      <a:avLst/>
                    </a:prstGeom>
                    <a:noFill/>
                    <a:ln w="9525">
                      <a:noFill/>
                    </a:ln>
                  </pic:spPr>
                </pic:pic>
              </a:graphicData>
            </a:graphic>
          </wp:inline>
        </w:drawing>
      </w:r>
    </w:p>
    <w:p w14:paraId="58B3A80A" w14:textId="77777777" w:rsidR="00AB6671" w:rsidRDefault="00AB6671" w:rsidP="00AB6671">
      <w:pPr>
        <w:pStyle w:val="a4"/>
      </w:pPr>
      <w:r>
        <w:t>图</w:t>
      </w:r>
      <w:r>
        <w:t xml:space="preserve"> </w:t>
      </w:r>
      <w:r>
        <w:rPr>
          <w:rFonts w:hint="eastAsia"/>
        </w:rPr>
        <w:t>7</w:t>
      </w:r>
      <w:r>
        <w:noBreakHyphen/>
      </w:r>
      <w:r>
        <w:rPr>
          <w:rFonts w:hint="eastAsia"/>
        </w:rPr>
        <w:t>5</w:t>
      </w:r>
      <w:r>
        <w:t xml:space="preserve">  </w:t>
      </w:r>
      <w:r>
        <w:rPr>
          <w:rFonts w:hint="eastAsia"/>
        </w:rPr>
        <w:t>静态生成</w:t>
      </w:r>
    </w:p>
    <w:p w14:paraId="7F42631E" w14:textId="77777777" w:rsidR="00AB6671" w:rsidRDefault="00AB6671" w:rsidP="00AB6671">
      <w:pPr>
        <w:ind w:firstLine="420"/>
        <w:jc w:val="left"/>
        <w:rPr>
          <w:rFonts w:ascii="宋体" w:hAnsi="宋体" w:cs="宋体"/>
          <w:szCs w:val="21"/>
        </w:rPr>
      </w:pPr>
      <w:r>
        <w:rPr>
          <w:rFonts w:ascii="宋体" w:hAnsi="宋体" w:cs="宋体"/>
          <w:szCs w:val="21"/>
        </w:rPr>
        <w:t>静态计算</w:t>
      </w:r>
      <w:proofErr w:type="gramStart"/>
      <w:r>
        <w:rPr>
          <w:rFonts w:ascii="宋体" w:hAnsi="宋体" w:cs="宋体"/>
          <w:szCs w:val="21"/>
        </w:rPr>
        <w:t>图具有</w:t>
      </w:r>
      <w:proofErr w:type="gramEnd"/>
      <w:r>
        <w:rPr>
          <w:rFonts w:ascii="宋体" w:hAnsi="宋体" w:cs="宋体"/>
          <w:szCs w:val="21"/>
        </w:rPr>
        <w:t>两大优势：计算性能与直接部署。静态</w:t>
      </w:r>
      <w:proofErr w:type="gramStart"/>
      <w:r>
        <w:rPr>
          <w:rFonts w:ascii="宋体" w:hAnsi="宋体" w:cs="宋体"/>
          <w:szCs w:val="21"/>
        </w:rPr>
        <w:t>图经过</w:t>
      </w:r>
      <w:proofErr w:type="gramEnd"/>
      <w:r>
        <w:rPr>
          <w:rFonts w:ascii="宋体" w:hAnsi="宋体" w:cs="宋体"/>
          <w:szCs w:val="21"/>
        </w:rPr>
        <w:t>机器学习框架编译时能够获取模型完整的图拓扑关系。机器学习框架掌控全局信息便更容易制定计算图的优化策略，比如算子融合将网络中的两个或多个细粒度的算子融合为一个粗粒度算子，比如图</w:t>
      </w:r>
      <w:r>
        <w:rPr>
          <w:rFonts w:ascii="宋体" w:hAnsi="宋体" w:cs="宋体" w:hint="eastAsia"/>
          <w:szCs w:val="21"/>
        </w:rPr>
        <w:t>7-5</w:t>
      </w:r>
      <w:r>
        <w:rPr>
          <w:rFonts w:ascii="宋体" w:hAnsi="宋体" w:cs="宋体"/>
          <w:szCs w:val="21"/>
        </w:rPr>
        <w:t xml:space="preserve"> 中将Add算子与</w:t>
      </w:r>
      <w:proofErr w:type="spellStart"/>
      <w:r>
        <w:rPr>
          <w:rFonts w:ascii="宋体" w:hAnsi="宋体" w:cs="宋体"/>
          <w:szCs w:val="21"/>
        </w:rPr>
        <w:t>ReLU</w:t>
      </w:r>
      <w:proofErr w:type="spellEnd"/>
      <w:r>
        <w:rPr>
          <w:rFonts w:ascii="宋体" w:hAnsi="宋体" w:cs="宋体"/>
          <w:szCs w:val="21"/>
        </w:rPr>
        <w:t>合并为一个操作，可节省中间计算结果的存储、读取等过程，降低框架底层算子调度的开销，从而提升执行性能和效率，降低内存开销。因此使用静态图模型运行往往能够获取更好的性能和更少的内存占用。在部署模型进行应用时，可以将静态计算图序列化保存。在模型推理阶段，执行序列化的模型即可，无需重新编译前端语言源代码。机器学习框架可以将静态计算图转换为支持不同计算硬件直接调用的代码。结合计算图序列化和计算</w:t>
      </w:r>
      <w:proofErr w:type="gramStart"/>
      <w:r>
        <w:rPr>
          <w:rFonts w:ascii="宋体" w:hAnsi="宋体" w:cs="宋体"/>
          <w:szCs w:val="21"/>
        </w:rPr>
        <w:t>图转硬件</w:t>
      </w:r>
      <w:proofErr w:type="gramEnd"/>
      <w:r>
        <w:rPr>
          <w:rFonts w:ascii="宋体" w:hAnsi="宋体" w:cs="宋体"/>
          <w:szCs w:val="21"/>
        </w:rPr>
        <w:t>代码两种特性，静态图模型可以直接部署在不同的硬件上面，提供高效的推理服务。</w:t>
      </w:r>
    </w:p>
    <w:p w14:paraId="30E16DC9" w14:textId="77777777" w:rsidR="00AB6671" w:rsidRDefault="00AB6671" w:rsidP="00AB6671">
      <w:pPr>
        <w:ind w:firstLine="420"/>
        <w:jc w:val="left"/>
        <w:rPr>
          <w:rFonts w:ascii="宋体" w:hAnsi="宋体" w:cs="宋体"/>
          <w:szCs w:val="21"/>
        </w:rPr>
      </w:pPr>
      <w:r>
        <w:rPr>
          <w:rFonts w:ascii="宋体" w:hAnsi="宋体" w:cs="宋体"/>
          <w:szCs w:val="21"/>
        </w:rPr>
        <w:lastRenderedPageBreak/>
        <w:t>尽管静态图在结构和资源分配方面提供了许多优化的可能性，但是</w:t>
      </w:r>
      <w:r>
        <w:rPr>
          <w:rFonts w:ascii="宋体" w:hAnsi="宋体" w:cs="宋体" w:hint="eastAsia"/>
          <w:szCs w:val="21"/>
        </w:rPr>
        <w:t>其缺点也比较明显：</w:t>
      </w:r>
    </w:p>
    <w:p w14:paraId="533D8379" w14:textId="77777777" w:rsidR="00AB6671" w:rsidRDefault="00AB6671" w:rsidP="00F55501">
      <w:pPr>
        <w:numPr>
          <w:ilvl w:val="0"/>
          <w:numId w:val="38"/>
        </w:numPr>
        <w:ind w:firstLine="420"/>
        <w:jc w:val="left"/>
        <w:rPr>
          <w:rFonts w:ascii="宋体" w:hAnsi="宋体" w:cs="宋体"/>
          <w:szCs w:val="21"/>
        </w:rPr>
      </w:pPr>
      <w:r>
        <w:rPr>
          <w:rFonts w:ascii="宋体" w:hAnsi="宋体" w:cs="宋体" w:hint="eastAsia"/>
          <w:szCs w:val="21"/>
        </w:rPr>
        <w:t>对可变维度输入的扩展很差。例如，如果没有大量预处理模板代码，具有在28×28图像上训练的静态计算图的 CNN（卷积神经网络）架构将无法在100×100等不同尺寸的图像上表现良好。</w:t>
      </w:r>
    </w:p>
    <w:p w14:paraId="79E98F6C" w14:textId="77777777" w:rsidR="00AB6671" w:rsidRDefault="00AB6671" w:rsidP="00F55501">
      <w:pPr>
        <w:numPr>
          <w:ilvl w:val="0"/>
          <w:numId w:val="38"/>
        </w:numPr>
        <w:ind w:firstLine="420"/>
        <w:jc w:val="left"/>
        <w:rPr>
          <w:rFonts w:ascii="宋体" w:hAnsi="宋体" w:cs="宋体"/>
          <w:szCs w:val="21"/>
        </w:rPr>
      </w:pPr>
      <w:r>
        <w:rPr>
          <w:rFonts w:ascii="宋体" w:hAnsi="宋体" w:cs="宋体"/>
          <w:szCs w:val="21"/>
        </w:rPr>
        <w:t>调试</w:t>
      </w:r>
      <w:r>
        <w:rPr>
          <w:rFonts w:ascii="宋体" w:hAnsi="宋体" w:cs="宋体" w:hint="eastAsia"/>
          <w:szCs w:val="21"/>
        </w:rPr>
        <w:t>困难</w:t>
      </w:r>
      <w:r>
        <w:rPr>
          <w:rFonts w:ascii="宋体" w:hAnsi="宋体" w:cs="宋体"/>
          <w:szCs w:val="21"/>
        </w:rPr>
        <w:t>。</w:t>
      </w:r>
      <w:r>
        <w:rPr>
          <w:rFonts w:ascii="宋体" w:hAnsi="宋体" w:cs="宋体" w:hint="eastAsia"/>
          <w:szCs w:val="21"/>
        </w:rPr>
        <w:t>静态</w:t>
      </w:r>
      <w:proofErr w:type="gramStart"/>
      <w:r>
        <w:rPr>
          <w:rFonts w:ascii="宋体" w:hAnsi="宋体" w:cs="宋体" w:hint="eastAsia"/>
          <w:szCs w:val="21"/>
        </w:rPr>
        <w:t>图</w:t>
      </w:r>
      <w:r>
        <w:rPr>
          <w:rFonts w:ascii="宋体" w:hAnsi="宋体" w:cs="宋体"/>
          <w:szCs w:val="21"/>
        </w:rPr>
        <w:t>很难</w:t>
      </w:r>
      <w:proofErr w:type="gramEnd"/>
      <w:r>
        <w:rPr>
          <w:rFonts w:ascii="宋体" w:hAnsi="宋体" w:cs="宋体" w:hint="eastAsia"/>
          <w:szCs w:val="21"/>
        </w:rPr>
        <w:t>进行</w:t>
      </w:r>
      <w:r>
        <w:rPr>
          <w:rFonts w:ascii="宋体" w:hAnsi="宋体" w:cs="宋体"/>
          <w:szCs w:val="21"/>
        </w:rPr>
        <w:t>调试，主要是因为前端语言构建的神经网络模型经过编译后，计算</w:t>
      </w:r>
      <w:proofErr w:type="gramStart"/>
      <w:r>
        <w:rPr>
          <w:rFonts w:ascii="宋体" w:hAnsi="宋体" w:cs="宋体"/>
          <w:szCs w:val="21"/>
        </w:rPr>
        <w:t>图结构</w:t>
      </w:r>
      <w:proofErr w:type="gramEnd"/>
      <w:r>
        <w:rPr>
          <w:rFonts w:ascii="宋体" w:hAnsi="宋体" w:cs="宋体"/>
          <w:szCs w:val="21"/>
        </w:rPr>
        <w:t>便固定执行阶段不再改变，并且经过优化用于执行的静态图代码与原始代码有较大的差距。代码执行过程中发生错误时，机器学习框架会返回错误在优化后的静态图代码位置。用户难以直接查看优化后的代码，因此无法定位原始代码错误位置，增加了代码调试难度。比如在</w:t>
      </w:r>
      <w:r>
        <w:rPr>
          <w:rFonts w:ascii="宋体" w:hAnsi="宋体" w:cs="宋体" w:hint="eastAsia"/>
          <w:szCs w:val="21"/>
        </w:rPr>
        <w:t>示例</w:t>
      </w:r>
      <w:r>
        <w:rPr>
          <w:rFonts w:ascii="宋体" w:hAnsi="宋体" w:cs="宋体"/>
          <w:szCs w:val="21"/>
        </w:rPr>
        <w:t>中，若</w:t>
      </w:r>
      <w:r>
        <w:rPr>
          <w:rFonts w:ascii="宋体" w:hAnsi="宋体" w:cs="宋体" w:hint="eastAsia"/>
          <w:szCs w:val="21"/>
        </w:rPr>
        <w:t>A</w:t>
      </w:r>
      <w:r>
        <w:rPr>
          <w:rFonts w:ascii="宋体" w:hAnsi="宋体" w:cs="宋体"/>
          <w:szCs w:val="21"/>
        </w:rPr>
        <w:t>dd算子和</w:t>
      </w:r>
      <w:proofErr w:type="spellStart"/>
      <w:r>
        <w:rPr>
          <w:rFonts w:ascii="宋体" w:hAnsi="宋体" w:cs="宋体" w:hint="eastAsia"/>
          <w:szCs w:val="21"/>
        </w:rPr>
        <w:t>R</w:t>
      </w:r>
      <w:r>
        <w:rPr>
          <w:rFonts w:ascii="宋体" w:hAnsi="宋体" w:cs="宋体"/>
          <w:szCs w:val="21"/>
        </w:rPr>
        <w:t>e</w:t>
      </w:r>
      <w:r>
        <w:rPr>
          <w:rFonts w:ascii="宋体" w:hAnsi="宋体" w:cs="宋体" w:hint="eastAsia"/>
          <w:szCs w:val="21"/>
        </w:rPr>
        <w:t>LU</w:t>
      </w:r>
      <w:proofErr w:type="spellEnd"/>
      <w:r>
        <w:rPr>
          <w:rFonts w:ascii="宋体" w:hAnsi="宋体" w:cs="宋体"/>
          <w:szCs w:val="21"/>
        </w:rPr>
        <w:t>算子经给优化合并为一个算子，执行时合并算子报错，用户可能并不知道错误指向的是</w:t>
      </w:r>
      <w:r>
        <w:rPr>
          <w:rFonts w:ascii="宋体" w:hAnsi="宋体" w:cs="宋体" w:hint="eastAsia"/>
          <w:szCs w:val="21"/>
        </w:rPr>
        <w:t>A</w:t>
      </w:r>
      <w:r>
        <w:rPr>
          <w:rFonts w:ascii="宋体" w:hAnsi="宋体" w:cs="宋体"/>
          <w:szCs w:val="21"/>
        </w:rPr>
        <w:t>dd算子错误 还是</w:t>
      </w:r>
      <w:proofErr w:type="spellStart"/>
      <w:r>
        <w:rPr>
          <w:rFonts w:ascii="宋体" w:hAnsi="宋体" w:cs="宋体" w:hint="eastAsia"/>
          <w:szCs w:val="21"/>
        </w:rPr>
        <w:t>R</w:t>
      </w:r>
      <w:r>
        <w:rPr>
          <w:rFonts w:ascii="宋体" w:hAnsi="宋体" w:cs="宋体"/>
          <w:szCs w:val="21"/>
        </w:rPr>
        <w:t>e</w:t>
      </w:r>
      <w:r>
        <w:rPr>
          <w:rFonts w:ascii="宋体" w:hAnsi="宋体" w:cs="宋体" w:hint="eastAsia"/>
          <w:szCs w:val="21"/>
        </w:rPr>
        <w:t>LU</w:t>
      </w:r>
      <w:proofErr w:type="spellEnd"/>
      <w:r>
        <w:rPr>
          <w:rFonts w:ascii="宋体" w:hAnsi="宋体" w:cs="宋体"/>
          <w:szCs w:val="21"/>
        </w:rPr>
        <w:t>算子错误。</w:t>
      </w:r>
    </w:p>
    <w:p w14:paraId="1030139B" w14:textId="77777777" w:rsidR="00AB6671" w:rsidRDefault="00AB6671" w:rsidP="00AB6671">
      <w:pPr>
        <w:ind w:firstLine="420"/>
        <w:jc w:val="left"/>
        <w:rPr>
          <w:rFonts w:ascii="宋体" w:hAnsi="宋体" w:cs="宋体"/>
          <w:szCs w:val="21"/>
        </w:rPr>
      </w:pPr>
      <w:r>
        <w:rPr>
          <w:rFonts w:ascii="宋体" w:hAnsi="宋体" w:cs="宋体"/>
          <w:szCs w:val="21"/>
        </w:rPr>
        <w:t>此外在神经网络模型开发迭代环节，不能即时打印中间结果。若在源码中添加输出中间结果的代码，则需要将源码重新编译后，再调用执行器才能获取相关信息，降低了代码调试效率。</w:t>
      </w:r>
    </w:p>
    <w:p w14:paraId="1F6CCE0B" w14:textId="77777777" w:rsidR="00AB6671" w:rsidRDefault="00AB6671" w:rsidP="00F55501">
      <w:pPr>
        <w:pStyle w:val="4"/>
        <w:numPr>
          <w:ilvl w:val="3"/>
          <w:numId w:val="31"/>
        </w:numPr>
        <w:tabs>
          <w:tab w:val="num" w:pos="360"/>
        </w:tabs>
        <w:ind w:left="560" w:hangingChars="200" w:hanging="560"/>
      </w:pPr>
      <w:r>
        <w:rPr>
          <w:rFonts w:hint="eastAsia"/>
        </w:rPr>
        <w:t>动态图</w:t>
      </w:r>
    </w:p>
    <w:p w14:paraId="2C294055" w14:textId="77777777" w:rsidR="00AB6671" w:rsidRDefault="00AB6671" w:rsidP="00AB6671">
      <w:pPr>
        <w:ind w:firstLine="420"/>
        <w:rPr>
          <w:szCs w:val="21"/>
        </w:rPr>
      </w:pPr>
      <w:r>
        <w:rPr>
          <w:rFonts w:hint="eastAsia"/>
          <w:szCs w:val="21"/>
        </w:rPr>
        <w:t>针对静态图的一些不足，后来者提出了动态图的计算图模式。动态图原理如图</w:t>
      </w:r>
      <w:r>
        <w:rPr>
          <w:rFonts w:hint="eastAsia"/>
          <w:szCs w:val="21"/>
        </w:rPr>
        <w:t>7-6</w:t>
      </w:r>
      <w:r>
        <w:rPr>
          <w:rFonts w:hint="eastAsia"/>
          <w:szCs w:val="21"/>
        </w:rPr>
        <w:t>所示，采用解析式的执行方式，其核心特点是编译与执行同时发生。动态图采用前端语言自身的解释器对代码进行解析，利用机器学习框架本身的算子分发功能，算子会即刻执行并输出结果。动态</w:t>
      </w:r>
      <w:proofErr w:type="gramStart"/>
      <w:r>
        <w:rPr>
          <w:rFonts w:hint="eastAsia"/>
          <w:szCs w:val="21"/>
        </w:rPr>
        <w:t>图模式</w:t>
      </w:r>
      <w:proofErr w:type="gramEnd"/>
      <w:r>
        <w:rPr>
          <w:rFonts w:hint="eastAsia"/>
          <w:szCs w:val="21"/>
        </w:rPr>
        <w:t>采用用户友好的命令式编程范式，使用前端语言构建神经网络模型更加简洁，深受广大深度学习研究者青睐。</w:t>
      </w:r>
    </w:p>
    <w:p w14:paraId="4595C988" w14:textId="77777777" w:rsidR="00AB6671" w:rsidRDefault="00AB6671" w:rsidP="00AB6671">
      <w:pPr>
        <w:ind w:firstLine="420"/>
        <w:jc w:val="center"/>
        <w:rPr>
          <w:rFonts w:ascii="宋体" w:hAnsi="宋体" w:cs="宋体"/>
          <w:szCs w:val="21"/>
        </w:rPr>
      </w:pPr>
      <w:r>
        <w:rPr>
          <w:noProof/>
        </w:rPr>
        <w:drawing>
          <wp:inline distT="0" distB="0" distL="114300" distR="114300" wp14:anchorId="09D863E0" wp14:editId="4D7C48BD">
            <wp:extent cx="3617595" cy="1421130"/>
            <wp:effectExtent l="0" t="0" r="9525" b="11430"/>
            <wp:docPr id="4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80"/>
                    <a:stretch>
                      <a:fillRect/>
                    </a:stretch>
                  </pic:blipFill>
                  <pic:spPr>
                    <a:xfrm>
                      <a:off x="0" y="0"/>
                      <a:ext cx="3617595" cy="1421130"/>
                    </a:xfrm>
                    <a:prstGeom prst="rect">
                      <a:avLst/>
                    </a:prstGeom>
                  </pic:spPr>
                </pic:pic>
              </a:graphicData>
            </a:graphic>
          </wp:inline>
        </w:drawing>
      </w:r>
    </w:p>
    <w:p w14:paraId="1E613948" w14:textId="77777777" w:rsidR="00AB6671" w:rsidRDefault="00AB6671" w:rsidP="00AB6671">
      <w:pPr>
        <w:pStyle w:val="a4"/>
        <w:rPr>
          <w:szCs w:val="21"/>
        </w:rPr>
      </w:pPr>
      <w:r>
        <w:rPr>
          <w:szCs w:val="21"/>
        </w:rPr>
        <w:lastRenderedPageBreak/>
        <w:t>图</w:t>
      </w:r>
      <w:r>
        <w:rPr>
          <w:szCs w:val="21"/>
        </w:rPr>
        <w:t xml:space="preserve"> </w:t>
      </w:r>
      <w:r>
        <w:rPr>
          <w:rFonts w:hint="eastAsia"/>
          <w:szCs w:val="21"/>
        </w:rPr>
        <w:t>7</w:t>
      </w:r>
      <w:r>
        <w:rPr>
          <w:szCs w:val="21"/>
        </w:rPr>
        <w:noBreakHyphen/>
      </w:r>
      <w:r>
        <w:rPr>
          <w:rFonts w:hint="eastAsia"/>
          <w:szCs w:val="21"/>
        </w:rPr>
        <w:t>6</w:t>
      </w:r>
      <w:r>
        <w:rPr>
          <w:szCs w:val="21"/>
        </w:rPr>
        <w:t xml:space="preserve">  </w:t>
      </w:r>
      <w:r>
        <w:rPr>
          <w:rFonts w:hint="eastAsia"/>
          <w:szCs w:val="21"/>
        </w:rPr>
        <w:t>动态图原理</w:t>
      </w:r>
    </w:p>
    <w:p w14:paraId="12DF2E97" w14:textId="77777777" w:rsidR="00AB6671" w:rsidRDefault="00AB6671" w:rsidP="00AB6671">
      <w:pPr>
        <w:ind w:firstLine="420"/>
        <w:rPr>
          <w:szCs w:val="21"/>
        </w:rPr>
      </w:pPr>
      <w:r>
        <w:rPr>
          <w:rFonts w:hint="eastAsia"/>
          <w:szCs w:val="21"/>
        </w:rPr>
        <w:t>依旧用上一小节的伪代码来讲解动态图和静态图的区别。静态图和动态</w:t>
      </w:r>
      <w:proofErr w:type="gramStart"/>
      <w:r>
        <w:rPr>
          <w:rFonts w:hint="eastAsia"/>
          <w:szCs w:val="21"/>
        </w:rPr>
        <w:t>图除了</w:t>
      </w:r>
      <w:proofErr w:type="gramEnd"/>
      <w:r>
        <w:rPr>
          <w:rFonts w:hint="eastAsia"/>
          <w:szCs w:val="21"/>
        </w:rPr>
        <w:t>在前端语言表达上略有差异，本质的区别在于编译执行过程。使用前端语言构建完成模型表达后，动态生成并不采用机器学习框架编译器生成完整的静态计算图，而是采用前端语言的解释器</w:t>
      </w:r>
      <w:r>
        <w:rPr>
          <w:rFonts w:hint="eastAsia"/>
          <w:szCs w:val="21"/>
        </w:rPr>
        <w:t>Python API</w:t>
      </w:r>
      <w:r>
        <w:rPr>
          <w:rFonts w:hint="eastAsia"/>
          <w:szCs w:val="21"/>
        </w:rPr>
        <w:t>调用机器学习框架，框架利用自身的算子分发功能，将</w:t>
      </w:r>
      <w:r>
        <w:rPr>
          <w:rFonts w:hint="eastAsia"/>
          <w:szCs w:val="21"/>
        </w:rPr>
        <w:t>Python</w:t>
      </w:r>
      <w:r>
        <w:rPr>
          <w:rFonts w:hint="eastAsia"/>
          <w:szCs w:val="21"/>
        </w:rPr>
        <w:t>调用的算子在相应的硬件如</w:t>
      </w:r>
      <w:r>
        <w:rPr>
          <w:rFonts w:hint="eastAsia"/>
          <w:szCs w:val="21"/>
        </w:rPr>
        <w:t>CPU</w:t>
      </w:r>
      <w:r>
        <w:rPr>
          <w:rFonts w:hint="eastAsia"/>
          <w:szCs w:val="21"/>
        </w:rPr>
        <w:t>、</w:t>
      </w:r>
      <w:r>
        <w:rPr>
          <w:rFonts w:hint="eastAsia"/>
          <w:szCs w:val="21"/>
        </w:rPr>
        <w:t>GPU</w:t>
      </w:r>
      <w:r>
        <w:rPr>
          <w:rFonts w:hint="eastAsia"/>
          <w:szCs w:val="21"/>
        </w:rPr>
        <w:t>、</w:t>
      </w:r>
      <w:r>
        <w:rPr>
          <w:rFonts w:hint="eastAsia"/>
          <w:szCs w:val="21"/>
        </w:rPr>
        <w:t>NPU</w:t>
      </w:r>
      <w:r>
        <w:rPr>
          <w:rFonts w:hint="eastAsia"/>
          <w:szCs w:val="21"/>
        </w:rPr>
        <w:t>等上进行加速计算，然后再将计算结果返回给前端。该过程并不产生静态的计算图，而是按照前端语言描述模型结构，按照计算依赖关系进行调度执行，动态生成临时的图拓扑结构。</w:t>
      </w:r>
    </w:p>
    <w:p w14:paraId="170B0983" w14:textId="77777777" w:rsidR="00AB6671" w:rsidRDefault="00AB6671" w:rsidP="00AB6671">
      <w:pPr>
        <w:ind w:firstLine="420"/>
        <w:rPr>
          <w:rFonts w:ascii="宋体" w:hAnsi="宋体" w:cs="宋体"/>
          <w:szCs w:val="21"/>
        </w:rPr>
      </w:pPr>
      <w:r>
        <w:rPr>
          <w:rFonts w:ascii="宋体" w:hAnsi="宋体" w:cs="宋体"/>
          <w:noProof/>
          <w:szCs w:val="21"/>
        </w:rPr>
        <w:drawing>
          <wp:inline distT="0" distB="0" distL="114300" distR="114300" wp14:anchorId="33FF55A0" wp14:editId="6584A23B">
            <wp:extent cx="4773295" cy="1909445"/>
            <wp:effectExtent l="0" t="0" r="12065" b="10795"/>
            <wp:docPr id="43"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descr="IMG_256"/>
                    <pic:cNvPicPr>
                      <a:picLocks noChangeAspect="1"/>
                    </pic:cNvPicPr>
                  </pic:nvPicPr>
                  <pic:blipFill>
                    <a:blip r:embed="rId81"/>
                    <a:stretch>
                      <a:fillRect/>
                    </a:stretch>
                  </pic:blipFill>
                  <pic:spPr>
                    <a:xfrm>
                      <a:off x="0" y="0"/>
                      <a:ext cx="4773295" cy="1909445"/>
                    </a:xfrm>
                    <a:prstGeom prst="rect">
                      <a:avLst/>
                    </a:prstGeom>
                    <a:noFill/>
                    <a:ln w="9525">
                      <a:noFill/>
                    </a:ln>
                  </pic:spPr>
                </pic:pic>
              </a:graphicData>
            </a:graphic>
          </wp:inline>
        </w:drawing>
      </w:r>
    </w:p>
    <w:p w14:paraId="1D7891FA" w14:textId="77777777" w:rsidR="00AB6671" w:rsidRDefault="00AB6671" w:rsidP="00AB6671">
      <w:pPr>
        <w:pStyle w:val="a4"/>
        <w:rPr>
          <w:szCs w:val="21"/>
        </w:rPr>
      </w:pPr>
      <w:r>
        <w:rPr>
          <w:szCs w:val="21"/>
        </w:rPr>
        <w:t>图</w:t>
      </w:r>
      <w:r>
        <w:rPr>
          <w:szCs w:val="21"/>
        </w:rPr>
        <w:t xml:space="preserve"> </w:t>
      </w:r>
      <w:r>
        <w:rPr>
          <w:rFonts w:hint="eastAsia"/>
          <w:szCs w:val="21"/>
        </w:rPr>
        <w:t>7</w:t>
      </w:r>
      <w:r>
        <w:rPr>
          <w:szCs w:val="21"/>
        </w:rPr>
        <w:noBreakHyphen/>
      </w:r>
      <w:r>
        <w:rPr>
          <w:rFonts w:hint="eastAsia"/>
          <w:szCs w:val="21"/>
        </w:rPr>
        <w:t>7</w:t>
      </w:r>
      <w:r>
        <w:rPr>
          <w:szCs w:val="21"/>
        </w:rPr>
        <w:t xml:space="preserve">  </w:t>
      </w:r>
      <w:r>
        <w:rPr>
          <w:rFonts w:hint="eastAsia"/>
          <w:szCs w:val="21"/>
        </w:rPr>
        <w:t>动态生成</w:t>
      </w:r>
      <w:r>
        <w:rPr>
          <w:rFonts w:hint="eastAsia"/>
          <w:szCs w:val="21"/>
        </w:rPr>
        <w:t xml:space="preserve"> </w:t>
      </w:r>
    </w:p>
    <w:p w14:paraId="3584DDD1" w14:textId="77777777" w:rsidR="00AB6671" w:rsidRDefault="00AB6671" w:rsidP="00AB6671">
      <w:pPr>
        <w:ind w:firstLine="420"/>
        <w:rPr>
          <w:rFonts w:ascii="宋体" w:hAnsi="宋体" w:cs="宋体"/>
          <w:szCs w:val="21"/>
        </w:rPr>
      </w:pPr>
      <w:r>
        <w:rPr>
          <w:rFonts w:ascii="宋体" w:hAnsi="宋体" w:cs="宋体" w:hint="eastAsia"/>
          <w:szCs w:val="21"/>
        </w:rPr>
        <w:t>如图7-7所示，神经网络前</w:t>
      </w:r>
      <w:proofErr w:type="gramStart"/>
      <w:r>
        <w:rPr>
          <w:rFonts w:ascii="宋体" w:hAnsi="宋体" w:cs="宋体" w:hint="eastAsia"/>
          <w:szCs w:val="21"/>
        </w:rPr>
        <w:t>向计算</w:t>
      </w:r>
      <w:proofErr w:type="gramEnd"/>
      <w:r>
        <w:rPr>
          <w:rFonts w:ascii="宋体" w:hAnsi="宋体" w:cs="宋体" w:hint="eastAsia"/>
          <w:szCs w:val="21"/>
        </w:rPr>
        <w:t>按照模型声明定义的顺序进行执行。当模型接收输入数据后，机器学习框架开始动态生成图拓扑结构，添加输入节点并准备将数据传输给后续节点。模型中存在条件控制时，动态</w:t>
      </w:r>
      <w:proofErr w:type="gramStart"/>
      <w:r>
        <w:rPr>
          <w:rFonts w:ascii="宋体" w:hAnsi="宋体" w:cs="宋体" w:hint="eastAsia"/>
          <w:szCs w:val="21"/>
        </w:rPr>
        <w:t>图模式</w:t>
      </w:r>
      <w:proofErr w:type="gramEnd"/>
      <w:r>
        <w:rPr>
          <w:rFonts w:ascii="宋体" w:hAnsi="宋体" w:cs="宋体" w:hint="eastAsia"/>
          <w:szCs w:val="21"/>
        </w:rPr>
        <w:t>下会即刻得到逻辑判断结果并确定数据流向，因此在图中假设判断结果为真的情况下，</w:t>
      </w:r>
      <w:proofErr w:type="gramStart"/>
      <w:r>
        <w:rPr>
          <w:rFonts w:ascii="宋体" w:hAnsi="宋体" w:cs="宋体" w:hint="eastAsia"/>
          <w:szCs w:val="21"/>
        </w:rPr>
        <w:t>图结构</w:t>
      </w:r>
      <w:proofErr w:type="gramEnd"/>
      <w:r>
        <w:rPr>
          <w:rFonts w:ascii="宋体" w:hAnsi="宋体" w:cs="宋体" w:hint="eastAsia"/>
          <w:szCs w:val="21"/>
        </w:rPr>
        <w:t>中仅会添加关于张量的</w:t>
      </w:r>
      <w:proofErr w:type="spellStart"/>
      <w:r>
        <w:rPr>
          <w:rFonts w:ascii="宋体" w:hAnsi="宋体" w:cs="宋体" w:hint="eastAsia"/>
          <w:szCs w:val="21"/>
        </w:rPr>
        <w:t>Matmul</w:t>
      </w:r>
      <w:proofErr w:type="spellEnd"/>
      <w:r>
        <w:rPr>
          <w:rFonts w:ascii="宋体" w:hAnsi="宋体" w:cs="宋体" w:hint="eastAsia"/>
          <w:szCs w:val="21"/>
        </w:rPr>
        <w:t>算子节点。按照代码制定的模型计算顺序与算子依赖关系，机器学习框架会依次添加Add算子节点和</w:t>
      </w:r>
      <w:proofErr w:type="spellStart"/>
      <w:r>
        <w:rPr>
          <w:rFonts w:ascii="宋体" w:hAnsi="宋体" w:cs="宋体" w:hint="eastAsia"/>
          <w:szCs w:val="21"/>
        </w:rPr>
        <w:t>ReLU</w:t>
      </w:r>
      <w:proofErr w:type="spellEnd"/>
      <w:r>
        <w:rPr>
          <w:rFonts w:ascii="宋体" w:hAnsi="宋体" w:cs="宋体" w:hint="eastAsia"/>
          <w:szCs w:val="21"/>
        </w:rPr>
        <w:t>算子节点。机器学习框架会在添加节点的同时完成算子分发计算并返回计算结果，同时做好准备向后续添加的节点传输数据。当模型再次进行前</w:t>
      </w:r>
      <w:proofErr w:type="gramStart"/>
      <w:r>
        <w:rPr>
          <w:rFonts w:ascii="宋体" w:hAnsi="宋体" w:cs="宋体" w:hint="eastAsia"/>
          <w:szCs w:val="21"/>
        </w:rPr>
        <w:t>向计算</w:t>
      </w:r>
      <w:proofErr w:type="gramEnd"/>
      <w:r>
        <w:rPr>
          <w:rFonts w:ascii="宋体" w:hAnsi="宋体" w:cs="宋体" w:hint="eastAsia"/>
          <w:szCs w:val="21"/>
        </w:rPr>
        <w:t>时，动态生成的</w:t>
      </w:r>
      <w:proofErr w:type="gramStart"/>
      <w:r>
        <w:rPr>
          <w:rFonts w:ascii="宋体" w:hAnsi="宋体" w:cs="宋体" w:hint="eastAsia"/>
          <w:szCs w:val="21"/>
        </w:rPr>
        <w:t>图结构</w:t>
      </w:r>
      <w:proofErr w:type="gramEnd"/>
      <w:r>
        <w:rPr>
          <w:rFonts w:ascii="宋体" w:hAnsi="宋体" w:cs="宋体" w:hint="eastAsia"/>
          <w:szCs w:val="21"/>
        </w:rPr>
        <w:t>则失效，并再次根据输入和控制条件生成新的图结构。相比于静态生成，可以发现动态生成的</w:t>
      </w:r>
      <w:proofErr w:type="gramStart"/>
      <w:r>
        <w:rPr>
          <w:rFonts w:ascii="宋体" w:hAnsi="宋体" w:cs="宋体" w:hint="eastAsia"/>
          <w:szCs w:val="21"/>
        </w:rPr>
        <w:t>图结构</w:t>
      </w:r>
      <w:proofErr w:type="gramEnd"/>
      <w:r>
        <w:rPr>
          <w:rFonts w:ascii="宋体" w:hAnsi="宋体" w:cs="宋体" w:hint="eastAsia"/>
          <w:szCs w:val="21"/>
        </w:rPr>
        <w:t>并不能完整表示前端语言描述的模型结构，需要即时根据控制条件和数据流</w:t>
      </w:r>
      <w:proofErr w:type="gramStart"/>
      <w:r>
        <w:rPr>
          <w:rFonts w:ascii="宋体" w:hAnsi="宋体" w:cs="宋体" w:hint="eastAsia"/>
          <w:szCs w:val="21"/>
        </w:rPr>
        <w:t>向产生图</w:t>
      </w:r>
      <w:proofErr w:type="gramEnd"/>
      <w:r>
        <w:rPr>
          <w:rFonts w:ascii="宋体" w:hAnsi="宋体" w:cs="宋体" w:hint="eastAsia"/>
          <w:szCs w:val="21"/>
        </w:rPr>
        <w:t>结构。由于机器学习框架无法通过动态生成获取完整的模型结构，因此动态</w:t>
      </w:r>
      <w:proofErr w:type="gramStart"/>
      <w:r>
        <w:rPr>
          <w:rFonts w:ascii="宋体" w:hAnsi="宋体" w:cs="宋体" w:hint="eastAsia"/>
          <w:szCs w:val="21"/>
        </w:rPr>
        <w:t>图模式</w:t>
      </w:r>
      <w:proofErr w:type="gramEnd"/>
      <w:r>
        <w:rPr>
          <w:rFonts w:ascii="宋体" w:hAnsi="宋体" w:cs="宋体" w:hint="eastAsia"/>
          <w:szCs w:val="21"/>
        </w:rPr>
        <w:t>下难以进行模型优化以提高计算效率。</w:t>
      </w:r>
    </w:p>
    <w:p w14:paraId="453E6508" w14:textId="77777777" w:rsidR="00AB6671" w:rsidRDefault="00AB6671" w:rsidP="00AB6671">
      <w:pPr>
        <w:ind w:firstLine="420"/>
        <w:rPr>
          <w:rFonts w:ascii="宋体" w:hAnsi="宋体" w:cs="宋体"/>
          <w:szCs w:val="21"/>
        </w:rPr>
      </w:pPr>
      <w:r>
        <w:rPr>
          <w:rFonts w:ascii="宋体" w:hAnsi="宋体" w:cs="宋体" w:hint="eastAsia"/>
          <w:szCs w:val="21"/>
        </w:rPr>
        <w:lastRenderedPageBreak/>
        <w:t>在静态生成方式下，由于已经获取完整的神经网络模型定义，因此可以同时构建出完整的前</w:t>
      </w:r>
      <w:proofErr w:type="gramStart"/>
      <w:r>
        <w:rPr>
          <w:rFonts w:ascii="宋体" w:hAnsi="宋体" w:cs="宋体" w:hint="eastAsia"/>
          <w:szCs w:val="21"/>
        </w:rPr>
        <w:t>向计算</w:t>
      </w:r>
      <w:proofErr w:type="gramEnd"/>
      <w:r>
        <w:rPr>
          <w:rFonts w:ascii="宋体" w:hAnsi="宋体" w:cs="宋体" w:hint="eastAsia"/>
          <w:szCs w:val="21"/>
        </w:rPr>
        <w:t>图和反向计算图。而在动态生成中，由于边解析</w:t>
      </w:r>
      <w:proofErr w:type="gramStart"/>
      <w:r>
        <w:rPr>
          <w:rFonts w:ascii="宋体" w:hAnsi="宋体" w:cs="宋体" w:hint="eastAsia"/>
          <w:szCs w:val="21"/>
        </w:rPr>
        <w:t>边执行</w:t>
      </w:r>
      <w:proofErr w:type="gramEnd"/>
      <w:r>
        <w:rPr>
          <w:rFonts w:ascii="宋体" w:hAnsi="宋体" w:cs="宋体" w:hint="eastAsia"/>
          <w:szCs w:val="21"/>
        </w:rPr>
        <w:t>的特性，反向梯度计算的构建随着前</w:t>
      </w:r>
      <w:proofErr w:type="gramStart"/>
      <w:r>
        <w:rPr>
          <w:rFonts w:ascii="宋体" w:hAnsi="宋体" w:cs="宋体" w:hint="eastAsia"/>
          <w:szCs w:val="21"/>
        </w:rPr>
        <w:t>向计算</w:t>
      </w:r>
      <w:proofErr w:type="gramEnd"/>
      <w:r>
        <w:rPr>
          <w:rFonts w:ascii="宋体" w:hAnsi="宋体" w:cs="宋体" w:hint="eastAsia"/>
          <w:szCs w:val="21"/>
        </w:rPr>
        <w:t>调用而进行。在执行前向过程中，机器学习框架根据前向算子的调用信息，记录对应的反向算子信息以及参与梯度计算的张量信息。前</w:t>
      </w:r>
      <w:proofErr w:type="gramStart"/>
      <w:r>
        <w:rPr>
          <w:rFonts w:ascii="宋体" w:hAnsi="宋体" w:cs="宋体" w:hint="eastAsia"/>
          <w:szCs w:val="21"/>
        </w:rPr>
        <w:t>向计算</w:t>
      </w:r>
      <w:proofErr w:type="gramEnd"/>
      <w:r>
        <w:rPr>
          <w:rFonts w:ascii="宋体" w:hAnsi="宋体" w:cs="宋体" w:hint="eastAsia"/>
          <w:szCs w:val="21"/>
        </w:rPr>
        <w:t>完毕之后，反向算子与张量信息随之完成记录，机器学习框架会根据前向动态图拓扑结构，将所有反向过程串联起来形成整体反向计算图。最终，将反向图在计算硬件上执行计算得到梯度用于参数更新。</w:t>
      </w:r>
    </w:p>
    <w:p w14:paraId="05B6B00A" w14:textId="77777777" w:rsidR="00AB6671" w:rsidRDefault="00AB6671" w:rsidP="00AB6671">
      <w:pPr>
        <w:ind w:firstLine="420"/>
        <w:rPr>
          <w:rFonts w:ascii="宋体" w:hAnsi="宋体" w:cs="宋体"/>
          <w:szCs w:val="21"/>
        </w:rPr>
      </w:pPr>
      <w:r>
        <w:rPr>
          <w:rFonts w:ascii="宋体" w:hAnsi="宋体" w:cs="宋体" w:hint="eastAsia"/>
          <w:szCs w:val="21"/>
        </w:rPr>
        <w:t>尽管动态生成中完整的网络结构在执行前是未知的，不能使用静态图中的图优化技术来提高计算执行性能。但动态图可以将新的预处理层动态添加到网络本身，可以很好地拓展对于不同维度输入的可扩展性，这就使得对于初学者更加友好，提高了算法开发迭代效率和神经网络模型改进速率。同时，与静态图相比，动态生成调试起来更加容易，这也是许多人从TensorFlow转向</w:t>
      </w:r>
      <w:proofErr w:type="spellStart"/>
      <w:r>
        <w:rPr>
          <w:rFonts w:ascii="宋体" w:hAnsi="宋体" w:cs="宋体" w:hint="eastAsia"/>
          <w:szCs w:val="21"/>
        </w:rPr>
        <w:t>PyTorch</w:t>
      </w:r>
      <w:proofErr w:type="spellEnd"/>
      <w:r>
        <w:rPr>
          <w:rFonts w:ascii="宋体" w:hAnsi="宋体" w:cs="宋体" w:hint="eastAsia"/>
          <w:szCs w:val="21"/>
        </w:rPr>
        <w:t>的原因之一。由于节点是在任何信息流经节点之前动态创建的，因此用户可以完全控制训练过程中使用的变量，因此错误变得非常容易发现。</w:t>
      </w:r>
    </w:p>
    <w:p w14:paraId="4C8C11BA" w14:textId="77777777" w:rsidR="00AB6671" w:rsidRDefault="00AB6671" w:rsidP="00AB6671">
      <w:pPr>
        <w:ind w:firstLine="420"/>
        <w:rPr>
          <w:rFonts w:ascii="宋体" w:hAnsi="宋体" w:cs="宋体"/>
          <w:szCs w:val="21"/>
        </w:rPr>
      </w:pPr>
      <w:r>
        <w:rPr>
          <w:rFonts w:ascii="宋体" w:hAnsi="宋体" w:cs="宋体"/>
          <w:szCs w:val="21"/>
        </w:rPr>
        <w:t>静态生成和动态生成的过程各有</w:t>
      </w:r>
      <w:r>
        <w:rPr>
          <w:rFonts w:ascii="宋体" w:hAnsi="宋体" w:cs="宋体" w:hint="eastAsia"/>
          <w:szCs w:val="21"/>
        </w:rPr>
        <w:t>优缺点</w:t>
      </w:r>
      <w:r>
        <w:rPr>
          <w:rFonts w:ascii="宋体" w:hAnsi="宋体" w:cs="宋体"/>
          <w:szCs w:val="21"/>
        </w:rPr>
        <w:t>。</w:t>
      </w:r>
      <w:r>
        <w:rPr>
          <w:rFonts w:ascii="宋体" w:hAnsi="宋体" w:cs="宋体" w:hint="eastAsia"/>
          <w:szCs w:val="21"/>
        </w:rPr>
        <w:t>表7-1从不同角度进行了总结：</w:t>
      </w:r>
    </w:p>
    <w:tbl>
      <w:tblPr>
        <w:tblStyle w:val="af2"/>
        <w:tblW w:w="8838" w:type="dxa"/>
        <w:tblLook w:val="04A0" w:firstRow="1" w:lastRow="0" w:firstColumn="1" w:lastColumn="0" w:noHBand="0" w:noVBand="1"/>
      </w:tblPr>
      <w:tblGrid>
        <w:gridCol w:w="2946"/>
        <w:gridCol w:w="2946"/>
        <w:gridCol w:w="2946"/>
      </w:tblGrid>
      <w:tr w:rsidR="00AB6671" w14:paraId="109A0EF4" w14:textId="77777777" w:rsidTr="00E310BA">
        <w:trPr>
          <w:trHeight w:val="481"/>
        </w:trPr>
        <w:tc>
          <w:tcPr>
            <w:tcW w:w="2946" w:type="dxa"/>
            <w:vAlign w:val="center"/>
          </w:tcPr>
          <w:p w14:paraId="3490D8D9" w14:textId="77777777" w:rsidR="00AB6671" w:rsidRDefault="00AB6671" w:rsidP="00E310BA">
            <w:pPr>
              <w:pStyle w:val="af7"/>
              <w:widowControl/>
              <w:spacing w:beforeAutospacing="0" w:afterAutospacing="0" w:line="288" w:lineRule="atLeast"/>
              <w:jc w:val="center"/>
              <w:rPr>
                <w:rFonts w:ascii="等线" w:eastAsia="等线" w:hAnsi="等线" w:cs="等线"/>
                <w:b/>
                <w:bCs/>
                <w:sz w:val="18"/>
                <w:szCs w:val="18"/>
              </w:rPr>
            </w:pPr>
            <w:r>
              <w:rPr>
                <w:rFonts w:ascii="等线" w:eastAsia="等线" w:hAnsi="等线" w:cs="等线" w:hint="eastAsia"/>
                <w:b/>
                <w:bCs/>
                <w:sz w:val="18"/>
                <w:szCs w:val="18"/>
              </w:rPr>
              <w:t>特性</w:t>
            </w:r>
          </w:p>
        </w:tc>
        <w:tc>
          <w:tcPr>
            <w:tcW w:w="2946" w:type="dxa"/>
            <w:vAlign w:val="center"/>
          </w:tcPr>
          <w:p w14:paraId="33DBD33A" w14:textId="77777777" w:rsidR="00AB6671" w:rsidRDefault="00AB6671" w:rsidP="00E310BA">
            <w:pPr>
              <w:pStyle w:val="af7"/>
              <w:widowControl/>
              <w:spacing w:beforeAutospacing="0" w:afterAutospacing="0" w:line="288" w:lineRule="atLeast"/>
              <w:jc w:val="center"/>
              <w:rPr>
                <w:rFonts w:ascii="等线" w:eastAsia="等线" w:hAnsi="等线" w:cs="等线"/>
                <w:b/>
                <w:bCs/>
                <w:sz w:val="18"/>
                <w:szCs w:val="18"/>
              </w:rPr>
            </w:pPr>
            <w:r>
              <w:rPr>
                <w:rFonts w:ascii="等线" w:eastAsia="等线" w:hAnsi="等线" w:cs="等线" w:hint="eastAsia"/>
                <w:b/>
                <w:bCs/>
                <w:sz w:val="18"/>
                <w:szCs w:val="18"/>
              </w:rPr>
              <w:t>静态图</w:t>
            </w:r>
          </w:p>
        </w:tc>
        <w:tc>
          <w:tcPr>
            <w:tcW w:w="2946" w:type="dxa"/>
            <w:vAlign w:val="center"/>
          </w:tcPr>
          <w:p w14:paraId="13431C1C" w14:textId="77777777" w:rsidR="00AB6671" w:rsidRDefault="00AB6671" w:rsidP="00E310BA">
            <w:pPr>
              <w:pStyle w:val="af7"/>
              <w:widowControl/>
              <w:spacing w:beforeAutospacing="0" w:afterAutospacing="0" w:line="288" w:lineRule="atLeast"/>
              <w:jc w:val="center"/>
              <w:rPr>
                <w:rFonts w:ascii="等线" w:eastAsia="等线" w:hAnsi="等线" w:cs="等线"/>
                <w:b/>
                <w:bCs/>
                <w:sz w:val="18"/>
                <w:szCs w:val="18"/>
              </w:rPr>
            </w:pPr>
            <w:r>
              <w:rPr>
                <w:rFonts w:ascii="等线" w:eastAsia="等线" w:hAnsi="等线" w:cs="等线" w:hint="eastAsia"/>
                <w:b/>
                <w:bCs/>
                <w:sz w:val="18"/>
                <w:szCs w:val="18"/>
              </w:rPr>
              <w:t>动态图</w:t>
            </w:r>
          </w:p>
        </w:tc>
      </w:tr>
      <w:tr w:rsidR="00AB6671" w14:paraId="5458436F" w14:textId="77777777" w:rsidTr="00E310BA">
        <w:trPr>
          <w:trHeight w:val="481"/>
        </w:trPr>
        <w:tc>
          <w:tcPr>
            <w:tcW w:w="2946" w:type="dxa"/>
            <w:vAlign w:val="center"/>
          </w:tcPr>
          <w:p w14:paraId="013C63A3"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即时获取中间结果</w:t>
            </w:r>
          </w:p>
        </w:tc>
        <w:tc>
          <w:tcPr>
            <w:tcW w:w="2946" w:type="dxa"/>
            <w:vAlign w:val="center"/>
          </w:tcPr>
          <w:p w14:paraId="04C71226"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否</w:t>
            </w:r>
          </w:p>
        </w:tc>
        <w:tc>
          <w:tcPr>
            <w:tcW w:w="2946" w:type="dxa"/>
            <w:vAlign w:val="center"/>
          </w:tcPr>
          <w:p w14:paraId="640FFC8B"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是</w:t>
            </w:r>
          </w:p>
        </w:tc>
      </w:tr>
      <w:tr w:rsidR="00AB6671" w14:paraId="7F888BD7" w14:textId="77777777" w:rsidTr="00E310BA">
        <w:trPr>
          <w:trHeight w:val="481"/>
        </w:trPr>
        <w:tc>
          <w:tcPr>
            <w:tcW w:w="2946" w:type="dxa"/>
            <w:vAlign w:val="center"/>
          </w:tcPr>
          <w:p w14:paraId="591FD93B"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代码调试难易</w:t>
            </w:r>
          </w:p>
        </w:tc>
        <w:tc>
          <w:tcPr>
            <w:tcW w:w="2946" w:type="dxa"/>
            <w:vAlign w:val="center"/>
          </w:tcPr>
          <w:p w14:paraId="35DD9975"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难</w:t>
            </w:r>
          </w:p>
        </w:tc>
        <w:tc>
          <w:tcPr>
            <w:tcW w:w="2946" w:type="dxa"/>
            <w:vAlign w:val="center"/>
          </w:tcPr>
          <w:p w14:paraId="1154DBFF"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易</w:t>
            </w:r>
          </w:p>
        </w:tc>
      </w:tr>
      <w:tr w:rsidR="00AB6671" w14:paraId="0AAC2CA0" w14:textId="77777777" w:rsidTr="00E310BA">
        <w:trPr>
          <w:trHeight w:val="481"/>
        </w:trPr>
        <w:tc>
          <w:tcPr>
            <w:tcW w:w="2946" w:type="dxa"/>
            <w:vAlign w:val="center"/>
          </w:tcPr>
          <w:p w14:paraId="3469BEE0"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控制流实现方式</w:t>
            </w:r>
          </w:p>
        </w:tc>
        <w:tc>
          <w:tcPr>
            <w:tcW w:w="2946" w:type="dxa"/>
            <w:vAlign w:val="center"/>
          </w:tcPr>
          <w:p w14:paraId="57CC764F"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特定的语法</w:t>
            </w:r>
          </w:p>
        </w:tc>
        <w:tc>
          <w:tcPr>
            <w:tcW w:w="2946" w:type="dxa"/>
            <w:vAlign w:val="center"/>
          </w:tcPr>
          <w:p w14:paraId="59E393DB"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前端语言语法</w:t>
            </w:r>
          </w:p>
        </w:tc>
      </w:tr>
      <w:tr w:rsidR="00AB6671" w14:paraId="31DCD11F" w14:textId="77777777" w:rsidTr="00E310BA">
        <w:trPr>
          <w:trHeight w:val="936"/>
        </w:trPr>
        <w:tc>
          <w:tcPr>
            <w:tcW w:w="2946" w:type="dxa"/>
            <w:vAlign w:val="center"/>
          </w:tcPr>
          <w:p w14:paraId="0A38B777"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性能</w:t>
            </w:r>
          </w:p>
        </w:tc>
        <w:tc>
          <w:tcPr>
            <w:tcW w:w="2946" w:type="dxa"/>
            <w:vAlign w:val="center"/>
          </w:tcPr>
          <w:p w14:paraId="3CE312B1"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优化策略多，性能更佳</w:t>
            </w:r>
          </w:p>
        </w:tc>
        <w:tc>
          <w:tcPr>
            <w:tcW w:w="2946" w:type="dxa"/>
            <w:vAlign w:val="center"/>
          </w:tcPr>
          <w:p w14:paraId="6E50EE8F"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图优化受限，性能较差</w:t>
            </w:r>
          </w:p>
        </w:tc>
      </w:tr>
      <w:tr w:rsidR="00AB6671" w14:paraId="658CE403" w14:textId="77777777" w:rsidTr="00E310BA">
        <w:trPr>
          <w:trHeight w:val="481"/>
        </w:trPr>
        <w:tc>
          <w:tcPr>
            <w:tcW w:w="2946" w:type="dxa"/>
            <w:vAlign w:val="center"/>
          </w:tcPr>
          <w:p w14:paraId="7F4F5EC3"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内存占用</w:t>
            </w:r>
          </w:p>
        </w:tc>
        <w:tc>
          <w:tcPr>
            <w:tcW w:w="2946" w:type="dxa"/>
            <w:vAlign w:val="center"/>
          </w:tcPr>
          <w:p w14:paraId="22F34A24"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内存占用少</w:t>
            </w:r>
          </w:p>
        </w:tc>
        <w:tc>
          <w:tcPr>
            <w:tcW w:w="2946" w:type="dxa"/>
            <w:vAlign w:val="center"/>
          </w:tcPr>
          <w:p w14:paraId="6A6FFEBF"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内存占用相对较多</w:t>
            </w:r>
          </w:p>
        </w:tc>
      </w:tr>
      <w:tr w:rsidR="00AB6671" w14:paraId="53E9D53A" w14:textId="77777777" w:rsidTr="00E310BA">
        <w:trPr>
          <w:trHeight w:val="508"/>
        </w:trPr>
        <w:tc>
          <w:tcPr>
            <w:tcW w:w="2946" w:type="dxa"/>
            <w:vAlign w:val="center"/>
          </w:tcPr>
          <w:p w14:paraId="6914463E"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内存占用</w:t>
            </w:r>
          </w:p>
        </w:tc>
        <w:tc>
          <w:tcPr>
            <w:tcW w:w="2946" w:type="dxa"/>
            <w:vAlign w:val="center"/>
          </w:tcPr>
          <w:p w14:paraId="49D79BBA"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可直接部署</w:t>
            </w:r>
          </w:p>
        </w:tc>
        <w:tc>
          <w:tcPr>
            <w:tcW w:w="2946" w:type="dxa"/>
            <w:vAlign w:val="center"/>
          </w:tcPr>
          <w:p w14:paraId="6F7E1B4A" w14:textId="77777777" w:rsidR="00AB6671" w:rsidRDefault="00AB6671" w:rsidP="00E310BA">
            <w:pPr>
              <w:pStyle w:val="af7"/>
              <w:widowControl/>
              <w:spacing w:beforeAutospacing="0" w:afterAutospacing="0" w:line="288" w:lineRule="atLeast"/>
              <w:jc w:val="center"/>
              <w:rPr>
                <w:rFonts w:ascii="等线" w:eastAsia="等线" w:hAnsi="等线" w:cs="等线"/>
                <w:sz w:val="18"/>
                <w:szCs w:val="18"/>
              </w:rPr>
            </w:pPr>
            <w:r>
              <w:rPr>
                <w:rFonts w:ascii="等线" w:eastAsia="等线" w:hAnsi="等线" w:cs="等线" w:hint="eastAsia"/>
                <w:sz w:val="18"/>
                <w:szCs w:val="18"/>
              </w:rPr>
              <w:t>不可直接部署</w:t>
            </w:r>
          </w:p>
        </w:tc>
      </w:tr>
    </w:tbl>
    <w:p w14:paraId="4CA5E8E9" w14:textId="77777777" w:rsidR="00AB6671" w:rsidRDefault="00AB6671" w:rsidP="00AB6671">
      <w:pPr>
        <w:pStyle w:val="a4"/>
      </w:pPr>
      <w:r>
        <w:t>表</w:t>
      </w:r>
      <w:r>
        <w:t xml:space="preserve"> </w:t>
      </w:r>
      <w:r>
        <w:rPr>
          <w:rFonts w:hint="eastAsia"/>
        </w:rPr>
        <w:t>7</w:t>
      </w:r>
      <w:r>
        <w:noBreakHyphen/>
      </w:r>
      <w:r>
        <w:fldChar w:fldCharType="begin"/>
      </w:r>
      <w:r>
        <w:instrText xml:space="preserve"> SEQ </w:instrText>
      </w:r>
      <w:r>
        <w:instrText>表</w:instrText>
      </w:r>
      <w:r>
        <w:instrText xml:space="preserve"> \* ARABIC \s 1 </w:instrText>
      </w:r>
      <w:r>
        <w:fldChar w:fldCharType="separate"/>
      </w:r>
      <w:r>
        <w:t>1</w:t>
      </w:r>
      <w:r>
        <w:fldChar w:fldCharType="end"/>
      </w:r>
      <w:r>
        <w:t xml:space="preserve">  </w:t>
      </w:r>
      <w:r>
        <w:rPr>
          <w:rFonts w:hint="eastAsia"/>
        </w:rPr>
        <w:t>静态图和动态图对比</w:t>
      </w:r>
    </w:p>
    <w:p w14:paraId="13E5207E" w14:textId="77777777" w:rsidR="00AB6671" w:rsidRDefault="00AB6671" w:rsidP="00AB6671">
      <w:pPr>
        <w:ind w:firstLine="420"/>
        <w:rPr>
          <w:rFonts w:ascii="宋体" w:hAnsi="宋体" w:cs="宋体"/>
          <w:szCs w:val="21"/>
        </w:rPr>
      </w:pPr>
      <w:r>
        <w:rPr>
          <w:rFonts w:ascii="宋体" w:hAnsi="宋体" w:cs="宋体" w:hint="eastAsia"/>
          <w:szCs w:val="21"/>
        </w:rPr>
        <w:t>针对两种模式的特性，结合任务需求选择合适的模式可以事半功倍，学术科研以及模型开发调试阶段，为了快速验证思想和迭代更新模型结构可以选择动态</w:t>
      </w:r>
      <w:proofErr w:type="gramStart"/>
      <w:r>
        <w:rPr>
          <w:rFonts w:ascii="宋体" w:hAnsi="宋体" w:cs="宋体" w:hint="eastAsia"/>
          <w:szCs w:val="21"/>
        </w:rPr>
        <w:t>图模式</w:t>
      </w:r>
      <w:proofErr w:type="gramEnd"/>
      <w:r>
        <w:rPr>
          <w:rFonts w:ascii="宋体" w:hAnsi="宋体" w:cs="宋体" w:hint="eastAsia"/>
          <w:szCs w:val="21"/>
        </w:rPr>
        <w:t>进行构建算法；网络模型确定，为了加速训练过程或者为硬件部署模型，可以选择静态图模式。</w:t>
      </w:r>
    </w:p>
    <w:p w14:paraId="581C4030" w14:textId="77777777" w:rsidR="00AB6671" w:rsidRDefault="00AB6671" w:rsidP="00AB6671">
      <w:pPr>
        <w:pStyle w:val="2"/>
        <w:numPr>
          <w:ilvl w:val="1"/>
          <w:numId w:val="0"/>
        </w:numPr>
      </w:pPr>
      <w:r>
        <w:rPr>
          <w:rFonts w:hint="eastAsia"/>
        </w:rPr>
        <w:lastRenderedPageBreak/>
        <w:t>7.2自动求导</w:t>
      </w:r>
    </w:p>
    <w:p w14:paraId="4ED7570A" w14:textId="77777777" w:rsidR="00AB6671" w:rsidRDefault="00AB6671" w:rsidP="00F55501">
      <w:pPr>
        <w:pStyle w:val="3"/>
        <w:numPr>
          <w:ilvl w:val="2"/>
          <w:numId w:val="31"/>
        </w:numPr>
        <w:tabs>
          <w:tab w:val="num" w:pos="360"/>
        </w:tabs>
        <w:ind w:left="480" w:hangingChars="200" w:hanging="480"/>
      </w:pPr>
      <w:r>
        <w:rPr>
          <w:rFonts w:hint="eastAsia"/>
        </w:rPr>
        <w:t>简介</w:t>
      </w:r>
    </w:p>
    <w:p w14:paraId="36330029" w14:textId="77777777" w:rsidR="00AB6671" w:rsidRDefault="00AB6671" w:rsidP="00AB6671">
      <w:pPr>
        <w:ind w:firstLine="420"/>
      </w:pPr>
      <w:r>
        <w:t>在深度学习中，自动求导是一种非常重要的技术，</w:t>
      </w:r>
      <w:r>
        <w:rPr>
          <w:rFonts w:hint="eastAsia"/>
        </w:rPr>
        <w:t>许多算法都是在自动求导的基础上设计的。使用自动求导</w:t>
      </w:r>
      <w:r>
        <w:t>可以自动计算损失函数对网络参数的导数，以便优化网络参数。网络模型由多个层组成，每个层包含多个神经元</w:t>
      </w:r>
      <w:r>
        <w:rPr>
          <w:rFonts w:hint="eastAsia"/>
        </w:rPr>
        <w:t>，</w:t>
      </w:r>
      <w:r>
        <w:t>神经元接收来自前一层的输入，并通过激活函数将其转换为输出</w:t>
      </w:r>
      <w:r>
        <w:rPr>
          <w:rFonts w:hint="eastAsia"/>
        </w:rPr>
        <w:t>，因此更新</w:t>
      </w:r>
      <w:r>
        <w:t>算法中参数</w:t>
      </w:r>
      <w:r>
        <w:rPr>
          <w:rFonts w:hint="eastAsia"/>
        </w:rPr>
        <w:t>是一个复杂且费时的过程</w:t>
      </w:r>
      <w:r>
        <w:t>。</w:t>
      </w:r>
      <w:r>
        <w:rPr>
          <w:rFonts w:hint="eastAsia"/>
        </w:rPr>
        <w:t>而</w:t>
      </w:r>
      <w:r>
        <w:t>这个过程可以使用自动求导来自动计算。</w:t>
      </w:r>
      <w:r>
        <w:rPr>
          <w:rFonts w:hint="eastAsia"/>
        </w:rPr>
        <w:t>例如梯度下降（</w:t>
      </w:r>
      <w:r>
        <w:rPr>
          <w:rFonts w:hint="eastAsia"/>
        </w:rPr>
        <w:t>Gradient Descent</w:t>
      </w:r>
      <w:r>
        <w:rPr>
          <w:rFonts w:hint="eastAsia"/>
        </w:rPr>
        <w:t>）算法，梯度下降本质上就是求解损失关于网络参数的梯度，不断计算这个梯度对网络参数进行更新。现代的神经网络框架都实现了自动求导的功能，只需要要定义好网络前</w:t>
      </w:r>
      <w:proofErr w:type="gramStart"/>
      <w:r>
        <w:rPr>
          <w:rFonts w:hint="eastAsia"/>
        </w:rPr>
        <w:t>向计算</w:t>
      </w:r>
      <w:proofErr w:type="gramEnd"/>
      <w:r>
        <w:rPr>
          <w:rFonts w:hint="eastAsia"/>
        </w:rPr>
        <w:t>的逻辑，在运算时自动求导模块就会自动把梯度算好，不用自己手写求导梯度。</w:t>
      </w:r>
    </w:p>
    <w:p w14:paraId="5D9A0374" w14:textId="77777777" w:rsidR="00AB6671" w:rsidRDefault="00AB6671" w:rsidP="00AB6671">
      <w:pPr>
        <w:ind w:firstLine="420"/>
      </w:pPr>
      <w:r>
        <w:rPr>
          <w:rFonts w:hint="eastAsia"/>
        </w:rPr>
        <w:t>我们以一个迷你神经网络框架</w:t>
      </w:r>
      <w:proofErr w:type="spellStart"/>
      <w:r>
        <w:rPr>
          <w:rFonts w:hint="eastAsia"/>
        </w:rPr>
        <w:t>tinynn</w:t>
      </w:r>
      <w:proofErr w:type="spellEnd"/>
      <w:r>
        <w:rPr>
          <w:rFonts w:hint="eastAsia"/>
        </w:rPr>
        <w:t>为例，如图</w:t>
      </w:r>
      <w:r>
        <w:rPr>
          <w:rFonts w:hint="eastAsia"/>
        </w:rPr>
        <w:t>7-8</w:t>
      </w:r>
      <w:r>
        <w:rPr>
          <w:rFonts w:hint="eastAsia"/>
        </w:rPr>
        <w:t>所示，神经网络框架整个网络是由一层层的</w:t>
      </w:r>
      <w:r>
        <w:rPr>
          <w:rFonts w:hint="eastAsia"/>
        </w:rPr>
        <w:t xml:space="preserve"> layer </w:t>
      </w:r>
      <w:r>
        <w:rPr>
          <w:rFonts w:hint="eastAsia"/>
        </w:rPr>
        <w:t>叠起来的（全连接层、卷积层、激活函数层、</w:t>
      </w:r>
      <w:r>
        <w:rPr>
          <w:rFonts w:hint="eastAsia"/>
        </w:rPr>
        <w:t xml:space="preserve">Pooling </w:t>
      </w:r>
      <w:r>
        <w:rPr>
          <w:rFonts w:hint="eastAsia"/>
        </w:rPr>
        <w:t>层等等）。</w:t>
      </w:r>
    </w:p>
    <w:p w14:paraId="78835BD1" w14:textId="77777777" w:rsidR="00AB6671" w:rsidRDefault="00AB6671" w:rsidP="00AB6671">
      <w:pPr>
        <w:ind w:firstLine="420"/>
      </w:pPr>
      <w:r>
        <w:rPr>
          <w:rFonts w:hint="eastAsia"/>
        </w:rPr>
        <w:t>在实现的时候需要显示为每层定义好前向</w:t>
      </w:r>
      <w:r>
        <w:rPr>
          <w:rFonts w:hint="eastAsia"/>
        </w:rPr>
        <w:t>forward</w:t>
      </w:r>
      <w:r>
        <w:rPr>
          <w:rFonts w:hint="eastAsia"/>
        </w:rPr>
        <w:t>和反向</w:t>
      </w:r>
      <w:r>
        <w:rPr>
          <w:rFonts w:hint="eastAsia"/>
        </w:rPr>
        <w:t>backward</w:t>
      </w:r>
      <w:r>
        <w:rPr>
          <w:rFonts w:hint="eastAsia"/>
        </w:rPr>
        <w:t>（梯度计算）的计算逻辑。从本质上看</w:t>
      </w:r>
      <w:r>
        <w:rPr>
          <w:rFonts w:hint="eastAsia"/>
        </w:rPr>
        <w:t xml:space="preserve"> </w:t>
      </w:r>
      <w:r>
        <w:rPr>
          <w:rFonts w:hint="eastAsia"/>
        </w:rPr>
        <w:t>这些</w:t>
      </w:r>
      <w:r>
        <w:rPr>
          <w:rFonts w:hint="eastAsia"/>
        </w:rPr>
        <w:t>layers</w:t>
      </w:r>
      <w:r>
        <w:rPr>
          <w:rFonts w:hint="eastAsia"/>
        </w:rPr>
        <w:t>其实是一组基础算子的组合，而这些基础算子（加减乘除、矩阵变换等等）的导函数本身都比较简单，如果能够将这些基础算子的导函数写好，同时把不同算子之间连接逻辑记录（计算依赖图）下来，那么之后就不再需要再自己写反向传播函数了，只需要计算损失，然后从损失函数开始，让梯度自己用预先定义好的导函数，沿着计算图反向流动即可以得到参数的梯度，这个就是自动求导的核心思想。</w:t>
      </w:r>
      <w:proofErr w:type="spellStart"/>
      <w:r>
        <w:rPr>
          <w:rFonts w:hint="eastAsia"/>
        </w:rPr>
        <w:t>tinynn</w:t>
      </w:r>
      <w:proofErr w:type="spellEnd"/>
      <w:r>
        <w:rPr>
          <w:rFonts w:hint="eastAsia"/>
        </w:rPr>
        <w:t>中之所以有</w:t>
      </w:r>
      <w:r>
        <w:rPr>
          <w:rFonts w:hint="eastAsia"/>
        </w:rPr>
        <w:t xml:space="preserve"> layer </w:t>
      </w:r>
      <w:r>
        <w:rPr>
          <w:rFonts w:hint="eastAsia"/>
        </w:rPr>
        <w:t>这个概念，一方面是符合我们直觉上的理解，另一方面是为了在没有自动求导的情况下方便实现。有了自动求导，我们可以抛开</w:t>
      </w:r>
      <w:r>
        <w:rPr>
          <w:rFonts w:hint="eastAsia"/>
        </w:rPr>
        <w:t>layer</w:t>
      </w:r>
      <w:r>
        <w:rPr>
          <w:rFonts w:hint="eastAsia"/>
        </w:rPr>
        <w:t>这个概念，神经网络的训练可以抽象为定义好一个网络的计算图，然后让数据前向流动，让梯度自动反向流动。</w:t>
      </w:r>
    </w:p>
    <w:p w14:paraId="62666998" w14:textId="77777777" w:rsidR="00AB6671" w:rsidRDefault="00AB6671" w:rsidP="00AB6671">
      <w:pPr>
        <w:ind w:firstLine="420"/>
        <w:jc w:val="center"/>
        <w:rPr>
          <w:rFonts w:ascii="宋体" w:hAnsi="宋体" w:cs="宋体"/>
          <w:sz w:val="24"/>
          <w:szCs w:val="24"/>
        </w:rPr>
      </w:pPr>
      <w:r>
        <w:rPr>
          <w:noProof/>
        </w:rPr>
        <w:lastRenderedPageBreak/>
        <w:drawing>
          <wp:inline distT="0" distB="0" distL="114300" distR="114300" wp14:anchorId="2C5099BC" wp14:editId="2B269525">
            <wp:extent cx="4459605" cy="2084705"/>
            <wp:effectExtent l="0" t="0" r="0" b="3175"/>
            <wp:docPr id="61"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0"/>
                    <pic:cNvPicPr>
                      <a:picLocks noChangeAspect="1"/>
                    </pic:cNvPicPr>
                  </pic:nvPicPr>
                  <pic:blipFill>
                    <a:blip r:embed="rId82"/>
                    <a:stretch>
                      <a:fillRect/>
                    </a:stretch>
                  </pic:blipFill>
                  <pic:spPr>
                    <a:xfrm>
                      <a:off x="0" y="0"/>
                      <a:ext cx="4459605" cy="2084705"/>
                    </a:xfrm>
                    <a:prstGeom prst="rect">
                      <a:avLst/>
                    </a:prstGeom>
                  </pic:spPr>
                </pic:pic>
              </a:graphicData>
            </a:graphic>
          </wp:inline>
        </w:drawing>
      </w:r>
    </w:p>
    <w:p w14:paraId="0DEDD20D" w14:textId="77777777" w:rsidR="00AB6671" w:rsidRDefault="00AB6671" w:rsidP="00AB6671">
      <w:pPr>
        <w:pStyle w:val="a4"/>
      </w:pPr>
      <w:r>
        <w:t>图</w:t>
      </w:r>
      <w:r>
        <w:t xml:space="preserve"> </w:t>
      </w:r>
      <w:r>
        <w:rPr>
          <w:rFonts w:hint="eastAsia"/>
        </w:rPr>
        <w:t>7</w:t>
      </w:r>
      <w:r>
        <w:noBreakHyphen/>
      </w:r>
      <w:r>
        <w:rPr>
          <w:rFonts w:hint="eastAsia"/>
        </w:rPr>
        <w:t>8</w:t>
      </w:r>
      <w:r>
        <w:t xml:space="preserve">  </w:t>
      </w:r>
      <w:proofErr w:type="spellStart"/>
      <w:r>
        <w:rPr>
          <w:rFonts w:hint="eastAsia"/>
        </w:rPr>
        <w:t>tinynn</w:t>
      </w:r>
      <w:proofErr w:type="spellEnd"/>
      <w:r>
        <w:rPr>
          <w:rFonts w:hint="eastAsia"/>
        </w:rPr>
        <w:t>架构图</w:t>
      </w:r>
    </w:p>
    <w:p w14:paraId="779FEA6D" w14:textId="77777777" w:rsidR="00AB6671" w:rsidRDefault="00AB6671" w:rsidP="00AB6671">
      <w:pPr>
        <w:ind w:firstLine="420"/>
      </w:pPr>
      <w:r>
        <w:rPr>
          <w:rFonts w:hint="eastAsia"/>
        </w:rPr>
        <w:t>此外，我们可以通过</w:t>
      </w:r>
      <w:proofErr w:type="spellStart"/>
      <w:r>
        <w:rPr>
          <w:rFonts w:hint="eastAsia"/>
        </w:rPr>
        <w:t>PyTorch</w:t>
      </w:r>
      <w:proofErr w:type="spellEnd"/>
      <w:r>
        <w:rPr>
          <w:rFonts w:hint="eastAsia"/>
        </w:rPr>
        <w:t>的</w:t>
      </w:r>
      <w:proofErr w:type="gramStart"/>
      <w:r>
        <w:rPr>
          <w:rFonts w:hint="eastAsia"/>
        </w:rPr>
        <w:t>一</w:t>
      </w:r>
      <w:proofErr w:type="gramEnd"/>
      <w:r>
        <w:rPr>
          <w:rFonts w:hint="eastAsia"/>
        </w:rPr>
        <w:t>小段核心的训练代码（来源官方文档</w:t>
      </w:r>
      <w:r>
        <w:rPr>
          <w:rFonts w:hint="eastAsia"/>
        </w:rPr>
        <w:t xml:space="preserve"> MNIST </w:t>
      </w:r>
      <w:r>
        <w:rPr>
          <w:rFonts w:hint="eastAsia"/>
        </w:rPr>
        <w:t>例子）来感受</w:t>
      </w:r>
      <w:proofErr w:type="spellStart"/>
      <w:r>
        <w:rPr>
          <w:rFonts w:hint="eastAsia"/>
        </w:rPr>
        <w:t>PyTorch</w:t>
      </w:r>
      <w:proofErr w:type="spellEnd"/>
      <w:r>
        <w:rPr>
          <w:rFonts w:hint="eastAsia"/>
        </w:rPr>
        <w:t>的基本思路和我们上面描述的是一致的：定义</w:t>
      </w:r>
      <w:proofErr w:type="gramStart"/>
      <w:r>
        <w:rPr>
          <w:rFonts w:hint="eastAsia"/>
        </w:rPr>
        <w:t>好计算</w:t>
      </w:r>
      <w:proofErr w:type="gramEnd"/>
      <w:r>
        <w:rPr>
          <w:rFonts w:hint="eastAsia"/>
        </w:rPr>
        <w:t>图</w:t>
      </w:r>
      <w:r>
        <w:rPr>
          <w:rFonts w:hint="eastAsia"/>
        </w:rPr>
        <w:t xml:space="preserve"> -&gt; forward </w:t>
      </w:r>
      <w:r>
        <w:rPr>
          <w:rFonts w:hint="eastAsia"/>
        </w:rPr>
        <w:t>得到损失</w:t>
      </w:r>
      <w:r>
        <w:rPr>
          <w:rFonts w:hint="eastAsia"/>
        </w:rPr>
        <w:t xml:space="preserve"> -&gt; </w:t>
      </w:r>
      <w:r>
        <w:rPr>
          <w:rFonts w:hint="eastAsia"/>
        </w:rPr>
        <w:t>梯度反向流动。</w:t>
      </w:r>
    </w:p>
    <w:p w14:paraId="4CF15028" w14:textId="77777777" w:rsidR="00AB6671" w:rsidRDefault="00AB6671" w:rsidP="00AB6671">
      <w:pPr>
        <w:ind w:firstLine="420"/>
      </w:pPr>
    </w:p>
    <w:p w14:paraId="609CF269" w14:textId="77777777" w:rsidR="00AB6671" w:rsidRDefault="00AB6671" w:rsidP="00F55501">
      <w:pPr>
        <w:pStyle w:val="code"/>
        <w:numPr>
          <w:ilvl w:val="0"/>
          <w:numId w:val="39"/>
        </w:numPr>
        <w:ind w:left="630" w:right="210"/>
      </w:pPr>
      <w:r>
        <w:rPr>
          <w:rFonts w:hint="eastAsia"/>
        </w:rPr>
        <w:t>for batch_idx, (data, target) in enumerate(train_loader):</w:t>
      </w:r>
    </w:p>
    <w:p w14:paraId="000C84DC" w14:textId="77777777" w:rsidR="00AB6671" w:rsidRDefault="00AB6671" w:rsidP="00F55501">
      <w:pPr>
        <w:pStyle w:val="code"/>
        <w:numPr>
          <w:ilvl w:val="0"/>
          <w:numId w:val="39"/>
        </w:numPr>
        <w:ind w:left="630" w:right="210"/>
      </w:pPr>
      <w:r>
        <w:rPr>
          <w:rFonts w:hint="eastAsia"/>
        </w:rPr>
        <w:t xml:space="preserve">    data, target = data.to(device), target.to(device)</w:t>
      </w:r>
    </w:p>
    <w:p w14:paraId="7B518FCF" w14:textId="77777777" w:rsidR="00AB6671" w:rsidRDefault="00AB6671" w:rsidP="00F55501">
      <w:pPr>
        <w:pStyle w:val="code"/>
        <w:numPr>
          <w:ilvl w:val="0"/>
          <w:numId w:val="39"/>
        </w:numPr>
        <w:ind w:left="630" w:right="210"/>
      </w:pPr>
      <w:r>
        <w:rPr>
          <w:rFonts w:hint="eastAsia"/>
        </w:rPr>
        <w:t xml:space="preserve">    optimizer.zero_grad()  # </w:t>
      </w:r>
      <w:r>
        <w:rPr>
          <w:rFonts w:hint="eastAsia"/>
        </w:rPr>
        <w:t>初始化梯度</w:t>
      </w:r>
    </w:p>
    <w:p w14:paraId="0306F8A2" w14:textId="77777777" w:rsidR="00AB6671" w:rsidRDefault="00AB6671" w:rsidP="00F55501">
      <w:pPr>
        <w:pStyle w:val="code"/>
        <w:numPr>
          <w:ilvl w:val="0"/>
          <w:numId w:val="39"/>
        </w:numPr>
        <w:ind w:left="630" w:right="210"/>
      </w:pPr>
      <w:r>
        <w:rPr>
          <w:rFonts w:hint="eastAsia"/>
        </w:rPr>
        <w:t xml:space="preserve">    output = model(data)  # </w:t>
      </w:r>
      <w:r>
        <w:rPr>
          <w:rFonts w:hint="eastAsia"/>
        </w:rPr>
        <w:t>从</w:t>
      </w:r>
      <w:r>
        <w:rPr>
          <w:rFonts w:hint="eastAsia"/>
        </w:rPr>
        <w:t xml:space="preserve"> data </w:t>
      </w:r>
      <w:r>
        <w:rPr>
          <w:rFonts w:hint="eastAsia"/>
        </w:rPr>
        <w:t>到</w:t>
      </w:r>
      <w:r>
        <w:rPr>
          <w:rFonts w:hint="eastAsia"/>
        </w:rPr>
        <w:t xml:space="preserve"> output </w:t>
      </w:r>
      <w:r>
        <w:rPr>
          <w:rFonts w:hint="eastAsia"/>
        </w:rPr>
        <w:t>的计算图</w:t>
      </w:r>
    </w:p>
    <w:p w14:paraId="3D7D067D" w14:textId="77777777" w:rsidR="00AB6671" w:rsidRDefault="00AB6671" w:rsidP="00F55501">
      <w:pPr>
        <w:pStyle w:val="code"/>
        <w:numPr>
          <w:ilvl w:val="0"/>
          <w:numId w:val="39"/>
        </w:numPr>
        <w:ind w:left="630" w:right="210"/>
      </w:pPr>
      <w:r>
        <w:rPr>
          <w:rFonts w:hint="eastAsia"/>
        </w:rPr>
        <w:t xml:space="preserve">    loss = F.nll_loss(output, target) # </w:t>
      </w:r>
      <w:r>
        <w:rPr>
          <w:rFonts w:hint="eastAsia"/>
        </w:rPr>
        <w:t>从</w:t>
      </w:r>
      <w:r>
        <w:rPr>
          <w:rFonts w:hint="eastAsia"/>
        </w:rPr>
        <w:t xml:space="preserve"> output </w:t>
      </w:r>
      <w:r>
        <w:rPr>
          <w:rFonts w:hint="eastAsia"/>
        </w:rPr>
        <w:t>到</w:t>
      </w:r>
      <w:r>
        <w:rPr>
          <w:rFonts w:hint="eastAsia"/>
        </w:rPr>
        <w:t xml:space="preserve"> loss </w:t>
      </w:r>
      <w:r>
        <w:rPr>
          <w:rFonts w:hint="eastAsia"/>
        </w:rPr>
        <w:t>的计算图</w:t>
      </w:r>
    </w:p>
    <w:p w14:paraId="006EC6A1" w14:textId="77777777" w:rsidR="00AB6671" w:rsidRDefault="00AB6671" w:rsidP="00F55501">
      <w:pPr>
        <w:pStyle w:val="code"/>
        <w:numPr>
          <w:ilvl w:val="0"/>
          <w:numId w:val="39"/>
        </w:numPr>
        <w:ind w:left="630" w:right="210"/>
      </w:pPr>
      <w:r>
        <w:rPr>
          <w:rFonts w:hint="eastAsia"/>
        </w:rPr>
        <w:t xml:space="preserve">    loss.backward()  # </w:t>
      </w:r>
      <w:r>
        <w:rPr>
          <w:rFonts w:hint="eastAsia"/>
        </w:rPr>
        <w:t>梯度从</w:t>
      </w:r>
      <w:r>
        <w:rPr>
          <w:rFonts w:hint="eastAsia"/>
        </w:rPr>
        <w:t xml:space="preserve"> loss </w:t>
      </w:r>
      <w:r>
        <w:rPr>
          <w:rFonts w:hint="eastAsia"/>
        </w:rPr>
        <w:t>开始反向流动</w:t>
      </w:r>
    </w:p>
    <w:p w14:paraId="34C6B11B" w14:textId="77777777" w:rsidR="00AB6671" w:rsidRDefault="00AB6671" w:rsidP="00F55501">
      <w:pPr>
        <w:pStyle w:val="code"/>
        <w:numPr>
          <w:ilvl w:val="0"/>
          <w:numId w:val="39"/>
        </w:numPr>
        <w:ind w:left="630" w:right="210"/>
      </w:pPr>
      <w:r>
        <w:rPr>
          <w:rFonts w:hint="eastAsia"/>
        </w:rPr>
        <w:t xml:space="preserve">    optimizer.step()  # </w:t>
      </w:r>
      <w:r>
        <w:rPr>
          <w:rFonts w:hint="eastAsia"/>
        </w:rPr>
        <w:t>使用梯度对参数更新</w:t>
      </w:r>
    </w:p>
    <w:p w14:paraId="45852F80" w14:textId="77777777" w:rsidR="00AB6671" w:rsidRDefault="00AB6671" w:rsidP="00F55501">
      <w:pPr>
        <w:pStyle w:val="3"/>
        <w:numPr>
          <w:ilvl w:val="2"/>
          <w:numId w:val="31"/>
        </w:numPr>
        <w:tabs>
          <w:tab w:val="num" w:pos="360"/>
        </w:tabs>
        <w:ind w:left="480" w:hangingChars="200" w:hanging="480"/>
      </w:pPr>
      <w:r>
        <w:rPr>
          <w:rFonts w:hint="eastAsia"/>
        </w:rPr>
        <w:t>自动求导设计</w:t>
      </w:r>
    </w:p>
    <w:p w14:paraId="217C2CE9" w14:textId="77777777" w:rsidR="00AB6671" w:rsidRDefault="00AB6671" w:rsidP="00AB6671">
      <w:pPr>
        <w:ind w:firstLine="420"/>
      </w:pPr>
      <w:r>
        <w:t>知道了自动求导的基本流程之后，我们考虑如何来实现。先考虑没有自动求导，为每个运算手动写</w:t>
      </w:r>
      <w:r>
        <w:rPr>
          <w:rFonts w:hint="eastAsia"/>
        </w:rPr>
        <w:t>反向传播</w:t>
      </w:r>
      <w:r>
        <w:t>的情况，在这种情况下我们实际上定义了两个计算图，一个前向一个反向，考虑最简单的线性回归的运算</w:t>
      </w:r>
      <w:r>
        <w:t xml:space="preserve"> </w:t>
      </w:r>
      <w:r>
        <w:rPr>
          <w:rFonts w:hint="eastAsia"/>
        </w:rPr>
        <w:t>“</w:t>
      </w:r>
      <w:r>
        <w:rPr>
          <w:rFonts w:hint="eastAsia"/>
        </w:rPr>
        <w:t>WX+B</w:t>
      </w:r>
      <w:r>
        <w:rPr>
          <w:rFonts w:hint="eastAsia"/>
        </w:rPr>
        <w:t>”</w:t>
      </w:r>
      <w:r>
        <w:t xml:space="preserve"> </w:t>
      </w:r>
      <w:r>
        <w:t>，其计</w:t>
      </w:r>
      <w:r>
        <w:rPr>
          <w:rFonts w:hint="eastAsia"/>
        </w:rPr>
        <w:t>算图</w:t>
      </w:r>
      <w:r>
        <w:t>如下所示。</w:t>
      </w:r>
    </w:p>
    <w:p w14:paraId="33D3BBEA" w14:textId="77777777" w:rsidR="00AB6671" w:rsidRDefault="00AB6671" w:rsidP="00AB6671">
      <w:pPr>
        <w:ind w:firstLine="420"/>
        <w:jc w:val="center"/>
        <w:rPr>
          <w:rFonts w:ascii="宋体" w:hAnsi="宋体" w:cs="宋体"/>
          <w:sz w:val="24"/>
          <w:szCs w:val="24"/>
        </w:rPr>
      </w:pPr>
      <w:r>
        <w:rPr>
          <w:noProof/>
        </w:rPr>
        <w:lastRenderedPageBreak/>
        <w:drawing>
          <wp:inline distT="0" distB="0" distL="114300" distR="114300" wp14:anchorId="023469BD" wp14:editId="2FC91B1A">
            <wp:extent cx="3472180" cy="3114040"/>
            <wp:effectExtent l="0" t="0" r="2540" b="10160"/>
            <wp:docPr id="56"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5"/>
                    <pic:cNvPicPr>
                      <a:picLocks noChangeAspect="1"/>
                    </pic:cNvPicPr>
                  </pic:nvPicPr>
                  <pic:blipFill>
                    <a:blip r:embed="rId83"/>
                    <a:stretch>
                      <a:fillRect/>
                    </a:stretch>
                  </pic:blipFill>
                  <pic:spPr>
                    <a:xfrm>
                      <a:off x="0" y="0"/>
                      <a:ext cx="3472180" cy="3114040"/>
                    </a:xfrm>
                    <a:prstGeom prst="rect">
                      <a:avLst/>
                    </a:prstGeom>
                  </pic:spPr>
                </pic:pic>
              </a:graphicData>
            </a:graphic>
          </wp:inline>
        </w:drawing>
      </w:r>
    </w:p>
    <w:p w14:paraId="5CDCCE9B" w14:textId="77777777" w:rsidR="00AB6671" w:rsidRDefault="00AB6671" w:rsidP="00AB6671">
      <w:pPr>
        <w:pStyle w:val="a4"/>
      </w:pPr>
      <w:r>
        <w:t>图</w:t>
      </w:r>
      <w:r>
        <w:t xml:space="preserve"> </w:t>
      </w:r>
      <w:r>
        <w:rPr>
          <w:rFonts w:hint="eastAsia"/>
        </w:rPr>
        <w:t>7</w:t>
      </w:r>
      <w:r>
        <w:noBreakHyphen/>
      </w:r>
      <w:r>
        <w:rPr>
          <w:rFonts w:hint="eastAsia"/>
        </w:rPr>
        <w:t>9</w:t>
      </w:r>
      <w:r>
        <w:t xml:space="preserve">  </w:t>
      </w:r>
      <w:r>
        <w:rPr>
          <w:rFonts w:hint="eastAsia"/>
        </w:rPr>
        <w:t>线性回归计算图</w:t>
      </w:r>
    </w:p>
    <w:p w14:paraId="1DEEFEE8" w14:textId="77777777" w:rsidR="00AB6671" w:rsidRDefault="00AB6671" w:rsidP="00AB6671">
      <w:pPr>
        <w:ind w:firstLine="420"/>
      </w:pPr>
      <w:r>
        <w:t>可以看到这两个计算图的结构实际上是一样的，只是在前向流动的是计算的中间结果，反向流动的是梯度，以及中间的运算反向的时候是导数运算。实际上我们可以把两者结合到一起，只定义一次前</w:t>
      </w:r>
      <w:proofErr w:type="gramStart"/>
      <w:r>
        <w:t>向计算</w:t>
      </w:r>
      <w:proofErr w:type="gramEnd"/>
      <w:r>
        <w:t>图，让反向计算图自动生成</w:t>
      </w:r>
      <w:r>
        <w:rPr>
          <w:rFonts w:hint="eastAsia"/>
        </w:rPr>
        <w:t>。</w:t>
      </w:r>
    </w:p>
    <w:p w14:paraId="74B5C1A6" w14:textId="77777777" w:rsidR="00AB6671" w:rsidRDefault="00AB6671" w:rsidP="00AB6671">
      <w:pPr>
        <w:ind w:firstLine="420"/>
        <w:jc w:val="center"/>
        <w:rPr>
          <w:rFonts w:ascii="宋体" w:hAnsi="宋体" w:cs="宋体"/>
          <w:sz w:val="24"/>
          <w:szCs w:val="24"/>
        </w:rPr>
      </w:pPr>
      <w:r>
        <w:rPr>
          <w:noProof/>
        </w:rPr>
        <w:drawing>
          <wp:inline distT="0" distB="0" distL="114300" distR="114300" wp14:anchorId="51218B10" wp14:editId="0EE0D4C2">
            <wp:extent cx="2492375" cy="2731770"/>
            <wp:effectExtent l="0" t="0" r="6985" b="11430"/>
            <wp:docPr id="44"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8"/>
                    <pic:cNvPicPr>
                      <a:picLocks noChangeAspect="1"/>
                    </pic:cNvPicPr>
                  </pic:nvPicPr>
                  <pic:blipFill>
                    <a:blip r:embed="rId84"/>
                    <a:stretch>
                      <a:fillRect/>
                    </a:stretch>
                  </pic:blipFill>
                  <pic:spPr>
                    <a:xfrm>
                      <a:off x="0" y="0"/>
                      <a:ext cx="2492375" cy="2731770"/>
                    </a:xfrm>
                    <a:prstGeom prst="rect">
                      <a:avLst/>
                    </a:prstGeom>
                  </pic:spPr>
                </pic:pic>
              </a:graphicData>
            </a:graphic>
          </wp:inline>
        </w:drawing>
      </w:r>
    </w:p>
    <w:p w14:paraId="7BD3066C" w14:textId="77777777" w:rsidR="00AB6671" w:rsidRDefault="00AB6671" w:rsidP="00AB6671">
      <w:pPr>
        <w:pStyle w:val="a4"/>
      </w:pPr>
      <w:r>
        <w:t>图</w:t>
      </w:r>
      <w:r>
        <w:t xml:space="preserve"> </w:t>
      </w:r>
      <w:r>
        <w:rPr>
          <w:rFonts w:hint="eastAsia"/>
        </w:rPr>
        <w:t>7</w:t>
      </w:r>
      <w:r>
        <w:noBreakHyphen/>
      </w:r>
      <w:r>
        <w:rPr>
          <w:rFonts w:hint="eastAsia"/>
        </w:rPr>
        <w:t>10</w:t>
      </w:r>
      <w:r>
        <w:t xml:space="preserve">  </w:t>
      </w:r>
      <w:r>
        <w:rPr>
          <w:rFonts w:hint="eastAsia"/>
        </w:rPr>
        <w:t>自动生成反向计算图</w:t>
      </w:r>
    </w:p>
    <w:p w14:paraId="69AA46A8" w14:textId="77777777" w:rsidR="00AB6671" w:rsidRDefault="00AB6671" w:rsidP="00AB6671">
      <w:pPr>
        <w:ind w:firstLine="420"/>
        <w:jc w:val="left"/>
      </w:pPr>
      <w:r>
        <w:t>从实现的角度看，如果我们不需要自动求导，那么网络框架中的</w:t>
      </w:r>
      <w:r>
        <w:t xml:space="preserve"> Tensor </w:t>
      </w:r>
      <w:r>
        <w:t>类只需要对</w:t>
      </w:r>
      <w:r>
        <w:lastRenderedPageBreak/>
        <w:t>Tensor</w:t>
      </w:r>
      <w:r>
        <w:t>运算符有定义，能够进行数值运算（</w:t>
      </w:r>
      <w:proofErr w:type="spellStart"/>
      <w:r>
        <w:t>tinynn</w:t>
      </w:r>
      <w:proofErr w:type="spellEnd"/>
      <w:r>
        <w:t xml:space="preserve"> </w:t>
      </w:r>
      <w:r>
        <w:t>中就简单的使用</w:t>
      </w:r>
      <w:proofErr w:type="spellStart"/>
      <w:r>
        <w:rPr>
          <w:rFonts w:hint="eastAsia"/>
        </w:rPr>
        <w:t>n</w:t>
      </w:r>
      <w:r>
        <w:t>d</w:t>
      </w:r>
      <w:r>
        <w:rPr>
          <w:rFonts w:hint="eastAsia"/>
        </w:rPr>
        <w:t>A</w:t>
      </w:r>
      <w:r>
        <w:t>rray</w:t>
      </w:r>
      <w:proofErr w:type="spellEnd"/>
      <w:r>
        <w:t>作为</w:t>
      </w:r>
      <w:r>
        <w:t xml:space="preserve"> Tensor </w:t>
      </w:r>
      <w:r>
        <w:t>的实现）。但如果要实现自动求导，那么</w:t>
      </w:r>
      <w:r>
        <w:t>Tensor</w:t>
      </w:r>
      <w:r>
        <w:t>类需要额外做几件事：</w:t>
      </w:r>
    </w:p>
    <w:p w14:paraId="44658AC0" w14:textId="77777777" w:rsidR="00AB6671" w:rsidRDefault="00AB6671" w:rsidP="00AB6671">
      <w:pPr>
        <w:ind w:firstLine="420"/>
        <w:jc w:val="left"/>
      </w:pPr>
      <w:r>
        <w:rPr>
          <w:rFonts w:hint="eastAsia"/>
        </w:rPr>
        <w:t>1.</w:t>
      </w:r>
      <w:r>
        <w:t>增加一个梯度的变量保存当前</w:t>
      </w:r>
      <w:r>
        <w:t>tensor</w:t>
      </w:r>
      <w:r>
        <w:t>的梯度</w:t>
      </w:r>
      <w:r>
        <w:rPr>
          <w:rFonts w:hint="eastAsia"/>
        </w:rPr>
        <w:t>；</w:t>
      </w:r>
    </w:p>
    <w:p w14:paraId="0688BAED" w14:textId="77777777" w:rsidR="00AB6671" w:rsidRDefault="00AB6671" w:rsidP="00AB6671">
      <w:pPr>
        <w:ind w:firstLine="420"/>
        <w:jc w:val="left"/>
      </w:pPr>
      <w:r>
        <w:rPr>
          <w:rFonts w:hint="eastAsia"/>
        </w:rPr>
        <w:t>2.</w:t>
      </w:r>
      <w:r>
        <w:t>保存当前</w:t>
      </w:r>
      <w:r>
        <w:t xml:space="preserve"> tensor </w:t>
      </w:r>
      <w:r>
        <w:t>依赖的</w:t>
      </w:r>
      <w:r>
        <w:t>tensor</w:t>
      </w:r>
      <w:r>
        <w:t>（如上图中</w:t>
      </w:r>
      <w:r>
        <w:rPr>
          <w:rFonts w:hint="eastAsia"/>
        </w:rPr>
        <w:t>O1</w:t>
      </w:r>
      <w:r>
        <w:rPr>
          <w:rFonts w:hint="eastAsia"/>
        </w:rPr>
        <w:t>依赖于</w:t>
      </w:r>
      <w:r>
        <w:rPr>
          <w:rFonts w:hint="eastAsia"/>
        </w:rPr>
        <w:t>X,W</w:t>
      </w:r>
      <w:r>
        <w:rPr>
          <w:rFonts w:hint="eastAsia"/>
        </w:rPr>
        <w:t>）；</w:t>
      </w:r>
    </w:p>
    <w:p w14:paraId="4677BB0A" w14:textId="77777777" w:rsidR="00AB6671" w:rsidRDefault="00AB6671" w:rsidP="00AB6671">
      <w:pPr>
        <w:ind w:firstLine="420"/>
        <w:jc w:val="left"/>
      </w:pPr>
      <w:r>
        <w:rPr>
          <w:rFonts w:hint="eastAsia"/>
        </w:rPr>
        <w:t>3.</w:t>
      </w:r>
      <w:r>
        <w:t>保存下对各个依赖</w:t>
      </w:r>
      <w:r>
        <w:t>tensor</w:t>
      </w:r>
      <w:r>
        <w:t>的导函数（这个导函数的作用是将当前</w:t>
      </w:r>
      <w:r>
        <w:t>tensor</w:t>
      </w:r>
      <w:r>
        <w:t>的梯度传到依赖的</w:t>
      </w:r>
      <w:r>
        <w:t>tensor</w:t>
      </w:r>
      <w:r>
        <w:t>上）</w:t>
      </w:r>
      <w:r>
        <w:rPr>
          <w:rFonts w:hint="eastAsia"/>
        </w:rPr>
        <w:t>。</w:t>
      </w:r>
    </w:p>
    <w:p w14:paraId="7A4F3729" w14:textId="77777777" w:rsidR="00AB6671" w:rsidRDefault="00AB6671" w:rsidP="00F55501">
      <w:pPr>
        <w:pStyle w:val="3"/>
        <w:numPr>
          <w:ilvl w:val="2"/>
          <w:numId w:val="31"/>
        </w:numPr>
        <w:tabs>
          <w:tab w:val="num" w:pos="360"/>
        </w:tabs>
        <w:ind w:left="480" w:hangingChars="200" w:hanging="480"/>
      </w:pPr>
      <w:r>
        <w:rPr>
          <w:rFonts w:hint="eastAsia"/>
        </w:rPr>
        <w:t>自动求导实现</w:t>
      </w:r>
    </w:p>
    <w:p w14:paraId="4C041981" w14:textId="77777777" w:rsidR="00AB6671" w:rsidRDefault="00AB6671" w:rsidP="00AB6671">
      <w:pPr>
        <w:ind w:firstLine="420"/>
      </w:pPr>
      <w:r>
        <w:rPr>
          <w:rFonts w:hint="eastAsia"/>
        </w:rPr>
        <w:t>下面是对于自动求导实现关键代码的解释，关于</w:t>
      </w:r>
      <w:r>
        <w:rPr>
          <w:rFonts w:hint="eastAsia"/>
        </w:rPr>
        <w:t>Python</w:t>
      </w:r>
      <w:r>
        <w:rPr>
          <w:rFonts w:hint="eastAsia"/>
        </w:rPr>
        <w:t>中如何重载运算符这里不展开，读者有兴趣可以参考官方文档或者</w:t>
      </w:r>
      <w:r>
        <w:rPr>
          <w:rFonts w:hint="eastAsia"/>
        </w:rPr>
        <w:fldChar w:fldCharType="begin"/>
      </w:r>
      <w:r>
        <w:rPr>
          <w:rFonts w:hint="eastAsia"/>
        </w:rPr>
        <w:instrText xml:space="preserve"> HYPERLINK "https://rszalski.github.io/magicmethods/" </w:instrText>
      </w:r>
      <w:r>
        <w:rPr>
          <w:rFonts w:hint="eastAsia"/>
        </w:rPr>
        <w:fldChar w:fldCharType="separate"/>
      </w:r>
      <w:r>
        <w:rPr>
          <w:rStyle w:val="af8"/>
          <w:rFonts w:hint="eastAsia"/>
        </w:rPr>
        <w:t>这篇文章</w:t>
      </w:r>
      <w:r>
        <w:rPr>
          <w:rFonts w:hint="eastAsia"/>
        </w:rPr>
        <w:fldChar w:fldCharType="end"/>
      </w:r>
      <w:r>
        <w:rPr>
          <w:rFonts w:hint="eastAsia"/>
        </w:rPr>
        <w:t>（</w:t>
      </w:r>
      <w:r>
        <w:rPr>
          <w:rFonts w:hint="eastAsia"/>
        </w:rPr>
        <w:t>https://rszalski.github.io/magicmethods/</w:t>
      </w:r>
      <w:r>
        <w:rPr>
          <w:rFonts w:hint="eastAsia"/>
        </w:rPr>
        <w:t>），完整代码及一个线性回归的示例请见</w:t>
      </w:r>
      <w:r>
        <w:rPr>
          <w:rFonts w:hint="eastAsia"/>
        </w:rPr>
        <w:t>autograd.py</w:t>
      </w:r>
      <w:r>
        <w:rPr>
          <w:rFonts w:hint="eastAsia"/>
        </w:rPr>
        <w:t>。</w:t>
      </w:r>
    </w:p>
    <w:p w14:paraId="54533C35" w14:textId="77777777" w:rsidR="00AB6671" w:rsidRDefault="00AB6671" w:rsidP="00AB6671">
      <w:pPr>
        <w:ind w:firstLine="420"/>
      </w:pPr>
      <w:r>
        <w:t>我们按照上面的分析开始实现</w:t>
      </w:r>
      <w:r>
        <w:t>Tensor</w:t>
      </w:r>
      <w:r>
        <w:t>类如下，初始化方法中首先把</w:t>
      </w:r>
      <w:r>
        <w:t>tensor</w:t>
      </w:r>
      <w:r>
        <w:t>的值保存下来，然后</w:t>
      </w:r>
      <w:r>
        <w:rPr>
          <w:rFonts w:hint="eastAsia"/>
        </w:rPr>
        <w:t>设置</w:t>
      </w:r>
      <w:r>
        <w:t>一个</w:t>
      </w:r>
      <w:r>
        <w:rPr>
          <w:rFonts w:hint="eastAsia"/>
        </w:rPr>
        <w:t>名为</w:t>
      </w:r>
      <w:proofErr w:type="spellStart"/>
      <w:r>
        <w:rPr>
          <w:b/>
          <w:bCs/>
        </w:rPr>
        <w:t>requires_grad</w:t>
      </w:r>
      <w:proofErr w:type="spellEnd"/>
      <w:r>
        <w:t>的</w:t>
      </w:r>
      <w:r>
        <w:t>bool</w:t>
      </w:r>
      <w:r>
        <w:t>变量表明这个</w:t>
      </w:r>
      <w:r>
        <w:t>tensor</w:t>
      </w:r>
      <w:r>
        <w:t>是</w:t>
      </w:r>
      <w:r>
        <w:rPr>
          <w:rFonts w:hint="eastAsia"/>
        </w:rPr>
        <w:t>否</w:t>
      </w:r>
      <w:r>
        <w:t>需要求梯度，还</w:t>
      </w:r>
      <w:r>
        <w:rPr>
          <w:rFonts w:hint="eastAsia"/>
        </w:rPr>
        <w:t>要设置名为</w:t>
      </w:r>
      <w:r>
        <w:t>dependency</w:t>
      </w:r>
      <w:r>
        <w:t>的列表用于保存该</w:t>
      </w:r>
      <w:r>
        <w:t>tensor</w:t>
      </w:r>
      <w:r>
        <w:t>依赖的</w:t>
      </w:r>
      <w:r>
        <w:t>tensor</w:t>
      </w:r>
      <w:r>
        <w:t>以及对于他们的导函数。</w:t>
      </w:r>
    </w:p>
    <w:p w14:paraId="1839AEFF" w14:textId="77777777" w:rsidR="00AB6671" w:rsidRDefault="00AB6671" w:rsidP="00AB6671">
      <w:pPr>
        <w:ind w:firstLine="420"/>
      </w:pPr>
      <w:proofErr w:type="spellStart"/>
      <w:r>
        <w:t>zero_grad</w:t>
      </w:r>
      <w:proofErr w:type="spellEnd"/>
      <w:r>
        <w:t xml:space="preserve">() </w:t>
      </w:r>
      <w:r>
        <w:t>方法比较简单，将当前</w:t>
      </w:r>
      <w:r>
        <w:t>tensor</w:t>
      </w:r>
      <w:r>
        <w:t>的梯度设置为</w:t>
      </w:r>
      <w:r>
        <w:t>0</w:t>
      </w:r>
      <w:r>
        <w:t>，防止梯度的累加。自动求导从调用计算图的最后一个节点</w:t>
      </w:r>
      <w:r>
        <w:t>tensor</w:t>
      </w:r>
      <w:r>
        <w:t>的</w:t>
      </w:r>
      <w:r>
        <w:t xml:space="preserve">backward() </w:t>
      </w:r>
      <w:r>
        <w:t>方法开始（在神经网络中这个节点一般是</w:t>
      </w:r>
      <w:r>
        <w:t>loss</w:t>
      </w:r>
      <w:r>
        <w:t>）。</w:t>
      </w:r>
      <w:r>
        <w:t xml:space="preserve">backward() </w:t>
      </w:r>
      <w:r>
        <w:t>方法主要流程为</w:t>
      </w:r>
      <w:r>
        <w:rPr>
          <w:rFonts w:hint="eastAsia"/>
        </w:rPr>
        <w:t>：</w:t>
      </w:r>
    </w:p>
    <w:p w14:paraId="77FB3C22" w14:textId="77777777" w:rsidR="00AB6671" w:rsidRDefault="00AB6671" w:rsidP="00F55501">
      <w:pPr>
        <w:numPr>
          <w:ilvl w:val="0"/>
          <w:numId w:val="40"/>
        </w:numPr>
      </w:pPr>
      <w:r>
        <w:t>确保</w:t>
      </w:r>
      <w:r>
        <w:rPr>
          <w:rFonts w:hint="eastAsia"/>
        </w:rPr>
        <w:t>该</w:t>
      </w:r>
      <w:r>
        <w:t>tensor</w:t>
      </w:r>
      <w:r>
        <w:t>确实需要求导</w:t>
      </w:r>
      <w:proofErr w:type="spellStart"/>
      <w:r>
        <w:t>self.requires_grad</w:t>
      </w:r>
      <w:proofErr w:type="spellEnd"/>
      <w:r>
        <w:t xml:space="preserve"> == True</w:t>
      </w:r>
      <w:r>
        <w:rPr>
          <w:rFonts w:hint="eastAsia"/>
        </w:rPr>
        <w:t>；</w:t>
      </w:r>
    </w:p>
    <w:p w14:paraId="7C3ED9D6" w14:textId="77777777" w:rsidR="00AB6671" w:rsidRDefault="00AB6671" w:rsidP="00F55501">
      <w:pPr>
        <w:numPr>
          <w:ilvl w:val="0"/>
          <w:numId w:val="41"/>
        </w:numPr>
      </w:pPr>
      <w:r>
        <w:t>将从上个</w:t>
      </w:r>
      <w:r>
        <w:t>tensor</w:t>
      </w:r>
      <w:r>
        <w:t>传进来的梯度加到自身梯度上，如果没有（反向求导的起点</w:t>
      </w:r>
      <w:r>
        <w:t>tensor</w:t>
      </w:r>
      <w:r>
        <w:t>），则将梯度初始化为</w:t>
      </w:r>
      <w:r>
        <w:t xml:space="preserve"> 1.0</w:t>
      </w:r>
      <w:r>
        <w:rPr>
          <w:rFonts w:hint="eastAsia"/>
        </w:rPr>
        <w:t>；</w:t>
      </w:r>
    </w:p>
    <w:p w14:paraId="1237DFC1" w14:textId="77777777" w:rsidR="00AB6671" w:rsidRDefault="00AB6671" w:rsidP="00F55501">
      <w:pPr>
        <w:numPr>
          <w:ilvl w:val="0"/>
          <w:numId w:val="42"/>
        </w:numPr>
      </w:pPr>
      <w:r>
        <w:t>对每一个依赖的</w:t>
      </w:r>
      <w:r>
        <w:t>tensor</w:t>
      </w:r>
      <w:r>
        <w:t>运行保存下来的导函数，计算传播到依赖</w:t>
      </w:r>
      <w:r>
        <w:t>tensor</w:t>
      </w:r>
      <w:r>
        <w:t>的梯度，然后调用依赖</w:t>
      </w:r>
      <w:r>
        <w:t>tensor</w:t>
      </w:r>
      <w:r>
        <w:t>的</w:t>
      </w:r>
      <w:r>
        <w:t xml:space="preserve">backward() </w:t>
      </w:r>
      <w:r>
        <w:t>方法。可以看到这其实就是</w:t>
      </w:r>
      <w:r>
        <w:t>Depth-First Search</w:t>
      </w:r>
      <w:r>
        <w:t>计算图的节点</w:t>
      </w:r>
      <w:r>
        <w:rPr>
          <w:rFonts w:hint="eastAsia"/>
        </w:rPr>
        <w:t>。</w:t>
      </w:r>
    </w:p>
    <w:p w14:paraId="048FB014" w14:textId="77777777" w:rsidR="00AB6671" w:rsidRDefault="00AB6671" w:rsidP="00F55501">
      <w:pPr>
        <w:pStyle w:val="code"/>
        <w:numPr>
          <w:ilvl w:val="0"/>
          <w:numId w:val="43"/>
        </w:numPr>
        <w:ind w:left="630" w:right="210"/>
      </w:pPr>
      <w:r>
        <w:rPr>
          <w:rFonts w:hint="eastAsia"/>
        </w:rPr>
        <w:t>def as_tensor(obj):</w:t>
      </w:r>
    </w:p>
    <w:p w14:paraId="1762B540" w14:textId="77777777" w:rsidR="00AB6671" w:rsidRDefault="00AB6671" w:rsidP="00F55501">
      <w:pPr>
        <w:pStyle w:val="code"/>
        <w:numPr>
          <w:ilvl w:val="0"/>
          <w:numId w:val="43"/>
        </w:numPr>
        <w:ind w:left="630" w:right="210"/>
      </w:pPr>
      <w:r>
        <w:rPr>
          <w:rFonts w:hint="eastAsia"/>
        </w:rPr>
        <w:t xml:space="preserve">    if not isinstance(obj, Tensor):</w:t>
      </w:r>
    </w:p>
    <w:p w14:paraId="40D024C1" w14:textId="77777777" w:rsidR="00AB6671" w:rsidRDefault="00AB6671" w:rsidP="00F55501">
      <w:pPr>
        <w:pStyle w:val="code"/>
        <w:numPr>
          <w:ilvl w:val="0"/>
          <w:numId w:val="43"/>
        </w:numPr>
        <w:ind w:left="630" w:right="210"/>
      </w:pPr>
      <w:r>
        <w:rPr>
          <w:rFonts w:hint="eastAsia"/>
        </w:rPr>
        <w:t xml:space="preserve">        obj = Tensor(obj)</w:t>
      </w:r>
    </w:p>
    <w:p w14:paraId="0C1EC50D" w14:textId="77777777" w:rsidR="00AB6671" w:rsidRDefault="00AB6671" w:rsidP="00F55501">
      <w:pPr>
        <w:pStyle w:val="code"/>
        <w:numPr>
          <w:ilvl w:val="0"/>
          <w:numId w:val="43"/>
        </w:numPr>
        <w:ind w:left="630" w:right="210"/>
      </w:pPr>
      <w:r>
        <w:rPr>
          <w:rFonts w:hint="eastAsia"/>
        </w:rPr>
        <w:t xml:space="preserve">    return obj</w:t>
      </w:r>
    </w:p>
    <w:p w14:paraId="137A3B66" w14:textId="77777777" w:rsidR="00AB6671" w:rsidRDefault="00AB6671" w:rsidP="00F55501">
      <w:pPr>
        <w:pStyle w:val="code"/>
        <w:numPr>
          <w:ilvl w:val="0"/>
          <w:numId w:val="43"/>
        </w:numPr>
        <w:ind w:left="630" w:right="210"/>
      </w:pPr>
    </w:p>
    <w:p w14:paraId="534569F5" w14:textId="77777777" w:rsidR="00AB6671" w:rsidRDefault="00AB6671" w:rsidP="00F55501">
      <w:pPr>
        <w:pStyle w:val="code"/>
        <w:numPr>
          <w:ilvl w:val="0"/>
          <w:numId w:val="43"/>
        </w:numPr>
        <w:ind w:left="630" w:right="210"/>
      </w:pPr>
    </w:p>
    <w:p w14:paraId="28FEB4CC" w14:textId="77777777" w:rsidR="00AB6671" w:rsidRDefault="00AB6671" w:rsidP="00F55501">
      <w:pPr>
        <w:pStyle w:val="code"/>
        <w:numPr>
          <w:ilvl w:val="0"/>
          <w:numId w:val="43"/>
        </w:numPr>
        <w:ind w:left="630" w:right="210"/>
      </w:pPr>
      <w:r>
        <w:rPr>
          <w:rFonts w:hint="eastAsia"/>
        </w:rPr>
        <w:t>class Tensor:</w:t>
      </w:r>
    </w:p>
    <w:p w14:paraId="4E6AB2F3" w14:textId="77777777" w:rsidR="00AB6671" w:rsidRDefault="00AB6671" w:rsidP="00F55501">
      <w:pPr>
        <w:pStyle w:val="code"/>
        <w:numPr>
          <w:ilvl w:val="0"/>
          <w:numId w:val="43"/>
        </w:numPr>
        <w:ind w:left="630" w:right="210"/>
      </w:pPr>
    </w:p>
    <w:p w14:paraId="6E6000FF" w14:textId="77777777" w:rsidR="00AB6671" w:rsidRDefault="00AB6671" w:rsidP="00F55501">
      <w:pPr>
        <w:pStyle w:val="code"/>
        <w:numPr>
          <w:ilvl w:val="0"/>
          <w:numId w:val="43"/>
        </w:numPr>
        <w:ind w:left="630" w:right="210"/>
      </w:pPr>
      <w:r>
        <w:rPr>
          <w:rFonts w:hint="eastAsia"/>
        </w:rPr>
        <w:t xml:space="preserve">    def __init__(self, values, requires_grad=False, dependency=None):</w:t>
      </w:r>
    </w:p>
    <w:p w14:paraId="741325FA" w14:textId="77777777" w:rsidR="00AB6671" w:rsidRDefault="00AB6671" w:rsidP="00F55501">
      <w:pPr>
        <w:pStyle w:val="code"/>
        <w:numPr>
          <w:ilvl w:val="0"/>
          <w:numId w:val="43"/>
        </w:numPr>
        <w:ind w:left="630" w:right="210"/>
      </w:pPr>
      <w:r>
        <w:rPr>
          <w:rFonts w:hint="eastAsia"/>
        </w:rPr>
        <w:t xml:space="preserve">        self._values = np.array(values)</w:t>
      </w:r>
    </w:p>
    <w:p w14:paraId="1DA4E507" w14:textId="77777777" w:rsidR="00AB6671" w:rsidRDefault="00AB6671" w:rsidP="00F55501">
      <w:pPr>
        <w:pStyle w:val="code"/>
        <w:numPr>
          <w:ilvl w:val="0"/>
          <w:numId w:val="43"/>
        </w:numPr>
        <w:ind w:left="630" w:right="210"/>
      </w:pPr>
      <w:r>
        <w:rPr>
          <w:rFonts w:hint="eastAsia"/>
        </w:rPr>
        <w:t xml:space="preserve">        self.shape = self.values.shape</w:t>
      </w:r>
    </w:p>
    <w:p w14:paraId="59F30519" w14:textId="77777777" w:rsidR="00AB6671" w:rsidRDefault="00AB6671" w:rsidP="00F55501">
      <w:pPr>
        <w:pStyle w:val="code"/>
        <w:numPr>
          <w:ilvl w:val="0"/>
          <w:numId w:val="43"/>
        </w:numPr>
        <w:ind w:left="630" w:right="210"/>
      </w:pPr>
    </w:p>
    <w:p w14:paraId="5B177BD4" w14:textId="77777777" w:rsidR="00AB6671" w:rsidRDefault="00AB6671" w:rsidP="00F55501">
      <w:pPr>
        <w:pStyle w:val="code"/>
        <w:numPr>
          <w:ilvl w:val="0"/>
          <w:numId w:val="43"/>
        </w:numPr>
        <w:ind w:left="630" w:right="210"/>
      </w:pPr>
      <w:r>
        <w:rPr>
          <w:rFonts w:hint="eastAsia"/>
        </w:rPr>
        <w:t xml:space="preserve">        self.grad = None</w:t>
      </w:r>
    </w:p>
    <w:p w14:paraId="2EF65580" w14:textId="77777777" w:rsidR="00AB6671" w:rsidRDefault="00AB6671" w:rsidP="00F55501">
      <w:pPr>
        <w:pStyle w:val="code"/>
        <w:numPr>
          <w:ilvl w:val="0"/>
          <w:numId w:val="43"/>
        </w:numPr>
        <w:ind w:left="630" w:right="210"/>
      </w:pPr>
      <w:r>
        <w:rPr>
          <w:rFonts w:hint="eastAsia"/>
        </w:rPr>
        <w:t xml:space="preserve">        if requires_grad:</w:t>
      </w:r>
    </w:p>
    <w:p w14:paraId="3B3ACF0A" w14:textId="77777777" w:rsidR="00AB6671" w:rsidRDefault="00AB6671" w:rsidP="00F55501">
      <w:pPr>
        <w:pStyle w:val="code"/>
        <w:numPr>
          <w:ilvl w:val="0"/>
          <w:numId w:val="43"/>
        </w:numPr>
        <w:ind w:left="630" w:right="210"/>
      </w:pPr>
      <w:r>
        <w:rPr>
          <w:rFonts w:hint="eastAsia"/>
        </w:rPr>
        <w:t xml:space="preserve">            self.zero_grad()</w:t>
      </w:r>
    </w:p>
    <w:p w14:paraId="5A258DAB" w14:textId="77777777" w:rsidR="00AB6671" w:rsidRDefault="00AB6671" w:rsidP="00F55501">
      <w:pPr>
        <w:pStyle w:val="code"/>
        <w:numPr>
          <w:ilvl w:val="0"/>
          <w:numId w:val="43"/>
        </w:numPr>
        <w:ind w:left="630" w:right="210"/>
      </w:pPr>
      <w:r>
        <w:rPr>
          <w:rFonts w:hint="eastAsia"/>
        </w:rPr>
        <w:t xml:space="preserve">        self.requires_grad = requires_grad</w:t>
      </w:r>
    </w:p>
    <w:p w14:paraId="6DB8CD8F" w14:textId="77777777" w:rsidR="00AB6671" w:rsidRDefault="00AB6671" w:rsidP="00F55501">
      <w:pPr>
        <w:pStyle w:val="code"/>
        <w:numPr>
          <w:ilvl w:val="0"/>
          <w:numId w:val="43"/>
        </w:numPr>
        <w:ind w:left="630" w:right="210"/>
      </w:pPr>
    </w:p>
    <w:p w14:paraId="65B2CB20" w14:textId="77777777" w:rsidR="00AB6671" w:rsidRDefault="00AB6671" w:rsidP="00F55501">
      <w:pPr>
        <w:pStyle w:val="code"/>
        <w:numPr>
          <w:ilvl w:val="0"/>
          <w:numId w:val="43"/>
        </w:numPr>
        <w:ind w:left="630" w:right="210"/>
      </w:pPr>
      <w:r>
        <w:rPr>
          <w:rFonts w:hint="eastAsia"/>
        </w:rPr>
        <w:t xml:space="preserve">        if dependency is None:</w:t>
      </w:r>
    </w:p>
    <w:p w14:paraId="17278549" w14:textId="77777777" w:rsidR="00AB6671" w:rsidRDefault="00AB6671" w:rsidP="00F55501">
      <w:pPr>
        <w:pStyle w:val="code"/>
        <w:numPr>
          <w:ilvl w:val="0"/>
          <w:numId w:val="43"/>
        </w:numPr>
        <w:ind w:left="630" w:right="210"/>
      </w:pPr>
      <w:r>
        <w:rPr>
          <w:rFonts w:hint="eastAsia"/>
        </w:rPr>
        <w:t xml:space="preserve">            dependency = []</w:t>
      </w:r>
    </w:p>
    <w:p w14:paraId="62310241" w14:textId="77777777" w:rsidR="00AB6671" w:rsidRDefault="00AB6671" w:rsidP="00F55501">
      <w:pPr>
        <w:pStyle w:val="code"/>
        <w:numPr>
          <w:ilvl w:val="0"/>
          <w:numId w:val="43"/>
        </w:numPr>
        <w:ind w:left="630" w:right="210"/>
      </w:pPr>
      <w:r>
        <w:rPr>
          <w:rFonts w:hint="eastAsia"/>
        </w:rPr>
        <w:t xml:space="preserve">        self.dependency = dependency</w:t>
      </w:r>
    </w:p>
    <w:p w14:paraId="0D30756C" w14:textId="77777777" w:rsidR="00AB6671" w:rsidRDefault="00AB6671" w:rsidP="00F55501">
      <w:pPr>
        <w:pStyle w:val="code"/>
        <w:numPr>
          <w:ilvl w:val="0"/>
          <w:numId w:val="43"/>
        </w:numPr>
        <w:ind w:left="630" w:right="210"/>
      </w:pPr>
    </w:p>
    <w:p w14:paraId="171562BD" w14:textId="77777777" w:rsidR="00AB6671" w:rsidRDefault="00AB6671" w:rsidP="00F55501">
      <w:pPr>
        <w:pStyle w:val="code"/>
        <w:numPr>
          <w:ilvl w:val="0"/>
          <w:numId w:val="43"/>
        </w:numPr>
        <w:ind w:left="630" w:right="210"/>
      </w:pPr>
      <w:r>
        <w:rPr>
          <w:rFonts w:hint="eastAsia"/>
        </w:rPr>
        <w:t xml:space="preserve">    @property</w:t>
      </w:r>
    </w:p>
    <w:p w14:paraId="2A79B079" w14:textId="77777777" w:rsidR="00AB6671" w:rsidRDefault="00AB6671" w:rsidP="00F55501">
      <w:pPr>
        <w:pStyle w:val="code"/>
        <w:numPr>
          <w:ilvl w:val="0"/>
          <w:numId w:val="43"/>
        </w:numPr>
        <w:ind w:left="630" w:right="210"/>
      </w:pPr>
      <w:r>
        <w:rPr>
          <w:rFonts w:hint="eastAsia"/>
        </w:rPr>
        <w:t xml:space="preserve">    def values(self):</w:t>
      </w:r>
    </w:p>
    <w:p w14:paraId="1973D432" w14:textId="77777777" w:rsidR="00AB6671" w:rsidRDefault="00AB6671" w:rsidP="00F55501">
      <w:pPr>
        <w:pStyle w:val="code"/>
        <w:numPr>
          <w:ilvl w:val="0"/>
          <w:numId w:val="43"/>
        </w:numPr>
        <w:ind w:left="630" w:right="210"/>
      </w:pPr>
      <w:r>
        <w:rPr>
          <w:rFonts w:hint="eastAsia"/>
        </w:rPr>
        <w:t xml:space="preserve">        return self._values</w:t>
      </w:r>
    </w:p>
    <w:p w14:paraId="0BA04B86" w14:textId="77777777" w:rsidR="00AB6671" w:rsidRDefault="00AB6671" w:rsidP="00F55501">
      <w:pPr>
        <w:pStyle w:val="code"/>
        <w:numPr>
          <w:ilvl w:val="0"/>
          <w:numId w:val="43"/>
        </w:numPr>
        <w:ind w:left="630" w:right="210"/>
      </w:pPr>
    </w:p>
    <w:p w14:paraId="1F7E007D" w14:textId="77777777" w:rsidR="00AB6671" w:rsidRDefault="00AB6671" w:rsidP="00F55501">
      <w:pPr>
        <w:pStyle w:val="code"/>
        <w:numPr>
          <w:ilvl w:val="0"/>
          <w:numId w:val="43"/>
        </w:numPr>
        <w:ind w:left="630" w:right="210"/>
      </w:pPr>
      <w:r>
        <w:rPr>
          <w:rFonts w:hint="eastAsia"/>
        </w:rPr>
        <w:t xml:space="preserve">    @values.setter</w:t>
      </w:r>
    </w:p>
    <w:p w14:paraId="3FE586B7" w14:textId="77777777" w:rsidR="00AB6671" w:rsidRDefault="00AB6671" w:rsidP="00F55501">
      <w:pPr>
        <w:pStyle w:val="code"/>
        <w:numPr>
          <w:ilvl w:val="0"/>
          <w:numId w:val="43"/>
        </w:numPr>
        <w:ind w:left="630" w:right="210"/>
      </w:pPr>
      <w:r>
        <w:rPr>
          <w:rFonts w:hint="eastAsia"/>
        </w:rPr>
        <w:t xml:space="preserve">    def values(self, new_values):</w:t>
      </w:r>
    </w:p>
    <w:p w14:paraId="636DE302" w14:textId="77777777" w:rsidR="00AB6671" w:rsidRDefault="00AB6671" w:rsidP="00F55501">
      <w:pPr>
        <w:pStyle w:val="code"/>
        <w:numPr>
          <w:ilvl w:val="0"/>
          <w:numId w:val="43"/>
        </w:numPr>
        <w:ind w:left="630" w:right="210"/>
      </w:pPr>
      <w:r>
        <w:rPr>
          <w:rFonts w:hint="eastAsia"/>
        </w:rPr>
        <w:t xml:space="preserve">        self._values = np.array(new_values)</w:t>
      </w:r>
    </w:p>
    <w:p w14:paraId="09AABD57" w14:textId="77777777" w:rsidR="00AB6671" w:rsidRDefault="00AB6671" w:rsidP="00F55501">
      <w:pPr>
        <w:pStyle w:val="code"/>
        <w:numPr>
          <w:ilvl w:val="0"/>
          <w:numId w:val="43"/>
        </w:numPr>
        <w:ind w:left="630" w:right="210"/>
      </w:pPr>
      <w:r>
        <w:rPr>
          <w:rFonts w:hint="eastAsia"/>
        </w:rPr>
        <w:t xml:space="preserve">        self.grad = None</w:t>
      </w:r>
    </w:p>
    <w:p w14:paraId="762E5E83" w14:textId="77777777" w:rsidR="00AB6671" w:rsidRDefault="00AB6671" w:rsidP="00F55501">
      <w:pPr>
        <w:pStyle w:val="code"/>
        <w:numPr>
          <w:ilvl w:val="0"/>
          <w:numId w:val="43"/>
        </w:numPr>
        <w:ind w:left="630" w:right="210"/>
      </w:pPr>
    </w:p>
    <w:p w14:paraId="6BECB25C" w14:textId="77777777" w:rsidR="00AB6671" w:rsidRDefault="00AB6671" w:rsidP="00F55501">
      <w:pPr>
        <w:pStyle w:val="code"/>
        <w:numPr>
          <w:ilvl w:val="0"/>
          <w:numId w:val="43"/>
        </w:numPr>
        <w:ind w:left="630" w:right="210"/>
      </w:pPr>
      <w:r>
        <w:rPr>
          <w:rFonts w:hint="eastAsia"/>
        </w:rPr>
        <w:t xml:space="preserve">    def zero_grad(self):</w:t>
      </w:r>
    </w:p>
    <w:p w14:paraId="72836D7A" w14:textId="77777777" w:rsidR="00AB6671" w:rsidRDefault="00AB6671" w:rsidP="00F55501">
      <w:pPr>
        <w:pStyle w:val="code"/>
        <w:numPr>
          <w:ilvl w:val="0"/>
          <w:numId w:val="43"/>
        </w:numPr>
        <w:ind w:left="630" w:right="210"/>
      </w:pPr>
      <w:r>
        <w:rPr>
          <w:rFonts w:hint="eastAsia"/>
        </w:rPr>
        <w:t xml:space="preserve">        self.grad = np.zeros(self.shape)</w:t>
      </w:r>
    </w:p>
    <w:p w14:paraId="370BDD7A" w14:textId="77777777" w:rsidR="00AB6671" w:rsidRDefault="00AB6671" w:rsidP="00F55501">
      <w:pPr>
        <w:pStyle w:val="code"/>
        <w:numPr>
          <w:ilvl w:val="0"/>
          <w:numId w:val="43"/>
        </w:numPr>
        <w:ind w:left="630" w:right="210"/>
      </w:pPr>
    </w:p>
    <w:p w14:paraId="5D3C6A69" w14:textId="77777777" w:rsidR="00AB6671" w:rsidRDefault="00AB6671" w:rsidP="00F55501">
      <w:pPr>
        <w:pStyle w:val="code"/>
        <w:numPr>
          <w:ilvl w:val="0"/>
          <w:numId w:val="43"/>
        </w:numPr>
        <w:ind w:left="630" w:right="210"/>
      </w:pPr>
      <w:r>
        <w:rPr>
          <w:rFonts w:hint="eastAsia"/>
        </w:rPr>
        <w:t xml:space="preserve">    def backward(self, grad=None):</w:t>
      </w:r>
    </w:p>
    <w:p w14:paraId="71CB16DB" w14:textId="77777777" w:rsidR="00AB6671" w:rsidRDefault="00AB6671" w:rsidP="00F55501">
      <w:pPr>
        <w:pStyle w:val="code"/>
        <w:numPr>
          <w:ilvl w:val="0"/>
          <w:numId w:val="43"/>
        </w:numPr>
        <w:ind w:left="630" w:right="210"/>
      </w:pPr>
      <w:r>
        <w:rPr>
          <w:rFonts w:hint="eastAsia"/>
        </w:rPr>
        <w:t xml:space="preserve">        assert self.requires_grad, "Call backward() on a non-requires-grad tensor."</w:t>
      </w:r>
    </w:p>
    <w:p w14:paraId="1738D229" w14:textId="77777777" w:rsidR="00AB6671" w:rsidRDefault="00AB6671" w:rsidP="00F55501">
      <w:pPr>
        <w:pStyle w:val="code"/>
        <w:numPr>
          <w:ilvl w:val="0"/>
          <w:numId w:val="43"/>
        </w:numPr>
        <w:ind w:left="630" w:right="210"/>
      </w:pPr>
      <w:r>
        <w:rPr>
          <w:rFonts w:hint="eastAsia"/>
        </w:rPr>
        <w:t xml:space="preserve">        grad = 1.0 if grad is None else grad</w:t>
      </w:r>
    </w:p>
    <w:p w14:paraId="79E33972" w14:textId="77777777" w:rsidR="00AB6671" w:rsidRDefault="00AB6671" w:rsidP="00F55501">
      <w:pPr>
        <w:pStyle w:val="code"/>
        <w:numPr>
          <w:ilvl w:val="0"/>
          <w:numId w:val="43"/>
        </w:numPr>
        <w:ind w:left="630" w:right="210"/>
      </w:pPr>
      <w:r>
        <w:rPr>
          <w:rFonts w:hint="eastAsia"/>
        </w:rPr>
        <w:t xml:space="preserve">        grad = np.array(grad)</w:t>
      </w:r>
    </w:p>
    <w:p w14:paraId="1D1FC05B" w14:textId="77777777" w:rsidR="00AB6671" w:rsidRDefault="00AB6671" w:rsidP="00F55501">
      <w:pPr>
        <w:pStyle w:val="code"/>
        <w:numPr>
          <w:ilvl w:val="0"/>
          <w:numId w:val="43"/>
        </w:numPr>
        <w:ind w:left="630" w:right="210"/>
      </w:pPr>
    </w:p>
    <w:p w14:paraId="662312F0" w14:textId="77777777" w:rsidR="00AB6671" w:rsidRDefault="00AB6671" w:rsidP="00F55501">
      <w:pPr>
        <w:pStyle w:val="code"/>
        <w:numPr>
          <w:ilvl w:val="0"/>
          <w:numId w:val="43"/>
        </w:numPr>
        <w:ind w:left="630" w:right="210"/>
      </w:pPr>
      <w:r>
        <w:rPr>
          <w:rFonts w:hint="eastAsia"/>
        </w:rPr>
        <w:t xml:space="preserve">        # accumulate gradient</w:t>
      </w:r>
    </w:p>
    <w:p w14:paraId="6A9A5DA6" w14:textId="77777777" w:rsidR="00AB6671" w:rsidRDefault="00AB6671" w:rsidP="00F55501">
      <w:pPr>
        <w:pStyle w:val="code"/>
        <w:numPr>
          <w:ilvl w:val="0"/>
          <w:numId w:val="43"/>
        </w:numPr>
        <w:ind w:left="630" w:right="210"/>
      </w:pPr>
      <w:r>
        <w:rPr>
          <w:rFonts w:hint="eastAsia"/>
        </w:rPr>
        <w:t xml:space="preserve">        self.grad += grad</w:t>
      </w:r>
    </w:p>
    <w:p w14:paraId="3F0788B0" w14:textId="77777777" w:rsidR="00AB6671" w:rsidRDefault="00AB6671" w:rsidP="00F55501">
      <w:pPr>
        <w:pStyle w:val="code"/>
        <w:numPr>
          <w:ilvl w:val="0"/>
          <w:numId w:val="43"/>
        </w:numPr>
        <w:ind w:left="630" w:right="210"/>
      </w:pPr>
    </w:p>
    <w:p w14:paraId="1F13AA8C" w14:textId="77777777" w:rsidR="00AB6671" w:rsidRDefault="00AB6671" w:rsidP="00F55501">
      <w:pPr>
        <w:pStyle w:val="code"/>
        <w:numPr>
          <w:ilvl w:val="0"/>
          <w:numId w:val="43"/>
        </w:numPr>
        <w:ind w:left="630" w:right="210"/>
      </w:pPr>
      <w:r>
        <w:rPr>
          <w:rFonts w:hint="eastAsia"/>
        </w:rPr>
        <w:t xml:space="preserve">        # propagate the gradient to its dependencies</w:t>
      </w:r>
    </w:p>
    <w:p w14:paraId="508271D5" w14:textId="77777777" w:rsidR="00AB6671" w:rsidRDefault="00AB6671" w:rsidP="00F55501">
      <w:pPr>
        <w:pStyle w:val="code"/>
        <w:numPr>
          <w:ilvl w:val="0"/>
          <w:numId w:val="43"/>
        </w:numPr>
        <w:ind w:left="630" w:right="210"/>
      </w:pPr>
      <w:r>
        <w:rPr>
          <w:rFonts w:hint="eastAsia"/>
        </w:rPr>
        <w:t xml:space="preserve">        for dep in self.dependency:</w:t>
      </w:r>
    </w:p>
    <w:p w14:paraId="3755E254" w14:textId="77777777" w:rsidR="00AB6671" w:rsidRDefault="00AB6671" w:rsidP="00F55501">
      <w:pPr>
        <w:pStyle w:val="code"/>
        <w:numPr>
          <w:ilvl w:val="0"/>
          <w:numId w:val="43"/>
        </w:numPr>
        <w:ind w:left="630" w:right="210"/>
      </w:pPr>
      <w:r>
        <w:rPr>
          <w:rFonts w:hint="eastAsia"/>
        </w:rPr>
        <w:lastRenderedPageBreak/>
        <w:t xml:space="preserve">            grad_for_dep = dep["grad_fn"](grad)</w:t>
      </w:r>
    </w:p>
    <w:p w14:paraId="74D88435" w14:textId="77777777" w:rsidR="00AB6671" w:rsidRDefault="00AB6671" w:rsidP="00F55501">
      <w:pPr>
        <w:pStyle w:val="code"/>
        <w:numPr>
          <w:ilvl w:val="0"/>
          <w:numId w:val="43"/>
        </w:numPr>
        <w:ind w:left="630" w:right="210"/>
      </w:pPr>
      <w:r>
        <w:rPr>
          <w:rFonts w:hint="eastAsia"/>
        </w:rPr>
        <w:t xml:space="preserve">            dep["tensor"].backward(grad_for_dep)</w:t>
      </w:r>
    </w:p>
    <w:p w14:paraId="3154E156" w14:textId="77777777" w:rsidR="00AB6671" w:rsidRDefault="00AB6671" w:rsidP="00AB6671">
      <w:pPr>
        <w:ind w:firstLine="420"/>
      </w:pPr>
      <w:r>
        <w:t>从最后的使用反推，我们希望这样使用</w:t>
      </w:r>
      <w:r>
        <w:t xml:space="preserve"> Tensor </w:t>
      </w:r>
      <w:r>
        <w:t>类</w:t>
      </w:r>
      <w:r>
        <w:rPr>
          <w:rFonts w:hint="eastAsia"/>
        </w:rPr>
        <w:t>：</w:t>
      </w:r>
    </w:p>
    <w:p w14:paraId="2055724A" w14:textId="77777777" w:rsidR="00AB6671" w:rsidRDefault="00AB6671" w:rsidP="00F55501">
      <w:pPr>
        <w:pStyle w:val="code"/>
        <w:numPr>
          <w:ilvl w:val="0"/>
          <w:numId w:val="44"/>
        </w:numPr>
        <w:ind w:left="630" w:right="210"/>
      </w:pPr>
      <w:r>
        <w:rPr>
          <w:rFonts w:hint="eastAsia"/>
        </w:rPr>
        <w:t>W = Tensor([[1], [3]], requires_grad=True)  # 2x1 tensor</w:t>
      </w:r>
    </w:p>
    <w:p w14:paraId="090E56C1" w14:textId="77777777" w:rsidR="00AB6671" w:rsidRDefault="00AB6671" w:rsidP="00F55501">
      <w:pPr>
        <w:pStyle w:val="code"/>
        <w:numPr>
          <w:ilvl w:val="0"/>
          <w:numId w:val="44"/>
        </w:numPr>
        <w:ind w:left="630" w:right="210"/>
      </w:pPr>
      <w:r>
        <w:rPr>
          <w:rFonts w:hint="eastAsia"/>
        </w:rPr>
        <w:t xml:space="preserve">X = Tensor([[1, 2], [3, 4], [5, 6], [7, 8]], requires_grad=True)  </w:t>
      </w:r>
    </w:p>
    <w:p w14:paraId="0622E3BD" w14:textId="77777777" w:rsidR="00AB6671" w:rsidRDefault="00AB6671" w:rsidP="00F55501">
      <w:pPr>
        <w:pStyle w:val="code"/>
        <w:numPr>
          <w:ilvl w:val="0"/>
          <w:numId w:val="44"/>
        </w:numPr>
        <w:ind w:left="630" w:right="210"/>
      </w:pPr>
      <w:r>
        <w:rPr>
          <w:rFonts w:hint="eastAsia"/>
        </w:rPr>
        <w:t># 4x2 tensor</w:t>
      </w:r>
    </w:p>
    <w:p w14:paraId="038770ED" w14:textId="77777777" w:rsidR="00AB6671" w:rsidRDefault="00AB6671" w:rsidP="00F55501">
      <w:pPr>
        <w:pStyle w:val="code"/>
        <w:numPr>
          <w:ilvl w:val="0"/>
          <w:numId w:val="44"/>
        </w:numPr>
        <w:ind w:left="630" w:right="210"/>
      </w:pPr>
      <w:r>
        <w:rPr>
          <w:rFonts w:hint="eastAsia"/>
        </w:rPr>
        <w:t>O = X @ W  # suppose to be a 4x1 tensor</w:t>
      </w:r>
    </w:p>
    <w:p w14:paraId="7E03EE77" w14:textId="77777777" w:rsidR="00AB6671" w:rsidRDefault="00AB6671" w:rsidP="00AB6671">
      <w:pPr>
        <w:ind w:firstLine="420"/>
        <w:jc w:val="left"/>
      </w:pPr>
      <w:r>
        <w:rPr>
          <w:rFonts w:hint="eastAsia"/>
        </w:rPr>
        <w:t>在这里我们将对运算符进行重载，使</w:t>
      </w:r>
      <w:r>
        <w:rPr>
          <w:rFonts w:hint="eastAsia"/>
        </w:rPr>
        <w:t>X</w:t>
      </w:r>
      <w:r>
        <w:rPr>
          <w:rFonts w:hint="eastAsia"/>
        </w:rPr>
        <w:t>和</w:t>
      </w:r>
      <w:r>
        <w:rPr>
          <w:rFonts w:hint="eastAsia"/>
        </w:rPr>
        <w:t>W</w:t>
      </w:r>
      <w:r>
        <w:rPr>
          <w:rFonts w:hint="eastAsia"/>
        </w:rPr>
        <w:t>完成矩阵乘法输出正确的</w:t>
      </w:r>
      <w:r>
        <w:rPr>
          <w:rFonts w:hint="eastAsia"/>
        </w:rPr>
        <w:t>O</w:t>
      </w:r>
      <w:r>
        <w:rPr>
          <w:rFonts w:hint="eastAsia"/>
        </w:rPr>
        <w:t>的同时，让</w:t>
      </w:r>
      <w:r>
        <w:rPr>
          <w:rFonts w:hint="eastAsia"/>
        </w:rPr>
        <w:t>O</w:t>
      </w:r>
      <w:r>
        <w:rPr>
          <w:rFonts w:hint="eastAsia"/>
        </w:rPr>
        <w:t>能记下它所依赖的</w:t>
      </w:r>
      <w:r>
        <w:rPr>
          <w:rFonts w:hint="eastAsia"/>
        </w:rPr>
        <w:t>W</w:t>
      </w:r>
      <w:r>
        <w:rPr>
          <w:rFonts w:hint="eastAsia"/>
        </w:rPr>
        <w:t>和</w:t>
      </w:r>
      <w:r>
        <w:rPr>
          <w:rFonts w:hint="eastAsia"/>
        </w:rPr>
        <w:t>X</w:t>
      </w:r>
      <w:r>
        <w:rPr>
          <w:rFonts w:hint="eastAsia"/>
        </w:rPr>
        <w:t>。</w:t>
      </w:r>
    </w:p>
    <w:p w14:paraId="77E0382C" w14:textId="77777777" w:rsidR="00AB6671" w:rsidRDefault="00AB6671" w:rsidP="00F55501">
      <w:pPr>
        <w:pStyle w:val="code"/>
        <w:numPr>
          <w:ilvl w:val="0"/>
          <w:numId w:val="45"/>
        </w:numPr>
        <w:ind w:left="630" w:right="210"/>
      </w:pPr>
      <w:r>
        <w:rPr>
          <w:rFonts w:hint="eastAsia"/>
        </w:rPr>
        <w:t>class Tensor:</w:t>
      </w:r>
    </w:p>
    <w:p w14:paraId="6FD7F461" w14:textId="77777777" w:rsidR="00AB6671" w:rsidRDefault="00AB6671" w:rsidP="00F55501">
      <w:pPr>
        <w:pStyle w:val="code"/>
        <w:numPr>
          <w:ilvl w:val="0"/>
          <w:numId w:val="45"/>
        </w:numPr>
        <w:ind w:left="630" w:right="210"/>
      </w:pPr>
      <w:r>
        <w:rPr>
          <w:rFonts w:hint="eastAsia"/>
        </w:rPr>
        <w:t xml:space="preserve">    # ...</w:t>
      </w:r>
    </w:p>
    <w:p w14:paraId="4AC72BF1" w14:textId="77777777" w:rsidR="00AB6671" w:rsidRDefault="00AB6671" w:rsidP="00F55501">
      <w:pPr>
        <w:pStyle w:val="code"/>
        <w:numPr>
          <w:ilvl w:val="0"/>
          <w:numId w:val="45"/>
        </w:numPr>
        <w:ind w:left="630" w:right="210"/>
      </w:pPr>
      <w:r>
        <w:rPr>
          <w:rFonts w:hint="eastAsia"/>
        </w:rPr>
        <w:t xml:space="preserve">    def __matmul__(self, other):</w:t>
      </w:r>
    </w:p>
    <w:p w14:paraId="55ED9C62" w14:textId="77777777" w:rsidR="00AB6671" w:rsidRDefault="00AB6671" w:rsidP="00F55501">
      <w:pPr>
        <w:pStyle w:val="code"/>
        <w:numPr>
          <w:ilvl w:val="0"/>
          <w:numId w:val="45"/>
        </w:numPr>
        <w:ind w:left="630" w:right="210"/>
      </w:pPr>
      <w:r>
        <w:rPr>
          <w:rFonts w:hint="eastAsia"/>
        </w:rPr>
        <w:t xml:space="preserve">        # 1. calculate forward values</w:t>
      </w:r>
    </w:p>
    <w:p w14:paraId="179541A8" w14:textId="77777777" w:rsidR="00AB6671" w:rsidRDefault="00AB6671" w:rsidP="00F55501">
      <w:pPr>
        <w:pStyle w:val="code"/>
        <w:numPr>
          <w:ilvl w:val="0"/>
          <w:numId w:val="45"/>
        </w:numPr>
        <w:ind w:left="630" w:right="210"/>
      </w:pPr>
      <w:r>
        <w:rPr>
          <w:rFonts w:hint="eastAsia"/>
        </w:rPr>
        <w:t xml:space="preserve">        values = self.values @ other.values</w:t>
      </w:r>
    </w:p>
    <w:p w14:paraId="54048CA4" w14:textId="77777777" w:rsidR="00AB6671" w:rsidRDefault="00AB6671" w:rsidP="00F55501">
      <w:pPr>
        <w:pStyle w:val="code"/>
        <w:numPr>
          <w:ilvl w:val="0"/>
          <w:numId w:val="45"/>
        </w:numPr>
        <w:ind w:left="630" w:right="210"/>
      </w:pPr>
    </w:p>
    <w:p w14:paraId="4D945BC6" w14:textId="77777777" w:rsidR="00AB6671" w:rsidRDefault="00AB6671" w:rsidP="00F55501">
      <w:pPr>
        <w:pStyle w:val="code"/>
        <w:numPr>
          <w:ilvl w:val="0"/>
          <w:numId w:val="45"/>
        </w:numPr>
        <w:ind w:left="630" w:right="210"/>
      </w:pPr>
      <w:r>
        <w:rPr>
          <w:rFonts w:hint="eastAsia"/>
        </w:rPr>
        <w:t xml:space="preserve">        # 2. if output tensor requires_grad</w:t>
      </w:r>
    </w:p>
    <w:p w14:paraId="4F919FDC" w14:textId="77777777" w:rsidR="00AB6671" w:rsidRDefault="00AB6671" w:rsidP="00F55501">
      <w:pPr>
        <w:pStyle w:val="code"/>
        <w:numPr>
          <w:ilvl w:val="0"/>
          <w:numId w:val="45"/>
        </w:numPr>
        <w:ind w:left="630" w:right="210"/>
      </w:pPr>
      <w:r>
        <w:rPr>
          <w:rFonts w:hint="eastAsia"/>
        </w:rPr>
        <w:t xml:space="preserve">        requires_grad = ts1.requires_grad or ts2.requires_grad</w:t>
      </w:r>
    </w:p>
    <w:p w14:paraId="20AE881A" w14:textId="77777777" w:rsidR="00AB6671" w:rsidRDefault="00AB6671" w:rsidP="00F55501">
      <w:pPr>
        <w:pStyle w:val="code"/>
        <w:numPr>
          <w:ilvl w:val="0"/>
          <w:numId w:val="45"/>
        </w:numPr>
        <w:ind w:left="630" w:right="210"/>
      </w:pPr>
    </w:p>
    <w:p w14:paraId="62A8045E" w14:textId="77777777" w:rsidR="00AB6671" w:rsidRDefault="00AB6671" w:rsidP="00F55501">
      <w:pPr>
        <w:pStyle w:val="code"/>
        <w:numPr>
          <w:ilvl w:val="0"/>
          <w:numId w:val="45"/>
        </w:numPr>
        <w:ind w:left="630" w:right="210"/>
      </w:pPr>
      <w:r>
        <w:rPr>
          <w:rFonts w:hint="eastAsia"/>
        </w:rPr>
        <w:t xml:space="preserve">        # 3. build dependency list</w:t>
      </w:r>
    </w:p>
    <w:p w14:paraId="62BC6975" w14:textId="77777777" w:rsidR="00AB6671" w:rsidRDefault="00AB6671" w:rsidP="00F55501">
      <w:pPr>
        <w:pStyle w:val="code"/>
        <w:numPr>
          <w:ilvl w:val="0"/>
          <w:numId w:val="45"/>
        </w:numPr>
        <w:ind w:left="630" w:right="210"/>
      </w:pPr>
      <w:r>
        <w:rPr>
          <w:rFonts w:hint="eastAsia"/>
        </w:rPr>
        <w:t xml:space="preserve">        dependency = []</w:t>
      </w:r>
    </w:p>
    <w:p w14:paraId="71268923" w14:textId="77777777" w:rsidR="00AB6671" w:rsidRDefault="00AB6671" w:rsidP="00F55501">
      <w:pPr>
        <w:pStyle w:val="code"/>
        <w:numPr>
          <w:ilvl w:val="0"/>
          <w:numId w:val="45"/>
        </w:numPr>
        <w:ind w:left="630" w:right="210"/>
      </w:pPr>
      <w:r>
        <w:rPr>
          <w:rFonts w:hint="eastAsia"/>
        </w:rPr>
        <w:t xml:space="preserve">        if self.requires_grad:</w:t>
      </w:r>
    </w:p>
    <w:p w14:paraId="6E680989" w14:textId="77777777" w:rsidR="00AB6671" w:rsidRDefault="00AB6671" w:rsidP="00F55501">
      <w:pPr>
        <w:pStyle w:val="code"/>
        <w:numPr>
          <w:ilvl w:val="0"/>
          <w:numId w:val="45"/>
        </w:numPr>
        <w:ind w:left="630" w:right="210"/>
      </w:pPr>
      <w:r>
        <w:rPr>
          <w:rFonts w:hint="eastAsia"/>
        </w:rPr>
        <w:t xml:space="preserve">            # O = X @ W</w:t>
      </w:r>
    </w:p>
    <w:p w14:paraId="2842B67F" w14:textId="77777777" w:rsidR="00AB6671" w:rsidRDefault="00AB6671" w:rsidP="00F55501">
      <w:pPr>
        <w:pStyle w:val="code"/>
        <w:numPr>
          <w:ilvl w:val="0"/>
          <w:numId w:val="45"/>
        </w:numPr>
        <w:ind w:left="630" w:right="210"/>
      </w:pPr>
      <w:r>
        <w:rPr>
          <w:rFonts w:hint="eastAsia"/>
        </w:rPr>
        <w:t xml:space="preserve">            # D_O / D_X = grad @ W.T</w:t>
      </w:r>
    </w:p>
    <w:p w14:paraId="225FE501" w14:textId="77777777" w:rsidR="00AB6671" w:rsidRDefault="00AB6671" w:rsidP="00F55501">
      <w:pPr>
        <w:pStyle w:val="code"/>
        <w:numPr>
          <w:ilvl w:val="0"/>
          <w:numId w:val="45"/>
        </w:numPr>
        <w:ind w:left="630" w:right="210"/>
      </w:pPr>
      <w:r>
        <w:rPr>
          <w:rFonts w:hint="eastAsia"/>
        </w:rPr>
        <w:t xml:space="preserve">            def grad_fn1(grad):</w:t>
      </w:r>
    </w:p>
    <w:p w14:paraId="53E11A0C" w14:textId="77777777" w:rsidR="00AB6671" w:rsidRDefault="00AB6671" w:rsidP="00F55501">
      <w:pPr>
        <w:pStyle w:val="code"/>
        <w:numPr>
          <w:ilvl w:val="0"/>
          <w:numId w:val="45"/>
        </w:numPr>
        <w:ind w:left="630" w:right="210"/>
      </w:pPr>
      <w:r>
        <w:rPr>
          <w:rFonts w:hint="eastAsia"/>
        </w:rPr>
        <w:t xml:space="preserve">                return grad @ other.values.T</w:t>
      </w:r>
    </w:p>
    <w:p w14:paraId="7DB13185" w14:textId="77777777" w:rsidR="00AB6671" w:rsidRDefault="00AB6671" w:rsidP="00F55501">
      <w:pPr>
        <w:pStyle w:val="code"/>
        <w:numPr>
          <w:ilvl w:val="0"/>
          <w:numId w:val="45"/>
        </w:numPr>
        <w:ind w:left="630" w:right="210"/>
      </w:pPr>
      <w:r>
        <w:rPr>
          <w:rFonts w:hint="eastAsia"/>
        </w:rPr>
        <w:t xml:space="preserve">            dependency.append(dict(tensor=self, grad_fn=grad_fn1))</w:t>
      </w:r>
    </w:p>
    <w:p w14:paraId="11C5C27D" w14:textId="77777777" w:rsidR="00AB6671" w:rsidRDefault="00AB6671" w:rsidP="00F55501">
      <w:pPr>
        <w:pStyle w:val="code"/>
        <w:numPr>
          <w:ilvl w:val="0"/>
          <w:numId w:val="45"/>
        </w:numPr>
        <w:ind w:left="630" w:right="210"/>
      </w:pPr>
      <w:r>
        <w:rPr>
          <w:rFonts w:hint="eastAsia"/>
        </w:rPr>
        <w:t xml:space="preserve">        if other.requires_grad:</w:t>
      </w:r>
    </w:p>
    <w:p w14:paraId="6AC302F5" w14:textId="77777777" w:rsidR="00AB6671" w:rsidRDefault="00AB6671" w:rsidP="00F55501">
      <w:pPr>
        <w:pStyle w:val="code"/>
        <w:numPr>
          <w:ilvl w:val="0"/>
          <w:numId w:val="45"/>
        </w:numPr>
        <w:ind w:left="630" w:right="210"/>
      </w:pPr>
      <w:r>
        <w:rPr>
          <w:rFonts w:hint="eastAsia"/>
        </w:rPr>
        <w:t xml:space="preserve">            # O = X @ W</w:t>
      </w:r>
    </w:p>
    <w:p w14:paraId="56557121" w14:textId="77777777" w:rsidR="00AB6671" w:rsidRDefault="00AB6671" w:rsidP="00F55501">
      <w:pPr>
        <w:pStyle w:val="code"/>
        <w:numPr>
          <w:ilvl w:val="0"/>
          <w:numId w:val="45"/>
        </w:numPr>
        <w:ind w:left="630" w:right="210"/>
      </w:pPr>
      <w:r>
        <w:rPr>
          <w:rFonts w:hint="eastAsia"/>
        </w:rPr>
        <w:t xml:space="preserve">            # D_O / D_W = X.T @ grad</w:t>
      </w:r>
    </w:p>
    <w:p w14:paraId="26E1F00F" w14:textId="77777777" w:rsidR="00AB6671" w:rsidRDefault="00AB6671" w:rsidP="00F55501">
      <w:pPr>
        <w:pStyle w:val="code"/>
        <w:numPr>
          <w:ilvl w:val="0"/>
          <w:numId w:val="45"/>
        </w:numPr>
        <w:ind w:left="630" w:right="210"/>
      </w:pPr>
      <w:r>
        <w:rPr>
          <w:rFonts w:hint="eastAsia"/>
        </w:rPr>
        <w:t xml:space="preserve">            def grad_fn2(grad):</w:t>
      </w:r>
    </w:p>
    <w:p w14:paraId="44C32699" w14:textId="77777777" w:rsidR="00AB6671" w:rsidRDefault="00AB6671" w:rsidP="00F55501">
      <w:pPr>
        <w:pStyle w:val="code"/>
        <w:numPr>
          <w:ilvl w:val="0"/>
          <w:numId w:val="45"/>
        </w:numPr>
        <w:ind w:left="630" w:right="210"/>
      </w:pPr>
      <w:r>
        <w:rPr>
          <w:rFonts w:hint="eastAsia"/>
        </w:rPr>
        <w:t xml:space="preserve">                return self.values.T @ grad</w:t>
      </w:r>
    </w:p>
    <w:p w14:paraId="0DAC8970" w14:textId="77777777" w:rsidR="00AB6671" w:rsidRDefault="00AB6671" w:rsidP="00F55501">
      <w:pPr>
        <w:pStyle w:val="code"/>
        <w:numPr>
          <w:ilvl w:val="0"/>
          <w:numId w:val="45"/>
        </w:numPr>
        <w:ind w:left="630" w:right="210"/>
      </w:pPr>
      <w:r>
        <w:rPr>
          <w:rFonts w:hint="eastAsia"/>
        </w:rPr>
        <w:t xml:space="preserve">            dependency.append(dict(tensor=other, grad_fn=grad_fn2))</w:t>
      </w:r>
    </w:p>
    <w:p w14:paraId="2F21369A" w14:textId="77777777" w:rsidR="00AB6671" w:rsidRDefault="00AB6671" w:rsidP="00F55501">
      <w:pPr>
        <w:pStyle w:val="code"/>
        <w:numPr>
          <w:ilvl w:val="0"/>
          <w:numId w:val="45"/>
        </w:numPr>
        <w:ind w:left="630" w:right="210"/>
      </w:pPr>
      <w:r>
        <w:rPr>
          <w:rFonts w:hint="eastAsia"/>
        </w:rPr>
        <w:t xml:space="preserve">        return Tensor(values, requires_grad, dependency)</w:t>
      </w:r>
    </w:p>
    <w:p w14:paraId="28386C2B" w14:textId="77777777" w:rsidR="00AB6671" w:rsidRDefault="00AB6671" w:rsidP="00F55501">
      <w:pPr>
        <w:pStyle w:val="code"/>
        <w:numPr>
          <w:ilvl w:val="0"/>
          <w:numId w:val="45"/>
        </w:numPr>
        <w:ind w:left="630" w:right="210"/>
      </w:pPr>
      <w:r>
        <w:rPr>
          <w:rFonts w:hint="eastAsia"/>
        </w:rPr>
        <w:t xml:space="preserve">    # ...</w:t>
      </w:r>
    </w:p>
    <w:p w14:paraId="179A6645" w14:textId="77777777" w:rsidR="00AB6671" w:rsidRDefault="00AB6671" w:rsidP="00AB6671">
      <w:pPr>
        <w:ind w:firstLine="420"/>
        <w:jc w:val="left"/>
      </w:pPr>
      <w:r>
        <w:t>这个方法里面做了三件事：</w:t>
      </w:r>
    </w:p>
    <w:p w14:paraId="195224D5" w14:textId="77777777" w:rsidR="00AB6671" w:rsidRDefault="00AB6671" w:rsidP="00AB6671">
      <w:pPr>
        <w:ind w:firstLine="420"/>
        <w:jc w:val="left"/>
      </w:pPr>
      <w:r>
        <w:rPr>
          <w:rFonts w:hint="eastAsia"/>
        </w:rPr>
        <w:t>1.</w:t>
      </w:r>
      <w:r>
        <w:t>计算矩阵乘法结果（这个是必须的）</w:t>
      </w:r>
      <w:r>
        <w:rPr>
          <w:rFonts w:hint="eastAsia"/>
        </w:rPr>
        <w:t>；</w:t>
      </w:r>
    </w:p>
    <w:p w14:paraId="7F5BC8F4" w14:textId="77777777" w:rsidR="00AB6671" w:rsidRDefault="00AB6671" w:rsidP="00AB6671">
      <w:pPr>
        <w:ind w:firstLine="420"/>
        <w:jc w:val="left"/>
      </w:pPr>
      <w:r>
        <w:rPr>
          <w:rFonts w:hint="eastAsia"/>
        </w:rPr>
        <w:lastRenderedPageBreak/>
        <w:t>2.</w:t>
      </w:r>
      <w:r>
        <w:t>确定是否需要新生成的</w:t>
      </w:r>
      <w:r>
        <w:t>tensor</w:t>
      </w:r>
      <w:r>
        <w:t>是否需要梯度，这个由两个操作数决定。比如在这个例子中，如果</w:t>
      </w:r>
      <w:r>
        <w:t>W</w:t>
      </w:r>
      <w:r>
        <w:t>或者</w:t>
      </w:r>
      <w:r>
        <w:t>X</w:t>
      </w:r>
      <w:r>
        <w:t>需要梯度，那么生成的</w:t>
      </w:r>
      <w:r>
        <w:t>O</w:t>
      </w:r>
      <w:r>
        <w:t>也是需要计算梯度的（这样才能够计算</w:t>
      </w:r>
      <w:r>
        <w:t>W</w:t>
      </w:r>
      <w:r>
        <w:t>或者</w:t>
      </w:r>
      <w:r>
        <w:t>X</w:t>
      </w:r>
      <w:r>
        <w:t>的梯度）</w:t>
      </w:r>
      <w:r>
        <w:rPr>
          <w:rFonts w:hint="eastAsia"/>
        </w:rPr>
        <w:t>。</w:t>
      </w:r>
    </w:p>
    <w:p w14:paraId="7F394713" w14:textId="77777777" w:rsidR="00AB6671" w:rsidRDefault="00AB6671" w:rsidP="00AB6671">
      <w:pPr>
        <w:ind w:firstLine="420"/>
        <w:jc w:val="left"/>
      </w:pPr>
      <w:r>
        <w:rPr>
          <w:rFonts w:hint="eastAsia"/>
        </w:rPr>
        <w:t>3.</w:t>
      </w:r>
      <w:r>
        <w:t>建立</w:t>
      </w:r>
      <w:r>
        <w:t>tensor</w:t>
      </w:r>
      <w:r>
        <w:t>的依赖列表</w:t>
      </w:r>
    </w:p>
    <w:p w14:paraId="5368AFA5" w14:textId="77777777" w:rsidR="00AB6671" w:rsidRDefault="00AB6671" w:rsidP="00AB6671">
      <w:pPr>
        <w:ind w:firstLine="420"/>
        <w:jc w:val="left"/>
      </w:pPr>
      <w:r>
        <w:t>自动求导中</w:t>
      </w:r>
      <w:proofErr w:type="gramStart"/>
      <w:r>
        <w:t>最</w:t>
      </w:r>
      <w:proofErr w:type="gramEnd"/>
      <w:r>
        <w:t>关键的部分就在这里，还是以</w:t>
      </w:r>
      <w:r>
        <w:t>O = X @ W</w:t>
      </w:r>
      <w:r>
        <w:t>为例子，这里我们会先检查是否</w:t>
      </w:r>
      <w:r>
        <w:rPr>
          <w:rFonts w:hint="eastAsia"/>
        </w:rPr>
        <w:t>X</w:t>
      </w:r>
      <w:r>
        <w:t>需要计算梯度，如果需要，我们需要把导函数</w:t>
      </w:r>
      <w:r>
        <w:t>D_O / D_X</w:t>
      </w:r>
      <w:r>
        <w:t>定义好，保存下来；同样的如果</w:t>
      </w:r>
      <w:r>
        <w:t>W</w:t>
      </w:r>
      <w:r>
        <w:t>需要梯度，我们将</w:t>
      </w:r>
      <w:r>
        <w:t>D_O / D_W</w:t>
      </w:r>
      <w:r>
        <w:t>定义好保存下来。最后生成一个</w:t>
      </w:r>
      <w:r>
        <w:t>dependency</w:t>
      </w:r>
      <w:r>
        <w:t>列表保存着在新生成的</w:t>
      </w:r>
      <w:r>
        <w:t>tensor O</w:t>
      </w:r>
      <w:r>
        <w:t>中。然后回顾</w:t>
      </w:r>
      <w:r>
        <w:t>backward()</w:t>
      </w:r>
      <w:r>
        <w:t>方法，</w:t>
      </w:r>
      <w:r>
        <w:t xml:space="preserve">backward() </w:t>
      </w:r>
      <w:r>
        <w:t>方法会遍历</w:t>
      </w:r>
      <w:r>
        <w:t>tensor</w:t>
      </w:r>
      <w:r>
        <w:t>的</w:t>
      </w:r>
      <w:r>
        <w:t xml:space="preserve">dependency </w:t>
      </w:r>
      <w:r>
        <w:t>，将用保存的</w:t>
      </w:r>
      <w:proofErr w:type="spellStart"/>
      <w:r>
        <w:t>grad_fn</w:t>
      </w:r>
      <w:proofErr w:type="spellEnd"/>
      <w:r>
        <w:t>计算要传给依赖</w:t>
      </w:r>
      <w:r>
        <w:t>tensor</w:t>
      </w:r>
      <w:r>
        <w:t>的梯度，然后调用依赖</w:t>
      </w:r>
      <w:r>
        <w:t>tensor</w:t>
      </w:r>
      <w:r>
        <w:t>的</w:t>
      </w:r>
      <w:r>
        <w:t xml:space="preserve">backward() </w:t>
      </w:r>
      <w:r>
        <w:t>方法将梯度传递下去，从而实现了梯度在整个计算图的流动。</w:t>
      </w:r>
    </w:p>
    <w:p w14:paraId="72271DA3" w14:textId="77777777" w:rsidR="00AB6671" w:rsidRDefault="00AB6671" w:rsidP="00F55501">
      <w:pPr>
        <w:pStyle w:val="code"/>
        <w:numPr>
          <w:ilvl w:val="0"/>
          <w:numId w:val="46"/>
        </w:numPr>
        <w:ind w:left="630" w:right="210"/>
      </w:pPr>
      <w:r>
        <w:rPr>
          <w:rFonts w:hint="eastAsia"/>
        </w:rPr>
        <w:t>grad_for_dep = dep["grad_fn"](grad)</w:t>
      </w:r>
    </w:p>
    <w:p w14:paraId="61A8E81B" w14:textId="77777777" w:rsidR="00AB6671" w:rsidRDefault="00AB6671" w:rsidP="00F55501">
      <w:pPr>
        <w:pStyle w:val="code"/>
        <w:numPr>
          <w:ilvl w:val="0"/>
          <w:numId w:val="46"/>
        </w:numPr>
        <w:ind w:left="630" w:right="210"/>
        <w:rPr>
          <w:rFonts w:ascii="宋体" w:hAnsi="宋体" w:cs="宋体"/>
          <w:sz w:val="24"/>
          <w:szCs w:val="24"/>
        </w:rPr>
      </w:pPr>
      <w:r>
        <w:rPr>
          <w:rFonts w:hint="eastAsia"/>
        </w:rPr>
        <w:t>dep["tensor"].backward(grad_for_dep)</w:t>
      </w:r>
    </w:p>
    <w:p w14:paraId="27DD313F" w14:textId="77777777" w:rsidR="00AB6671" w:rsidRDefault="00AB6671" w:rsidP="00AB6671">
      <w:pPr>
        <w:ind w:firstLine="420"/>
        <w:rPr>
          <w:rFonts w:ascii="宋体" w:hAnsi="宋体" w:cs="宋体"/>
          <w:szCs w:val="21"/>
        </w:rPr>
      </w:pPr>
    </w:p>
    <w:p w14:paraId="6BB704C4" w14:textId="77777777" w:rsidR="00AB6671" w:rsidRDefault="00AB6671" w:rsidP="00AB6671">
      <w:pPr>
        <w:ind w:firstLine="420"/>
        <w:rPr>
          <w:rFonts w:ascii="宋体" w:hAnsi="宋体" w:cs="宋体"/>
          <w:szCs w:val="21"/>
        </w:rPr>
      </w:pPr>
      <w:r>
        <w:rPr>
          <w:rFonts w:ascii="宋体" w:hAnsi="宋体" w:cs="宋体" w:hint="eastAsia"/>
          <w:szCs w:val="21"/>
        </w:rPr>
        <w:t>通过这一节，我们了解了自动求导的概念和作用，针对一个简单的线性变换实例完成了从设计计算图到自动求导的实现，直观感受其背后的逻辑。</w:t>
      </w:r>
    </w:p>
    <w:p w14:paraId="673ECCF6" w14:textId="77777777" w:rsidR="00AB6671" w:rsidRDefault="00AB6671" w:rsidP="00F55501">
      <w:pPr>
        <w:pStyle w:val="2"/>
        <w:numPr>
          <w:ilvl w:val="1"/>
          <w:numId w:val="31"/>
        </w:numPr>
        <w:tabs>
          <w:tab w:val="num" w:pos="360"/>
        </w:tabs>
        <w:ind w:left="560" w:hangingChars="200" w:hanging="560"/>
      </w:pPr>
      <w:r>
        <w:rPr>
          <w:rFonts w:hint="eastAsia"/>
        </w:rPr>
        <w:t>例子</w:t>
      </w:r>
    </w:p>
    <w:p w14:paraId="6F49D9A6" w14:textId="77777777" w:rsidR="00AB6671" w:rsidRDefault="00AB6671" w:rsidP="00AB6671">
      <w:pPr>
        <w:ind w:firstLine="420"/>
      </w:pPr>
      <w:r>
        <w:rPr>
          <w:rFonts w:hint="eastAsia"/>
        </w:rPr>
        <w:t>通过上两节的学习，我们了解了计算图和自动求导的机制和实现过程，这一节，我们将根据一个已编写好的</w:t>
      </w:r>
      <w:proofErr w:type="spellStart"/>
      <w:r>
        <w:rPr>
          <w:rFonts w:hint="eastAsia"/>
        </w:rPr>
        <w:t>autograd</w:t>
      </w:r>
      <w:proofErr w:type="spellEnd"/>
      <w:r>
        <w:rPr>
          <w:rFonts w:hint="eastAsia"/>
        </w:rPr>
        <w:t>包，在此基础上来实现自己的深度学习框架。样</w:t>
      </w:r>
      <w:proofErr w:type="gramStart"/>
      <w:r>
        <w:rPr>
          <w:rFonts w:hint="eastAsia"/>
        </w:rPr>
        <w:t>例工程</w:t>
      </w:r>
      <w:proofErr w:type="gramEnd"/>
      <w:r>
        <w:rPr>
          <w:rFonts w:hint="eastAsia"/>
        </w:rPr>
        <w:t>在</w:t>
      </w:r>
      <w:proofErr w:type="spellStart"/>
      <w:r>
        <w:rPr>
          <w:rFonts w:hint="eastAsia"/>
        </w:rPr>
        <w:t>autograd</w:t>
      </w:r>
      <w:proofErr w:type="spellEnd"/>
      <w:r>
        <w:rPr>
          <w:rFonts w:hint="eastAsia"/>
        </w:rPr>
        <w:t>/examples</w:t>
      </w:r>
      <w:r>
        <w:rPr>
          <w:rFonts w:hint="eastAsia"/>
        </w:rPr>
        <w:t>文件夹中，数据选用</w:t>
      </w:r>
      <w:r>
        <w:rPr>
          <w:rFonts w:hint="eastAsia"/>
        </w:rPr>
        <w:t>MNIST</w:t>
      </w:r>
      <w:r>
        <w:rPr>
          <w:rFonts w:hint="eastAsia"/>
        </w:rPr>
        <w:t>，在此我们以其中较为典型的四类框架进行详细介绍：简单神经网络（</w:t>
      </w:r>
      <w:r>
        <w:rPr>
          <w:rFonts w:hint="eastAsia"/>
        </w:rPr>
        <w:t>Simple neural net</w:t>
      </w:r>
      <w:r>
        <w:rPr>
          <w:rFonts w:hint="eastAsia"/>
        </w:rPr>
        <w:t>）、卷积神经网络（</w:t>
      </w:r>
      <w:r>
        <w:rPr>
          <w:rFonts w:hint="eastAsia"/>
        </w:rPr>
        <w:t>Convolutional neural net</w:t>
      </w:r>
      <w:r>
        <w:rPr>
          <w:rFonts w:hint="eastAsia"/>
        </w:rPr>
        <w:t>）、循环神经网络（</w:t>
      </w:r>
      <w:r>
        <w:rPr>
          <w:rFonts w:hint="eastAsia"/>
        </w:rPr>
        <w:t>Recurrent neural net</w:t>
      </w:r>
      <w:r>
        <w:rPr>
          <w:rFonts w:hint="eastAsia"/>
        </w:rPr>
        <w:t>）、长短期记忆网络（</w:t>
      </w:r>
      <w:r>
        <w:rPr>
          <w:rFonts w:hint="eastAsia"/>
        </w:rPr>
        <w:t>LSTM</w:t>
      </w:r>
      <w:r>
        <w:rPr>
          <w:rFonts w:hint="eastAsia"/>
        </w:rPr>
        <w:t>）。</w:t>
      </w:r>
    </w:p>
    <w:p w14:paraId="7F2F9ECD" w14:textId="77777777" w:rsidR="00AB6671" w:rsidRDefault="00AB6671" w:rsidP="00AB6671">
      <w:pPr>
        <w:ind w:firstLine="420"/>
      </w:pPr>
      <w:r>
        <w:rPr>
          <w:rFonts w:hint="eastAsia"/>
        </w:rPr>
        <w:t>项目下载到本地后（推荐使用</w:t>
      </w:r>
      <w:r>
        <w:rPr>
          <w:rFonts w:hint="eastAsia"/>
        </w:rPr>
        <w:t>Linux</w:t>
      </w:r>
      <w:r>
        <w:rPr>
          <w:rFonts w:hint="eastAsia"/>
        </w:rPr>
        <w:t>系统），在当前</w:t>
      </w:r>
      <w:r>
        <w:rPr>
          <w:rFonts w:hint="eastAsia"/>
        </w:rPr>
        <w:t>python</w:t>
      </w:r>
      <w:r>
        <w:rPr>
          <w:rFonts w:hint="eastAsia"/>
        </w:rPr>
        <w:t>环境下在命令行执行</w:t>
      </w:r>
      <w:r>
        <w:rPr>
          <w:rFonts w:hint="eastAsia"/>
        </w:rPr>
        <w:t xml:space="preserve">pip install </w:t>
      </w:r>
      <w:proofErr w:type="spellStart"/>
      <w:r>
        <w:rPr>
          <w:rFonts w:hint="eastAsia"/>
        </w:rPr>
        <w:t>autograd</w:t>
      </w:r>
      <w:proofErr w:type="spellEnd"/>
      <w:r>
        <w:rPr>
          <w:rFonts w:hint="eastAsia"/>
        </w:rPr>
        <w:t>即可安装相关</w:t>
      </w:r>
      <w:r>
        <w:rPr>
          <w:rFonts w:hint="eastAsia"/>
        </w:rPr>
        <w:t>package</w:t>
      </w:r>
      <w:r>
        <w:rPr>
          <w:rFonts w:hint="eastAsia"/>
        </w:rPr>
        <w:t>。</w:t>
      </w:r>
    </w:p>
    <w:p w14:paraId="60EC1515" w14:textId="77777777" w:rsidR="00AB6671" w:rsidRDefault="00AB6671" w:rsidP="00F55501">
      <w:pPr>
        <w:pStyle w:val="3"/>
        <w:numPr>
          <w:ilvl w:val="2"/>
          <w:numId w:val="31"/>
        </w:numPr>
        <w:tabs>
          <w:tab w:val="num" w:pos="360"/>
        </w:tabs>
        <w:ind w:left="480" w:hangingChars="200" w:hanging="480"/>
      </w:pPr>
      <w:r>
        <w:lastRenderedPageBreak/>
        <w:t>Simple neural net</w:t>
      </w:r>
    </w:p>
    <w:p w14:paraId="5BF1B526" w14:textId="77777777" w:rsidR="00AB6671" w:rsidRDefault="00AB6671" w:rsidP="00AB6671">
      <w:pPr>
        <w:ind w:firstLine="420"/>
      </w:pPr>
      <w:r>
        <w:rPr>
          <w:rFonts w:hint="eastAsia"/>
        </w:rPr>
        <w:t>我们将实现一个用于分类的深度神经网络，参数为（</w:t>
      </w:r>
      <w:r>
        <w:rPr>
          <w:rFonts w:hint="eastAsia"/>
        </w:rPr>
        <w:t>weight</w:t>
      </w:r>
      <w:r>
        <w:rPr>
          <w:rFonts w:hint="eastAsia"/>
        </w:rPr>
        <w:t>，</w:t>
      </w:r>
      <w:r>
        <w:rPr>
          <w:rFonts w:hint="eastAsia"/>
        </w:rPr>
        <w:t>bias</w:t>
      </w:r>
      <w:r>
        <w:rPr>
          <w:rFonts w:hint="eastAsia"/>
        </w:rPr>
        <w:t>），输入为（</w:t>
      </w:r>
      <w:r>
        <w:rPr>
          <w:rFonts w:hint="eastAsia"/>
        </w:rPr>
        <w:t>N x D</w:t>
      </w:r>
      <w:r>
        <w:rPr>
          <w:rFonts w:hint="eastAsia"/>
        </w:rPr>
        <w:t>）的矩阵，通过将参数展平为向量来计算参数的</w:t>
      </w:r>
      <w:r>
        <w:rPr>
          <w:rFonts w:hint="eastAsia"/>
        </w:rPr>
        <w:t xml:space="preserve"> L2 </w:t>
      </w:r>
      <w:r>
        <w:rPr>
          <w:rFonts w:hint="eastAsia"/>
        </w:rPr>
        <w:t>范数，使用后验对数概率</w:t>
      </w:r>
      <w:proofErr w:type="gramStart"/>
      <w:r>
        <w:rPr>
          <w:rFonts w:hint="eastAsia"/>
        </w:rPr>
        <w:t>来作</w:t>
      </w:r>
      <w:proofErr w:type="gramEnd"/>
      <w:r>
        <w:rPr>
          <w:rFonts w:hint="eastAsia"/>
        </w:rPr>
        <w:t>为训练目标。</w:t>
      </w:r>
      <w:r>
        <w:rPr>
          <w:rFonts w:hint="eastAsia"/>
        </w:rPr>
        <w:tab/>
      </w:r>
      <w:r>
        <w:rPr>
          <w:rFonts w:hint="eastAsia"/>
        </w:rPr>
        <w:t>首先导入自动求导和数据加载相关包。</w:t>
      </w:r>
    </w:p>
    <w:p w14:paraId="62BF4992" w14:textId="77777777" w:rsidR="00AB6671" w:rsidRDefault="00AB6671" w:rsidP="00F55501">
      <w:pPr>
        <w:pStyle w:val="code"/>
        <w:numPr>
          <w:ilvl w:val="0"/>
          <w:numId w:val="47"/>
        </w:numPr>
        <w:ind w:left="630" w:right="210"/>
      </w:pPr>
      <w:r>
        <w:rPr>
          <w:rFonts w:hint="eastAsia"/>
        </w:rPr>
        <w:t>from __future__ import absolute_import, division</w:t>
      </w:r>
    </w:p>
    <w:p w14:paraId="5F764CEA" w14:textId="77777777" w:rsidR="00AB6671" w:rsidRDefault="00AB6671" w:rsidP="00F55501">
      <w:pPr>
        <w:pStyle w:val="code"/>
        <w:numPr>
          <w:ilvl w:val="0"/>
          <w:numId w:val="47"/>
        </w:numPr>
        <w:ind w:left="630" w:right="210"/>
      </w:pPr>
      <w:r>
        <w:rPr>
          <w:rFonts w:hint="eastAsia"/>
        </w:rPr>
        <w:t>from __future__ import print_function</w:t>
      </w:r>
    </w:p>
    <w:p w14:paraId="587195E8" w14:textId="77777777" w:rsidR="00AB6671" w:rsidRDefault="00AB6671" w:rsidP="00F55501">
      <w:pPr>
        <w:pStyle w:val="code"/>
        <w:numPr>
          <w:ilvl w:val="0"/>
          <w:numId w:val="47"/>
        </w:numPr>
        <w:ind w:left="630" w:right="210"/>
      </w:pPr>
      <w:r>
        <w:rPr>
          <w:rFonts w:hint="eastAsia"/>
        </w:rPr>
        <w:t>import autograd.numpy as np</w:t>
      </w:r>
    </w:p>
    <w:p w14:paraId="1890CA83" w14:textId="77777777" w:rsidR="00AB6671" w:rsidRDefault="00AB6671" w:rsidP="00F55501">
      <w:pPr>
        <w:pStyle w:val="code"/>
        <w:numPr>
          <w:ilvl w:val="0"/>
          <w:numId w:val="47"/>
        </w:numPr>
        <w:ind w:left="630" w:right="210"/>
      </w:pPr>
      <w:r>
        <w:rPr>
          <w:rFonts w:hint="eastAsia"/>
        </w:rPr>
        <w:t>import autograd.numpy.random as npr</w:t>
      </w:r>
    </w:p>
    <w:p w14:paraId="05B5C648" w14:textId="77777777" w:rsidR="00AB6671" w:rsidRDefault="00AB6671" w:rsidP="00F55501">
      <w:pPr>
        <w:pStyle w:val="code"/>
        <w:numPr>
          <w:ilvl w:val="0"/>
          <w:numId w:val="47"/>
        </w:numPr>
        <w:ind w:left="630" w:right="210"/>
      </w:pPr>
      <w:r>
        <w:rPr>
          <w:rFonts w:hint="eastAsia"/>
        </w:rPr>
        <w:t>from autograd.scipy.special import logsumexp</w:t>
      </w:r>
    </w:p>
    <w:p w14:paraId="29845E99" w14:textId="77777777" w:rsidR="00AB6671" w:rsidRDefault="00AB6671" w:rsidP="00F55501">
      <w:pPr>
        <w:pStyle w:val="code"/>
        <w:numPr>
          <w:ilvl w:val="0"/>
          <w:numId w:val="47"/>
        </w:numPr>
        <w:ind w:left="630" w:right="210"/>
      </w:pPr>
      <w:r>
        <w:rPr>
          <w:rFonts w:hint="eastAsia"/>
        </w:rPr>
        <w:t>from autograd import grad</w:t>
      </w:r>
    </w:p>
    <w:p w14:paraId="562DCE06" w14:textId="77777777" w:rsidR="00AB6671" w:rsidRDefault="00AB6671" w:rsidP="00F55501">
      <w:pPr>
        <w:pStyle w:val="code"/>
        <w:numPr>
          <w:ilvl w:val="0"/>
          <w:numId w:val="47"/>
        </w:numPr>
        <w:ind w:left="630" w:right="210"/>
      </w:pPr>
      <w:r>
        <w:rPr>
          <w:rFonts w:hint="eastAsia"/>
        </w:rPr>
        <w:t>from autograd.misc.flatten import flatten</w:t>
      </w:r>
    </w:p>
    <w:p w14:paraId="3645B018" w14:textId="77777777" w:rsidR="00AB6671" w:rsidRDefault="00AB6671" w:rsidP="00F55501">
      <w:pPr>
        <w:pStyle w:val="code"/>
        <w:numPr>
          <w:ilvl w:val="0"/>
          <w:numId w:val="47"/>
        </w:numPr>
        <w:ind w:left="630" w:right="210"/>
      </w:pPr>
      <w:r>
        <w:rPr>
          <w:rFonts w:hint="eastAsia"/>
        </w:rPr>
        <w:t>from autograd.misc.optimizers import adam</w:t>
      </w:r>
    </w:p>
    <w:p w14:paraId="2A81627C" w14:textId="77777777" w:rsidR="00AB6671" w:rsidRDefault="00AB6671" w:rsidP="00F55501">
      <w:pPr>
        <w:pStyle w:val="code"/>
        <w:numPr>
          <w:ilvl w:val="0"/>
          <w:numId w:val="47"/>
        </w:numPr>
        <w:ind w:left="630" w:right="210"/>
      </w:pPr>
      <w:r>
        <w:rPr>
          <w:rFonts w:hint="eastAsia"/>
        </w:rPr>
        <w:t>from data import load_mnist</w:t>
      </w:r>
    </w:p>
    <w:p w14:paraId="40ABF9C0" w14:textId="77777777" w:rsidR="00AB6671" w:rsidRDefault="00AB6671" w:rsidP="00AB6671">
      <w:pPr>
        <w:ind w:firstLine="420"/>
      </w:pPr>
      <w:r>
        <w:rPr>
          <w:rFonts w:hint="eastAsia"/>
        </w:rPr>
        <w:t>接着，我们要初始化一个（权重</w:t>
      </w:r>
      <w:r>
        <w:rPr>
          <w:rFonts w:hint="eastAsia"/>
        </w:rPr>
        <w:t>weight</w:t>
      </w:r>
      <w:r>
        <w:rPr>
          <w:rFonts w:hint="eastAsia"/>
        </w:rPr>
        <w:t>，偏差</w:t>
      </w:r>
      <w:r>
        <w:rPr>
          <w:rFonts w:hint="eastAsia"/>
        </w:rPr>
        <w:t>bias</w:t>
      </w:r>
      <w:r>
        <w:rPr>
          <w:rFonts w:hint="eastAsia"/>
        </w:rPr>
        <w:t>）的二维元组，网络中每一层都需要初始化对应的参数列表，以及计算</w:t>
      </w:r>
      <w:r>
        <w:rPr>
          <w:rFonts w:hint="eastAsia"/>
        </w:rPr>
        <w:t>L2</w:t>
      </w:r>
      <w:r>
        <w:rPr>
          <w:rFonts w:hint="eastAsia"/>
        </w:rPr>
        <w:t>范数的函数，接着就可以进行网络的预测，返回归一化后的对数概率：</w:t>
      </w:r>
    </w:p>
    <w:p w14:paraId="20991843" w14:textId="77777777" w:rsidR="00AB6671" w:rsidRDefault="00AB6671" w:rsidP="00F55501">
      <w:pPr>
        <w:pStyle w:val="code"/>
        <w:numPr>
          <w:ilvl w:val="0"/>
          <w:numId w:val="48"/>
        </w:numPr>
        <w:ind w:left="630" w:right="210"/>
      </w:pPr>
      <w:r>
        <w:rPr>
          <w:rFonts w:hint="eastAsia"/>
        </w:rPr>
        <w:t>def init_random_params(scale, layer_sizes, rs=npr.RandomState(0)):</w:t>
      </w:r>
    </w:p>
    <w:p w14:paraId="2C449031" w14:textId="77777777" w:rsidR="00AB6671" w:rsidRDefault="00AB6671" w:rsidP="00F55501">
      <w:pPr>
        <w:pStyle w:val="code"/>
        <w:numPr>
          <w:ilvl w:val="0"/>
          <w:numId w:val="48"/>
        </w:numPr>
        <w:ind w:left="630" w:right="210"/>
      </w:pPr>
      <w:r>
        <w:rPr>
          <w:rFonts w:hint="eastAsia"/>
        </w:rPr>
        <w:t xml:space="preserve">    # </w:t>
      </w:r>
      <w:r>
        <w:rPr>
          <w:rFonts w:hint="eastAsia"/>
        </w:rPr>
        <w:t>初始化参数矩阵和偏置向量，并返回一个参数列表</w:t>
      </w:r>
    </w:p>
    <w:p w14:paraId="5D5C7713" w14:textId="77777777" w:rsidR="00AB6671" w:rsidRDefault="00AB6671" w:rsidP="00F55501">
      <w:pPr>
        <w:pStyle w:val="code"/>
        <w:numPr>
          <w:ilvl w:val="0"/>
          <w:numId w:val="48"/>
        </w:numPr>
        <w:ind w:left="630" w:right="210"/>
      </w:pPr>
      <w:r>
        <w:rPr>
          <w:rFonts w:hint="eastAsia"/>
        </w:rPr>
        <w:t xml:space="preserve">    return [(scale * rs.randn(m, n),   # </w:t>
      </w:r>
      <w:r>
        <w:rPr>
          <w:rFonts w:hint="eastAsia"/>
        </w:rPr>
        <w:t>权重矩阵</w:t>
      </w:r>
    </w:p>
    <w:p w14:paraId="3F50F47C" w14:textId="77777777" w:rsidR="00AB6671" w:rsidRDefault="00AB6671" w:rsidP="00F55501">
      <w:pPr>
        <w:pStyle w:val="code"/>
        <w:numPr>
          <w:ilvl w:val="0"/>
          <w:numId w:val="48"/>
        </w:numPr>
        <w:ind w:left="630" w:right="210"/>
      </w:pPr>
      <w:r>
        <w:rPr>
          <w:rFonts w:hint="eastAsia"/>
        </w:rPr>
        <w:t xml:space="preserve">             scale * rs.randn(n))      # </w:t>
      </w:r>
      <w:r>
        <w:rPr>
          <w:rFonts w:hint="eastAsia"/>
        </w:rPr>
        <w:t>偏置向量</w:t>
      </w:r>
    </w:p>
    <w:p w14:paraId="1FC0180F" w14:textId="77777777" w:rsidR="00AB6671" w:rsidRDefault="00AB6671" w:rsidP="00F55501">
      <w:pPr>
        <w:pStyle w:val="code"/>
        <w:numPr>
          <w:ilvl w:val="0"/>
          <w:numId w:val="48"/>
        </w:numPr>
        <w:ind w:left="630" w:right="210"/>
      </w:pPr>
      <w:r>
        <w:rPr>
          <w:rFonts w:hint="eastAsia"/>
        </w:rPr>
        <w:t xml:space="preserve">            for m, n in zip(layer_sizes[:-1], layer_sizes[1:])]</w:t>
      </w:r>
    </w:p>
    <w:p w14:paraId="2767B737" w14:textId="77777777" w:rsidR="00AB6671" w:rsidRDefault="00AB6671" w:rsidP="00F55501">
      <w:pPr>
        <w:pStyle w:val="code"/>
        <w:numPr>
          <w:ilvl w:val="0"/>
          <w:numId w:val="48"/>
        </w:numPr>
        <w:ind w:left="630" w:right="210"/>
      </w:pPr>
    </w:p>
    <w:p w14:paraId="50EC828F" w14:textId="77777777" w:rsidR="00AB6671" w:rsidRDefault="00AB6671" w:rsidP="00F55501">
      <w:pPr>
        <w:pStyle w:val="code"/>
        <w:numPr>
          <w:ilvl w:val="0"/>
          <w:numId w:val="48"/>
        </w:numPr>
        <w:ind w:left="630" w:right="210"/>
      </w:pPr>
      <w:r>
        <w:rPr>
          <w:rFonts w:hint="eastAsia"/>
        </w:rPr>
        <w:t>def neural_net_predict(params, inputs):</w:t>
      </w:r>
    </w:p>
    <w:p w14:paraId="1C599007" w14:textId="77777777" w:rsidR="00AB6671" w:rsidRDefault="00AB6671" w:rsidP="00F55501">
      <w:pPr>
        <w:pStyle w:val="code"/>
        <w:numPr>
          <w:ilvl w:val="0"/>
          <w:numId w:val="48"/>
        </w:numPr>
        <w:ind w:left="630" w:right="210"/>
      </w:pPr>
      <w:r>
        <w:rPr>
          <w:rFonts w:hint="eastAsia"/>
        </w:rPr>
        <w:t xml:space="preserve">    # </w:t>
      </w:r>
      <w:r>
        <w:rPr>
          <w:rFonts w:hint="eastAsia"/>
        </w:rPr>
        <w:t>前向传播，计算神经网络的输出</w:t>
      </w:r>
    </w:p>
    <w:p w14:paraId="32F71B7C" w14:textId="77777777" w:rsidR="00AB6671" w:rsidRDefault="00AB6671" w:rsidP="00F55501">
      <w:pPr>
        <w:pStyle w:val="code"/>
        <w:numPr>
          <w:ilvl w:val="0"/>
          <w:numId w:val="48"/>
        </w:numPr>
        <w:ind w:left="630" w:right="210"/>
      </w:pPr>
      <w:r>
        <w:rPr>
          <w:rFonts w:hint="eastAsia"/>
        </w:rPr>
        <w:t xml:space="preserve">    for W, b in params:</w:t>
      </w:r>
    </w:p>
    <w:p w14:paraId="4CE62DB3" w14:textId="77777777" w:rsidR="00AB6671" w:rsidRDefault="00AB6671" w:rsidP="00F55501">
      <w:pPr>
        <w:pStyle w:val="code"/>
        <w:numPr>
          <w:ilvl w:val="0"/>
          <w:numId w:val="48"/>
        </w:numPr>
        <w:ind w:left="630" w:right="210"/>
      </w:pPr>
      <w:r>
        <w:rPr>
          <w:rFonts w:hint="eastAsia"/>
        </w:rPr>
        <w:t xml:space="preserve">        outputs = np.dot(inputs, W) + b</w:t>
      </w:r>
    </w:p>
    <w:p w14:paraId="35741B12" w14:textId="77777777" w:rsidR="00AB6671" w:rsidRDefault="00AB6671" w:rsidP="00F55501">
      <w:pPr>
        <w:pStyle w:val="code"/>
        <w:numPr>
          <w:ilvl w:val="0"/>
          <w:numId w:val="48"/>
        </w:numPr>
        <w:ind w:left="630" w:right="210"/>
      </w:pPr>
      <w:r>
        <w:rPr>
          <w:rFonts w:hint="eastAsia"/>
        </w:rPr>
        <w:t xml:space="preserve">        inputs = np.tanh(outputs)</w:t>
      </w:r>
    </w:p>
    <w:p w14:paraId="423F62B9" w14:textId="77777777" w:rsidR="00AB6671" w:rsidRDefault="00AB6671" w:rsidP="00F55501">
      <w:pPr>
        <w:pStyle w:val="code"/>
        <w:numPr>
          <w:ilvl w:val="0"/>
          <w:numId w:val="48"/>
        </w:numPr>
        <w:ind w:left="630" w:right="210"/>
      </w:pPr>
      <w:r>
        <w:rPr>
          <w:rFonts w:hint="eastAsia"/>
        </w:rPr>
        <w:t xml:space="preserve">    return outputs - logsumexp(outputs, axis=1, keepdims=True)</w:t>
      </w:r>
    </w:p>
    <w:p w14:paraId="14BB1D3D" w14:textId="77777777" w:rsidR="00AB6671" w:rsidRDefault="00AB6671" w:rsidP="00F55501">
      <w:pPr>
        <w:pStyle w:val="code"/>
        <w:numPr>
          <w:ilvl w:val="0"/>
          <w:numId w:val="48"/>
        </w:numPr>
        <w:ind w:left="630" w:right="210"/>
      </w:pPr>
    </w:p>
    <w:p w14:paraId="695D7251" w14:textId="77777777" w:rsidR="00AB6671" w:rsidRDefault="00AB6671" w:rsidP="00F55501">
      <w:pPr>
        <w:pStyle w:val="code"/>
        <w:numPr>
          <w:ilvl w:val="0"/>
          <w:numId w:val="48"/>
        </w:numPr>
        <w:ind w:left="630" w:right="210"/>
      </w:pPr>
      <w:r>
        <w:rPr>
          <w:rFonts w:hint="eastAsia"/>
        </w:rPr>
        <w:t>def l2_norm(params):</w:t>
      </w:r>
    </w:p>
    <w:p w14:paraId="40F7805E" w14:textId="77777777" w:rsidR="00AB6671" w:rsidRDefault="00AB6671" w:rsidP="00F55501">
      <w:pPr>
        <w:pStyle w:val="code"/>
        <w:numPr>
          <w:ilvl w:val="0"/>
          <w:numId w:val="48"/>
        </w:numPr>
        <w:ind w:left="630" w:right="210"/>
      </w:pPr>
      <w:r>
        <w:rPr>
          <w:rFonts w:hint="eastAsia"/>
        </w:rPr>
        <w:t xml:space="preserve">    # </w:t>
      </w:r>
      <w:r>
        <w:rPr>
          <w:rFonts w:hint="eastAsia"/>
        </w:rPr>
        <w:t>将参数展平为向量，计算其</w:t>
      </w:r>
      <w:r>
        <w:rPr>
          <w:rFonts w:hint="eastAsia"/>
        </w:rPr>
        <w:t>L2</w:t>
      </w:r>
      <w:r>
        <w:rPr>
          <w:rFonts w:hint="eastAsia"/>
        </w:rPr>
        <w:t>范数</w:t>
      </w:r>
    </w:p>
    <w:p w14:paraId="7204620C" w14:textId="77777777" w:rsidR="00AB6671" w:rsidRDefault="00AB6671" w:rsidP="00F55501">
      <w:pPr>
        <w:pStyle w:val="code"/>
        <w:numPr>
          <w:ilvl w:val="0"/>
          <w:numId w:val="48"/>
        </w:numPr>
        <w:ind w:left="630" w:right="210"/>
      </w:pPr>
      <w:r>
        <w:rPr>
          <w:rFonts w:hint="eastAsia"/>
        </w:rPr>
        <w:t xml:space="preserve">    flattened, _ = flatten(params)</w:t>
      </w:r>
    </w:p>
    <w:p w14:paraId="2D3266A3" w14:textId="77777777" w:rsidR="00AB6671" w:rsidRDefault="00AB6671" w:rsidP="00F55501">
      <w:pPr>
        <w:pStyle w:val="code"/>
        <w:numPr>
          <w:ilvl w:val="0"/>
          <w:numId w:val="48"/>
        </w:numPr>
        <w:ind w:left="630" w:right="210"/>
      </w:pPr>
      <w:r>
        <w:rPr>
          <w:rFonts w:hint="eastAsia"/>
        </w:rPr>
        <w:t xml:space="preserve">    return np.dot(flattened, flattened)</w:t>
      </w:r>
    </w:p>
    <w:p w14:paraId="019853DC" w14:textId="77777777" w:rsidR="00AB6671" w:rsidRDefault="00AB6671" w:rsidP="00F55501">
      <w:pPr>
        <w:pStyle w:val="code"/>
        <w:numPr>
          <w:ilvl w:val="0"/>
          <w:numId w:val="48"/>
        </w:numPr>
        <w:ind w:left="630" w:right="210"/>
      </w:pPr>
    </w:p>
    <w:p w14:paraId="4BD5CDD4" w14:textId="77777777" w:rsidR="00AB6671" w:rsidRDefault="00AB6671" w:rsidP="00F55501">
      <w:pPr>
        <w:pStyle w:val="code"/>
        <w:numPr>
          <w:ilvl w:val="0"/>
          <w:numId w:val="48"/>
        </w:numPr>
        <w:ind w:left="630" w:right="210"/>
      </w:pPr>
      <w:r>
        <w:rPr>
          <w:rFonts w:hint="eastAsia"/>
        </w:rPr>
        <w:t>def log_posterior(params, inputs, targets, L2_reg):</w:t>
      </w:r>
    </w:p>
    <w:p w14:paraId="64460C9D" w14:textId="77777777" w:rsidR="00AB6671" w:rsidRDefault="00AB6671" w:rsidP="00F55501">
      <w:pPr>
        <w:pStyle w:val="code"/>
        <w:numPr>
          <w:ilvl w:val="0"/>
          <w:numId w:val="48"/>
        </w:numPr>
        <w:ind w:left="630" w:right="210"/>
      </w:pPr>
      <w:r>
        <w:rPr>
          <w:rFonts w:hint="eastAsia"/>
        </w:rPr>
        <w:lastRenderedPageBreak/>
        <w:t xml:space="preserve">    # </w:t>
      </w:r>
      <w:r>
        <w:rPr>
          <w:rFonts w:hint="eastAsia"/>
        </w:rPr>
        <w:t>计算对数后验概率，包括先验项和似然项</w:t>
      </w:r>
    </w:p>
    <w:p w14:paraId="6E5EDD17" w14:textId="77777777" w:rsidR="00AB6671" w:rsidRDefault="00AB6671" w:rsidP="00F55501">
      <w:pPr>
        <w:pStyle w:val="code"/>
        <w:numPr>
          <w:ilvl w:val="0"/>
          <w:numId w:val="48"/>
        </w:numPr>
        <w:ind w:left="630" w:right="210"/>
      </w:pPr>
      <w:r>
        <w:rPr>
          <w:rFonts w:hint="eastAsia"/>
        </w:rPr>
        <w:t xml:space="preserve">    log_prior = -L2_reg * l2_norm(params)  # </w:t>
      </w:r>
      <w:r>
        <w:rPr>
          <w:rFonts w:hint="eastAsia"/>
        </w:rPr>
        <w:t>先验项</w:t>
      </w:r>
    </w:p>
    <w:p w14:paraId="4854B770" w14:textId="77777777" w:rsidR="00AB6671" w:rsidRDefault="00AB6671" w:rsidP="00F55501">
      <w:pPr>
        <w:pStyle w:val="code"/>
        <w:numPr>
          <w:ilvl w:val="0"/>
          <w:numId w:val="48"/>
        </w:numPr>
        <w:ind w:left="630" w:right="210"/>
      </w:pPr>
      <w:r>
        <w:rPr>
          <w:rFonts w:hint="eastAsia"/>
        </w:rPr>
        <w:t xml:space="preserve">    log_lik = np.sum(neural_net_predict(params, inputs) * targets)  # </w:t>
      </w:r>
      <w:r>
        <w:rPr>
          <w:rFonts w:hint="eastAsia"/>
        </w:rPr>
        <w:t>似然项</w:t>
      </w:r>
    </w:p>
    <w:p w14:paraId="750E15BB" w14:textId="77777777" w:rsidR="00AB6671" w:rsidRDefault="00AB6671" w:rsidP="00F55501">
      <w:pPr>
        <w:pStyle w:val="code"/>
        <w:numPr>
          <w:ilvl w:val="0"/>
          <w:numId w:val="48"/>
        </w:numPr>
        <w:ind w:left="630" w:right="210"/>
      </w:pPr>
      <w:r>
        <w:rPr>
          <w:rFonts w:hint="eastAsia"/>
        </w:rPr>
        <w:t xml:space="preserve">    return log_prior + log_lik</w:t>
      </w:r>
    </w:p>
    <w:p w14:paraId="3864A32A" w14:textId="77777777" w:rsidR="00AB6671" w:rsidRDefault="00AB6671" w:rsidP="00F55501">
      <w:pPr>
        <w:pStyle w:val="code"/>
        <w:numPr>
          <w:ilvl w:val="0"/>
          <w:numId w:val="48"/>
        </w:numPr>
        <w:ind w:left="630" w:right="210"/>
      </w:pPr>
    </w:p>
    <w:p w14:paraId="07D46265" w14:textId="77777777" w:rsidR="00AB6671" w:rsidRDefault="00AB6671" w:rsidP="00F55501">
      <w:pPr>
        <w:pStyle w:val="code"/>
        <w:numPr>
          <w:ilvl w:val="0"/>
          <w:numId w:val="48"/>
        </w:numPr>
        <w:ind w:left="630" w:right="210"/>
      </w:pPr>
      <w:r>
        <w:rPr>
          <w:rFonts w:hint="eastAsia"/>
        </w:rPr>
        <w:t>def accuracy(params, inputs, targets):</w:t>
      </w:r>
    </w:p>
    <w:p w14:paraId="79CF71E3" w14:textId="77777777" w:rsidR="00AB6671" w:rsidRDefault="00AB6671" w:rsidP="00F55501">
      <w:pPr>
        <w:pStyle w:val="code"/>
        <w:numPr>
          <w:ilvl w:val="0"/>
          <w:numId w:val="48"/>
        </w:numPr>
        <w:ind w:left="630" w:right="210"/>
      </w:pPr>
      <w:r>
        <w:rPr>
          <w:rFonts w:hint="eastAsia"/>
        </w:rPr>
        <w:t xml:space="preserve">    # </w:t>
      </w:r>
      <w:r>
        <w:rPr>
          <w:rFonts w:hint="eastAsia"/>
        </w:rPr>
        <w:t>计算模型在给定数据上的准确率</w:t>
      </w:r>
    </w:p>
    <w:p w14:paraId="26511052" w14:textId="77777777" w:rsidR="00AB6671" w:rsidRDefault="00AB6671" w:rsidP="00F55501">
      <w:pPr>
        <w:pStyle w:val="code"/>
        <w:numPr>
          <w:ilvl w:val="0"/>
          <w:numId w:val="48"/>
        </w:numPr>
        <w:ind w:left="630" w:right="210"/>
      </w:pPr>
      <w:r>
        <w:rPr>
          <w:rFonts w:hint="eastAsia"/>
        </w:rPr>
        <w:t xml:space="preserve">    target_class = np.argmax(targets, axis=1)</w:t>
      </w:r>
    </w:p>
    <w:p w14:paraId="0EEBE133" w14:textId="77777777" w:rsidR="00AB6671" w:rsidRDefault="00AB6671" w:rsidP="00F55501">
      <w:pPr>
        <w:pStyle w:val="code"/>
        <w:numPr>
          <w:ilvl w:val="0"/>
          <w:numId w:val="48"/>
        </w:numPr>
        <w:ind w:left="630" w:right="210"/>
      </w:pPr>
      <w:r>
        <w:rPr>
          <w:rFonts w:hint="eastAsia"/>
        </w:rPr>
        <w:t xml:space="preserve">    predicted_class = np.argmax(neural_net_predict(params, inputs), axis=1)</w:t>
      </w:r>
    </w:p>
    <w:p w14:paraId="0A2B18FA" w14:textId="77777777" w:rsidR="00AB6671" w:rsidRDefault="00AB6671" w:rsidP="00F55501">
      <w:pPr>
        <w:pStyle w:val="code"/>
        <w:numPr>
          <w:ilvl w:val="0"/>
          <w:numId w:val="48"/>
        </w:numPr>
        <w:ind w:left="630" w:right="210"/>
      </w:pPr>
      <w:r>
        <w:rPr>
          <w:rFonts w:hint="eastAsia"/>
        </w:rPr>
        <w:t xml:space="preserve">    return np.mean(predicted_class == target_class)</w:t>
      </w:r>
    </w:p>
    <w:p w14:paraId="3269F22F" w14:textId="77777777" w:rsidR="00AB6671" w:rsidRDefault="00AB6671" w:rsidP="00AB6671">
      <w:pPr>
        <w:ind w:firstLine="420"/>
      </w:pPr>
      <w:r>
        <w:rPr>
          <w:rFonts w:hint="eastAsia"/>
        </w:rPr>
        <w:t>以上就是网络的完整结构设计，接下来，设置</w:t>
      </w:r>
      <w:proofErr w:type="spellStart"/>
      <w:r>
        <w:rPr>
          <w:rFonts w:hint="eastAsia"/>
        </w:rPr>
        <w:t>layers_size</w:t>
      </w:r>
      <w:proofErr w:type="spellEnd"/>
      <w:r>
        <w:rPr>
          <w:rFonts w:hint="eastAsia"/>
        </w:rPr>
        <w:t>（网络每层的参数），</w:t>
      </w:r>
      <w:proofErr w:type="spellStart"/>
      <w:r>
        <w:rPr>
          <w:rFonts w:hint="eastAsia"/>
        </w:rPr>
        <w:t>param_scale</w:t>
      </w:r>
      <w:proofErr w:type="spellEnd"/>
      <w:r>
        <w:rPr>
          <w:rFonts w:hint="eastAsia"/>
        </w:rPr>
        <w:t>（用于初始化神经网络模型参数的标准差，通常设置为较小的值，如</w:t>
      </w:r>
      <w:r>
        <w:rPr>
          <w:rFonts w:hint="eastAsia"/>
        </w:rPr>
        <w:t>0.1</w:t>
      </w:r>
      <w:r>
        <w:rPr>
          <w:rFonts w:hint="eastAsia"/>
        </w:rPr>
        <w:t>），</w:t>
      </w:r>
      <w:proofErr w:type="spellStart"/>
      <w:r>
        <w:rPr>
          <w:rFonts w:hint="eastAsia"/>
        </w:rPr>
        <w:t>batch_size</w:t>
      </w:r>
      <w:proofErr w:type="spellEnd"/>
      <w:r>
        <w:rPr>
          <w:rFonts w:hint="eastAsia"/>
        </w:rPr>
        <w:t>（每个训练批次的样本数量，通常设置为</w:t>
      </w:r>
      <w:r>
        <w:rPr>
          <w:rFonts w:hint="eastAsia"/>
        </w:rPr>
        <w:t>2</w:t>
      </w:r>
      <w:r>
        <w:rPr>
          <w:rFonts w:hint="eastAsia"/>
        </w:rPr>
        <w:t>的</w:t>
      </w:r>
      <w:proofErr w:type="gramStart"/>
      <w:r>
        <w:rPr>
          <w:rFonts w:hint="eastAsia"/>
        </w:rPr>
        <w:t>幂</w:t>
      </w:r>
      <w:proofErr w:type="gramEnd"/>
      <w:r>
        <w:rPr>
          <w:rFonts w:hint="eastAsia"/>
        </w:rPr>
        <w:t>次方，如</w:t>
      </w:r>
      <w:r>
        <w:rPr>
          <w:rFonts w:hint="eastAsia"/>
        </w:rPr>
        <w:t>256</w:t>
      </w:r>
      <w:r>
        <w:rPr>
          <w:rFonts w:hint="eastAsia"/>
        </w:rPr>
        <w:t>），</w:t>
      </w:r>
      <w:proofErr w:type="spellStart"/>
      <w:r>
        <w:rPr>
          <w:rFonts w:hint="eastAsia"/>
        </w:rPr>
        <w:t>num_epochs</w:t>
      </w:r>
      <w:proofErr w:type="spellEnd"/>
      <w:r>
        <w:rPr>
          <w:rFonts w:hint="eastAsia"/>
        </w:rPr>
        <w:t>（训练迭代的次数，通常设置为较大的值，如</w:t>
      </w:r>
      <w:r>
        <w:rPr>
          <w:rFonts w:hint="eastAsia"/>
        </w:rPr>
        <w:t>100</w:t>
      </w:r>
      <w:r>
        <w:rPr>
          <w:rFonts w:hint="eastAsia"/>
        </w:rPr>
        <w:t>），</w:t>
      </w:r>
      <w:proofErr w:type="spellStart"/>
      <w:r>
        <w:rPr>
          <w:rFonts w:hint="eastAsia"/>
        </w:rPr>
        <w:t>step_size</w:t>
      </w:r>
      <w:proofErr w:type="spellEnd"/>
      <w:r>
        <w:rPr>
          <w:rFonts w:hint="eastAsia"/>
        </w:rPr>
        <w:t>（每次迭代更新模型参数的步长，通常设置为较小的值，如</w:t>
      </w:r>
      <w:r>
        <w:rPr>
          <w:rFonts w:hint="eastAsia"/>
        </w:rPr>
        <w:t>0.001</w:t>
      </w:r>
      <w:r>
        <w:rPr>
          <w:rFonts w:hint="eastAsia"/>
        </w:rPr>
        <w:t>）。</w:t>
      </w:r>
    </w:p>
    <w:p w14:paraId="257CB3DE" w14:textId="77777777" w:rsidR="00AB6671" w:rsidRDefault="00AB6671" w:rsidP="00F55501">
      <w:pPr>
        <w:pStyle w:val="code"/>
        <w:numPr>
          <w:ilvl w:val="0"/>
          <w:numId w:val="49"/>
        </w:numPr>
        <w:ind w:left="630" w:right="210"/>
      </w:pPr>
      <w:r>
        <w:rPr>
          <w:rFonts w:hint="eastAsia"/>
        </w:rPr>
        <w:t>if __name__ == '__main__':</w:t>
      </w:r>
    </w:p>
    <w:p w14:paraId="3C0D075E" w14:textId="77777777" w:rsidR="00AB6671" w:rsidRDefault="00AB6671" w:rsidP="00F55501">
      <w:pPr>
        <w:pStyle w:val="code"/>
        <w:numPr>
          <w:ilvl w:val="0"/>
          <w:numId w:val="49"/>
        </w:numPr>
        <w:ind w:left="630" w:right="210"/>
      </w:pPr>
      <w:r>
        <w:rPr>
          <w:rFonts w:hint="eastAsia"/>
        </w:rPr>
        <w:t xml:space="preserve">    # </w:t>
      </w:r>
      <w:r>
        <w:rPr>
          <w:rFonts w:hint="eastAsia"/>
        </w:rPr>
        <w:t>模型参数</w:t>
      </w:r>
    </w:p>
    <w:p w14:paraId="5AE07212" w14:textId="77777777" w:rsidR="00AB6671" w:rsidRDefault="00AB6671" w:rsidP="00F55501">
      <w:pPr>
        <w:pStyle w:val="code"/>
        <w:numPr>
          <w:ilvl w:val="0"/>
          <w:numId w:val="49"/>
        </w:numPr>
        <w:ind w:left="630" w:right="210"/>
      </w:pPr>
      <w:r>
        <w:rPr>
          <w:rFonts w:hint="eastAsia"/>
        </w:rPr>
        <w:t xml:space="preserve">    layer_sizes = [784, 200, 100, 10]  # </w:t>
      </w:r>
      <w:r>
        <w:rPr>
          <w:rFonts w:hint="eastAsia"/>
        </w:rPr>
        <w:t>每层的神经元数量</w:t>
      </w:r>
    </w:p>
    <w:p w14:paraId="6F84FCF8" w14:textId="77777777" w:rsidR="00AB6671" w:rsidRDefault="00AB6671" w:rsidP="00F55501">
      <w:pPr>
        <w:pStyle w:val="code"/>
        <w:numPr>
          <w:ilvl w:val="0"/>
          <w:numId w:val="49"/>
        </w:numPr>
        <w:ind w:left="630" w:right="210"/>
      </w:pPr>
      <w:r>
        <w:rPr>
          <w:rFonts w:hint="eastAsia"/>
        </w:rPr>
        <w:t xml:space="preserve">    L2_reg = 1.0  # L2</w:t>
      </w:r>
      <w:r>
        <w:rPr>
          <w:rFonts w:hint="eastAsia"/>
        </w:rPr>
        <w:t>正则化系数</w:t>
      </w:r>
    </w:p>
    <w:p w14:paraId="5BE9AD87" w14:textId="77777777" w:rsidR="00AB6671" w:rsidRDefault="00AB6671" w:rsidP="00F55501">
      <w:pPr>
        <w:pStyle w:val="code"/>
        <w:numPr>
          <w:ilvl w:val="0"/>
          <w:numId w:val="49"/>
        </w:numPr>
        <w:ind w:left="630" w:right="210"/>
      </w:pPr>
    </w:p>
    <w:p w14:paraId="2EB30290" w14:textId="77777777" w:rsidR="00AB6671" w:rsidRDefault="00AB6671" w:rsidP="00F55501">
      <w:pPr>
        <w:pStyle w:val="code"/>
        <w:numPr>
          <w:ilvl w:val="0"/>
          <w:numId w:val="49"/>
        </w:numPr>
        <w:ind w:left="630" w:right="210"/>
      </w:pPr>
      <w:r>
        <w:rPr>
          <w:rFonts w:hint="eastAsia"/>
        </w:rPr>
        <w:t xml:space="preserve">    # </w:t>
      </w:r>
      <w:r>
        <w:rPr>
          <w:rFonts w:hint="eastAsia"/>
        </w:rPr>
        <w:t>训练参数</w:t>
      </w:r>
    </w:p>
    <w:p w14:paraId="24762515" w14:textId="77777777" w:rsidR="00AB6671" w:rsidRDefault="00AB6671" w:rsidP="00F55501">
      <w:pPr>
        <w:pStyle w:val="code"/>
        <w:numPr>
          <w:ilvl w:val="0"/>
          <w:numId w:val="49"/>
        </w:numPr>
        <w:ind w:left="630" w:right="210"/>
      </w:pPr>
      <w:r>
        <w:rPr>
          <w:rFonts w:hint="eastAsia"/>
        </w:rPr>
        <w:t xml:space="preserve">    param_scale = 0.1  # </w:t>
      </w:r>
      <w:r>
        <w:rPr>
          <w:rFonts w:hint="eastAsia"/>
        </w:rPr>
        <w:t>参数初始缩放系数</w:t>
      </w:r>
    </w:p>
    <w:p w14:paraId="63795724" w14:textId="77777777" w:rsidR="00AB6671" w:rsidRDefault="00AB6671" w:rsidP="00F55501">
      <w:pPr>
        <w:pStyle w:val="code"/>
        <w:numPr>
          <w:ilvl w:val="0"/>
          <w:numId w:val="49"/>
        </w:numPr>
        <w:ind w:left="630" w:right="210"/>
      </w:pPr>
      <w:r>
        <w:rPr>
          <w:rFonts w:hint="eastAsia"/>
        </w:rPr>
        <w:t xml:space="preserve">    batch_size = 256  # </w:t>
      </w:r>
      <w:r>
        <w:rPr>
          <w:rFonts w:hint="eastAsia"/>
        </w:rPr>
        <w:t>批量大小</w:t>
      </w:r>
    </w:p>
    <w:p w14:paraId="4110E8FA" w14:textId="77777777" w:rsidR="00AB6671" w:rsidRDefault="00AB6671" w:rsidP="00F55501">
      <w:pPr>
        <w:pStyle w:val="code"/>
        <w:numPr>
          <w:ilvl w:val="0"/>
          <w:numId w:val="49"/>
        </w:numPr>
        <w:ind w:left="630" w:right="210"/>
      </w:pPr>
      <w:r>
        <w:rPr>
          <w:rFonts w:hint="eastAsia"/>
        </w:rPr>
        <w:t xml:space="preserve">    num_epochs = 20  # </w:t>
      </w:r>
      <w:r>
        <w:rPr>
          <w:rFonts w:hint="eastAsia"/>
        </w:rPr>
        <w:t>训练迭代次数</w:t>
      </w:r>
    </w:p>
    <w:p w14:paraId="40C6A40C" w14:textId="77777777" w:rsidR="00AB6671" w:rsidRDefault="00AB6671" w:rsidP="00F55501">
      <w:pPr>
        <w:pStyle w:val="code"/>
        <w:numPr>
          <w:ilvl w:val="0"/>
          <w:numId w:val="49"/>
        </w:numPr>
        <w:ind w:left="630" w:right="210"/>
      </w:pPr>
      <w:r>
        <w:rPr>
          <w:rFonts w:hint="eastAsia"/>
        </w:rPr>
        <w:t xml:space="preserve">    step_size = 0.001  # </w:t>
      </w:r>
      <w:r>
        <w:rPr>
          <w:rFonts w:hint="eastAsia"/>
        </w:rPr>
        <w:t>学习率</w:t>
      </w:r>
    </w:p>
    <w:p w14:paraId="1F904969" w14:textId="77777777" w:rsidR="00AB6671" w:rsidRDefault="00AB6671" w:rsidP="00F55501">
      <w:pPr>
        <w:pStyle w:val="code"/>
        <w:numPr>
          <w:ilvl w:val="0"/>
          <w:numId w:val="49"/>
        </w:numPr>
        <w:ind w:left="630" w:right="210"/>
      </w:pPr>
    </w:p>
    <w:p w14:paraId="7D5D0DF1" w14:textId="77777777" w:rsidR="00AB6671" w:rsidRDefault="00AB6671" w:rsidP="00F55501">
      <w:pPr>
        <w:pStyle w:val="code"/>
        <w:numPr>
          <w:ilvl w:val="0"/>
          <w:numId w:val="49"/>
        </w:numPr>
        <w:ind w:left="630" w:right="210"/>
      </w:pPr>
      <w:r>
        <w:rPr>
          <w:rFonts w:hint="eastAsia"/>
        </w:rPr>
        <w:t xml:space="preserve">    print("</w:t>
      </w:r>
      <w:r>
        <w:rPr>
          <w:rFonts w:hint="eastAsia"/>
        </w:rPr>
        <w:t>加载训练数据</w:t>
      </w:r>
      <w:r>
        <w:rPr>
          <w:rFonts w:hint="eastAsia"/>
        </w:rPr>
        <w:t>...")</w:t>
      </w:r>
    </w:p>
    <w:p w14:paraId="75ECDDB8" w14:textId="77777777" w:rsidR="00AB6671" w:rsidRDefault="00AB6671" w:rsidP="00F55501">
      <w:pPr>
        <w:pStyle w:val="code"/>
        <w:numPr>
          <w:ilvl w:val="0"/>
          <w:numId w:val="49"/>
        </w:numPr>
        <w:ind w:left="630" w:right="210"/>
      </w:pPr>
      <w:r>
        <w:rPr>
          <w:rFonts w:hint="eastAsia"/>
        </w:rPr>
        <w:t xml:space="preserve">    # </w:t>
      </w:r>
      <w:r>
        <w:rPr>
          <w:rFonts w:hint="eastAsia"/>
        </w:rPr>
        <w:t>加载</w:t>
      </w:r>
      <w:r>
        <w:rPr>
          <w:rFonts w:hint="eastAsia"/>
        </w:rPr>
        <w:t>MNIST</w:t>
      </w:r>
      <w:r>
        <w:rPr>
          <w:rFonts w:hint="eastAsia"/>
        </w:rPr>
        <w:t>数据集</w:t>
      </w:r>
    </w:p>
    <w:p w14:paraId="1B02CFC3" w14:textId="77777777" w:rsidR="00AB6671" w:rsidRDefault="00AB6671" w:rsidP="00F55501">
      <w:pPr>
        <w:pStyle w:val="code"/>
        <w:numPr>
          <w:ilvl w:val="0"/>
          <w:numId w:val="49"/>
        </w:numPr>
        <w:ind w:left="630" w:right="210"/>
      </w:pPr>
      <w:r>
        <w:rPr>
          <w:rFonts w:hint="eastAsia"/>
        </w:rPr>
        <w:t xml:space="preserve">    N, train_images, train_labels, test_images, test_labels = load_mnist()</w:t>
      </w:r>
    </w:p>
    <w:p w14:paraId="55E91F51" w14:textId="77777777" w:rsidR="00AB6671" w:rsidRDefault="00AB6671" w:rsidP="00F55501">
      <w:pPr>
        <w:pStyle w:val="code"/>
        <w:numPr>
          <w:ilvl w:val="0"/>
          <w:numId w:val="49"/>
        </w:numPr>
        <w:ind w:left="630" w:right="210"/>
      </w:pPr>
      <w:r>
        <w:rPr>
          <w:rFonts w:hint="eastAsia"/>
        </w:rPr>
        <w:t xml:space="preserve">    # </w:t>
      </w:r>
      <w:r>
        <w:rPr>
          <w:rFonts w:hint="eastAsia"/>
        </w:rPr>
        <w:t>初始化每层参数</w:t>
      </w:r>
    </w:p>
    <w:p w14:paraId="6B633818" w14:textId="77777777" w:rsidR="00AB6671" w:rsidRDefault="00AB6671" w:rsidP="00F55501">
      <w:pPr>
        <w:pStyle w:val="code"/>
        <w:numPr>
          <w:ilvl w:val="0"/>
          <w:numId w:val="49"/>
        </w:numPr>
        <w:ind w:left="630" w:right="210"/>
      </w:pPr>
      <w:r>
        <w:rPr>
          <w:rFonts w:hint="eastAsia"/>
        </w:rPr>
        <w:t xml:space="preserve">    init_params = init_random_params(param_scale, layer_sizes)</w:t>
      </w:r>
    </w:p>
    <w:p w14:paraId="586BF078" w14:textId="77777777" w:rsidR="00AB6671" w:rsidRDefault="00AB6671" w:rsidP="00F55501">
      <w:pPr>
        <w:pStyle w:val="code"/>
        <w:numPr>
          <w:ilvl w:val="0"/>
          <w:numId w:val="49"/>
        </w:numPr>
        <w:ind w:left="630" w:right="210"/>
      </w:pPr>
      <w:r>
        <w:rPr>
          <w:rFonts w:hint="eastAsia"/>
        </w:rPr>
        <w:t xml:space="preserve">    # </w:t>
      </w:r>
      <w:r>
        <w:rPr>
          <w:rFonts w:hint="eastAsia"/>
        </w:rPr>
        <w:t>设置每批次数据大小</w:t>
      </w:r>
    </w:p>
    <w:p w14:paraId="3FF52042" w14:textId="77777777" w:rsidR="00AB6671" w:rsidRDefault="00AB6671" w:rsidP="00F55501">
      <w:pPr>
        <w:pStyle w:val="code"/>
        <w:numPr>
          <w:ilvl w:val="0"/>
          <w:numId w:val="49"/>
        </w:numPr>
        <w:ind w:left="630" w:right="210"/>
      </w:pPr>
      <w:r>
        <w:rPr>
          <w:rFonts w:hint="eastAsia"/>
        </w:rPr>
        <w:t xml:space="preserve">    num_batches = int(np.ceil(len(train_images) / batch_size))</w:t>
      </w:r>
    </w:p>
    <w:p w14:paraId="39E356B3" w14:textId="77777777" w:rsidR="00AB6671" w:rsidRDefault="00AB6671" w:rsidP="00F55501">
      <w:pPr>
        <w:pStyle w:val="code"/>
        <w:numPr>
          <w:ilvl w:val="0"/>
          <w:numId w:val="49"/>
        </w:numPr>
        <w:ind w:left="630" w:right="210"/>
      </w:pPr>
    </w:p>
    <w:p w14:paraId="6181D8E2" w14:textId="77777777" w:rsidR="00AB6671" w:rsidRDefault="00AB6671" w:rsidP="00F55501">
      <w:pPr>
        <w:pStyle w:val="code"/>
        <w:numPr>
          <w:ilvl w:val="0"/>
          <w:numId w:val="49"/>
        </w:numPr>
        <w:ind w:left="630" w:right="210"/>
      </w:pPr>
      <w:r>
        <w:rPr>
          <w:rFonts w:hint="eastAsia"/>
        </w:rPr>
        <w:lastRenderedPageBreak/>
        <w:t xml:space="preserve">    def batch_indices(iter):</w:t>
      </w:r>
    </w:p>
    <w:p w14:paraId="4D6A375C" w14:textId="77777777" w:rsidR="00AB6671" w:rsidRDefault="00AB6671" w:rsidP="00F55501">
      <w:pPr>
        <w:pStyle w:val="code"/>
        <w:numPr>
          <w:ilvl w:val="0"/>
          <w:numId w:val="49"/>
        </w:numPr>
        <w:ind w:left="630" w:right="210"/>
      </w:pPr>
      <w:r>
        <w:rPr>
          <w:rFonts w:hint="eastAsia"/>
        </w:rPr>
        <w:t xml:space="preserve">        # </w:t>
      </w:r>
      <w:r>
        <w:rPr>
          <w:rFonts w:hint="eastAsia"/>
        </w:rPr>
        <w:t>根据迭代次数返回批次索引</w:t>
      </w:r>
    </w:p>
    <w:p w14:paraId="7EDA956A" w14:textId="77777777" w:rsidR="00AB6671" w:rsidRDefault="00AB6671" w:rsidP="00F55501">
      <w:pPr>
        <w:pStyle w:val="code"/>
        <w:numPr>
          <w:ilvl w:val="0"/>
          <w:numId w:val="49"/>
        </w:numPr>
        <w:ind w:left="630" w:right="210"/>
      </w:pPr>
      <w:r>
        <w:rPr>
          <w:rFonts w:hint="eastAsia"/>
        </w:rPr>
        <w:t xml:space="preserve">        idx = iter % num_batches</w:t>
      </w:r>
    </w:p>
    <w:p w14:paraId="22A31146" w14:textId="77777777" w:rsidR="00AB6671" w:rsidRDefault="00AB6671" w:rsidP="00F55501">
      <w:pPr>
        <w:pStyle w:val="code"/>
        <w:numPr>
          <w:ilvl w:val="0"/>
          <w:numId w:val="49"/>
        </w:numPr>
        <w:ind w:left="630" w:right="210"/>
      </w:pPr>
      <w:r>
        <w:rPr>
          <w:rFonts w:hint="eastAsia"/>
        </w:rPr>
        <w:t xml:space="preserve">        return slice(idx * batch_size, (idx+1) * batch_size)</w:t>
      </w:r>
    </w:p>
    <w:p w14:paraId="64DA7761" w14:textId="77777777" w:rsidR="00AB6671" w:rsidRDefault="00AB6671" w:rsidP="00F55501">
      <w:pPr>
        <w:pStyle w:val="code"/>
        <w:numPr>
          <w:ilvl w:val="0"/>
          <w:numId w:val="49"/>
        </w:numPr>
        <w:ind w:left="630" w:right="210"/>
      </w:pPr>
    </w:p>
    <w:p w14:paraId="2C22B2FC" w14:textId="77777777" w:rsidR="00AB6671" w:rsidRDefault="00AB6671" w:rsidP="00F55501">
      <w:pPr>
        <w:pStyle w:val="code"/>
        <w:numPr>
          <w:ilvl w:val="0"/>
          <w:numId w:val="49"/>
        </w:numPr>
        <w:ind w:left="630" w:right="210"/>
      </w:pPr>
      <w:r>
        <w:rPr>
          <w:rFonts w:hint="eastAsia"/>
        </w:rPr>
        <w:t xml:space="preserve">    # </w:t>
      </w:r>
      <w:r>
        <w:rPr>
          <w:rFonts w:hint="eastAsia"/>
        </w:rPr>
        <w:t>定义训练目标</w:t>
      </w:r>
    </w:p>
    <w:p w14:paraId="4A3932DB" w14:textId="77777777" w:rsidR="00AB6671" w:rsidRDefault="00AB6671" w:rsidP="00F55501">
      <w:pPr>
        <w:pStyle w:val="code"/>
        <w:numPr>
          <w:ilvl w:val="0"/>
          <w:numId w:val="49"/>
        </w:numPr>
        <w:ind w:left="630" w:right="210"/>
      </w:pPr>
      <w:r>
        <w:rPr>
          <w:rFonts w:hint="eastAsia"/>
        </w:rPr>
        <w:t xml:space="preserve">    def objective(params, iter):</w:t>
      </w:r>
    </w:p>
    <w:p w14:paraId="0F60D613" w14:textId="77777777" w:rsidR="00AB6671" w:rsidRDefault="00AB6671" w:rsidP="00F55501">
      <w:pPr>
        <w:pStyle w:val="code"/>
        <w:numPr>
          <w:ilvl w:val="0"/>
          <w:numId w:val="49"/>
        </w:numPr>
        <w:ind w:left="630" w:right="210"/>
      </w:pPr>
      <w:r>
        <w:rPr>
          <w:rFonts w:hint="eastAsia"/>
        </w:rPr>
        <w:t xml:space="preserve">        idx = batch_indices(iter)</w:t>
      </w:r>
    </w:p>
    <w:p w14:paraId="11015A91" w14:textId="77777777" w:rsidR="00AB6671" w:rsidRDefault="00AB6671" w:rsidP="00F55501">
      <w:pPr>
        <w:pStyle w:val="code"/>
        <w:numPr>
          <w:ilvl w:val="0"/>
          <w:numId w:val="49"/>
        </w:numPr>
        <w:ind w:left="630" w:right="210"/>
      </w:pPr>
      <w:r>
        <w:rPr>
          <w:rFonts w:hint="eastAsia"/>
        </w:rPr>
        <w:t xml:space="preserve">        return -log_posterior(params, train_images[idx], train_labels[idx], L2_reg)</w:t>
      </w:r>
    </w:p>
    <w:p w14:paraId="7BFC20F9" w14:textId="77777777" w:rsidR="00AB6671" w:rsidRDefault="00AB6671" w:rsidP="00F55501">
      <w:pPr>
        <w:pStyle w:val="code"/>
        <w:numPr>
          <w:ilvl w:val="0"/>
          <w:numId w:val="49"/>
        </w:numPr>
        <w:ind w:left="630" w:right="210"/>
      </w:pPr>
    </w:p>
    <w:p w14:paraId="1289E86C" w14:textId="77777777" w:rsidR="00AB6671" w:rsidRDefault="00AB6671" w:rsidP="00F55501">
      <w:pPr>
        <w:pStyle w:val="code"/>
        <w:numPr>
          <w:ilvl w:val="0"/>
          <w:numId w:val="49"/>
        </w:numPr>
        <w:ind w:left="630" w:right="210"/>
      </w:pPr>
      <w:r>
        <w:rPr>
          <w:rFonts w:hint="eastAsia"/>
        </w:rPr>
        <w:t xml:space="preserve">    # </w:t>
      </w:r>
      <w:r>
        <w:rPr>
          <w:rFonts w:hint="eastAsia"/>
        </w:rPr>
        <w:t>使用自动微分计算目标函数的梯度</w:t>
      </w:r>
    </w:p>
    <w:p w14:paraId="4FA6235E" w14:textId="77777777" w:rsidR="00AB6671" w:rsidRDefault="00AB6671" w:rsidP="00F55501">
      <w:pPr>
        <w:pStyle w:val="code"/>
        <w:numPr>
          <w:ilvl w:val="0"/>
          <w:numId w:val="49"/>
        </w:numPr>
        <w:ind w:left="630" w:right="210"/>
      </w:pPr>
      <w:r>
        <w:rPr>
          <w:rFonts w:hint="eastAsia"/>
        </w:rPr>
        <w:t xml:space="preserve">    objective_grad = grad(objective)</w:t>
      </w:r>
    </w:p>
    <w:p w14:paraId="33A7A677" w14:textId="77777777" w:rsidR="00AB6671" w:rsidRDefault="00AB6671" w:rsidP="00F55501">
      <w:pPr>
        <w:pStyle w:val="code"/>
        <w:numPr>
          <w:ilvl w:val="0"/>
          <w:numId w:val="49"/>
        </w:numPr>
        <w:ind w:left="630" w:right="210"/>
      </w:pPr>
    </w:p>
    <w:p w14:paraId="41A9EA7D" w14:textId="77777777" w:rsidR="00AB6671" w:rsidRDefault="00AB6671" w:rsidP="00F55501">
      <w:pPr>
        <w:pStyle w:val="code"/>
        <w:numPr>
          <w:ilvl w:val="0"/>
          <w:numId w:val="49"/>
        </w:numPr>
        <w:ind w:left="630" w:right="210"/>
      </w:pPr>
      <w:r>
        <w:rPr>
          <w:rFonts w:hint="eastAsia"/>
        </w:rPr>
        <w:t xml:space="preserve">    print("     Epoch     |    Train accuracy  |       Test accuracy  ")</w:t>
      </w:r>
    </w:p>
    <w:p w14:paraId="2E958D49" w14:textId="77777777" w:rsidR="00AB6671" w:rsidRDefault="00AB6671" w:rsidP="00F55501">
      <w:pPr>
        <w:pStyle w:val="code"/>
        <w:numPr>
          <w:ilvl w:val="0"/>
          <w:numId w:val="49"/>
        </w:numPr>
        <w:ind w:left="630" w:right="210"/>
      </w:pPr>
      <w:r>
        <w:rPr>
          <w:rFonts w:hint="eastAsia"/>
        </w:rPr>
        <w:t xml:space="preserve">    def print_perf(params, iter, gradient):</w:t>
      </w:r>
    </w:p>
    <w:p w14:paraId="3A59F51F" w14:textId="77777777" w:rsidR="00AB6671" w:rsidRDefault="00AB6671" w:rsidP="00F55501">
      <w:pPr>
        <w:pStyle w:val="code"/>
        <w:numPr>
          <w:ilvl w:val="0"/>
          <w:numId w:val="49"/>
        </w:numPr>
        <w:ind w:left="630" w:right="210"/>
      </w:pPr>
      <w:r>
        <w:rPr>
          <w:rFonts w:hint="eastAsia"/>
        </w:rPr>
        <w:t xml:space="preserve">        if iter % num_batches == 0:</w:t>
      </w:r>
    </w:p>
    <w:p w14:paraId="281D8AAB" w14:textId="77777777" w:rsidR="00AB6671" w:rsidRDefault="00AB6671" w:rsidP="00F55501">
      <w:pPr>
        <w:pStyle w:val="code"/>
        <w:numPr>
          <w:ilvl w:val="0"/>
          <w:numId w:val="49"/>
        </w:numPr>
        <w:ind w:left="630" w:right="210"/>
      </w:pPr>
      <w:r>
        <w:rPr>
          <w:rFonts w:hint="eastAsia"/>
        </w:rPr>
        <w:t xml:space="preserve">            train_acc = accuracy(params, train_images, train_labels)</w:t>
      </w:r>
    </w:p>
    <w:p w14:paraId="105D84E3" w14:textId="77777777" w:rsidR="00AB6671" w:rsidRDefault="00AB6671" w:rsidP="00F55501">
      <w:pPr>
        <w:pStyle w:val="code"/>
        <w:numPr>
          <w:ilvl w:val="0"/>
          <w:numId w:val="49"/>
        </w:numPr>
        <w:ind w:left="630" w:right="210"/>
      </w:pPr>
      <w:r>
        <w:rPr>
          <w:rFonts w:hint="eastAsia"/>
        </w:rPr>
        <w:t xml:space="preserve">            test_acc = accuracy(params, test_images, test_labels)</w:t>
      </w:r>
    </w:p>
    <w:p w14:paraId="6EBFA5DE" w14:textId="77777777" w:rsidR="00AB6671" w:rsidRDefault="00AB6671" w:rsidP="00F55501">
      <w:pPr>
        <w:pStyle w:val="code"/>
        <w:numPr>
          <w:ilvl w:val="0"/>
          <w:numId w:val="49"/>
        </w:numPr>
        <w:ind w:left="630" w:right="210"/>
      </w:pPr>
      <w:r>
        <w:rPr>
          <w:rFonts w:hint="eastAsia"/>
        </w:rPr>
        <w:t xml:space="preserve">            print("{:15}|{:20}|{:20}".format(iter//num_batches, train_acc, test_acc))</w:t>
      </w:r>
    </w:p>
    <w:p w14:paraId="494B38B3" w14:textId="77777777" w:rsidR="00AB6671" w:rsidRDefault="00AB6671" w:rsidP="00F55501">
      <w:pPr>
        <w:pStyle w:val="code"/>
        <w:numPr>
          <w:ilvl w:val="0"/>
          <w:numId w:val="49"/>
        </w:numPr>
        <w:ind w:left="630" w:right="210"/>
      </w:pPr>
    </w:p>
    <w:p w14:paraId="65CAF907" w14:textId="77777777" w:rsidR="00AB6671" w:rsidRDefault="00AB6671" w:rsidP="00F55501">
      <w:pPr>
        <w:pStyle w:val="code"/>
        <w:numPr>
          <w:ilvl w:val="0"/>
          <w:numId w:val="49"/>
        </w:numPr>
        <w:ind w:left="630" w:right="210"/>
      </w:pPr>
      <w:r>
        <w:rPr>
          <w:rFonts w:hint="eastAsia"/>
        </w:rPr>
        <w:t xml:space="preserve">    # </w:t>
      </w:r>
      <w:r>
        <w:rPr>
          <w:rFonts w:hint="eastAsia"/>
        </w:rPr>
        <w:t>使用</w:t>
      </w:r>
      <w:r>
        <w:rPr>
          <w:rFonts w:hint="eastAsia"/>
        </w:rPr>
        <w:t>Adam</w:t>
      </w:r>
      <w:r>
        <w:rPr>
          <w:rFonts w:hint="eastAsia"/>
        </w:rPr>
        <w:t>优化算法优化参数</w:t>
      </w:r>
    </w:p>
    <w:p w14:paraId="36C05EC1" w14:textId="77777777" w:rsidR="00AB6671" w:rsidRDefault="00AB6671" w:rsidP="00F55501">
      <w:pPr>
        <w:pStyle w:val="code"/>
        <w:numPr>
          <w:ilvl w:val="0"/>
          <w:numId w:val="49"/>
        </w:numPr>
        <w:ind w:left="630" w:right="210"/>
      </w:pPr>
      <w:r>
        <w:rPr>
          <w:rFonts w:hint="eastAsia"/>
        </w:rPr>
        <w:t xml:space="preserve">    optimized_params = adam(objective_grad, init_params, step_size=step_size,</w:t>
      </w:r>
    </w:p>
    <w:p w14:paraId="0CFFEA75" w14:textId="77777777" w:rsidR="00AB6671" w:rsidRDefault="00AB6671" w:rsidP="00F55501">
      <w:pPr>
        <w:pStyle w:val="code"/>
        <w:numPr>
          <w:ilvl w:val="0"/>
          <w:numId w:val="49"/>
        </w:numPr>
        <w:ind w:left="630" w:right="210"/>
      </w:pPr>
      <w:r>
        <w:rPr>
          <w:rFonts w:hint="eastAsia"/>
        </w:rPr>
        <w:t xml:space="preserve">                            num_iters=num_epochs * num_batches, callback=print_perf)</w:t>
      </w:r>
    </w:p>
    <w:p w14:paraId="50D243E6" w14:textId="77777777" w:rsidR="00AB6671" w:rsidRDefault="00AB6671" w:rsidP="00F55501">
      <w:pPr>
        <w:pStyle w:val="3"/>
        <w:numPr>
          <w:ilvl w:val="2"/>
          <w:numId w:val="31"/>
        </w:numPr>
        <w:tabs>
          <w:tab w:val="num" w:pos="360"/>
        </w:tabs>
        <w:ind w:left="480" w:hangingChars="200" w:hanging="480"/>
      </w:pPr>
      <w:r>
        <w:t>Convolutional neural net</w:t>
      </w:r>
    </w:p>
    <w:p w14:paraId="2D83ADA4" w14:textId="77777777" w:rsidR="00AB6671" w:rsidRDefault="00AB6671" w:rsidP="00AB6671">
      <w:pPr>
        <w:ind w:firstLine="420"/>
      </w:pPr>
      <w:r>
        <w:rPr>
          <w:rFonts w:hint="eastAsia"/>
        </w:rPr>
        <w:t>我们基于“</w:t>
      </w:r>
      <w:r>
        <w:rPr>
          <w:rFonts w:hint="eastAsia"/>
        </w:rPr>
        <w:t>LeNet-5</w:t>
      </w:r>
      <w:r>
        <w:rPr>
          <w:rFonts w:hint="eastAsia"/>
        </w:rPr>
        <w:t>”模型，在</w:t>
      </w:r>
      <w:r>
        <w:rPr>
          <w:rFonts w:hint="eastAsia"/>
        </w:rPr>
        <w:t>MNIST</w:t>
      </w:r>
      <w:r>
        <w:rPr>
          <w:rFonts w:hint="eastAsia"/>
        </w:rPr>
        <w:t>数据集上实现了一个卷积神经网络，</w:t>
      </w:r>
      <w:r>
        <w:rPr>
          <w:rFonts w:hint="eastAsia"/>
        </w:rPr>
        <w:t>LeNet-5</w:t>
      </w:r>
      <w:r>
        <w:rPr>
          <w:rFonts w:hint="eastAsia"/>
        </w:rPr>
        <w:t>是由</w:t>
      </w:r>
      <w:r>
        <w:rPr>
          <w:rFonts w:hint="eastAsia"/>
        </w:rPr>
        <w:t xml:space="preserve">Yann </w:t>
      </w:r>
      <w:proofErr w:type="spellStart"/>
      <w:r>
        <w:rPr>
          <w:rFonts w:hint="eastAsia"/>
        </w:rPr>
        <w:t>LeCun</w:t>
      </w:r>
      <w:proofErr w:type="spellEnd"/>
      <w:r>
        <w:rPr>
          <w:rFonts w:hint="eastAsia"/>
        </w:rPr>
        <w:t>等人在</w:t>
      </w:r>
      <w:r>
        <w:rPr>
          <w:rFonts w:hint="eastAsia"/>
        </w:rPr>
        <w:t>1998</w:t>
      </w:r>
      <w:r>
        <w:rPr>
          <w:rFonts w:hint="eastAsia"/>
        </w:rPr>
        <w:t>年提出的深度卷积神经网络模型，是第一个成功应用于手写数字识别的神经网络模型。它的设计灵感来自于人类视觉系统的结构，包含了卷积层、池化层和全连接层等基本组件。在</w:t>
      </w:r>
      <w:r>
        <w:rPr>
          <w:rFonts w:hint="eastAsia"/>
        </w:rPr>
        <w:t>LeNet-5</w:t>
      </w:r>
      <w:r>
        <w:rPr>
          <w:rFonts w:hint="eastAsia"/>
        </w:rPr>
        <w:t>中，卷积层和池化层交替出现，用于提取输入图像的特征。全连接层则用于将特征映射到输出类别。虽然</w:t>
      </w:r>
      <w:r>
        <w:rPr>
          <w:rFonts w:hint="eastAsia"/>
        </w:rPr>
        <w:t>LeNet-5</w:t>
      </w:r>
      <w:r>
        <w:rPr>
          <w:rFonts w:hint="eastAsia"/>
        </w:rPr>
        <w:t>已经过时，但其基本思想和结构仍然</w:t>
      </w:r>
      <w:r>
        <w:rPr>
          <w:rFonts w:hint="eastAsia"/>
        </w:rPr>
        <w:lastRenderedPageBreak/>
        <w:t>被广泛应用于现代深度学习模型的设计中，所以我们以此结构作为卷积神经网络的样例。</w:t>
      </w:r>
    </w:p>
    <w:p w14:paraId="2FA93350" w14:textId="77777777" w:rsidR="00AB6671" w:rsidRDefault="00AB6671" w:rsidP="00AB6671">
      <w:pPr>
        <w:ind w:firstLine="420"/>
      </w:pPr>
      <w:r>
        <w:rPr>
          <w:rFonts w:hint="eastAsia"/>
        </w:rPr>
        <w:t>LeNet-5</w:t>
      </w:r>
      <w:r>
        <w:rPr>
          <w:rFonts w:hint="eastAsia"/>
        </w:rPr>
        <w:t>模型的关键点有以下几个：</w:t>
      </w:r>
    </w:p>
    <w:p w14:paraId="09224986" w14:textId="77777777" w:rsidR="00AB6671" w:rsidRDefault="00AB6671" w:rsidP="00F55501">
      <w:pPr>
        <w:numPr>
          <w:ilvl w:val="0"/>
          <w:numId w:val="50"/>
        </w:numPr>
      </w:pPr>
      <w:r>
        <w:t>输入层：</w:t>
      </w:r>
      <w:r>
        <w:t>LeNet-5</w:t>
      </w:r>
      <w:r>
        <w:t>模型的输入是一个</w:t>
      </w:r>
      <w:r>
        <w:t>32x32</w:t>
      </w:r>
      <w:r>
        <w:t>的灰度图像，这是由于手写数字图像的大小为</w:t>
      </w:r>
      <w:r>
        <w:t>28x28</w:t>
      </w:r>
      <w:r>
        <w:t>，通过在边缘填充</w:t>
      </w:r>
      <w:r>
        <w:t>0</w:t>
      </w:r>
      <w:r>
        <w:t>来扩展图像的大小。</w:t>
      </w:r>
    </w:p>
    <w:p w14:paraId="036B5BC5" w14:textId="77777777" w:rsidR="00AB6671" w:rsidRDefault="00AB6671" w:rsidP="00F55501">
      <w:pPr>
        <w:numPr>
          <w:ilvl w:val="0"/>
          <w:numId w:val="51"/>
        </w:numPr>
      </w:pPr>
      <w:r>
        <w:t>卷积层：</w:t>
      </w:r>
      <w:r>
        <w:t>LeNet-5</w:t>
      </w:r>
      <w:r>
        <w:t>模型由两个卷积层和两个池化层组成。第一个卷积层包含</w:t>
      </w:r>
      <w:r>
        <w:t>6</w:t>
      </w:r>
      <w:r>
        <w:t>个</w:t>
      </w:r>
      <w:r>
        <w:t>5x5</w:t>
      </w:r>
      <w:r>
        <w:t>的卷积核，第二个卷积层包含</w:t>
      </w:r>
      <w:r>
        <w:t>16</w:t>
      </w:r>
      <w:r>
        <w:t>个</w:t>
      </w:r>
      <w:r>
        <w:t>5x5</w:t>
      </w:r>
      <w:r>
        <w:t>的卷积核。这些卷积</w:t>
      </w:r>
      <w:proofErr w:type="gramStart"/>
      <w:r>
        <w:t>层用于</w:t>
      </w:r>
      <w:proofErr w:type="gramEnd"/>
      <w:r>
        <w:t>提取图像的特征，每个卷积层都包括卷积操作和激活函数。</w:t>
      </w:r>
    </w:p>
    <w:p w14:paraId="48AC4FFC" w14:textId="77777777" w:rsidR="00AB6671" w:rsidRDefault="00AB6671" w:rsidP="00F55501">
      <w:pPr>
        <w:numPr>
          <w:ilvl w:val="0"/>
          <w:numId w:val="51"/>
        </w:numPr>
      </w:pPr>
      <w:r>
        <w:t>池化层：池化</w:t>
      </w:r>
      <w:proofErr w:type="gramStart"/>
      <w:r>
        <w:t>层用于</w:t>
      </w:r>
      <w:proofErr w:type="gramEnd"/>
      <w:r>
        <w:t>减小特征图的大小，并增强网络的不变性。</w:t>
      </w:r>
      <w:r>
        <w:t>LeNet-5</w:t>
      </w:r>
      <w:r>
        <w:t>模型使用最大池化操作，使用</w:t>
      </w:r>
      <w:r>
        <w:t>2x2</w:t>
      </w:r>
      <w:r>
        <w:t>的池化核</w:t>
      </w:r>
      <w:r>
        <w:rPr>
          <w:rFonts w:hint="eastAsia"/>
        </w:rPr>
        <w:t>。</w:t>
      </w:r>
    </w:p>
    <w:p w14:paraId="158551F6" w14:textId="77777777" w:rsidR="00AB6671" w:rsidRDefault="00AB6671" w:rsidP="00F55501">
      <w:pPr>
        <w:numPr>
          <w:ilvl w:val="0"/>
          <w:numId w:val="51"/>
        </w:numPr>
      </w:pPr>
      <w:r>
        <w:t>全连接层：在卷积和池化层之后，特征图被展平为一维向量，并输入到全连接层中。</w:t>
      </w:r>
      <w:r>
        <w:t>LeNet-5</w:t>
      </w:r>
      <w:r>
        <w:t>模型包括两个全连接层，第一个全连接层包含</w:t>
      </w:r>
      <w:r>
        <w:t>120</w:t>
      </w:r>
      <w:r>
        <w:t>个神经元，第二个全连接层包含</w:t>
      </w:r>
      <w:r>
        <w:t>84</w:t>
      </w:r>
      <w:r>
        <w:t>个神经元。</w:t>
      </w:r>
    </w:p>
    <w:p w14:paraId="36A614EC" w14:textId="77777777" w:rsidR="00AB6671" w:rsidRDefault="00AB6671" w:rsidP="00F55501">
      <w:pPr>
        <w:numPr>
          <w:ilvl w:val="0"/>
          <w:numId w:val="51"/>
        </w:numPr>
      </w:pPr>
      <w:r>
        <w:t>激活函数：</w:t>
      </w:r>
      <w:r>
        <w:t>LeNet-5</w:t>
      </w:r>
      <w:r>
        <w:t>模型中的卷积层和全连接层都使用</w:t>
      </w:r>
      <w:r>
        <w:t>sigmoid</w:t>
      </w:r>
      <w:r>
        <w:t>激活函数。在现代的卷积神经网络中，常使用</w:t>
      </w:r>
      <w:proofErr w:type="spellStart"/>
      <w:r>
        <w:t>ReLU</w:t>
      </w:r>
      <w:proofErr w:type="spellEnd"/>
      <w:r>
        <w:t>激活函数。</w:t>
      </w:r>
    </w:p>
    <w:p w14:paraId="1C7D7150" w14:textId="77777777" w:rsidR="00AB6671" w:rsidRDefault="00AB6671" w:rsidP="00F55501">
      <w:pPr>
        <w:numPr>
          <w:ilvl w:val="0"/>
          <w:numId w:val="51"/>
        </w:numPr>
      </w:pPr>
      <w:r>
        <w:t>权重共享：</w:t>
      </w:r>
      <w:r>
        <w:t>LeNet-5</w:t>
      </w:r>
      <w:r>
        <w:t>模型中的卷积层使用权重共享的策略。这意味着每个卷积核在整个图像中使用相同的权重，以提高网络的泛化能力和计算效率。</w:t>
      </w:r>
    </w:p>
    <w:p w14:paraId="1370B9CB" w14:textId="77777777" w:rsidR="00AB6671" w:rsidRDefault="00AB6671" w:rsidP="00F55501">
      <w:pPr>
        <w:numPr>
          <w:ilvl w:val="0"/>
          <w:numId w:val="51"/>
        </w:numPr>
      </w:pPr>
      <w:r>
        <w:t>局部感受野：卷积层中每个卷积核的权重只与一个局部感受野的像素相关，这种局部感受野的设计使得网络更加适合处理图像。</w:t>
      </w:r>
    </w:p>
    <w:p w14:paraId="66946F45" w14:textId="77777777" w:rsidR="00AB6671" w:rsidRDefault="00AB6671" w:rsidP="00AB6671">
      <w:pPr>
        <w:ind w:firstLine="420"/>
      </w:pPr>
      <w:r>
        <w:rPr>
          <w:rFonts w:hint="eastAsia"/>
        </w:rPr>
        <w:t>了解以上关键点后就可以设计网络的卷积层（</w:t>
      </w:r>
      <w:proofErr w:type="spellStart"/>
      <w:r>
        <w:rPr>
          <w:rFonts w:hint="eastAsia"/>
        </w:rPr>
        <w:t>conv_layer</w:t>
      </w:r>
      <w:proofErr w:type="spellEnd"/>
      <w:r>
        <w:rPr>
          <w:rFonts w:hint="eastAsia"/>
        </w:rPr>
        <w:t>）、池化层（</w:t>
      </w:r>
      <w:proofErr w:type="spellStart"/>
      <w:r>
        <w:rPr>
          <w:rFonts w:hint="eastAsia"/>
        </w:rPr>
        <w:t>maxpool_layer</w:t>
      </w:r>
      <w:proofErr w:type="spellEnd"/>
      <w:r>
        <w:rPr>
          <w:rFonts w:hint="eastAsia"/>
        </w:rPr>
        <w:t>）和全连接层（</w:t>
      </w:r>
      <w:proofErr w:type="spellStart"/>
      <w:r>
        <w:rPr>
          <w:rFonts w:hint="eastAsia"/>
        </w:rPr>
        <w:t>full_layer</w:t>
      </w:r>
      <w:proofErr w:type="spellEnd"/>
      <w:r>
        <w:rPr>
          <w:rFonts w:hint="eastAsia"/>
        </w:rPr>
        <w:t>），其余层和上一节的简单神经网络相差不大。卷积层、池化层和全连接</w:t>
      </w:r>
      <w:proofErr w:type="gramStart"/>
      <w:r>
        <w:rPr>
          <w:rFonts w:hint="eastAsia"/>
        </w:rPr>
        <w:t>层实现</w:t>
      </w:r>
      <w:proofErr w:type="gramEnd"/>
      <w:r>
        <w:rPr>
          <w:rFonts w:hint="eastAsia"/>
        </w:rPr>
        <w:t>如下：</w:t>
      </w:r>
    </w:p>
    <w:p w14:paraId="677D91B1" w14:textId="77777777" w:rsidR="00AB6671" w:rsidRDefault="00AB6671" w:rsidP="00F55501">
      <w:pPr>
        <w:pStyle w:val="code"/>
        <w:numPr>
          <w:ilvl w:val="0"/>
          <w:numId w:val="52"/>
        </w:numPr>
        <w:ind w:left="630" w:right="210"/>
      </w:pPr>
      <w:r>
        <w:rPr>
          <w:rFonts w:hint="eastAsia"/>
        </w:rPr>
        <w:t>class conv_layer(object):</w:t>
      </w:r>
    </w:p>
    <w:p w14:paraId="574B1528" w14:textId="77777777" w:rsidR="00AB6671" w:rsidRDefault="00AB6671" w:rsidP="00F55501">
      <w:pPr>
        <w:pStyle w:val="code"/>
        <w:numPr>
          <w:ilvl w:val="0"/>
          <w:numId w:val="52"/>
        </w:numPr>
        <w:ind w:left="630" w:right="210"/>
      </w:pPr>
      <w:r>
        <w:rPr>
          <w:rFonts w:hint="eastAsia"/>
        </w:rPr>
        <w:t xml:space="preserve">    def __init__(self, kernel_shape, num_filters):</w:t>
      </w:r>
    </w:p>
    <w:p w14:paraId="767781E9" w14:textId="77777777" w:rsidR="00AB6671" w:rsidRDefault="00AB6671" w:rsidP="00F55501">
      <w:pPr>
        <w:pStyle w:val="code"/>
        <w:numPr>
          <w:ilvl w:val="0"/>
          <w:numId w:val="52"/>
        </w:numPr>
        <w:ind w:left="630" w:right="210"/>
      </w:pPr>
      <w:r>
        <w:rPr>
          <w:rFonts w:hint="eastAsia"/>
        </w:rPr>
        <w:t xml:space="preserve">        self.kernel_shape = kernel_shape  # </w:t>
      </w:r>
      <w:r>
        <w:rPr>
          <w:rFonts w:hint="eastAsia"/>
        </w:rPr>
        <w:t>卷积核形状</w:t>
      </w:r>
    </w:p>
    <w:p w14:paraId="61BFB470" w14:textId="77777777" w:rsidR="00AB6671" w:rsidRDefault="00AB6671" w:rsidP="00F55501">
      <w:pPr>
        <w:pStyle w:val="code"/>
        <w:numPr>
          <w:ilvl w:val="0"/>
          <w:numId w:val="52"/>
        </w:numPr>
        <w:ind w:left="630" w:right="210"/>
      </w:pPr>
      <w:r>
        <w:rPr>
          <w:rFonts w:hint="eastAsia"/>
        </w:rPr>
        <w:t xml:space="preserve">        self.num_filters = num_filters  # </w:t>
      </w:r>
      <w:r>
        <w:rPr>
          <w:rFonts w:hint="eastAsia"/>
        </w:rPr>
        <w:t>卷积核数量</w:t>
      </w:r>
    </w:p>
    <w:p w14:paraId="127A2301" w14:textId="77777777" w:rsidR="00AB6671" w:rsidRDefault="00AB6671" w:rsidP="00F55501">
      <w:pPr>
        <w:pStyle w:val="code"/>
        <w:numPr>
          <w:ilvl w:val="0"/>
          <w:numId w:val="52"/>
        </w:numPr>
        <w:ind w:left="630" w:right="210"/>
      </w:pPr>
    </w:p>
    <w:p w14:paraId="729D8991" w14:textId="77777777" w:rsidR="00AB6671" w:rsidRDefault="00AB6671" w:rsidP="00F55501">
      <w:pPr>
        <w:pStyle w:val="code"/>
        <w:numPr>
          <w:ilvl w:val="0"/>
          <w:numId w:val="52"/>
        </w:numPr>
        <w:ind w:left="630" w:right="210"/>
      </w:pPr>
      <w:r>
        <w:rPr>
          <w:rFonts w:hint="eastAsia"/>
        </w:rPr>
        <w:t xml:space="preserve">    def forward_pass(self, inputs, param_vector):</w:t>
      </w:r>
    </w:p>
    <w:p w14:paraId="20B38653" w14:textId="77777777" w:rsidR="00AB6671" w:rsidRDefault="00AB6671" w:rsidP="00F55501">
      <w:pPr>
        <w:pStyle w:val="code"/>
        <w:numPr>
          <w:ilvl w:val="0"/>
          <w:numId w:val="52"/>
        </w:numPr>
        <w:ind w:left="630" w:right="210"/>
      </w:pPr>
      <w:r>
        <w:rPr>
          <w:rFonts w:hint="eastAsia"/>
        </w:rPr>
        <w:t xml:space="preserve">        # </w:t>
      </w:r>
      <w:r>
        <w:rPr>
          <w:rFonts w:hint="eastAsia"/>
        </w:rPr>
        <w:t>输入维度：</w:t>
      </w:r>
      <w:r>
        <w:rPr>
          <w:rFonts w:hint="eastAsia"/>
        </w:rPr>
        <w:t>[</w:t>
      </w:r>
      <w:r>
        <w:rPr>
          <w:rFonts w:hint="eastAsia"/>
        </w:rPr>
        <w:t>数据</w:t>
      </w:r>
      <w:r>
        <w:rPr>
          <w:rFonts w:hint="eastAsia"/>
        </w:rPr>
        <w:t xml:space="preserve">, </w:t>
      </w:r>
      <w:r>
        <w:rPr>
          <w:rFonts w:hint="eastAsia"/>
        </w:rPr>
        <w:t>输入通道数</w:t>
      </w:r>
      <w:r>
        <w:rPr>
          <w:rFonts w:hint="eastAsia"/>
        </w:rPr>
        <w:t>, y, x]</w:t>
      </w:r>
    </w:p>
    <w:p w14:paraId="2234E15D" w14:textId="77777777" w:rsidR="00AB6671" w:rsidRDefault="00AB6671" w:rsidP="00F55501">
      <w:pPr>
        <w:pStyle w:val="code"/>
        <w:numPr>
          <w:ilvl w:val="0"/>
          <w:numId w:val="52"/>
        </w:numPr>
        <w:ind w:left="630" w:right="210"/>
      </w:pPr>
      <w:r>
        <w:rPr>
          <w:rFonts w:hint="eastAsia"/>
        </w:rPr>
        <w:t xml:space="preserve">        # </w:t>
      </w:r>
      <w:r>
        <w:rPr>
          <w:rFonts w:hint="eastAsia"/>
        </w:rPr>
        <w:t>参数维度：</w:t>
      </w:r>
      <w:r>
        <w:rPr>
          <w:rFonts w:hint="eastAsia"/>
        </w:rPr>
        <w:t>[</w:t>
      </w:r>
      <w:r>
        <w:rPr>
          <w:rFonts w:hint="eastAsia"/>
        </w:rPr>
        <w:t>输入通道数</w:t>
      </w:r>
      <w:r>
        <w:rPr>
          <w:rFonts w:hint="eastAsia"/>
        </w:rPr>
        <w:t xml:space="preserve">, </w:t>
      </w:r>
      <w:r>
        <w:rPr>
          <w:rFonts w:hint="eastAsia"/>
        </w:rPr>
        <w:t>输出通道数</w:t>
      </w:r>
      <w:r>
        <w:rPr>
          <w:rFonts w:hint="eastAsia"/>
        </w:rPr>
        <w:t>, y, x]</w:t>
      </w:r>
    </w:p>
    <w:p w14:paraId="61B68400" w14:textId="77777777" w:rsidR="00AB6671" w:rsidRDefault="00AB6671" w:rsidP="00F55501">
      <w:pPr>
        <w:pStyle w:val="code"/>
        <w:numPr>
          <w:ilvl w:val="0"/>
          <w:numId w:val="52"/>
        </w:numPr>
        <w:ind w:left="630" w:right="210"/>
      </w:pPr>
      <w:r>
        <w:rPr>
          <w:rFonts w:hint="eastAsia"/>
        </w:rPr>
        <w:lastRenderedPageBreak/>
        <w:t xml:space="preserve">        # </w:t>
      </w:r>
      <w:r>
        <w:rPr>
          <w:rFonts w:hint="eastAsia"/>
        </w:rPr>
        <w:t>输出维度：</w:t>
      </w:r>
      <w:r>
        <w:rPr>
          <w:rFonts w:hint="eastAsia"/>
        </w:rPr>
        <w:t>[</w:t>
      </w:r>
      <w:r>
        <w:rPr>
          <w:rFonts w:hint="eastAsia"/>
        </w:rPr>
        <w:t>数据</w:t>
      </w:r>
      <w:r>
        <w:rPr>
          <w:rFonts w:hint="eastAsia"/>
        </w:rPr>
        <w:t xml:space="preserve">, </w:t>
      </w:r>
      <w:r>
        <w:rPr>
          <w:rFonts w:hint="eastAsia"/>
        </w:rPr>
        <w:t>输出通道数</w:t>
      </w:r>
      <w:r>
        <w:rPr>
          <w:rFonts w:hint="eastAsia"/>
        </w:rPr>
        <w:t>, y, x]</w:t>
      </w:r>
    </w:p>
    <w:p w14:paraId="31F2DE53" w14:textId="77777777" w:rsidR="00AB6671" w:rsidRDefault="00AB6671" w:rsidP="00F55501">
      <w:pPr>
        <w:pStyle w:val="code"/>
        <w:numPr>
          <w:ilvl w:val="0"/>
          <w:numId w:val="52"/>
        </w:numPr>
        <w:ind w:left="630" w:right="210"/>
      </w:pPr>
      <w:r>
        <w:rPr>
          <w:rFonts w:hint="eastAsia"/>
        </w:rPr>
        <w:t xml:space="preserve">        params = self.parser.get(param_vector, 'params')  # </w:t>
      </w:r>
      <w:r>
        <w:rPr>
          <w:rFonts w:hint="eastAsia"/>
        </w:rPr>
        <w:t>获取参数向量中的卷积参数</w:t>
      </w:r>
    </w:p>
    <w:p w14:paraId="4D47E653" w14:textId="77777777" w:rsidR="00AB6671" w:rsidRDefault="00AB6671" w:rsidP="00F55501">
      <w:pPr>
        <w:pStyle w:val="code"/>
        <w:numPr>
          <w:ilvl w:val="0"/>
          <w:numId w:val="52"/>
        </w:numPr>
        <w:ind w:left="630" w:right="210"/>
      </w:pPr>
      <w:r>
        <w:rPr>
          <w:rFonts w:hint="eastAsia"/>
        </w:rPr>
        <w:t xml:space="preserve">        biases = self.parser.get(param_vector, 'biases')  # </w:t>
      </w:r>
      <w:r>
        <w:rPr>
          <w:rFonts w:hint="eastAsia"/>
        </w:rPr>
        <w:t>获取参数向量中的偏置项</w:t>
      </w:r>
    </w:p>
    <w:p w14:paraId="5A5BE5A1" w14:textId="77777777" w:rsidR="00AB6671" w:rsidRDefault="00AB6671" w:rsidP="00F55501">
      <w:pPr>
        <w:pStyle w:val="code"/>
        <w:numPr>
          <w:ilvl w:val="0"/>
          <w:numId w:val="52"/>
        </w:numPr>
        <w:ind w:left="630" w:right="210"/>
      </w:pPr>
      <w:r>
        <w:rPr>
          <w:rFonts w:hint="eastAsia"/>
        </w:rPr>
        <w:t xml:space="preserve">        conv = convolve(inputs, params, axes=([2, 3], [2, 3]), dot_axes=([1], [0]), mode='valid')  # </w:t>
      </w:r>
      <w:r>
        <w:rPr>
          <w:rFonts w:hint="eastAsia"/>
        </w:rPr>
        <w:t>执行卷积操作</w:t>
      </w:r>
    </w:p>
    <w:p w14:paraId="12852569" w14:textId="77777777" w:rsidR="00AB6671" w:rsidRDefault="00AB6671" w:rsidP="00F55501">
      <w:pPr>
        <w:pStyle w:val="code"/>
        <w:numPr>
          <w:ilvl w:val="0"/>
          <w:numId w:val="52"/>
        </w:numPr>
        <w:ind w:left="630" w:right="210"/>
      </w:pPr>
      <w:r>
        <w:rPr>
          <w:rFonts w:hint="eastAsia"/>
        </w:rPr>
        <w:t xml:space="preserve">        return conv + biases  # </w:t>
      </w:r>
      <w:r>
        <w:rPr>
          <w:rFonts w:hint="eastAsia"/>
        </w:rPr>
        <w:t>返回卷积结果加上偏置项</w:t>
      </w:r>
    </w:p>
    <w:p w14:paraId="18F8F168" w14:textId="77777777" w:rsidR="00AB6671" w:rsidRDefault="00AB6671" w:rsidP="00F55501">
      <w:pPr>
        <w:pStyle w:val="code"/>
        <w:numPr>
          <w:ilvl w:val="0"/>
          <w:numId w:val="52"/>
        </w:numPr>
        <w:ind w:left="630" w:right="210"/>
      </w:pPr>
    </w:p>
    <w:p w14:paraId="2151E877" w14:textId="77777777" w:rsidR="00AB6671" w:rsidRDefault="00AB6671" w:rsidP="00F55501">
      <w:pPr>
        <w:pStyle w:val="code"/>
        <w:numPr>
          <w:ilvl w:val="0"/>
          <w:numId w:val="52"/>
        </w:numPr>
        <w:ind w:left="630" w:right="210"/>
      </w:pPr>
      <w:r>
        <w:rPr>
          <w:rFonts w:hint="eastAsia"/>
        </w:rPr>
        <w:t xml:space="preserve">    def build_weights_dict(self, input_shape):</w:t>
      </w:r>
    </w:p>
    <w:p w14:paraId="5E4FF438" w14:textId="77777777" w:rsidR="00AB6671" w:rsidRDefault="00AB6671" w:rsidP="00F55501">
      <w:pPr>
        <w:pStyle w:val="code"/>
        <w:numPr>
          <w:ilvl w:val="0"/>
          <w:numId w:val="52"/>
        </w:numPr>
        <w:ind w:left="630" w:right="210"/>
      </w:pPr>
      <w:r>
        <w:rPr>
          <w:rFonts w:hint="eastAsia"/>
        </w:rPr>
        <w:t xml:space="preserve">        # </w:t>
      </w:r>
      <w:r>
        <w:rPr>
          <w:rFonts w:hint="eastAsia"/>
        </w:rPr>
        <w:t>输入形状：</w:t>
      </w:r>
      <w:r>
        <w:rPr>
          <w:rFonts w:hint="eastAsia"/>
        </w:rPr>
        <w:t>[</w:t>
      </w:r>
      <w:r>
        <w:rPr>
          <w:rFonts w:hint="eastAsia"/>
        </w:rPr>
        <w:t>输入通道数</w:t>
      </w:r>
      <w:r>
        <w:rPr>
          <w:rFonts w:hint="eastAsia"/>
        </w:rPr>
        <w:t>, y, x]</w:t>
      </w:r>
      <w:r>
        <w:rPr>
          <w:rFonts w:hint="eastAsia"/>
        </w:rPr>
        <w:t>（无需知道数据量）</w:t>
      </w:r>
    </w:p>
    <w:p w14:paraId="3C590420" w14:textId="77777777" w:rsidR="00AB6671" w:rsidRDefault="00AB6671" w:rsidP="00F55501">
      <w:pPr>
        <w:pStyle w:val="code"/>
        <w:numPr>
          <w:ilvl w:val="0"/>
          <w:numId w:val="52"/>
        </w:numPr>
        <w:ind w:left="630" w:right="210"/>
      </w:pPr>
      <w:r>
        <w:rPr>
          <w:rFonts w:hint="eastAsia"/>
        </w:rPr>
        <w:t xml:space="preserve">        self.parser = WeightsParser()  # </w:t>
      </w:r>
      <w:r>
        <w:rPr>
          <w:rFonts w:hint="eastAsia"/>
        </w:rPr>
        <w:t>创建参数解析器对象</w:t>
      </w:r>
    </w:p>
    <w:p w14:paraId="3E001C29" w14:textId="77777777" w:rsidR="00AB6671" w:rsidRDefault="00AB6671" w:rsidP="00F55501">
      <w:pPr>
        <w:pStyle w:val="code"/>
        <w:numPr>
          <w:ilvl w:val="0"/>
          <w:numId w:val="52"/>
        </w:numPr>
        <w:ind w:left="630" w:right="210"/>
      </w:pPr>
      <w:r>
        <w:rPr>
          <w:rFonts w:hint="eastAsia"/>
        </w:rPr>
        <w:t xml:space="preserve">        self.parser.add_weights('params', (input_shape[0], self.num_filters) + self.kernel_shape)  # </w:t>
      </w:r>
      <w:r>
        <w:rPr>
          <w:rFonts w:hint="eastAsia"/>
        </w:rPr>
        <w:t>添加卷积参数到参数解析器</w:t>
      </w:r>
    </w:p>
    <w:p w14:paraId="25453740" w14:textId="77777777" w:rsidR="00AB6671" w:rsidRDefault="00AB6671" w:rsidP="00F55501">
      <w:pPr>
        <w:pStyle w:val="code"/>
        <w:numPr>
          <w:ilvl w:val="0"/>
          <w:numId w:val="52"/>
        </w:numPr>
        <w:ind w:left="630" w:right="210"/>
      </w:pPr>
      <w:r>
        <w:rPr>
          <w:rFonts w:hint="eastAsia"/>
        </w:rPr>
        <w:t xml:space="preserve">        self.parser.add_weights('biases', (1, self.num_filters, 1, 1))  # </w:t>
      </w:r>
      <w:r>
        <w:rPr>
          <w:rFonts w:hint="eastAsia"/>
        </w:rPr>
        <w:t>添加偏置项到参数解析器</w:t>
      </w:r>
    </w:p>
    <w:p w14:paraId="6B654A5E" w14:textId="77777777" w:rsidR="00AB6671" w:rsidRDefault="00AB6671" w:rsidP="00F55501">
      <w:pPr>
        <w:pStyle w:val="code"/>
        <w:numPr>
          <w:ilvl w:val="0"/>
          <w:numId w:val="52"/>
        </w:numPr>
        <w:ind w:left="630" w:right="210"/>
      </w:pPr>
      <w:r>
        <w:rPr>
          <w:rFonts w:hint="eastAsia"/>
        </w:rPr>
        <w:t xml:space="preserve">        output_shape = (self.num_filters,) + self.conv_output_shape(input_shape[1:], self.kernel_shape)  # </w:t>
      </w:r>
      <w:r>
        <w:rPr>
          <w:rFonts w:hint="eastAsia"/>
        </w:rPr>
        <w:t>计算输出形状</w:t>
      </w:r>
    </w:p>
    <w:p w14:paraId="27E2FA3A" w14:textId="77777777" w:rsidR="00AB6671" w:rsidRDefault="00AB6671" w:rsidP="00F55501">
      <w:pPr>
        <w:pStyle w:val="code"/>
        <w:numPr>
          <w:ilvl w:val="0"/>
          <w:numId w:val="52"/>
        </w:numPr>
        <w:ind w:left="630" w:right="210"/>
      </w:pPr>
      <w:r>
        <w:rPr>
          <w:rFonts w:hint="eastAsia"/>
        </w:rPr>
        <w:t xml:space="preserve">        return self.parser.N, output_shape  # </w:t>
      </w:r>
      <w:r>
        <w:rPr>
          <w:rFonts w:hint="eastAsia"/>
        </w:rPr>
        <w:t>返回参数数量和输出形状</w:t>
      </w:r>
    </w:p>
    <w:p w14:paraId="49A64322" w14:textId="77777777" w:rsidR="00AB6671" w:rsidRDefault="00AB6671" w:rsidP="00F55501">
      <w:pPr>
        <w:pStyle w:val="code"/>
        <w:numPr>
          <w:ilvl w:val="0"/>
          <w:numId w:val="52"/>
        </w:numPr>
        <w:ind w:left="630" w:right="210"/>
      </w:pPr>
    </w:p>
    <w:p w14:paraId="0A6A54CF" w14:textId="77777777" w:rsidR="00AB6671" w:rsidRDefault="00AB6671" w:rsidP="00F55501">
      <w:pPr>
        <w:pStyle w:val="code"/>
        <w:numPr>
          <w:ilvl w:val="0"/>
          <w:numId w:val="52"/>
        </w:numPr>
        <w:ind w:left="630" w:right="210"/>
      </w:pPr>
      <w:r>
        <w:rPr>
          <w:rFonts w:hint="eastAsia"/>
        </w:rPr>
        <w:t xml:space="preserve">    def conv_output_shape(self, A, B):</w:t>
      </w:r>
    </w:p>
    <w:p w14:paraId="2C443A6E" w14:textId="77777777" w:rsidR="00AB6671" w:rsidRDefault="00AB6671" w:rsidP="00F55501">
      <w:pPr>
        <w:pStyle w:val="code"/>
        <w:numPr>
          <w:ilvl w:val="0"/>
          <w:numId w:val="52"/>
        </w:numPr>
        <w:ind w:left="630" w:right="210"/>
      </w:pPr>
      <w:r>
        <w:rPr>
          <w:rFonts w:hint="eastAsia"/>
        </w:rPr>
        <w:t xml:space="preserve">        return (A[0] - B[0] + 1, A[1] - B[1] + 1)  # </w:t>
      </w:r>
      <w:r>
        <w:rPr>
          <w:rFonts w:hint="eastAsia"/>
        </w:rPr>
        <w:t>计算卷积输出的形状</w:t>
      </w:r>
    </w:p>
    <w:p w14:paraId="50824E66" w14:textId="77777777" w:rsidR="00AB6671" w:rsidRDefault="00AB6671" w:rsidP="00F55501">
      <w:pPr>
        <w:pStyle w:val="code"/>
        <w:numPr>
          <w:ilvl w:val="0"/>
          <w:numId w:val="52"/>
        </w:numPr>
        <w:ind w:left="630" w:right="210"/>
      </w:pPr>
    </w:p>
    <w:p w14:paraId="320680FD" w14:textId="77777777" w:rsidR="00AB6671" w:rsidRDefault="00AB6671" w:rsidP="00F55501">
      <w:pPr>
        <w:pStyle w:val="code"/>
        <w:numPr>
          <w:ilvl w:val="0"/>
          <w:numId w:val="52"/>
        </w:numPr>
        <w:ind w:left="630" w:right="210"/>
      </w:pPr>
      <w:r>
        <w:rPr>
          <w:rFonts w:hint="eastAsia"/>
        </w:rPr>
        <w:t>class maxpool_layer(object):</w:t>
      </w:r>
    </w:p>
    <w:p w14:paraId="3E8F2CE5" w14:textId="77777777" w:rsidR="00AB6671" w:rsidRDefault="00AB6671" w:rsidP="00F55501">
      <w:pPr>
        <w:pStyle w:val="code"/>
        <w:numPr>
          <w:ilvl w:val="0"/>
          <w:numId w:val="52"/>
        </w:numPr>
        <w:ind w:left="630" w:right="210"/>
      </w:pPr>
      <w:r>
        <w:rPr>
          <w:rFonts w:hint="eastAsia"/>
        </w:rPr>
        <w:t xml:space="preserve">    def __init__(self, pool_shape):</w:t>
      </w:r>
    </w:p>
    <w:p w14:paraId="15BA35DE" w14:textId="77777777" w:rsidR="00AB6671" w:rsidRDefault="00AB6671" w:rsidP="00F55501">
      <w:pPr>
        <w:pStyle w:val="code"/>
        <w:numPr>
          <w:ilvl w:val="0"/>
          <w:numId w:val="52"/>
        </w:numPr>
        <w:ind w:left="630" w:right="210"/>
      </w:pPr>
      <w:r>
        <w:rPr>
          <w:rFonts w:hint="eastAsia"/>
        </w:rPr>
        <w:t xml:space="preserve">        self.pool_shape = pool_shape  # </w:t>
      </w:r>
      <w:r>
        <w:rPr>
          <w:rFonts w:hint="eastAsia"/>
        </w:rPr>
        <w:t>池化窗口形状</w:t>
      </w:r>
    </w:p>
    <w:p w14:paraId="23B155F9" w14:textId="77777777" w:rsidR="00AB6671" w:rsidRDefault="00AB6671" w:rsidP="00F55501">
      <w:pPr>
        <w:pStyle w:val="code"/>
        <w:numPr>
          <w:ilvl w:val="0"/>
          <w:numId w:val="52"/>
        </w:numPr>
        <w:ind w:left="630" w:right="210"/>
      </w:pPr>
    </w:p>
    <w:p w14:paraId="653C0081" w14:textId="77777777" w:rsidR="00AB6671" w:rsidRDefault="00AB6671" w:rsidP="00F55501">
      <w:pPr>
        <w:pStyle w:val="code"/>
        <w:numPr>
          <w:ilvl w:val="0"/>
          <w:numId w:val="52"/>
        </w:numPr>
        <w:ind w:left="630" w:right="210"/>
      </w:pPr>
      <w:r>
        <w:rPr>
          <w:rFonts w:hint="eastAsia"/>
        </w:rPr>
        <w:t xml:space="preserve">    def build_weights_dict(self, input_shape):</w:t>
      </w:r>
    </w:p>
    <w:p w14:paraId="49EC46E7" w14:textId="77777777" w:rsidR="00AB6671" w:rsidRDefault="00AB6671" w:rsidP="00F55501">
      <w:pPr>
        <w:pStyle w:val="code"/>
        <w:numPr>
          <w:ilvl w:val="0"/>
          <w:numId w:val="52"/>
        </w:numPr>
        <w:ind w:left="630" w:right="210"/>
      </w:pPr>
      <w:r>
        <w:rPr>
          <w:rFonts w:hint="eastAsia"/>
        </w:rPr>
        <w:t xml:space="preserve">        # input_shape </w:t>
      </w:r>
      <w:r>
        <w:rPr>
          <w:rFonts w:hint="eastAsia"/>
        </w:rPr>
        <w:t>维度：</w:t>
      </w:r>
      <w:r>
        <w:rPr>
          <w:rFonts w:hint="eastAsia"/>
        </w:rPr>
        <w:t>[</w:t>
      </w:r>
      <w:r>
        <w:rPr>
          <w:rFonts w:hint="eastAsia"/>
        </w:rPr>
        <w:t>输入通道数</w:t>
      </w:r>
      <w:r>
        <w:rPr>
          <w:rFonts w:hint="eastAsia"/>
        </w:rPr>
        <w:t>, y, x]</w:t>
      </w:r>
    </w:p>
    <w:p w14:paraId="0868F74B" w14:textId="77777777" w:rsidR="00AB6671" w:rsidRDefault="00AB6671" w:rsidP="00F55501">
      <w:pPr>
        <w:pStyle w:val="code"/>
        <w:numPr>
          <w:ilvl w:val="0"/>
          <w:numId w:val="52"/>
        </w:numPr>
        <w:ind w:left="630" w:right="210"/>
      </w:pPr>
      <w:r>
        <w:rPr>
          <w:rFonts w:hint="eastAsia"/>
        </w:rPr>
        <w:t xml:space="preserve">        output_shape = list(input_shape)</w:t>
      </w:r>
    </w:p>
    <w:p w14:paraId="3DE3B6E3" w14:textId="77777777" w:rsidR="00AB6671" w:rsidRDefault="00AB6671" w:rsidP="00F55501">
      <w:pPr>
        <w:pStyle w:val="code"/>
        <w:numPr>
          <w:ilvl w:val="0"/>
          <w:numId w:val="52"/>
        </w:numPr>
        <w:ind w:left="630" w:right="210"/>
      </w:pPr>
      <w:r>
        <w:rPr>
          <w:rFonts w:hint="eastAsia"/>
        </w:rPr>
        <w:t xml:space="preserve">        for i in [0, 1]:</w:t>
      </w:r>
    </w:p>
    <w:p w14:paraId="63EBF69C" w14:textId="77777777" w:rsidR="00AB6671" w:rsidRDefault="00AB6671" w:rsidP="00F55501">
      <w:pPr>
        <w:pStyle w:val="code"/>
        <w:numPr>
          <w:ilvl w:val="0"/>
          <w:numId w:val="52"/>
        </w:numPr>
        <w:ind w:left="630" w:right="210"/>
      </w:pPr>
      <w:r>
        <w:rPr>
          <w:rFonts w:hint="eastAsia"/>
        </w:rPr>
        <w:t xml:space="preserve">            assert input_shape[i + 1] % self.pool_shape[i] == 0, "maxpool shape should tile input exactly"</w:t>
      </w:r>
    </w:p>
    <w:p w14:paraId="6E6097D6" w14:textId="77777777" w:rsidR="00AB6671" w:rsidRDefault="00AB6671" w:rsidP="00F55501">
      <w:pPr>
        <w:pStyle w:val="code"/>
        <w:numPr>
          <w:ilvl w:val="0"/>
          <w:numId w:val="52"/>
        </w:numPr>
        <w:ind w:left="630" w:right="210"/>
      </w:pPr>
      <w:r>
        <w:rPr>
          <w:rFonts w:hint="eastAsia"/>
        </w:rPr>
        <w:t xml:space="preserve">            output_shape[i + 1] = input_shape[i + 1] // self.pool_shape[i]</w:t>
      </w:r>
    </w:p>
    <w:p w14:paraId="0AADCC6E" w14:textId="77777777" w:rsidR="00AB6671" w:rsidRDefault="00AB6671" w:rsidP="00F55501">
      <w:pPr>
        <w:pStyle w:val="code"/>
        <w:numPr>
          <w:ilvl w:val="0"/>
          <w:numId w:val="52"/>
        </w:numPr>
        <w:ind w:left="630" w:right="210"/>
      </w:pPr>
      <w:r>
        <w:rPr>
          <w:rFonts w:hint="eastAsia"/>
        </w:rPr>
        <w:t xml:space="preserve">        return 0, output_shape  # </w:t>
      </w:r>
      <w:r>
        <w:rPr>
          <w:rFonts w:hint="eastAsia"/>
        </w:rPr>
        <w:t>返回参数数量为</w:t>
      </w:r>
      <w:r>
        <w:rPr>
          <w:rFonts w:hint="eastAsia"/>
        </w:rPr>
        <w:t>0</w:t>
      </w:r>
      <w:r>
        <w:rPr>
          <w:rFonts w:hint="eastAsia"/>
        </w:rPr>
        <w:t>，输出形状</w:t>
      </w:r>
    </w:p>
    <w:p w14:paraId="488849CA" w14:textId="77777777" w:rsidR="00AB6671" w:rsidRDefault="00AB6671" w:rsidP="00F55501">
      <w:pPr>
        <w:pStyle w:val="code"/>
        <w:numPr>
          <w:ilvl w:val="0"/>
          <w:numId w:val="52"/>
        </w:numPr>
        <w:ind w:left="630" w:right="210"/>
      </w:pPr>
    </w:p>
    <w:p w14:paraId="2F839C35" w14:textId="77777777" w:rsidR="00AB6671" w:rsidRDefault="00AB6671" w:rsidP="00F55501">
      <w:pPr>
        <w:pStyle w:val="code"/>
        <w:numPr>
          <w:ilvl w:val="0"/>
          <w:numId w:val="52"/>
        </w:numPr>
        <w:ind w:left="630" w:right="210"/>
      </w:pPr>
      <w:r>
        <w:rPr>
          <w:rFonts w:hint="eastAsia"/>
        </w:rPr>
        <w:t xml:space="preserve">    def forward_pass(self, inputs, param_vector):</w:t>
      </w:r>
    </w:p>
    <w:p w14:paraId="670C5E37" w14:textId="77777777" w:rsidR="00AB6671" w:rsidRDefault="00AB6671" w:rsidP="00F55501">
      <w:pPr>
        <w:pStyle w:val="code"/>
        <w:numPr>
          <w:ilvl w:val="0"/>
          <w:numId w:val="52"/>
        </w:numPr>
        <w:ind w:left="630" w:right="210"/>
      </w:pPr>
      <w:r>
        <w:rPr>
          <w:rFonts w:hint="eastAsia"/>
        </w:rPr>
        <w:lastRenderedPageBreak/>
        <w:t xml:space="preserve">        new_shape = inputs.shape[:2]</w:t>
      </w:r>
    </w:p>
    <w:p w14:paraId="60875053" w14:textId="77777777" w:rsidR="00AB6671" w:rsidRDefault="00AB6671" w:rsidP="00F55501">
      <w:pPr>
        <w:pStyle w:val="code"/>
        <w:numPr>
          <w:ilvl w:val="0"/>
          <w:numId w:val="52"/>
        </w:numPr>
        <w:ind w:left="630" w:right="210"/>
      </w:pPr>
      <w:r>
        <w:rPr>
          <w:rFonts w:hint="eastAsia"/>
        </w:rPr>
        <w:t xml:space="preserve">        for i in [0, 1]:</w:t>
      </w:r>
    </w:p>
    <w:p w14:paraId="42217305" w14:textId="77777777" w:rsidR="00AB6671" w:rsidRDefault="00AB6671" w:rsidP="00F55501">
      <w:pPr>
        <w:pStyle w:val="code"/>
        <w:numPr>
          <w:ilvl w:val="0"/>
          <w:numId w:val="52"/>
        </w:numPr>
        <w:ind w:left="630" w:right="210"/>
      </w:pPr>
      <w:r>
        <w:rPr>
          <w:rFonts w:hint="eastAsia"/>
        </w:rPr>
        <w:t xml:space="preserve">            pool_width = self.pool_shape[i]</w:t>
      </w:r>
    </w:p>
    <w:p w14:paraId="18464BC1" w14:textId="77777777" w:rsidR="00AB6671" w:rsidRDefault="00AB6671" w:rsidP="00F55501">
      <w:pPr>
        <w:pStyle w:val="code"/>
        <w:numPr>
          <w:ilvl w:val="0"/>
          <w:numId w:val="52"/>
        </w:numPr>
        <w:ind w:left="630" w:right="210"/>
      </w:pPr>
      <w:r>
        <w:rPr>
          <w:rFonts w:hint="eastAsia"/>
        </w:rPr>
        <w:t xml:space="preserve">            img_width = inputs.shape[i + 2]</w:t>
      </w:r>
    </w:p>
    <w:p w14:paraId="5BD4E2C9" w14:textId="77777777" w:rsidR="00AB6671" w:rsidRDefault="00AB6671" w:rsidP="00F55501">
      <w:pPr>
        <w:pStyle w:val="code"/>
        <w:numPr>
          <w:ilvl w:val="0"/>
          <w:numId w:val="52"/>
        </w:numPr>
        <w:ind w:left="630" w:right="210"/>
      </w:pPr>
      <w:r>
        <w:rPr>
          <w:rFonts w:hint="eastAsia"/>
        </w:rPr>
        <w:t xml:space="preserve">            new_shape += (img_width // pool_width, pool_width)</w:t>
      </w:r>
    </w:p>
    <w:p w14:paraId="110D114A" w14:textId="77777777" w:rsidR="00AB6671" w:rsidRDefault="00AB6671" w:rsidP="00F55501">
      <w:pPr>
        <w:pStyle w:val="code"/>
        <w:numPr>
          <w:ilvl w:val="0"/>
          <w:numId w:val="52"/>
        </w:numPr>
        <w:ind w:left="630" w:right="210"/>
      </w:pPr>
      <w:r>
        <w:rPr>
          <w:rFonts w:hint="eastAsia"/>
        </w:rPr>
        <w:t xml:space="preserve">        result = inputs.reshape(new_shape)  # </w:t>
      </w:r>
      <w:r>
        <w:rPr>
          <w:rFonts w:hint="eastAsia"/>
        </w:rPr>
        <w:t>重塑输入以进行池化</w:t>
      </w:r>
    </w:p>
    <w:p w14:paraId="3D5CF64F" w14:textId="77777777" w:rsidR="00AB6671" w:rsidRDefault="00AB6671" w:rsidP="00F55501">
      <w:pPr>
        <w:pStyle w:val="code"/>
        <w:numPr>
          <w:ilvl w:val="0"/>
          <w:numId w:val="52"/>
        </w:numPr>
        <w:ind w:left="630" w:right="210"/>
      </w:pPr>
      <w:r>
        <w:rPr>
          <w:rFonts w:hint="eastAsia"/>
        </w:rPr>
        <w:t xml:space="preserve">        return np.max(np.max(result, axis=3), axis=4)  # </w:t>
      </w:r>
      <w:r>
        <w:rPr>
          <w:rFonts w:hint="eastAsia"/>
        </w:rPr>
        <w:t>执行最大池化操作</w:t>
      </w:r>
    </w:p>
    <w:p w14:paraId="326217E8" w14:textId="77777777" w:rsidR="00AB6671" w:rsidRDefault="00AB6671" w:rsidP="00F55501">
      <w:pPr>
        <w:pStyle w:val="code"/>
        <w:numPr>
          <w:ilvl w:val="0"/>
          <w:numId w:val="52"/>
        </w:numPr>
        <w:ind w:left="630" w:right="210"/>
      </w:pPr>
    </w:p>
    <w:p w14:paraId="783BE5A3" w14:textId="77777777" w:rsidR="00AB6671" w:rsidRDefault="00AB6671" w:rsidP="00F55501">
      <w:pPr>
        <w:pStyle w:val="code"/>
        <w:numPr>
          <w:ilvl w:val="0"/>
          <w:numId w:val="52"/>
        </w:numPr>
        <w:ind w:left="630" w:right="210"/>
      </w:pPr>
      <w:r>
        <w:rPr>
          <w:rFonts w:hint="eastAsia"/>
        </w:rPr>
        <w:t>class full_layer(object):</w:t>
      </w:r>
    </w:p>
    <w:p w14:paraId="2CE58D8F" w14:textId="77777777" w:rsidR="00AB6671" w:rsidRDefault="00AB6671" w:rsidP="00F55501">
      <w:pPr>
        <w:pStyle w:val="code"/>
        <w:numPr>
          <w:ilvl w:val="0"/>
          <w:numId w:val="52"/>
        </w:numPr>
        <w:ind w:left="630" w:right="210"/>
      </w:pPr>
      <w:r>
        <w:rPr>
          <w:rFonts w:hint="eastAsia"/>
        </w:rPr>
        <w:t xml:space="preserve">    def __init__(self, size):</w:t>
      </w:r>
    </w:p>
    <w:p w14:paraId="7D747DCA" w14:textId="77777777" w:rsidR="00AB6671" w:rsidRDefault="00AB6671" w:rsidP="00F55501">
      <w:pPr>
        <w:pStyle w:val="code"/>
        <w:numPr>
          <w:ilvl w:val="0"/>
          <w:numId w:val="52"/>
        </w:numPr>
        <w:ind w:left="630" w:right="210"/>
      </w:pPr>
      <w:r>
        <w:rPr>
          <w:rFonts w:hint="eastAsia"/>
        </w:rPr>
        <w:t xml:space="preserve">        self.size = size  # </w:t>
      </w:r>
      <w:r>
        <w:rPr>
          <w:rFonts w:hint="eastAsia"/>
        </w:rPr>
        <w:t>全连接层的大小</w:t>
      </w:r>
    </w:p>
    <w:p w14:paraId="790A9C39" w14:textId="77777777" w:rsidR="00AB6671" w:rsidRDefault="00AB6671" w:rsidP="00F55501">
      <w:pPr>
        <w:pStyle w:val="code"/>
        <w:numPr>
          <w:ilvl w:val="0"/>
          <w:numId w:val="52"/>
        </w:numPr>
        <w:ind w:left="630" w:right="210"/>
      </w:pPr>
    </w:p>
    <w:p w14:paraId="27184200" w14:textId="77777777" w:rsidR="00AB6671" w:rsidRDefault="00AB6671" w:rsidP="00F55501">
      <w:pPr>
        <w:pStyle w:val="code"/>
        <w:numPr>
          <w:ilvl w:val="0"/>
          <w:numId w:val="52"/>
        </w:numPr>
        <w:ind w:left="630" w:right="210"/>
      </w:pPr>
      <w:r>
        <w:rPr>
          <w:rFonts w:hint="eastAsia"/>
        </w:rPr>
        <w:t xml:space="preserve">    def build_weights_dict(self, input_shape):</w:t>
      </w:r>
    </w:p>
    <w:p w14:paraId="68A8C740" w14:textId="77777777" w:rsidR="00AB6671" w:rsidRDefault="00AB6671" w:rsidP="00F55501">
      <w:pPr>
        <w:pStyle w:val="code"/>
        <w:numPr>
          <w:ilvl w:val="0"/>
          <w:numId w:val="52"/>
        </w:numPr>
        <w:ind w:left="630" w:right="210"/>
      </w:pPr>
      <w:r>
        <w:rPr>
          <w:rFonts w:hint="eastAsia"/>
        </w:rPr>
        <w:t xml:space="preserve">        # </w:t>
      </w:r>
      <w:r>
        <w:rPr>
          <w:rFonts w:hint="eastAsia"/>
        </w:rPr>
        <w:t>输入形状是任意的（已被展平）</w:t>
      </w:r>
    </w:p>
    <w:p w14:paraId="2DF0C681" w14:textId="77777777" w:rsidR="00AB6671" w:rsidRDefault="00AB6671" w:rsidP="00F55501">
      <w:pPr>
        <w:pStyle w:val="code"/>
        <w:numPr>
          <w:ilvl w:val="0"/>
          <w:numId w:val="52"/>
        </w:numPr>
        <w:ind w:left="630" w:right="210"/>
      </w:pPr>
      <w:r>
        <w:rPr>
          <w:rFonts w:hint="eastAsia"/>
        </w:rPr>
        <w:t xml:space="preserve">        input_size = np.prod(input_shape, dtype=int)  # </w:t>
      </w:r>
      <w:r>
        <w:rPr>
          <w:rFonts w:hint="eastAsia"/>
        </w:rPr>
        <w:t>输入的大小（展平后）</w:t>
      </w:r>
    </w:p>
    <w:p w14:paraId="08FC1E0E" w14:textId="77777777" w:rsidR="00AB6671" w:rsidRDefault="00AB6671" w:rsidP="00F55501">
      <w:pPr>
        <w:pStyle w:val="code"/>
        <w:numPr>
          <w:ilvl w:val="0"/>
          <w:numId w:val="52"/>
        </w:numPr>
        <w:ind w:left="630" w:right="210"/>
      </w:pPr>
      <w:r>
        <w:rPr>
          <w:rFonts w:hint="eastAsia"/>
        </w:rPr>
        <w:t xml:space="preserve">        self.parser = WeightsParser()  # </w:t>
      </w:r>
      <w:r>
        <w:rPr>
          <w:rFonts w:hint="eastAsia"/>
        </w:rPr>
        <w:t>创建参数解析器对象</w:t>
      </w:r>
    </w:p>
    <w:p w14:paraId="4B19B4BC" w14:textId="77777777" w:rsidR="00AB6671" w:rsidRDefault="00AB6671" w:rsidP="00F55501">
      <w:pPr>
        <w:pStyle w:val="code"/>
        <w:numPr>
          <w:ilvl w:val="0"/>
          <w:numId w:val="52"/>
        </w:numPr>
        <w:ind w:left="630" w:right="210"/>
      </w:pPr>
      <w:r>
        <w:rPr>
          <w:rFonts w:hint="eastAsia"/>
        </w:rPr>
        <w:t xml:space="preserve">        self.parser.add_weights('params', (input_size, self.size))  # </w:t>
      </w:r>
      <w:r>
        <w:rPr>
          <w:rFonts w:hint="eastAsia"/>
        </w:rPr>
        <w:t>添加全连接参数到参数解析器</w:t>
      </w:r>
    </w:p>
    <w:p w14:paraId="34376C3C" w14:textId="77777777" w:rsidR="00AB6671" w:rsidRDefault="00AB6671" w:rsidP="00F55501">
      <w:pPr>
        <w:pStyle w:val="code"/>
        <w:numPr>
          <w:ilvl w:val="0"/>
          <w:numId w:val="52"/>
        </w:numPr>
        <w:ind w:left="630" w:right="210"/>
      </w:pPr>
      <w:r>
        <w:rPr>
          <w:rFonts w:hint="eastAsia"/>
        </w:rPr>
        <w:t xml:space="preserve">        self.parser.add_weights('biases', (self.size,))  # </w:t>
      </w:r>
      <w:r>
        <w:rPr>
          <w:rFonts w:hint="eastAsia"/>
        </w:rPr>
        <w:t>添加偏置项到参数解析器</w:t>
      </w:r>
    </w:p>
    <w:p w14:paraId="4D400EC4" w14:textId="77777777" w:rsidR="00AB6671" w:rsidRDefault="00AB6671" w:rsidP="00F55501">
      <w:pPr>
        <w:pStyle w:val="code"/>
        <w:numPr>
          <w:ilvl w:val="0"/>
          <w:numId w:val="52"/>
        </w:numPr>
        <w:ind w:left="630" w:right="210"/>
      </w:pPr>
      <w:r>
        <w:rPr>
          <w:rFonts w:hint="eastAsia"/>
        </w:rPr>
        <w:t xml:space="preserve">        return self.parser.N, (self.size,)  # </w:t>
      </w:r>
      <w:r>
        <w:rPr>
          <w:rFonts w:hint="eastAsia"/>
        </w:rPr>
        <w:t>返回参数数量和输出形状</w:t>
      </w:r>
    </w:p>
    <w:p w14:paraId="2D834E4B" w14:textId="77777777" w:rsidR="00AB6671" w:rsidRDefault="00AB6671" w:rsidP="00F55501">
      <w:pPr>
        <w:pStyle w:val="code"/>
        <w:numPr>
          <w:ilvl w:val="0"/>
          <w:numId w:val="52"/>
        </w:numPr>
        <w:ind w:left="630" w:right="210"/>
      </w:pPr>
    </w:p>
    <w:p w14:paraId="215F6BF7" w14:textId="77777777" w:rsidR="00AB6671" w:rsidRDefault="00AB6671" w:rsidP="00F55501">
      <w:pPr>
        <w:pStyle w:val="code"/>
        <w:numPr>
          <w:ilvl w:val="0"/>
          <w:numId w:val="52"/>
        </w:numPr>
        <w:ind w:left="630" w:right="210"/>
      </w:pPr>
      <w:r>
        <w:rPr>
          <w:rFonts w:hint="eastAsia"/>
        </w:rPr>
        <w:t xml:space="preserve">    def forward_pass(self, inputs, param_vector):</w:t>
      </w:r>
    </w:p>
    <w:p w14:paraId="64BD989A" w14:textId="77777777" w:rsidR="00AB6671" w:rsidRDefault="00AB6671" w:rsidP="00F55501">
      <w:pPr>
        <w:pStyle w:val="code"/>
        <w:numPr>
          <w:ilvl w:val="0"/>
          <w:numId w:val="52"/>
        </w:numPr>
        <w:ind w:left="630" w:right="210"/>
      </w:pPr>
      <w:r>
        <w:rPr>
          <w:rFonts w:hint="eastAsia"/>
        </w:rPr>
        <w:t xml:space="preserve">        params = self.parser.get(param_vector, 'params')  # </w:t>
      </w:r>
      <w:r>
        <w:rPr>
          <w:rFonts w:hint="eastAsia"/>
        </w:rPr>
        <w:t>获取参数向量中的全连接参数</w:t>
      </w:r>
    </w:p>
    <w:p w14:paraId="58943CC9" w14:textId="77777777" w:rsidR="00AB6671" w:rsidRDefault="00AB6671" w:rsidP="00F55501">
      <w:pPr>
        <w:pStyle w:val="code"/>
        <w:numPr>
          <w:ilvl w:val="0"/>
          <w:numId w:val="52"/>
        </w:numPr>
        <w:ind w:left="630" w:right="210"/>
      </w:pPr>
      <w:r>
        <w:rPr>
          <w:rFonts w:hint="eastAsia"/>
        </w:rPr>
        <w:t xml:space="preserve">        biases = self.parser.get(param_vector, 'biases')  # </w:t>
      </w:r>
      <w:r>
        <w:rPr>
          <w:rFonts w:hint="eastAsia"/>
        </w:rPr>
        <w:t>获取参数向量中的偏置项</w:t>
      </w:r>
    </w:p>
    <w:p w14:paraId="49ECD9FD" w14:textId="77777777" w:rsidR="00AB6671" w:rsidRDefault="00AB6671" w:rsidP="00F55501">
      <w:pPr>
        <w:pStyle w:val="code"/>
        <w:numPr>
          <w:ilvl w:val="0"/>
          <w:numId w:val="52"/>
        </w:numPr>
        <w:ind w:left="630" w:right="210"/>
      </w:pPr>
      <w:r>
        <w:rPr>
          <w:rFonts w:hint="eastAsia"/>
        </w:rPr>
        <w:t xml:space="preserve">        if inputs.ndim &gt; 2:</w:t>
      </w:r>
    </w:p>
    <w:p w14:paraId="1E739920" w14:textId="77777777" w:rsidR="00AB6671" w:rsidRDefault="00AB6671" w:rsidP="00F55501">
      <w:pPr>
        <w:pStyle w:val="code"/>
        <w:numPr>
          <w:ilvl w:val="0"/>
          <w:numId w:val="52"/>
        </w:numPr>
        <w:ind w:left="630" w:right="210"/>
      </w:pPr>
      <w:r>
        <w:rPr>
          <w:rFonts w:hint="eastAsia"/>
        </w:rPr>
        <w:t xml:space="preserve">            inputs = inputs.reshape((inputs.shape[0], np.prod(inputs.shape[1:])))  # </w:t>
      </w:r>
      <w:r>
        <w:rPr>
          <w:rFonts w:hint="eastAsia"/>
        </w:rPr>
        <w:t>如果输入维度大于</w:t>
      </w:r>
      <w:r>
        <w:rPr>
          <w:rFonts w:hint="eastAsia"/>
        </w:rPr>
        <w:t>2</w:t>
      </w:r>
      <w:r>
        <w:rPr>
          <w:rFonts w:hint="eastAsia"/>
        </w:rPr>
        <w:t>，则展平输入</w:t>
      </w:r>
    </w:p>
    <w:p w14:paraId="53C62EC6" w14:textId="77777777" w:rsidR="00AB6671" w:rsidRDefault="00AB6671" w:rsidP="00F55501">
      <w:pPr>
        <w:pStyle w:val="code"/>
        <w:numPr>
          <w:ilvl w:val="0"/>
          <w:numId w:val="52"/>
        </w:numPr>
        <w:ind w:left="630" w:right="210"/>
      </w:pPr>
      <w:r>
        <w:rPr>
          <w:rFonts w:hint="eastAsia"/>
        </w:rPr>
        <w:t xml:space="preserve">        return self.nonlinearity(np.dot(inputs[:, :], params) + biases)  # </w:t>
      </w:r>
      <w:r>
        <w:rPr>
          <w:rFonts w:hint="eastAsia"/>
        </w:rPr>
        <w:t>执行全连接层的前向传播操作</w:t>
      </w:r>
    </w:p>
    <w:p w14:paraId="74FD4D13" w14:textId="77777777" w:rsidR="00AB6671" w:rsidRDefault="00AB6671" w:rsidP="00F55501">
      <w:pPr>
        <w:pStyle w:val="3"/>
        <w:numPr>
          <w:ilvl w:val="2"/>
          <w:numId w:val="31"/>
        </w:numPr>
        <w:tabs>
          <w:tab w:val="num" w:pos="360"/>
        </w:tabs>
        <w:ind w:left="480" w:hangingChars="200" w:hanging="480"/>
      </w:pPr>
      <w:r>
        <w:t>Recurrent neural net</w:t>
      </w:r>
    </w:p>
    <w:p w14:paraId="3482C85D" w14:textId="77777777" w:rsidR="00AB6671" w:rsidRDefault="00AB6671" w:rsidP="00AB6671">
      <w:pPr>
        <w:ind w:firstLine="420"/>
      </w:pPr>
      <w:r>
        <w:rPr>
          <w:rFonts w:hint="eastAsia"/>
        </w:rPr>
        <w:t>循环神经网络（</w:t>
      </w:r>
      <w:r>
        <w:rPr>
          <w:rFonts w:hint="eastAsia"/>
        </w:rPr>
        <w:t>RNN</w:t>
      </w:r>
      <w:r>
        <w:rPr>
          <w:rFonts w:hint="eastAsia"/>
        </w:rPr>
        <w:t>）是一种常用的神经网络架构，特别适合于序列数据（如时间序列、</w:t>
      </w:r>
      <w:r>
        <w:rPr>
          <w:rFonts w:hint="eastAsia"/>
        </w:rPr>
        <w:lastRenderedPageBreak/>
        <w:t>自然语言文本等）的建模和处理。和卷积神经网络不同的是</w:t>
      </w:r>
      <w:r>
        <w:rPr>
          <w:rFonts w:hint="eastAsia"/>
        </w:rPr>
        <w:t>RNN</w:t>
      </w:r>
      <w:r>
        <w:rPr>
          <w:rFonts w:hint="eastAsia"/>
        </w:rPr>
        <w:t>的主要特点是在网络中引入循环结构，允许信息在网络中持续传递，并根据先前的状态影响当前的输出。这种结构使得</w:t>
      </w:r>
      <w:r>
        <w:rPr>
          <w:rFonts w:hint="eastAsia"/>
        </w:rPr>
        <w:t>RNN</w:t>
      </w:r>
      <w:r>
        <w:rPr>
          <w:rFonts w:hint="eastAsia"/>
        </w:rPr>
        <w:t>能够学习和处理序列数据。由于</w:t>
      </w:r>
      <w:r>
        <w:rPr>
          <w:rFonts w:hint="eastAsia"/>
        </w:rPr>
        <w:t>RNN</w:t>
      </w:r>
      <w:r>
        <w:rPr>
          <w:rFonts w:hint="eastAsia"/>
        </w:rPr>
        <w:t>的循环结构，网络可以处理任意长度的序列数据。在实际应用中，网络需要对序列长度进行建模，并在训练时对不同长度的序列进行批处理。为了克服序列长度不同造成的计算瓶颈，可以使用截断反向传播算法。</w:t>
      </w:r>
    </w:p>
    <w:p w14:paraId="184D785F" w14:textId="77777777" w:rsidR="00AB6671" w:rsidRDefault="00AB6671" w:rsidP="00AB6671">
      <w:pPr>
        <w:ind w:firstLine="420"/>
      </w:pPr>
      <w:r>
        <w:rPr>
          <w:rFonts w:hint="eastAsia"/>
        </w:rPr>
        <w:t>RNN</w:t>
      </w:r>
      <w:r>
        <w:rPr>
          <w:rFonts w:hint="eastAsia"/>
        </w:rPr>
        <w:t>的前向传播过程包括将输入向量（或序列）通过一个隐藏状态向量进行计算，并输出一个结果。在循环层中，隐藏状态向量是根据上一个时间步的隐藏状态和当前时间步的输入向量计算得出的。</w:t>
      </w:r>
      <w:r>
        <w:rPr>
          <w:rFonts w:hint="eastAsia"/>
        </w:rPr>
        <w:t>RNN</w:t>
      </w:r>
      <w:r>
        <w:rPr>
          <w:rFonts w:hint="eastAsia"/>
        </w:rPr>
        <w:t>的反向传播过程涉及到时间步骤的展开，即将时间步骤展开成多个单独的神经网络层，并在每个时间步骤上计算梯度。同时，</w:t>
      </w:r>
      <w:r>
        <w:rPr>
          <w:rFonts w:hint="eastAsia"/>
        </w:rPr>
        <w:t>RNN</w:t>
      </w:r>
      <w:r>
        <w:rPr>
          <w:rFonts w:hint="eastAsia"/>
        </w:rPr>
        <w:t>网络可以学习长期依赖关系，但在实践中会遇到梯度消失或梯度爆炸的问题。为了克服这些问题，可以使用</w:t>
      </w:r>
      <w:r>
        <w:rPr>
          <w:rFonts w:hint="eastAsia"/>
        </w:rPr>
        <w:t>LSTM</w:t>
      </w:r>
      <w:r>
        <w:rPr>
          <w:rFonts w:hint="eastAsia"/>
        </w:rPr>
        <w:t>或</w:t>
      </w:r>
      <w:r>
        <w:rPr>
          <w:rFonts w:hint="eastAsia"/>
        </w:rPr>
        <w:t>GRU</w:t>
      </w:r>
      <w:r>
        <w:rPr>
          <w:rFonts w:hint="eastAsia"/>
        </w:rPr>
        <w:t>等改进的</w:t>
      </w:r>
      <w:r>
        <w:rPr>
          <w:rFonts w:hint="eastAsia"/>
        </w:rPr>
        <w:t>RNN</w:t>
      </w:r>
      <w:r>
        <w:rPr>
          <w:rFonts w:hint="eastAsia"/>
        </w:rPr>
        <w:t>结构，这些结构引入了门控机制，可以控制信息的流动并更好地学习长期依赖关系。</w:t>
      </w:r>
    </w:p>
    <w:p w14:paraId="6F0F8D28" w14:textId="77777777" w:rsidR="00AB6671" w:rsidRDefault="00AB6671" w:rsidP="00AB6671">
      <w:pPr>
        <w:ind w:firstLine="420"/>
      </w:pPr>
      <w:r>
        <w:rPr>
          <w:rFonts w:hint="eastAsia"/>
        </w:rPr>
        <w:t>下面</w:t>
      </w:r>
      <w:r>
        <w:t>这段代码定义了一个简单的</w:t>
      </w:r>
      <w:r>
        <w:t>RNN</w:t>
      </w:r>
      <w:r>
        <w:t>模型和预测函数。</w:t>
      </w:r>
      <w:proofErr w:type="spellStart"/>
      <w:r>
        <w:t>create_rnn_params</w:t>
      </w:r>
      <w:proofErr w:type="spellEnd"/>
      <w:r>
        <w:rPr>
          <w:rFonts w:hint="eastAsia"/>
        </w:rPr>
        <w:t xml:space="preserve"> </w:t>
      </w:r>
      <w:r>
        <w:t>函数用于创建</w:t>
      </w:r>
      <w:r>
        <w:t>RNN</w:t>
      </w:r>
      <w:r>
        <w:t>参数，其中包括初始隐藏状态、权重矩阵和偏置项。</w:t>
      </w:r>
      <w:proofErr w:type="spellStart"/>
      <w:r>
        <w:t>rnn_predict</w:t>
      </w:r>
      <w:proofErr w:type="spellEnd"/>
      <w:r>
        <w:t>函数接收一个输入序列并输出相应的输出序列。</w:t>
      </w:r>
    </w:p>
    <w:p w14:paraId="42A71DA9" w14:textId="77777777" w:rsidR="00AB6671" w:rsidRDefault="00AB6671" w:rsidP="00AB6671">
      <w:pPr>
        <w:ind w:firstLine="420"/>
      </w:pPr>
      <w:proofErr w:type="spellStart"/>
      <w:r>
        <w:t>update_rnn</w:t>
      </w:r>
      <w:proofErr w:type="spellEnd"/>
      <w:r>
        <w:t>函数将输入和当前隐藏状态作为输入，通过权重矩阵和偏置</w:t>
      </w:r>
      <w:proofErr w:type="gramStart"/>
      <w:r>
        <w:t>项计算</w:t>
      </w:r>
      <w:proofErr w:type="gramEnd"/>
      <w:r>
        <w:t>并返回下一个隐藏状态。</w:t>
      </w:r>
      <w:proofErr w:type="spellStart"/>
      <w:r>
        <w:t>hiddens_to_output_probs</w:t>
      </w:r>
      <w:proofErr w:type="spellEnd"/>
      <w:r>
        <w:t>函数将当前隐藏状态作为输入，通过权重矩阵和偏置</w:t>
      </w:r>
      <w:proofErr w:type="gramStart"/>
      <w:r>
        <w:t>项计算</w:t>
      </w:r>
      <w:proofErr w:type="gramEnd"/>
      <w:r>
        <w:t>并返回相应的输出。输出通过将归一化对数概率应用于原始输出进行计算。</w:t>
      </w:r>
    </w:p>
    <w:p w14:paraId="2029A60D" w14:textId="77777777" w:rsidR="00AB6671" w:rsidRDefault="00AB6671" w:rsidP="00AB6671">
      <w:pPr>
        <w:ind w:firstLine="420"/>
      </w:pPr>
      <w:r>
        <w:t>在</w:t>
      </w:r>
      <w:proofErr w:type="spellStart"/>
      <w:r>
        <w:t>rnn_predict</w:t>
      </w:r>
      <w:proofErr w:type="spellEnd"/>
      <w:r>
        <w:t>函数中，我们首先将初始隐藏状态复制多次以匹配输入序列的数量。然后，我们迭代每个时间步骤，并使用</w:t>
      </w:r>
      <w:proofErr w:type="spellStart"/>
      <w:r>
        <w:t>update_rnn</w:t>
      </w:r>
      <w:proofErr w:type="spellEnd"/>
      <w:r>
        <w:t>函数计算下一个隐藏状态，并使用</w:t>
      </w:r>
      <w:proofErr w:type="spellStart"/>
      <w:r>
        <w:t>hiddens_to_output_probs</w:t>
      </w:r>
      <w:proofErr w:type="spellEnd"/>
      <w:r>
        <w:t>函数计算相应的输出概率分布。所有输出被收集在一个列表中，并在最后一步被返回。</w:t>
      </w:r>
    </w:p>
    <w:p w14:paraId="78D40966" w14:textId="77777777" w:rsidR="00AB6671" w:rsidRDefault="00AB6671" w:rsidP="00F55501">
      <w:pPr>
        <w:pStyle w:val="code"/>
        <w:numPr>
          <w:ilvl w:val="0"/>
          <w:numId w:val="53"/>
        </w:numPr>
        <w:ind w:left="630" w:right="210"/>
      </w:pPr>
      <w:r>
        <w:rPr>
          <w:rFonts w:hint="eastAsia"/>
        </w:rPr>
        <w:t>def create_rnn_params(input_size, state_size, output_size,</w:t>
      </w:r>
    </w:p>
    <w:p w14:paraId="79799599" w14:textId="77777777" w:rsidR="00AB6671" w:rsidRDefault="00AB6671" w:rsidP="00F55501">
      <w:pPr>
        <w:pStyle w:val="code"/>
        <w:numPr>
          <w:ilvl w:val="0"/>
          <w:numId w:val="53"/>
        </w:numPr>
        <w:ind w:left="630" w:right="210"/>
      </w:pPr>
      <w:r>
        <w:rPr>
          <w:rFonts w:hint="eastAsia"/>
        </w:rPr>
        <w:t xml:space="preserve">                      param_scale=0.01, rs=npr.RandomState(0)):</w:t>
      </w:r>
    </w:p>
    <w:p w14:paraId="486CFF0D" w14:textId="77777777" w:rsidR="00AB6671" w:rsidRDefault="00AB6671" w:rsidP="00F55501">
      <w:pPr>
        <w:pStyle w:val="code"/>
        <w:numPr>
          <w:ilvl w:val="0"/>
          <w:numId w:val="53"/>
        </w:numPr>
        <w:ind w:left="630" w:right="210"/>
      </w:pPr>
      <w:r>
        <w:rPr>
          <w:rFonts w:hint="eastAsia"/>
        </w:rPr>
        <w:t xml:space="preserve">    return {'init hiddens': rs.randn(1, state_size) * param_scale,</w:t>
      </w:r>
    </w:p>
    <w:p w14:paraId="188161ED" w14:textId="77777777" w:rsidR="00AB6671" w:rsidRDefault="00AB6671" w:rsidP="00F55501">
      <w:pPr>
        <w:pStyle w:val="code"/>
        <w:numPr>
          <w:ilvl w:val="0"/>
          <w:numId w:val="53"/>
        </w:numPr>
        <w:ind w:left="630" w:right="210"/>
      </w:pPr>
      <w:r>
        <w:rPr>
          <w:rFonts w:hint="eastAsia"/>
        </w:rPr>
        <w:t xml:space="preserve">            'change':       rs.randn(input_size + state_size + 1, state_size) * param_scale,</w:t>
      </w:r>
    </w:p>
    <w:p w14:paraId="36969086" w14:textId="77777777" w:rsidR="00AB6671" w:rsidRDefault="00AB6671" w:rsidP="00F55501">
      <w:pPr>
        <w:pStyle w:val="code"/>
        <w:numPr>
          <w:ilvl w:val="0"/>
          <w:numId w:val="53"/>
        </w:numPr>
        <w:ind w:left="630" w:right="210"/>
      </w:pPr>
      <w:r>
        <w:rPr>
          <w:rFonts w:hint="eastAsia"/>
        </w:rPr>
        <w:t xml:space="preserve">            'predict':      rs.randn(state_size + 1, output_size) * param_scale}</w:t>
      </w:r>
    </w:p>
    <w:p w14:paraId="49332CD6" w14:textId="77777777" w:rsidR="00AB6671" w:rsidRDefault="00AB6671" w:rsidP="00F55501">
      <w:pPr>
        <w:pStyle w:val="code"/>
        <w:numPr>
          <w:ilvl w:val="0"/>
          <w:numId w:val="53"/>
        </w:numPr>
        <w:ind w:left="630" w:right="210"/>
      </w:pPr>
    </w:p>
    <w:p w14:paraId="4B4BE482" w14:textId="77777777" w:rsidR="00AB6671" w:rsidRDefault="00AB6671" w:rsidP="00F55501">
      <w:pPr>
        <w:pStyle w:val="code"/>
        <w:numPr>
          <w:ilvl w:val="0"/>
          <w:numId w:val="53"/>
        </w:numPr>
        <w:ind w:left="630" w:right="210"/>
      </w:pPr>
      <w:r>
        <w:rPr>
          <w:rFonts w:hint="eastAsia"/>
        </w:rPr>
        <w:t>def rnn_predict(params, inputs):</w:t>
      </w:r>
    </w:p>
    <w:p w14:paraId="398A361B" w14:textId="77777777" w:rsidR="00AB6671" w:rsidRDefault="00AB6671" w:rsidP="00F55501">
      <w:pPr>
        <w:pStyle w:val="code"/>
        <w:numPr>
          <w:ilvl w:val="0"/>
          <w:numId w:val="53"/>
        </w:numPr>
        <w:ind w:left="630" w:right="210"/>
      </w:pPr>
      <w:r>
        <w:rPr>
          <w:rFonts w:hint="eastAsia"/>
        </w:rPr>
        <w:t xml:space="preserve">    def update_rnn(input, hiddens):</w:t>
      </w:r>
    </w:p>
    <w:p w14:paraId="064A6C59" w14:textId="77777777" w:rsidR="00AB6671" w:rsidRDefault="00AB6671" w:rsidP="00F55501">
      <w:pPr>
        <w:pStyle w:val="code"/>
        <w:numPr>
          <w:ilvl w:val="0"/>
          <w:numId w:val="53"/>
        </w:numPr>
        <w:ind w:left="630" w:right="210"/>
      </w:pPr>
      <w:r>
        <w:rPr>
          <w:rFonts w:hint="eastAsia"/>
        </w:rPr>
        <w:t xml:space="preserve">        # </w:t>
      </w:r>
      <w:r>
        <w:rPr>
          <w:rFonts w:hint="eastAsia"/>
        </w:rPr>
        <w:t>更新循环神经网络的隐藏状态</w:t>
      </w:r>
    </w:p>
    <w:p w14:paraId="702B5132" w14:textId="77777777" w:rsidR="00AB6671" w:rsidRDefault="00AB6671" w:rsidP="00F55501">
      <w:pPr>
        <w:pStyle w:val="code"/>
        <w:numPr>
          <w:ilvl w:val="0"/>
          <w:numId w:val="53"/>
        </w:numPr>
        <w:ind w:left="630" w:right="210"/>
      </w:pPr>
      <w:r>
        <w:rPr>
          <w:rFonts w:hint="eastAsia"/>
        </w:rPr>
        <w:t xml:space="preserve">        return np.tanh(concat_and_multiply(params['change'], input, hiddens))</w:t>
      </w:r>
    </w:p>
    <w:p w14:paraId="48D6D437" w14:textId="77777777" w:rsidR="00AB6671" w:rsidRDefault="00AB6671" w:rsidP="00F55501">
      <w:pPr>
        <w:pStyle w:val="code"/>
        <w:numPr>
          <w:ilvl w:val="0"/>
          <w:numId w:val="53"/>
        </w:numPr>
        <w:ind w:left="630" w:right="210"/>
      </w:pPr>
    </w:p>
    <w:p w14:paraId="74980EEE" w14:textId="77777777" w:rsidR="00AB6671" w:rsidRDefault="00AB6671" w:rsidP="00F55501">
      <w:pPr>
        <w:pStyle w:val="code"/>
        <w:numPr>
          <w:ilvl w:val="0"/>
          <w:numId w:val="53"/>
        </w:numPr>
        <w:ind w:left="630" w:right="210"/>
      </w:pPr>
      <w:r>
        <w:rPr>
          <w:rFonts w:hint="eastAsia"/>
        </w:rPr>
        <w:t xml:space="preserve">    def hiddens_to_output_probs(hiddens):</w:t>
      </w:r>
    </w:p>
    <w:p w14:paraId="0881AF35" w14:textId="77777777" w:rsidR="00AB6671" w:rsidRDefault="00AB6671" w:rsidP="00F55501">
      <w:pPr>
        <w:pStyle w:val="code"/>
        <w:numPr>
          <w:ilvl w:val="0"/>
          <w:numId w:val="53"/>
        </w:numPr>
        <w:ind w:left="630" w:right="210"/>
      </w:pPr>
      <w:r>
        <w:rPr>
          <w:rFonts w:hint="eastAsia"/>
        </w:rPr>
        <w:t xml:space="preserve">        # </w:t>
      </w:r>
      <w:r>
        <w:rPr>
          <w:rFonts w:hint="eastAsia"/>
        </w:rPr>
        <w:t>将隐藏状态转换为输出的概率分布</w:t>
      </w:r>
    </w:p>
    <w:p w14:paraId="722B49B6" w14:textId="77777777" w:rsidR="00AB6671" w:rsidRDefault="00AB6671" w:rsidP="00F55501">
      <w:pPr>
        <w:pStyle w:val="code"/>
        <w:numPr>
          <w:ilvl w:val="0"/>
          <w:numId w:val="53"/>
        </w:numPr>
        <w:ind w:left="630" w:right="210"/>
      </w:pPr>
      <w:r>
        <w:rPr>
          <w:rFonts w:hint="eastAsia"/>
        </w:rPr>
        <w:t xml:space="preserve">        output = concat_and_multiply(params['predict'], hiddens)</w:t>
      </w:r>
    </w:p>
    <w:p w14:paraId="01B7B392" w14:textId="77777777" w:rsidR="00AB6671" w:rsidRDefault="00AB6671" w:rsidP="00F55501">
      <w:pPr>
        <w:pStyle w:val="code"/>
        <w:numPr>
          <w:ilvl w:val="0"/>
          <w:numId w:val="53"/>
        </w:numPr>
        <w:ind w:left="630" w:right="210"/>
      </w:pPr>
      <w:r>
        <w:rPr>
          <w:rFonts w:hint="eastAsia"/>
        </w:rPr>
        <w:t xml:space="preserve">        return output - logsumexp(output, axis=1, keepdims=True)  # </w:t>
      </w:r>
      <w:r>
        <w:rPr>
          <w:rFonts w:hint="eastAsia"/>
        </w:rPr>
        <w:t>归一化对数概率</w:t>
      </w:r>
    </w:p>
    <w:p w14:paraId="7F70A39A" w14:textId="77777777" w:rsidR="00AB6671" w:rsidRDefault="00AB6671" w:rsidP="00F55501">
      <w:pPr>
        <w:pStyle w:val="code"/>
        <w:numPr>
          <w:ilvl w:val="0"/>
          <w:numId w:val="53"/>
        </w:numPr>
        <w:ind w:left="630" w:right="210"/>
      </w:pPr>
    </w:p>
    <w:p w14:paraId="1F415AAA" w14:textId="77777777" w:rsidR="00AB6671" w:rsidRDefault="00AB6671" w:rsidP="00F55501">
      <w:pPr>
        <w:pStyle w:val="code"/>
        <w:numPr>
          <w:ilvl w:val="0"/>
          <w:numId w:val="53"/>
        </w:numPr>
        <w:ind w:left="630" w:right="210"/>
      </w:pPr>
      <w:r>
        <w:rPr>
          <w:rFonts w:hint="eastAsia"/>
        </w:rPr>
        <w:t xml:space="preserve">    num_sequences = inputs.shape[1]</w:t>
      </w:r>
    </w:p>
    <w:p w14:paraId="293FDEC9" w14:textId="77777777" w:rsidR="00AB6671" w:rsidRDefault="00AB6671" w:rsidP="00F55501">
      <w:pPr>
        <w:pStyle w:val="code"/>
        <w:numPr>
          <w:ilvl w:val="0"/>
          <w:numId w:val="53"/>
        </w:numPr>
        <w:ind w:left="630" w:right="210"/>
      </w:pPr>
      <w:r>
        <w:rPr>
          <w:rFonts w:hint="eastAsia"/>
        </w:rPr>
        <w:t xml:space="preserve">    hiddens = np.repeat(params['init hiddens'], num_sequences, axis=0)</w:t>
      </w:r>
    </w:p>
    <w:p w14:paraId="1252933F" w14:textId="77777777" w:rsidR="00AB6671" w:rsidRDefault="00AB6671" w:rsidP="00F55501">
      <w:pPr>
        <w:pStyle w:val="code"/>
        <w:numPr>
          <w:ilvl w:val="0"/>
          <w:numId w:val="53"/>
        </w:numPr>
        <w:ind w:left="630" w:right="210"/>
      </w:pPr>
      <w:r>
        <w:rPr>
          <w:rFonts w:hint="eastAsia"/>
        </w:rPr>
        <w:t xml:space="preserve">    output = [hiddens_to_output_probs(hiddens)]</w:t>
      </w:r>
    </w:p>
    <w:p w14:paraId="04E7A3A5" w14:textId="77777777" w:rsidR="00AB6671" w:rsidRDefault="00AB6671" w:rsidP="00F55501">
      <w:pPr>
        <w:pStyle w:val="code"/>
        <w:numPr>
          <w:ilvl w:val="0"/>
          <w:numId w:val="53"/>
        </w:numPr>
        <w:ind w:left="630" w:right="210"/>
      </w:pPr>
    </w:p>
    <w:p w14:paraId="457D968E" w14:textId="77777777" w:rsidR="00AB6671" w:rsidRDefault="00AB6671" w:rsidP="00F55501">
      <w:pPr>
        <w:pStyle w:val="code"/>
        <w:numPr>
          <w:ilvl w:val="0"/>
          <w:numId w:val="53"/>
        </w:numPr>
        <w:ind w:left="630" w:right="210"/>
      </w:pPr>
      <w:r>
        <w:rPr>
          <w:rFonts w:hint="eastAsia"/>
        </w:rPr>
        <w:t xml:space="preserve">    for input in inputs:  # </w:t>
      </w:r>
      <w:r>
        <w:rPr>
          <w:rFonts w:hint="eastAsia"/>
        </w:rPr>
        <w:t>迭代时间步数</w:t>
      </w:r>
    </w:p>
    <w:p w14:paraId="7E05A677" w14:textId="77777777" w:rsidR="00AB6671" w:rsidRDefault="00AB6671" w:rsidP="00F55501">
      <w:pPr>
        <w:pStyle w:val="code"/>
        <w:numPr>
          <w:ilvl w:val="0"/>
          <w:numId w:val="53"/>
        </w:numPr>
        <w:ind w:left="630" w:right="210"/>
      </w:pPr>
      <w:r>
        <w:rPr>
          <w:rFonts w:hint="eastAsia"/>
        </w:rPr>
        <w:t xml:space="preserve">        hiddens = update_rnn(input, hiddens)</w:t>
      </w:r>
    </w:p>
    <w:p w14:paraId="39D01E1D" w14:textId="77777777" w:rsidR="00AB6671" w:rsidRDefault="00AB6671" w:rsidP="00F55501">
      <w:pPr>
        <w:pStyle w:val="code"/>
        <w:numPr>
          <w:ilvl w:val="0"/>
          <w:numId w:val="53"/>
        </w:numPr>
        <w:ind w:left="630" w:right="210"/>
      </w:pPr>
      <w:r>
        <w:rPr>
          <w:rFonts w:hint="eastAsia"/>
        </w:rPr>
        <w:t xml:space="preserve">        output.append(hiddens_to_output_probs(hiddens))</w:t>
      </w:r>
    </w:p>
    <w:p w14:paraId="0020142F" w14:textId="77777777" w:rsidR="00AB6671" w:rsidRDefault="00AB6671" w:rsidP="00F55501">
      <w:pPr>
        <w:pStyle w:val="code"/>
        <w:numPr>
          <w:ilvl w:val="0"/>
          <w:numId w:val="53"/>
        </w:numPr>
        <w:ind w:left="630" w:right="210"/>
      </w:pPr>
      <w:r>
        <w:rPr>
          <w:rFonts w:hint="eastAsia"/>
        </w:rPr>
        <w:t xml:space="preserve">    return output</w:t>
      </w:r>
    </w:p>
    <w:p w14:paraId="69B2F3C9" w14:textId="77777777" w:rsidR="00AB6671" w:rsidRDefault="00AB6671" w:rsidP="00AB6671">
      <w:pPr>
        <w:ind w:firstLine="420"/>
      </w:pPr>
      <w:r>
        <w:rPr>
          <w:rFonts w:hint="eastAsia"/>
        </w:rPr>
        <w:t>完成模型定义后，就可以设置数据集，先将</w:t>
      </w:r>
      <w:r>
        <w:rPr>
          <w:rFonts w:hint="eastAsia"/>
        </w:rPr>
        <w:t>ASCII</w:t>
      </w:r>
      <w:r>
        <w:rPr>
          <w:rFonts w:hint="eastAsia"/>
        </w:rPr>
        <w:t>字符串转换为</w:t>
      </w:r>
      <w:r>
        <w:rPr>
          <w:rFonts w:hint="eastAsia"/>
        </w:rPr>
        <w:t xml:space="preserve"> one-hot </w:t>
      </w:r>
      <w:r>
        <w:rPr>
          <w:rFonts w:hint="eastAsia"/>
        </w:rPr>
        <w:t>编码，接着加载文本文件，并将每行转换为一个编码序列。</w:t>
      </w:r>
    </w:p>
    <w:p w14:paraId="113F6660" w14:textId="77777777" w:rsidR="00AB6671" w:rsidRDefault="00AB6671" w:rsidP="00F55501">
      <w:pPr>
        <w:pStyle w:val="code"/>
        <w:numPr>
          <w:ilvl w:val="0"/>
          <w:numId w:val="54"/>
        </w:numPr>
        <w:ind w:left="630" w:right="210"/>
      </w:pPr>
      <w:r>
        <w:rPr>
          <w:rFonts w:hint="eastAsia"/>
        </w:rPr>
        <w:t>def string_to_one_hot(string, maxchar):</w:t>
      </w:r>
    </w:p>
    <w:p w14:paraId="48473882" w14:textId="77777777" w:rsidR="00AB6671" w:rsidRDefault="00AB6671" w:rsidP="00F55501">
      <w:pPr>
        <w:pStyle w:val="code"/>
        <w:numPr>
          <w:ilvl w:val="0"/>
          <w:numId w:val="54"/>
        </w:numPr>
        <w:ind w:left="630" w:right="210"/>
      </w:pPr>
      <w:r>
        <w:rPr>
          <w:rFonts w:hint="eastAsia"/>
        </w:rPr>
        <w:t xml:space="preserve">    """</w:t>
      </w:r>
      <w:r>
        <w:rPr>
          <w:rFonts w:hint="eastAsia"/>
        </w:rPr>
        <w:t>将</w:t>
      </w:r>
      <w:r>
        <w:rPr>
          <w:rFonts w:hint="eastAsia"/>
        </w:rPr>
        <w:t>ASCII</w:t>
      </w:r>
      <w:r>
        <w:rPr>
          <w:rFonts w:hint="eastAsia"/>
        </w:rPr>
        <w:t>字符串转换为</w:t>
      </w:r>
      <w:r>
        <w:rPr>
          <w:rFonts w:hint="eastAsia"/>
        </w:rPr>
        <w:t xml:space="preserve"> one-hot </w:t>
      </w:r>
      <w:r>
        <w:rPr>
          <w:rFonts w:hint="eastAsia"/>
        </w:rPr>
        <w:t>编码</w:t>
      </w:r>
      <w:r>
        <w:rPr>
          <w:rFonts w:hint="eastAsia"/>
        </w:rPr>
        <w:t>."""</w:t>
      </w:r>
    </w:p>
    <w:p w14:paraId="6F4F9F93" w14:textId="77777777" w:rsidR="00AB6671" w:rsidRDefault="00AB6671" w:rsidP="00F55501">
      <w:pPr>
        <w:pStyle w:val="code"/>
        <w:numPr>
          <w:ilvl w:val="0"/>
          <w:numId w:val="54"/>
        </w:numPr>
        <w:ind w:left="630" w:right="210"/>
      </w:pPr>
      <w:r>
        <w:rPr>
          <w:rFonts w:hint="eastAsia"/>
        </w:rPr>
        <w:t xml:space="preserve">    ascii = np.array([ord(c) for c in string]).T</w:t>
      </w:r>
    </w:p>
    <w:p w14:paraId="5CA9CE20" w14:textId="77777777" w:rsidR="00AB6671" w:rsidRDefault="00AB6671" w:rsidP="00F55501">
      <w:pPr>
        <w:pStyle w:val="code"/>
        <w:numPr>
          <w:ilvl w:val="0"/>
          <w:numId w:val="54"/>
        </w:numPr>
        <w:ind w:left="630" w:right="210"/>
      </w:pPr>
      <w:r>
        <w:rPr>
          <w:rFonts w:hint="eastAsia"/>
        </w:rPr>
        <w:t xml:space="preserve">    return np.array(ascii[:,None] == np.arange(maxchar)[None, :], dtype=int)</w:t>
      </w:r>
    </w:p>
    <w:p w14:paraId="7955880C" w14:textId="77777777" w:rsidR="00AB6671" w:rsidRDefault="00AB6671" w:rsidP="00F55501">
      <w:pPr>
        <w:pStyle w:val="code"/>
        <w:numPr>
          <w:ilvl w:val="0"/>
          <w:numId w:val="54"/>
        </w:numPr>
        <w:ind w:left="630" w:right="210"/>
      </w:pPr>
    </w:p>
    <w:p w14:paraId="6151402D" w14:textId="77777777" w:rsidR="00AB6671" w:rsidRDefault="00AB6671" w:rsidP="00F55501">
      <w:pPr>
        <w:pStyle w:val="code"/>
        <w:numPr>
          <w:ilvl w:val="0"/>
          <w:numId w:val="54"/>
        </w:numPr>
        <w:ind w:left="630" w:right="210"/>
      </w:pPr>
      <w:r>
        <w:rPr>
          <w:rFonts w:hint="eastAsia"/>
        </w:rPr>
        <w:t>def one_hot_to_string(one_hot_matrix):</w:t>
      </w:r>
    </w:p>
    <w:p w14:paraId="0517D618" w14:textId="77777777" w:rsidR="00AB6671" w:rsidRDefault="00AB6671" w:rsidP="00F55501">
      <w:pPr>
        <w:pStyle w:val="code"/>
        <w:numPr>
          <w:ilvl w:val="0"/>
          <w:numId w:val="54"/>
        </w:numPr>
        <w:ind w:left="630" w:right="210"/>
      </w:pPr>
      <w:r>
        <w:rPr>
          <w:rFonts w:hint="eastAsia"/>
        </w:rPr>
        <w:t xml:space="preserve">    return "".join([chr(np.argmax(c)) for c in one_hot_matrix])</w:t>
      </w:r>
    </w:p>
    <w:p w14:paraId="7E7CFEBA" w14:textId="77777777" w:rsidR="00AB6671" w:rsidRDefault="00AB6671" w:rsidP="00F55501">
      <w:pPr>
        <w:pStyle w:val="code"/>
        <w:numPr>
          <w:ilvl w:val="0"/>
          <w:numId w:val="54"/>
        </w:numPr>
        <w:ind w:left="630" w:right="210"/>
      </w:pPr>
    </w:p>
    <w:p w14:paraId="1C4525A0" w14:textId="77777777" w:rsidR="00AB6671" w:rsidRDefault="00AB6671" w:rsidP="00F55501">
      <w:pPr>
        <w:pStyle w:val="code"/>
        <w:numPr>
          <w:ilvl w:val="0"/>
          <w:numId w:val="54"/>
        </w:numPr>
        <w:ind w:left="630" w:right="210"/>
      </w:pPr>
      <w:r>
        <w:rPr>
          <w:rFonts w:hint="eastAsia"/>
        </w:rPr>
        <w:t>def build_dataset(filename, sequence_length, alphabet_size, max_lines=-1):</w:t>
      </w:r>
    </w:p>
    <w:p w14:paraId="23C12EF0" w14:textId="77777777" w:rsidR="00AB6671" w:rsidRDefault="00AB6671" w:rsidP="00F55501">
      <w:pPr>
        <w:pStyle w:val="code"/>
        <w:numPr>
          <w:ilvl w:val="0"/>
          <w:numId w:val="54"/>
        </w:numPr>
        <w:ind w:left="630" w:right="210"/>
      </w:pPr>
      <w:r>
        <w:rPr>
          <w:rFonts w:hint="eastAsia"/>
        </w:rPr>
        <w:t xml:space="preserve">    """</w:t>
      </w:r>
      <w:r>
        <w:rPr>
          <w:rFonts w:hint="eastAsia"/>
        </w:rPr>
        <w:t>加载文本文件，并将每行转换为一个编码序列</w:t>
      </w:r>
      <w:r>
        <w:rPr>
          <w:rFonts w:hint="eastAsia"/>
        </w:rPr>
        <w:t>"""</w:t>
      </w:r>
    </w:p>
    <w:p w14:paraId="45326F6D" w14:textId="77777777" w:rsidR="00AB6671" w:rsidRDefault="00AB6671" w:rsidP="00F55501">
      <w:pPr>
        <w:pStyle w:val="code"/>
        <w:numPr>
          <w:ilvl w:val="0"/>
          <w:numId w:val="54"/>
        </w:numPr>
        <w:ind w:left="630" w:right="210"/>
      </w:pPr>
      <w:r>
        <w:rPr>
          <w:rFonts w:hint="eastAsia"/>
        </w:rPr>
        <w:t xml:space="preserve">    with open(filename) as f:</w:t>
      </w:r>
    </w:p>
    <w:p w14:paraId="3AE971F4" w14:textId="77777777" w:rsidR="00AB6671" w:rsidRDefault="00AB6671" w:rsidP="00F55501">
      <w:pPr>
        <w:pStyle w:val="code"/>
        <w:numPr>
          <w:ilvl w:val="0"/>
          <w:numId w:val="54"/>
        </w:numPr>
        <w:ind w:left="630" w:right="210"/>
      </w:pPr>
      <w:r>
        <w:rPr>
          <w:rFonts w:hint="eastAsia"/>
        </w:rPr>
        <w:t xml:space="preserve">        content = f.readlines()</w:t>
      </w:r>
    </w:p>
    <w:p w14:paraId="28C570D0" w14:textId="77777777" w:rsidR="00AB6671" w:rsidRDefault="00AB6671" w:rsidP="00F55501">
      <w:pPr>
        <w:pStyle w:val="code"/>
        <w:numPr>
          <w:ilvl w:val="0"/>
          <w:numId w:val="54"/>
        </w:numPr>
        <w:ind w:left="630" w:right="210"/>
      </w:pPr>
      <w:r>
        <w:rPr>
          <w:rFonts w:hint="eastAsia"/>
        </w:rPr>
        <w:t xml:space="preserve">    content = content[:max_lines]</w:t>
      </w:r>
    </w:p>
    <w:p w14:paraId="3985A6DE" w14:textId="77777777" w:rsidR="00AB6671" w:rsidRDefault="00AB6671" w:rsidP="00F55501">
      <w:pPr>
        <w:pStyle w:val="code"/>
        <w:numPr>
          <w:ilvl w:val="0"/>
          <w:numId w:val="54"/>
        </w:numPr>
        <w:ind w:left="630" w:right="210"/>
      </w:pPr>
      <w:r>
        <w:rPr>
          <w:rFonts w:hint="eastAsia"/>
        </w:rPr>
        <w:lastRenderedPageBreak/>
        <w:t xml:space="preserve">    content = [line for line in content if len(line) &gt; 2]   # Remove blank lines</w:t>
      </w:r>
    </w:p>
    <w:p w14:paraId="575F5B2E" w14:textId="77777777" w:rsidR="00AB6671" w:rsidRDefault="00AB6671" w:rsidP="00F55501">
      <w:pPr>
        <w:pStyle w:val="code"/>
        <w:numPr>
          <w:ilvl w:val="0"/>
          <w:numId w:val="54"/>
        </w:numPr>
        <w:ind w:left="630" w:right="210"/>
      </w:pPr>
      <w:r>
        <w:rPr>
          <w:rFonts w:hint="eastAsia"/>
        </w:rPr>
        <w:t xml:space="preserve">    seqs = np.zeros((sequence_length, len(content), alphabet_size))</w:t>
      </w:r>
    </w:p>
    <w:p w14:paraId="0039C6F6" w14:textId="77777777" w:rsidR="00AB6671" w:rsidRDefault="00AB6671" w:rsidP="00F55501">
      <w:pPr>
        <w:pStyle w:val="code"/>
        <w:numPr>
          <w:ilvl w:val="0"/>
          <w:numId w:val="54"/>
        </w:numPr>
        <w:ind w:left="630" w:right="210"/>
      </w:pPr>
      <w:r>
        <w:rPr>
          <w:rFonts w:hint="eastAsia"/>
        </w:rPr>
        <w:t xml:space="preserve">    for ix, line in enumerate(content):</w:t>
      </w:r>
    </w:p>
    <w:p w14:paraId="43927746" w14:textId="77777777" w:rsidR="00AB6671" w:rsidRDefault="00AB6671" w:rsidP="00F55501">
      <w:pPr>
        <w:pStyle w:val="code"/>
        <w:numPr>
          <w:ilvl w:val="0"/>
          <w:numId w:val="54"/>
        </w:numPr>
        <w:ind w:left="630" w:right="210"/>
      </w:pPr>
      <w:r>
        <w:rPr>
          <w:rFonts w:hint="eastAsia"/>
        </w:rPr>
        <w:t xml:space="preserve">        padded_line = (line + " " * sequence_length)[:sequence_length]</w:t>
      </w:r>
    </w:p>
    <w:p w14:paraId="64F6A334" w14:textId="77777777" w:rsidR="00AB6671" w:rsidRDefault="00AB6671" w:rsidP="00F55501">
      <w:pPr>
        <w:pStyle w:val="code"/>
        <w:numPr>
          <w:ilvl w:val="0"/>
          <w:numId w:val="54"/>
        </w:numPr>
        <w:ind w:left="630" w:right="210"/>
      </w:pPr>
      <w:r>
        <w:rPr>
          <w:rFonts w:hint="eastAsia"/>
        </w:rPr>
        <w:t xml:space="preserve">        seqs[:, ix, :] = string_to_one_hot(padded_line, alphabet_size)</w:t>
      </w:r>
    </w:p>
    <w:p w14:paraId="64DFE3E5" w14:textId="77777777" w:rsidR="00AB6671" w:rsidRDefault="00AB6671" w:rsidP="00F55501">
      <w:pPr>
        <w:pStyle w:val="code"/>
        <w:numPr>
          <w:ilvl w:val="0"/>
          <w:numId w:val="54"/>
        </w:numPr>
        <w:ind w:left="630" w:right="210"/>
      </w:pPr>
      <w:r>
        <w:rPr>
          <w:rFonts w:hint="eastAsia"/>
        </w:rPr>
        <w:t xml:space="preserve">    return seqs</w:t>
      </w:r>
    </w:p>
    <w:p w14:paraId="7C36B881" w14:textId="77777777" w:rsidR="00AB6671" w:rsidRDefault="00AB6671" w:rsidP="00F55501">
      <w:pPr>
        <w:pStyle w:val="3"/>
        <w:numPr>
          <w:ilvl w:val="2"/>
          <w:numId w:val="31"/>
        </w:numPr>
        <w:tabs>
          <w:tab w:val="num" w:pos="360"/>
        </w:tabs>
        <w:ind w:left="480" w:hangingChars="200" w:hanging="480"/>
      </w:pPr>
      <w:r>
        <w:t>LSTM</w:t>
      </w:r>
    </w:p>
    <w:p w14:paraId="5A5137C7" w14:textId="77777777" w:rsidR="00AB6671" w:rsidRDefault="00AB6671" w:rsidP="00AB6671">
      <w:pPr>
        <w:ind w:firstLine="420"/>
      </w:pPr>
      <w:r>
        <w:t>LSTM</w:t>
      </w:r>
      <w:r>
        <w:t>（</w:t>
      </w:r>
      <w:r>
        <w:t>Long Short-Term Memory</w:t>
      </w:r>
      <w:r>
        <w:t>）是一种递归神经网络（</w:t>
      </w:r>
      <w:r>
        <w:t>RNN</w:t>
      </w:r>
      <w:r>
        <w:t>）的变种，旨在解决传统</w:t>
      </w:r>
      <w:r>
        <w:t>RNN</w:t>
      </w:r>
      <w:r>
        <w:t>网络中的梯度消失和梯度爆炸问题。</w:t>
      </w:r>
      <w:r>
        <w:t>LSTM</w:t>
      </w:r>
      <w:r>
        <w:t>网络通常由三个关键组件组成：门控单元，记忆单元和输出单元</w:t>
      </w:r>
      <w:r>
        <w:rPr>
          <w:rFonts w:hint="eastAsia"/>
        </w:rPr>
        <w:t>。设计</w:t>
      </w:r>
      <w:r>
        <w:rPr>
          <w:rFonts w:hint="eastAsia"/>
        </w:rPr>
        <w:t>LSTM</w:t>
      </w:r>
      <w:r>
        <w:rPr>
          <w:rFonts w:hint="eastAsia"/>
        </w:rPr>
        <w:t>网络时要注意</w:t>
      </w:r>
      <w:r>
        <w:t>LSTM</w:t>
      </w:r>
      <w:r>
        <w:t>网络中的门控单元用于控制信息流的流动，包括输入门，遗忘门和输出门。输入门决定哪些信息将被添加到记忆单元中，遗忘门决定哪些信息将从记忆单元中删除，输出门决定从记忆单元中读取哪些信息。记忆单元是</w:t>
      </w:r>
      <w:r>
        <w:t>LSTM</w:t>
      </w:r>
      <w:r>
        <w:t>网络的关键组件，用于存储和更新信息。记忆单元中的信息可以通过输入门和遗忘门进行添加和删除，同时还可以通过输出门来读取记忆单元中的信息。输出单元用于将记忆单元中的信息转换为</w:t>
      </w:r>
      <w:r>
        <w:t>LSTM</w:t>
      </w:r>
      <w:r>
        <w:t>网络的输出。这些输出可以是连续的值，也可以是离散的值，具体取决于</w:t>
      </w:r>
      <w:r>
        <w:t>LSTM</w:t>
      </w:r>
      <w:r>
        <w:t>网络所用的任务和数据类型。</w:t>
      </w:r>
    </w:p>
    <w:p w14:paraId="78D5C480" w14:textId="77777777" w:rsidR="00AB6671" w:rsidRDefault="00AB6671" w:rsidP="00AB6671">
      <w:pPr>
        <w:ind w:firstLine="420"/>
      </w:pPr>
      <w:r>
        <w:t>梯度爆炸和梯度消失是</w:t>
      </w:r>
      <w:r>
        <w:t>RNN</w:t>
      </w:r>
      <w:r>
        <w:t>网络中常见的问题。为了解决这些问题，</w:t>
      </w:r>
      <w:r>
        <w:t>LSTM</w:t>
      </w:r>
      <w:r>
        <w:t>网络通常使用梯度裁剪技术，限制梯度的大小以避免梯度爆炸或消失。</w:t>
      </w:r>
      <w:r>
        <w:rPr>
          <w:rFonts w:hint="eastAsia"/>
        </w:rPr>
        <w:t>同时，</w:t>
      </w:r>
      <w:r>
        <w:t>LSTM</w:t>
      </w:r>
      <w:r>
        <w:t>网络中的长短期记忆可以通过增加或减少门控单元和记忆单元的数量来调整。这种调整可以根据</w:t>
      </w:r>
      <w:r>
        <w:t>LSTM</w:t>
      </w:r>
      <w:r>
        <w:t>网络的特定任务进行优化，从而获得更好的性能</w:t>
      </w:r>
      <w:r>
        <w:rPr>
          <w:rFonts w:hint="eastAsia"/>
        </w:rPr>
        <w:t>。</w:t>
      </w:r>
    </w:p>
    <w:p w14:paraId="3BE06254" w14:textId="77777777" w:rsidR="00AB6671" w:rsidRDefault="00AB6671" w:rsidP="00AB6671">
      <w:pPr>
        <w:ind w:firstLine="420"/>
      </w:pPr>
      <w:r>
        <w:rPr>
          <w:rFonts w:hint="eastAsia"/>
        </w:rPr>
        <w:t>因为</w:t>
      </w:r>
      <w:r>
        <w:rPr>
          <w:rFonts w:hint="eastAsia"/>
        </w:rPr>
        <w:t>LSTM</w:t>
      </w:r>
      <w:r>
        <w:rPr>
          <w:rFonts w:hint="eastAsia"/>
        </w:rPr>
        <w:t>是</w:t>
      </w:r>
      <w:r>
        <w:rPr>
          <w:rFonts w:hint="eastAsia"/>
        </w:rPr>
        <w:t xml:space="preserve">RNN </w:t>
      </w:r>
      <w:r>
        <w:rPr>
          <w:rFonts w:hint="eastAsia"/>
        </w:rPr>
        <w:t>的改进版，所以</w:t>
      </w:r>
      <w:r>
        <w:rPr>
          <w:rFonts w:hint="eastAsia"/>
        </w:rPr>
        <w:t>LSTM</w:t>
      </w:r>
      <w:r>
        <w:rPr>
          <w:rFonts w:hint="eastAsia"/>
        </w:rPr>
        <w:t>继承了</w:t>
      </w:r>
      <w:r>
        <w:rPr>
          <w:rFonts w:hint="eastAsia"/>
        </w:rPr>
        <w:t xml:space="preserve">RNN </w:t>
      </w:r>
      <w:r>
        <w:rPr>
          <w:rFonts w:hint="eastAsia"/>
        </w:rPr>
        <w:t>的</w:t>
      </w:r>
      <w:r>
        <w:rPr>
          <w:rFonts w:hint="eastAsia"/>
        </w:rPr>
        <w:t>one-hot</w:t>
      </w:r>
      <w:r>
        <w:rPr>
          <w:rFonts w:hint="eastAsia"/>
        </w:rPr>
        <w:t>编码，数据集处理，不同之处在与参数的初始化和模型的迭代更新，模型实现关键代码解释如下：</w:t>
      </w:r>
    </w:p>
    <w:p w14:paraId="2A2905DC" w14:textId="77777777" w:rsidR="00AB6671" w:rsidRDefault="00AB6671" w:rsidP="00F55501">
      <w:pPr>
        <w:pStyle w:val="code"/>
        <w:numPr>
          <w:ilvl w:val="0"/>
          <w:numId w:val="55"/>
        </w:numPr>
        <w:ind w:left="630" w:right="210"/>
      </w:pPr>
      <w:r>
        <w:t>def init_lstm_params(input_size, state_size, output_size,</w:t>
      </w:r>
    </w:p>
    <w:p w14:paraId="02D29E7E" w14:textId="77777777" w:rsidR="00AB6671" w:rsidRDefault="00AB6671" w:rsidP="00F55501">
      <w:pPr>
        <w:pStyle w:val="code"/>
        <w:numPr>
          <w:ilvl w:val="0"/>
          <w:numId w:val="55"/>
        </w:numPr>
        <w:ind w:left="630" w:right="210"/>
      </w:pPr>
      <w:r>
        <w:t xml:space="preserve">                     param_scale=0.01, rs=npr.RandomState(0)):</w:t>
      </w:r>
    </w:p>
    <w:p w14:paraId="65170BE2" w14:textId="77777777" w:rsidR="00AB6671" w:rsidRDefault="00AB6671" w:rsidP="00F55501">
      <w:pPr>
        <w:pStyle w:val="code"/>
        <w:numPr>
          <w:ilvl w:val="0"/>
          <w:numId w:val="55"/>
        </w:numPr>
        <w:ind w:left="630" w:right="210"/>
      </w:pPr>
      <w:r>
        <w:t xml:space="preserve">    # </w:t>
      </w:r>
      <w:r>
        <w:t>初始化</w:t>
      </w:r>
      <w:r>
        <w:t>LSTM</w:t>
      </w:r>
      <w:r>
        <w:t>模型的参数</w:t>
      </w:r>
    </w:p>
    <w:p w14:paraId="402FBB37" w14:textId="77777777" w:rsidR="00AB6671" w:rsidRDefault="00AB6671" w:rsidP="00F55501">
      <w:pPr>
        <w:pStyle w:val="code"/>
        <w:numPr>
          <w:ilvl w:val="0"/>
          <w:numId w:val="55"/>
        </w:numPr>
        <w:ind w:left="630" w:right="210"/>
      </w:pPr>
      <w:r>
        <w:lastRenderedPageBreak/>
        <w:t xml:space="preserve">    def rp(*shape):</w:t>
      </w:r>
    </w:p>
    <w:p w14:paraId="022DFCDC" w14:textId="77777777" w:rsidR="00AB6671" w:rsidRDefault="00AB6671" w:rsidP="00F55501">
      <w:pPr>
        <w:pStyle w:val="code"/>
        <w:numPr>
          <w:ilvl w:val="0"/>
          <w:numId w:val="55"/>
        </w:numPr>
        <w:ind w:left="630" w:right="210"/>
      </w:pPr>
      <w:r>
        <w:t xml:space="preserve">        return rs.randn(*shape) * param_scale</w:t>
      </w:r>
    </w:p>
    <w:p w14:paraId="394A2929" w14:textId="77777777" w:rsidR="00AB6671" w:rsidRDefault="00AB6671" w:rsidP="00F55501">
      <w:pPr>
        <w:pStyle w:val="code"/>
        <w:numPr>
          <w:ilvl w:val="0"/>
          <w:numId w:val="55"/>
        </w:numPr>
        <w:ind w:left="630" w:right="210"/>
      </w:pPr>
    </w:p>
    <w:p w14:paraId="6D19EE4C" w14:textId="77777777" w:rsidR="00AB6671" w:rsidRDefault="00AB6671" w:rsidP="00F55501">
      <w:pPr>
        <w:pStyle w:val="code"/>
        <w:numPr>
          <w:ilvl w:val="0"/>
          <w:numId w:val="55"/>
        </w:numPr>
        <w:ind w:left="630" w:right="210"/>
      </w:pPr>
      <w:r>
        <w:t xml:space="preserve">    return {'init cells':   rp(1, state_size),  # </w:t>
      </w:r>
      <w:r>
        <w:t>初始单元状态的参数</w:t>
      </w:r>
    </w:p>
    <w:p w14:paraId="16D7D9BD" w14:textId="77777777" w:rsidR="00AB6671" w:rsidRDefault="00AB6671" w:rsidP="00F55501">
      <w:pPr>
        <w:pStyle w:val="code"/>
        <w:numPr>
          <w:ilvl w:val="0"/>
          <w:numId w:val="55"/>
        </w:numPr>
        <w:ind w:left="630" w:right="210"/>
      </w:pPr>
      <w:r>
        <w:t xml:space="preserve">            'init hiddens': rp(1, state_size),  # </w:t>
      </w:r>
      <w:r>
        <w:t>初始隐藏状态的参数</w:t>
      </w:r>
    </w:p>
    <w:p w14:paraId="71C8F283" w14:textId="77777777" w:rsidR="00AB6671" w:rsidRDefault="00AB6671" w:rsidP="00F55501">
      <w:pPr>
        <w:pStyle w:val="code"/>
        <w:numPr>
          <w:ilvl w:val="0"/>
          <w:numId w:val="55"/>
        </w:numPr>
        <w:ind w:left="630" w:right="210"/>
      </w:pPr>
      <w:r>
        <w:t xml:space="preserve">            'change':       rp(input_size + state_size + 1, state_size),  # </w:t>
      </w:r>
      <w:r>
        <w:t>输入门权重参数</w:t>
      </w:r>
    </w:p>
    <w:p w14:paraId="450C7709" w14:textId="77777777" w:rsidR="00AB6671" w:rsidRDefault="00AB6671" w:rsidP="00F55501">
      <w:pPr>
        <w:pStyle w:val="code"/>
        <w:numPr>
          <w:ilvl w:val="0"/>
          <w:numId w:val="55"/>
        </w:numPr>
        <w:ind w:left="630" w:right="210"/>
      </w:pPr>
      <w:r>
        <w:t xml:space="preserve">            'forget':       rp(input_size + state_size + 1, state_size),  # </w:t>
      </w:r>
      <w:r>
        <w:t>遗忘门权重参数</w:t>
      </w:r>
    </w:p>
    <w:p w14:paraId="0A3F8065" w14:textId="77777777" w:rsidR="00AB6671" w:rsidRDefault="00AB6671" w:rsidP="00F55501">
      <w:pPr>
        <w:pStyle w:val="code"/>
        <w:numPr>
          <w:ilvl w:val="0"/>
          <w:numId w:val="55"/>
        </w:numPr>
        <w:ind w:left="630" w:right="210"/>
      </w:pPr>
      <w:r>
        <w:t xml:space="preserve">            'ingate':       rp(input_size + state_size + 1, state_size),  # </w:t>
      </w:r>
      <w:r>
        <w:t>输入门权重参数</w:t>
      </w:r>
    </w:p>
    <w:p w14:paraId="412D5A4A" w14:textId="77777777" w:rsidR="00AB6671" w:rsidRDefault="00AB6671" w:rsidP="00F55501">
      <w:pPr>
        <w:pStyle w:val="code"/>
        <w:numPr>
          <w:ilvl w:val="0"/>
          <w:numId w:val="55"/>
        </w:numPr>
        <w:ind w:left="630" w:right="210"/>
      </w:pPr>
      <w:r>
        <w:t xml:space="preserve">            'outgate':      rp(input_size + state_size + 1, state_size),  # </w:t>
      </w:r>
      <w:r>
        <w:t>输出门权重参数</w:t>
      </w:r>
    </w:p>
    <w:p w14:paraId="03ED9A2F" w14:textId="77777777" w:rsidR="00AB6671" w:rsidRDefault="00AB6671" w:rsidP="00F55501">
      <w:pPr>
        <w:pStyle w:val="code"/>
        <w:numPr>
          <w:ilvl w:val="0"/>
          <w:numId w:val="55"/>
        </w:numPr>
        <w:ind w:left="630" w:right="210"/>
      </w:pPr>
      <w:r>
        <w:t xml:space="preserve">            'predict':      rp(state_size + 1, output_size)}  # </w:t>
      </w:r>
      <w:r>
        <w:t>预测权重参数</w:t>
      </w:r>
    </w:p>
    <w:p w14:paraId="4D40B39F" w14:textId="77777777" w:rsidR="00AB6671" w:rsidRDefault="00AB6671" w:rsidP="00F55501">
      <w:pPr>
        <w:pStyle w:val="code"/>
        <w:numPr>
          <w:ilvl w:val="0"/>
          <w:numId w:val="55"/>
        </w:numPr>
        <w:ind w:left="630" w:right="210"/>
      </w:pPr>
    </w:p>
    <w:p w14:paraId="4637BD98" w14:textId="77777777" w:rsidR="00AB6671" w:rsidRDefault="00AB6671" w:rsidP="00F55501">
      <w:pPr>
        <w:pStyle w:val="code"/>
        <w:numPr>
          <w:ilvl w:val="0"/>
          <w:numId w:val="55"/>
        </w:numPr>
        <w:ind w:left="630" w:right="210"/>
      </w:pPr>
      <w:r>
        <w:t>def lstm_predict(params, inputs):</w:t>
      </w:r>
    </w:p>
    <w:p w14:paraId="63713A19" w14:textId="77777777" w:rsidR="00AB6671" w:rsidRDefault="00AB6671" w:rsidP="00F55501">
      <w:pPr>
        <w:pStyle w:val="code"/>
        <w:numPr>
          <w:ilvl w:val="0"/>
          <w:numId w:val="55"/>
        </w:numPr>
        <w:ind w:left="630" w:right="210"/>
      </w:pPr>
      <w:r>
        <w:t xml:space="preserve">    # </w:t>
      </w:r>
      <w:r>
        <w:t>使用给定参数预测</w:t>
      </w:r>
      <w:r>
        <w:t>LSTM</w:t>
      </w:r>
      <w:r>
        <w:t>模型的输出</w:t>
      </w:r>
    </w:p>
    <w:p w14:paraId="09CEAEAC" w14:textId="77777777" w:rsidR="00AB6671" w:rsidRDefault="00AB6671" w:rsidP="00F55501">
      <w:pPr>
        <w:pStyle w:val="code"/>
        <w:numPr>
          <w:ilvl w:val="0"/>
          <w:numId w:val="55"/>
        </w:numPr>
        <w:ind w:left="630" w:right="210"/>
      </w:pPr>
      <w:r>
        <w:t xml:space="preserve">    def update_lstm(input, hiddens, cells):</w:t>
      </w:r>
    </w:p>
    <w:p w14:paraId="590FAAF0" w14:textId="77777777" w:rsidR="00AB6671" w:rsidRDefault="00AB6671" w:rsidP="00F55501">
      <w:pPr>
        <w:pStyle w:val="code"/>
        <w:numPr>
          <w:ilvl w:val="0"/>
          <w:numId w:val="55"/>
        </w:numPr>
        <w:ind w:left="630" w:right="210"/>
      </w:pPr>
      <w:r>
        <w:t xml:space="preserve">        change  = np.tanh(concat_and_multiply(params['change'], input, hiddens))  # </w:t>
      </w:r>
      <w:r>
        <w:t>计算输入门的值</w:t>
      </w:r>
    </w:p>
    <w:p w14:paraId="491DAAB4" w14:textId="77777777" w:rsidR="00AB6671" w:rsidRDefault="00AB6671" w:rsidP="00F55501">
      <w:pPr>
        <w:pStyle w:val="code"/>
        <w:numPr>
          <w:ilvl w:val="0"/>
          <w:numId w:val="55"/>
        </w:numPr>
        <w:ind w:left="630" w:right="210"/>
      </w:pPr>
      <w:r>
        <w:t xml:space="preserve">        forget  = sigmoid(concat_and_multiply(params['forget'], input, hiddens))  # </w:t>
      </w:r>
      <w:r>
        <w:t>计算遗忘门的值</w:t>
      </w:r>
    </w:p>
    <w:p w14:paraId="122A9C5A" w14:textId="77777777" w:rsidR="00AB6671" w:rsidRDefault="00AB6671" w:rsidP="00F55501">
      <w:pPr>
        <w:pStyle w:val="code"/>
        <w:numPr>
          <w:ilvl w:val="0"/>
          <w:numId w:val="55"/>
        </w:numPr>
        <w:ind w:left="630" w:right="210"/>
      </w:pPr>
      <w:r>
        <w:t xml:space="preserve">        ingate  = sigmoid(concat_and_multiply(params['ingate'], input, hiddens))  # </w:t>
      </w:r>
      <w:r>
        <w:t>计算输入门的值</w:t>
      </w:r>
    </w:p>
    <w:p w14:paraId="07BCDDD3" w14:textId="77777777" w:rsidR="00AB6671" w:rsidRDefault="00AB6671" w:rsidP="00F55501">
      <w:pPr>
        <w:pStyle w:val="code"/>
        <w:numPr>
          <w:ilvl w:val="0"/>
          <w:numId w:val="55"/>
        </w:numPr>
        <w:ind w:left="630" w:right="210"/>
      </w:pPr>
      <w:r>
        <w:t xml:space="preserve">        outgate = sigmoid(concat_and_multiply(params['outgate'], input, hiddens))  # </w:t>
      </w:r>
      <w:r>
        <w:t>计算输出门的值</w:t>
      </w:r>
    </w:p>
    <w:p w14:paraId="739692CF" w14:textId="77777777" w:rsidR="00AB6671" w:rsidRDefault="00AB6671" w:rsidP="00F55501">
      <w:pPr>
        <w:pStyle w:val="code"/>
        <w:numPr>
          <w:ilvl w:val="0"/>
          <w:numId w:val="55"/>
        </w:numPr>
        <w:ind w:left="630" w:right="210"/>
      </w:pPr>
      <w:r>
        <w:t xml:space="preserve">        cells   = cells * forget + ingate * change  # </w:t>
      </w:r>
      <w:r>
        <w:t>更新单元状态</w:t>
      </w:r>
    </w:p>
    <w:p w14:paraId="728B0103" w14:textId="77777777" w:rsidR="00AB6671" w:rsidRDefault="00AB6671" w:rsidP="00F55501">
      <w:pPr>
        <w:pStyle w:val="code"/>
        <w:numPr>
          <w:ilvl w:val="0"/>
          <w:numId w:val="55"/>
        </w:numPr>
        <w:ind w:left="630" w:right="210"/>
      </w:pPr>
      <w:r>
        <w:t xml:space="preserve">        hiddens = outgate * np.tanh(cells)  # </w:t>
      </w:r>
      <w:r>
        <w:t>更新隐藏状态</w:t>
      </w:r>
    </w:p>
    <w:p w14:paraId="59B2CCFE" w14:textId="77777777" w:rsidR="00AB6671" w:rsidRDefault="00AB6671" w:rsidP="00F55501">
      <w:pPr>
        <w:pStyle w:val="code"/>
        <w:numPr>
          <w:ilvl w:val="0"/>
          <w:numId w:val="55"/>
        </w:numPr>
        <w:ind w:left="630" w:right="210"/>
      </w:pPr>
      <w:r>
        <w:t xml:space="preserve">        return hiddens, cells</w:t>
      </w:r>
    </w:p>
    <w:p w14:paraId="3B6F24AF" w14:textId="77777777" w:rsidR="00AB6671" w:rsidRDefault="00AB6671" w:rsidP="00F55501">
      <w:pPr>
        <w:pStyle w:val="code"/>
        <w:numPr>
          <w:ilvl w:val="0"/>
          <w:numId w:val="55"/>
        </w:numPr>
        <w:ind w:left="630" w:right="210"/>
      </w:pPr>
    </w:p>
    <w:p w14:paraId="31DF2371" w14:textId="77777777" w:rsidR="00AB6671" w:rsidRDefault="00AB6671" w:rsidP="00F55501">
      <w:pPr>
        <w:pStyle w:val="code"/>
        <w:numPr>
          <w:ilvl w:val="0"/>
          <w:numId w:val="55"/>
        </w:numPr>
        <w:ind w:left="630" w:right="210"/>
      </w:pPr>
      <w:r>
        <w:t xml:space="preserve">    def hiddens_to_output_probs(hiddens):</w:t>
      </w:r>
    </w:p>
    <w:p w14:paraId="585F8608" w14:textId="77777777" w:rsidR="00AB6671" w:rsidRDefault="00AB6671" w:rsidP="00F55501">
      <w:pPr>
        <w:pStyle w:val="code"/>
        <w:numPr>
          <w:ilvl w:val="0"/>
          <w:numId w:val="55"/>
        </w:numPr>
        <w:ind w:left="630" w:right="210"/>
      </w:pPr>
      <w:r>
        <w:t xml:space="preserve">        output = concat_and_multiply(params['predict'], hiddens)  # </w:t>
      </w:r>
      <w:r>
        <w:t>计算输出概率的对数</w:t>
      </w:r>
    </w:p>
    <w:p w14:paraId="63A5D4E5" w14:textId="77777777" w:rsidR="00AB6671" w:rsidRDefault="00AB6671" w:rsidP="00F55501">
      <w:pPr>
        <w:pStyle w:val="code"/>
        <w:numPr>
          <w:ilvl w:val="0"/>
          <w:numId w:val="55"/>
        </w:numPr>
        <w:ind w:left="630" w:right="210"/>
      </w:pPr>
      <w:r>
        <w:t xml:space="preserve">        return output - logsumexp(output, axis=1, keepdims=True)  # </w:t>
      </w:r>
      <w:r>
        <w:t>归一化对数概率</w:t>
      </w:r>
    </w:p>
    <w:p w14:paraId="6BE535EC" w14:textId="77777777" w:rsidR="00AB6671" w:rsidRDefault="00AB6671" w:rsidP="00F55501">
      <w:pPr>
        <w:pStyle w:val="code"/>
        <w:numPr>
          <w:ilvl w:val="0"/>
          <w:numId w:val="55"/>
        </w:numPr>
        <w:ind w:left="630" w:right="210"/>
      </w:pPr>
    </w:p>
    <w:p w14:paraId="53528BAE" w14:textId="77777777" w:rsidR="00AB6671" w:rsidRDefault="00AB6671" w:rsidP="00F55501">
      <w:pPr>
        <w:pStyle w:val="code"/>
        <w:numPr>
          <w:ilvl w:val="0"/>
          <w:numId w:val="55"/>
        </w:numPr>
        <w:ind w:left="630" w:right="210"/>
      </w:pPr>
      <w:r>
        <w:t xml:space="preserve">    num_sequences = inputs.shape[1]</w:t>
      </w:r>
    </w:p>
    <w:p w14:paraId="20C57040" w14:textId="77777777" w:rsidR="00AB6671" w:rsidRDefault="00AB6671" w:rsidP="00F55501">
      <w:pPr>
        <w:pStyle w:val="code"/>
        <w:numPr>
          <w:ilvl w:val="0"/>
          <w:numId w:val="55"/>
        </w:numPr>
        <w:ind w:left="630" w:right="210"/>
      </w:pPr>
      <w:r>
        <w:t xml:space="preserve">    hiddens = np.repeat(params['init hiddens'], num_sequences, axis=0)  # </w:t>
      </w:r>
      <w:r>
        <w:t>初始化隐藏状态</w:t>
      </w:r>
    </w:p>
    <w:p w14:paraId="516FF927" w14:textId="77777777" w:rsidR="00AB6671" w:rsidRDefault="00AB6671" w:rsidP="00F55501">
      <w:pPr>
        <w:pStyle w:val="code"/>
        <w:numPr>
          <w:ilvl w:val="0"/>
          <w:numId w:val="55"/>
        </w:numPr>
        <w:ind w:left="630" w:right="210"/>
      </w:pPr>
      <w:r>
        <w:lastRenderedPageBreak/>
        <w:t xml:space="preserve">    cells   = np.repeat(params['init cells'],   num_sequences, axis=0)  # </w:t>
      </w:r>
      <w:r>
        <w:t>初始化单元状态</w:t>
      </w:r>
    </w:p>
    <w:p w14:paraId="4FB625F5" w14:textId="77777777" w:rsidR="00AB6671" w:rsidRDefault="00AB6671" w:rsidP="00F55501">
      <w:pPr>
        <w:pStyle w:val="code"/>
        <w:numPr>
          <w:ilvl w:val="0"/>
          <w:numId w:val="55"/>
        </w:numPr>
        <w:ind w:left="630" w:right="210"/>
      </w:pPr>
    </w:p>
    <w:p w14:paraId="19DB0B36" w14:textId="77777777" w:rsidR="00AB6671" w:rsidRDefault="00AB6671" w:rsidP="00F55501">
      <w:pPr>
        <w:pStyle w:val="code"/>
        <w:numPr>
          <w:ilvl w:val="0"/>
          <w:numId w:val="55"/>
        </w:numPr>
        <w:ind w:left="630" w:right="210"/>
      </w:pPr>
      <w:r>
        <w:t xml:space="preserve">    output = [hiddens_to_output_probs(hiddens)]  # </w:t>
      </w:r>
      <w:r>
        <w:t>存储每个时间步的输出概率</w:t>
      </w:r>
    </w:p>
    <w:p w14:paraId="0349DCFB" w14:textId="77777777" w:rsidR="00AB6671" w:rsidRDefault="00AB6671" w:rsidP="00F55501">
      <w:pPr>
        <w:pStyle w:val="code"/>
        <w:numPr>
          <w:ilvl w:val="0"/>
          <w:numId w:val="55"/>
        </w:numPr>
        <w:ind w:left="630" w:right="210"/>
      </w:pPr>
      <w:r>
        <w:t xml:space="preserve">    for input in inputs:  # </w:t>
      </w:r>
      <w:r>
        <w:t>对于每个时间步的输入</w:t>
      </w:r>
    </w:p>
    <w:p w14:paraId="43AF2BCD" w14:textId="77777777" w:rsidR="00AB6671" w:rsidRDefault="00AB6671" w:rsidP="00F55501">
      <w:pPr>
        <w:pStyle w:val="code"/>
        <w:numPr>
          <w:ilvl w:val="0"/>
          <w:numId w:val="55"/>
        </w:numPr>
        <w:ind w:left="630" w:right="210"/>
      </w:pPr>
      <w:r>
        <w:t xml:space="preserve">        hiddens, cells = update_lstm(input, hiddens, cells)  # </w:t>
      </w:r>
      <w:r>
        <w:t>更新</w:t>
      </w:r>
      <w:r>
        <w:t>LSTM</w:t>
      </w:r>
      <w:r>
        <w:t>状态</w:t>
      </w:r>
    </w:p>
    <w:p w14:paraId="32302E2B" w14:textId="77777777" w:rsidR="00AB6671" w:rsidRDefault="00AB6671" w:rsidP="00F55501">
      <w:pPr>
        <w:pStyle w:val="code"/>
        <w:numPr>
          <w:ilvl w:val="0"/>
          <w:numId w:val="55"/>
        </w:numPr>
        <w:ind w:left="630" w:right="210"/>
      </w:pPr>
      <w:r>
        <w:t xml:space="preserve">        output.append(hiddens_to_output_probs(hiddens))  # </w:t>
      </w:r>
      <w:r>
        <w:t>存储输出概率</w:t>
      </w:r>
    </w:p>
    <w:p w14:paraId="7D67F82A" w14:textId="77777777" w:rsidR="00AB6671" w:rsidRDefault="00AB6671" w:rsidP="00F55501">
      <w:pPr>
        <w:pStyle w:val="code"/>
        <w:numPr>
          <w:ilvl w:val="0"/>
          <w:numId w:val="55"/>
        </w:numPr>
        <w:ind w:left="630" w:right="210"/>
      </w:pPr>
      <w:r>
        <w:t xml:space="preserve">    return output</w:t>
      </w:r>
    </w:p>
    <w:p w14:paraId="18A86D94" w14:textId="77777777" w:rsidR="00AB6671" w:rsidRDefault="00AB6671" w:rsidP="00F55501">
      <w:pPr>
        <w:pStyle w:val="code"/>
        <w:numPr>
          <w:ilvl w:val="0"/>
          <w:numId w:val="55"/>
        </w:numPr>
        <w:ind w:left="630" w:right="210"/>
      </w:pPr>
    </w:p>
    <w:p w14:paraId="1080863C" w14:textId="77777777" w:rsidR="00AB6671" w:rsidRDefault="00AB6671" w:rsidP="00F55501">
      <w:pPr>
        <w:pStyle w:val="code"/>
        <w:numPr>
          <w:ilvl w:val="0"/>
          <w:numId w:val="55"/>
        </w:numPr>
        <w:ind w:left="630" w:right="210"/>
      </w:pPr>
      <w:r>
        <w:t>def lstm_log_likelihood(params, inputs, targets):</w:t>
      </w:r>
    </w:p>
    <w:p w14:paraId="2DAA5981" w14:textId="77777777" w:rsidR="00AB6671" w:rsidRDefault="00AB6671" w:rsidP="00F55501">
      <w:pPr>
        <w:pStyle w:val="code"/>
        <w:numPr>
          <w:ilvl w:val="0"/>
          <w:numId w:val="55"/>
        </w:numPr>
        <w:ind w:left="630" w:right="210"/>
      </w:pPr>
      <w:r>
        <w:t xml:space="preserve">    # </w:t>
      </w:r>
      <w:r>
        <w:t>计算</w:t>
      </w:r>
      <w:r>
        <w:t>LSTM</w:t>
      </w:r>
      <w:r>
        <w:t>模型的对数似然</w:t>
      </w:r>
    </w:p>
    <w:p w14:paraId="7B387C0E" w14:textId="77777777" w:rsidR="00AB6671" w:rsidRDefault="00AB6671" w:rsidP="00F55501">
      <w:pPr>
        <w:pStyle w:val="code"/>
        <w:numPr>
          <w:ilvl w:val="0"/>
          <w:numId w:val="55"/>
        </w:numPr>
        <w:ind w:left="630" w:right="210"/>
      </w:pPr>
      <w:r>
        <w:t xml:space="preserve">    logprobs = lstm_predict(params, inputs)  # </w:t>
      </w:r>
      <w:r>
        <w:t>预测输出概率</w:t>
      </w:r>
    </w:p>
    <w:p w14:paraId="40FC2F41" w14:textId="77777777" w:rsidR="00AB6671" w:rsidRDefault="00AB6671" w:rsidP="00F55501">
      <w:pPr>
        <w:pStyle w:val="code"/>
        <w:numPr>
          <w:ilvl w:val="0"/>
          <w:numId w:val="55"/>
        </w:numPr>
        <w:ind w:left="630" w:right="210"/>
      </w:pPr>
      <w:r>
        <w:t xml:space="preserve">    loglik = 0.0</w:t>
      </w:r>
    </w:p>
    <w:p w14:paraId="25ADA85B" w14:textId="77777777" w:rsidR="00AB6671" w:rsidRDefault="00AB6671" w:rsidP="00F55501">
      <w:pPr>
        <w:pStyle w:val="code"/>
        <w:numPr>
          <w:ilvl w:val="0"/>
          <w:numId w:val="55"/>
        </w:numPr>
        <w:ind w:left="630" w:right="210"/>
      </w:pPr>
      <w:r>
        <w:t xml:space="preserve">    num_time_steps, num_examples, _ = inputs.shape</w:t>
      </w:r>
    </w:p>
    <w:p w14:paraId="12207970" w14:textId="77777777" w:rsidR="00AB6671" w:rsidRDefault="00AB6671" w:rsidP="00F55501">
      <w:pPr>
        <w:pStyle w:val="code"/>
        <w:numPr>
          <w:ilvl w:val="0"/>
          <w:numId w:val="55"/>
        </w:numPr>
        <w:ind w:left="630" w:right="210"/>
      </w:pPr>
      <w:r>
        <w:t xml:space="preserve">    for t in range(num_time_steps):</w:t>
      </w:r>
    </w:p>
    <w:p w14:paraId="02DF7104" w14:textId="77777777" w:rsidR="00AB6671" w:rsidRDefault="00AB6671" w:rsidP="00F55501">
      <w:pPr>
        <w:pStyle w:val="code"/>
        <w:numPr>
          <w:ilvl w:val="0"/>
          <w:numId w:val="55"/>
        </w:numPr>
        <w:ind w:left="630" w:right="210"/>
      </w:pPr>
      <w:r>
        <w:t xml:space="preserve">        loglik += np.sum(logprobs[t] * targets[t])  # </w:t>
      </w:r>
      <w:r>
        <w:t>计算对数似然</w:t>
      </w:r>
    </w:p>
    <w:p w14:paraId="50FF6A30" w14:textId="77777777" w:rsidR="00AB6671" w:rsidRDefault="00AB6671" w:rsidP="00F55501">
      <w:pPr>
        <w:pStyle w:val="code"/>
        <w:numPr>
          <w:ilvl w:val="0"/>
          <w:numId w:val="55"/>
        </w:numPr>
        <w:ind w:left="630" w:right="210"/>
      </w:pPr>
      <w:r>
        <w:t xml:space="preserve">    return loglik / (num_time_steps * num_examples)  # </w:t>
      </w:r>
      <w:r>
        <w:t>平均对数似然</w:t>
      </w:r>
    </w:p>
    <w:p w14:paraId="71999512" w14:textId="77777777" w:rsidR="00AB6671" w:rsidRDefault="00AB6671" w:rsidP="00AB6671">
      <w:pPr>
        <w:ind w:firstLine="420"/>
      </w:pPr>
    </w:p>
    <w:p w14:paraId="2BF8B805" w14:textId="77777777" w:rsidR="00AB6671" w:rsidRDefault="00AB6671" w:rsidP="00AB6671">
      <w:pPr>
        <w:ind w:firstLine="420"/>
      </w:pPr>
      <w:r>
        <w:rPr>
          <w:rFonts w:hint="eastAsia"/>
        </w:rPr>
        <w:t>以上我们对于四种基本的神经网络框架进行了关键原理的代码解释，随着神经网络的蓬勃发展，新的网络架构和思想会碰撞出更多的火花。所以只有自己动手实际写出一个框架才能更好的理解深度学习这一日新月异的学科，这也是向更复杂的神经网络进军的第一步。</w:t>
      </w:r>
    </w:p>
    <w:p w14:paraId="7FB8619E" w14:textId="77777777" w:rsidR="00AB6671" w:rsidRDefault="00AB6671" w:rsidP="00AB6671">
      <w:pPr>
        <w:pStyle w:val="2"/>
        <w:numPr>
          <w:ilvl w:val="1"/>
          <w:numId w:val="0"/>
        </w:numPr>
      </w:pPr>
      <w:r>
        <w:rPr>
          <w:rFonts w:hint="eastAsia"/>
        </w:rPr>
        <w:t>参考文献</w:t>
      </w:r>
    </w:p>
    <w:p w14:paraId="5F85E761" w14:textId="77777777" w:rsidR="00AB6671" w:rsidRDefault="00AB6671" w:rsidP="00AB6671"/>
    <w:p w14:paraId="24D26660" w14:textId="624ED830" w:rsidR="00AB6671" w:rsidRDefault="00AB6671">
      <w:pPr>
        <w:widowControl/>
        <w:spacing w:line="240" w:lineRule="auto"/>
        <w:jc w:val="left"/>
      </w:pPr>
      <w:r>
        <w:br w:type="page"/>
      </w:r>
    </w:p>
    <w:p w14:paraId="5C527681" w14:textId="77777777" w:rsidR="0094392E" w:rsidRDefault="0094392E" w:rsidP="0094392E">
      <w:pPr>
        <w:pStyle w:val="1"/>
      </w:pPr>
      <w:r>
        <w:rPr>
          <w:rFonts w:hint="eastAsia"/>
        </w:rPr>
        <w:lastRenderedPageBreak/>
        <w:t>深度学习系统</w:t>
      </w:r>
    </w:p>
    <w:p w14:paraId="62990907" w14:textId="77777777" w:rsidR="0094392E" w:rsidRDefault="0094392E" w:rsidP="0094392E">
      <w:pPr>
        <w:ind w:firstLineChars="200" w:firstLine="420"/>
      </w:pPr>
      <w:proofErr w:type="spellStart"/>
      <w:r>
        <w:t>Tensorflow</w:t>
      </w:r>
      <w:proofErr w:type="spellEnd"/>
      <w:r>
        <w:t>、</w:t>
      </w:r>
      <w:proofErr w:type="spellStart"/>
      <w:r>
        <w:t>Pytorch</w:t>
      </w:r>
      <w:proofErr w:type="spellEnd"/>
      <w:r>
        <w:t>和</w:t>
      </w:r>
      <w:proofErr w:type="spellStart"/>
      <w:r>
        <w:t>MindSpore</w:t>
      </w:r>
      <w:proofErr w:type="spellEnd"/>
      <w:r>
        <w:t>都是当前深度学习领域最受欢迎和广泛应用的深度学习框架，它们都支持图形化计算图，可以方便地搭建神经网络模型，同时也提供了丰富的工具和</w:t>
      </w:r>
      <w:r>
        <w:t>API</w:t>
      </w:r>
      <w:r>
        <w:t>，方便用户进行模型训练、评估和部署。</w:t>
      </w:r>
    </w:p>
    <w:p w14:paraId="23FC4D67" w14:textId="77777777" w:rsidR="0094392E" w:rsidRDefault="0094392E" w:rsidP="0094392E">
      <w:pPr>
        <w:pStyle w:val="2"/>
      </w:pPr>
      <w:r>
        <w:rPr>
          <w:rFonts w:hint="eastAsia"/>
        </w:rPr>
        <w:t>TensorFlow</w:t>
      </w:r>
    </w:p>
    <w:p w14:paraId="21322590" w14:textId="77777777" w:rsidR="0094392E" w:rsidRDefault="0094392E" w:rsidP="0094392E">
      <w:pPr>
        <w:pStyle w:val="3"/>
      </w:pPr>
      <w:r>
        <w:rPr>
          <w:rFonts w:hint="eastAsia"/>
        </w:rPr>
        <w:t>什么是</w:t>
      </w:r>
      <w:r>
        <w:rPr>
          <w:rFonts w:hint="eastAsia"/>
        </w:rPr>
        <w:t>TensorFlow</w:t>
      </w:r>
    </w:p>
    <w:p w14:paraId="1BD7C12F" w14:textId="77777777" w:rsidR="0094392E" w:rsidRDefault="0094392E" w:rsidP="0094392E">
      <w:pPr>
        <w:ind w:firstLineChars="200" w:firstLine="420"/>
      </w:pPr>
      <w:r>
        <w:t>TensorFlow</w:t>
      </w:r>
      <w:r>
        <w:t>是由</w:t>
      </w:r>
      <w:r>
        <w:t>Google</w:t>
      </w:r>
      <w:r>
        <w:t>公司在</w:t>
      </w:r>
      <w:r>
        <w:t>2015</w:t>
      </w:r>
      <w:r>
        <w:t>年推出的开源深度学习框架，</w:t>
      </w:r>
      <w:r>
        <w:rPr>
          <w:rFonts w:hint="eastAsia"/>
        </w:rPr>
        <w:t>是</w:t>
      </w:r>
      <w:r>
        <w:t>最受关注的深度学习框架之一。</w:t>
      </w:r>
      <w:r>
        <w:t>TensorFlow</w:t>
      </w:r>
      <w:r>
        <w:t>的名字源于其核心数据结构</w:t>
      </w:r>
      <w:r>
        <w:t>Tensor</w:t>
      </w:r>
      <w:r>
        <w:t>（张量）和流动的计算图（</w:t>
      </w:r>
      <w:r>
        <w:t>Flow</w:t>
      </w:r>
      <w:r>
        <w:t>）。</w:t>
      </w:r>
    </w:p>
    <w:p w14:paraId="3F1AE092" w14:textId="77777777" w:rsidR="0094392E" w:rsidRDefault="0094392E" w:rsidP="0094392E">
      <w:pPr>
        <w:ind w:firstLineChars="200" w:firstLine="420"/>
      </w:pPr>
      <w:r>
        <w:rPr>
          <w:rFonts w:hint="eastAsia"/>
        </w:rPr>
        <w:t>T</w:t>
      </w:r>
      <w:r>
        <w:t>ensorFlow</w:t>
      </w:r>
      <w:r>
        <w:rPr>
          <w:rFonts w:hint="eastAsia"/>
        </w:rPr>
        <w:t>的发展历程：</w:t>
      </w:r>
    </w:p>
    <w:p w14:paraId="0526193C" w14:textId="77777777" w:rsidR="0094392E" w:rsidRDefault="0094392E" w:rsidP="00F55501">
      <w:pPr>
        <w:pStyle w:val="ad"/>
        <w:numPr>
          <w:ilvl w:val="0"/>
          <w:numId w:val="2"/>
        </w:numPr>
        <w:ind w:firstLineChars="0"/>
      </w:pPr>
      <w:r>
        <w:t>2011</w:t>
      </w:r>
      <w:r>
        <w:t>年，</w:t>
      </w:r>
      <w:r>
        <w:rPr>
          <w:rFonts w:hint="eastAsia"/>
        </w:rPr>
        <w:t>Google</w:t>
      </w:r>
      <w:r>
        <w:t xml:space="preserve"> </w:t>
      </w:r>
      <w:r>
        <w:rPr>
          <w:rFonts w:hint="eastAsia"/>
        </w:rPr>
        <w:t>Brain</w:t>
      </w:r>
      <w:r>
        <w:t>团队在其内部使用</w:t>
      </w:r>
      <w:r>
        <w:rPr>
          <w:rFonts w:hint="eastAsia"/>
        </w:rPr>
        <w:t>的深度学习基础架构</w:t>
      </w:r>
      <w:r>
        <w:t xml:space="preserve"> </w:t>
      </w:r>
      <w:proofErr w:type="spellStart"/>
      <w:r>
        <w:t>DistBelief</w:t>
      </w:r>
      <w:proofErr w:type="spellEnd"/>
      <w:r>
        <w:t xml:space="preserve"> </w:t>
      </w:r>
      <w:r>
        <w:t>框架</w:t>
      </w:r>
      <w:r>
        <w:rPr>
          <w:rFonts w:hint="eastAsia"/>
        </w:rPr>
        <w:t>上</w:t>
      </w:r>
      <w:r>
        <w:t>进行改进</w:t>
      </w:r>
      <w:r>
        <w:rPr>
          <w:rFonts w:hint="eastAsia"/>
        </w:rPr>
        <w:t>，</w:t>
      </w:r>
      <w:r>
        <w:t>逐渐形成了</w:t>
      </w:r>
      <w:r>
        <w:t xml:space="preserve"> Te</w:t>
      </w:r>
      <w:r>
        <w:rPr>
          <w:rFonts w:hint="eastAsia"/>
        </w:rPr>
        <w:t>ns</w:t>
      </w:r>
      <w:r>
        <w:t>orFlow</w:t>
      </w:r>
      <w:r>
        <w:t>，此时</w:t>
      </w:r>
      <w:r>
        <w:t>TensorFlow</w:t>
      </w:r>
      <w:r>
        <w:t>还没有开源</w:t>
      </w:r>
      <w:r>
        <w:rPr>
          <w:rFonts w:hint="eastAsia"/>
        </w:rPr>
        <w:t>。</w:t>
      </w:r>
    </w:p>
    <w:p w14:paraId="21A2BE42" w14:textId="77777777" w:rsidR="0094392E" w:rsidRDefault="0094392E" w:rsidP="00F55501">
      <w:pPr>
        <w:pStyle w:val="ad"/>
        <w:numPr>
          <w:ilvl w:val="0"/>
          <w:numId w:val="2"/>
        </w:numPr>
        <w:ind w:firstLineChars="0"/>
      </w:pPr>
      <w:r>
        <w:t>2015</w:t>
      </w:r>
      <w:r>
        <w:t>年</w:t>
      </w:r>
      <w:r>
        <w:rPr>
          <w:rFonts w:hint="eastAsia"/>
        </w:rPr>
        <w:t>，</w:t>
      </w:r>
      <w:r>
        <w:t xml:space="preserve">TensorFlow </w:t>
      </w:r>
      <w:r>
        <w:t>正式开源，此时处在</w:t>
      </w:r>
      <w:r>
        <w:t xml:space="preserve"> 0.x </w:t>
      </w:r>
      <w:r>
        <w:t>的非正式版本</w:t>
      </w:r>
      <w:r>
        <w:rPr>
          <w:rFonts w:hint="eastAsia"/>
        </w:rPr>
        <w:t>。</w:t>
      </w:r>
    </w:p>
    <w:p w14:paraId="7B69AAF0" w14:textId="77777777" w:rsidR="0094392E" w:rsidRDefault="0094392E" w:rsidP="00F55501">
      <w:pPr>
        <w:pStyle w:val="ad"/>
        <w:numPr>
          <w:ilvl w:val="0"/>
          <w:numId w:val="2"/>
        </w:numPr>
        <w:ind w:firstLineChars="0"/>
      </w:pPr>
      <w:r>
        <w:t>2016</w:t>
      </w:r>
      <w:r>
        <w:t>年</w:t>
      </w:r>
      <w:r>
        <w:t>12</w:t>
      </w:r>
      <w:r>
        <w:t>月期间，</w:t>
      </w:r>
      <w:r>
        <w:t xml:space="preserve">TensorFlow </w:t>
      </w:r>
      <w:r>
        <w:t>逐渐支持了分布式、移动设备</w:t>
      </w:r>
      <w:r>
        <w:t xml:space="preserve"> </w:t>
      </w:r>
      <w:r>
        <w:t>与</w:t>
      </w:r>
      <w:r>
        <w:t xml:space="preserve">Windows </w:t>
      </w:r>
      <w:r>
        <w:t>系统</w:t>
      </w:r>
      <w:r>
        <w:rPr>
          <w:rFonts w:hint="eastAsia"/>
        </w:rPr>
        <w:t>。</w:t>
      </w:r>
    </w:p>
    <w:p w14:paraId="1FCFA589" w14:textId="77777777" w:rsidR="0094392E" w:rsidRDefault="0094392E" w:rsidP="00F55501">
      <w:pPr>
        <w:pStyle w:val="ad"/>
        <w:numPr>
          <w:ilvl w:val="0"/>
          <w:numId w:val="2"/>
        </w:numPr>
        <w:ind w:firstLineChars="0"/>
      </w:pPr>
      <w:r>
        <w:t>2017</w:t>
      </w:r>
      <w:r>
        <w:t>年，</w:t>
      </w:r>
      <w:r>
        <w:t xml:space="preserve">TensorFlow </w:t>
      </w:r>
      <w:r>
        <w:t>正式发布了</w:t>
      </w:r>
      <w:r>
        <w:t xml:space="preserve"> 1.0.0 </w:t>
      </w:r>
      <w:r>
        <w:t>版本</w:t>
      </w:r>
      <w:r>
        <w:rPr>
          <w:rFonts w:hint="eastAsia"/>
        </w:rPr>
        <w:t>。</w:t>
      </w:r>
    </w:p>
    <w:p w14:paraId="7C0E456B" w14:textId="77777777" w:rsidR="0094392E" w:rsidRDefault="0094392E" w:rsidP="00F55501">
      <w:pPr>
        <w:pStyle w:val="ad"/>
        <w:numPr>
          <w:ilvl w:val="0"/>
          <w:numId w:val="2"/>
        </w:numPr>
        <w:ind w:firstLineChars="0"/>
      </w:pPr>
      <w:r>
        <w:t>2019</w:t>
      </w:r>
      <w:r>
        <w:t>年，</w:t>
      </w:r>
      <w:r>
        <w:t xml:space="preserve">TensorFlow </w:t>
      </w:r>
      <w:r>
        <w:t>逐步加入了</w:t>
      </w:r>
      <w:r>
        <w:t xml:space="preserve"> TPU</w:t>
      </w:r>
      <w:r>
        <w:t>、张量处理单元等工具</w:t>
      </w:r>
      <w:r>
        <w:rPr>
          <w:rFonts w:hint="eastAsia"/>
        </w:rPr>
        <w:t>。</w:t>
      </w:r>
    </w:p>
    <w:p w14:paraId="4A8A131B" w14:textId="77777777" w:rsidR="0094392E" w:rsidRDefault="0094392E" w:rsidP="00F55501">
      <w:pPr>
        <w:pStyle w:val="ad"/>
        <w:numPr>
          <w:ilvl w:val="0"/>
          <w:numId w:val="2"/>
        </w:numPr>
        <w:ind w:firstLineChars="0"/>
      </w:pPr>
      <w:r>
        <w:t>2019</w:t>
      </w:r>
      <w:r>
        <w:t>年</w:t>
      </w:r>
      <w:r>
        <w:t>10</w:t>
      </w:r>
      <w:r>
        <w:t>月，</w:t>
      </w:r>
      <w:r>
        <w:t xml:space="preserve">TensorFlow2.0 </w:t>
      </w:r>
      <w:r>
        <w:t>正式发布</w:t>
      </w:r>
      <w:r>
        <w:rPr>
          <w:rFonts w:hint="eastAsia"/>
        </w:rPr>
        <w:t>，内部嵌入了</w:t>
      </w:r>
      <w:r>
        <w:t xml:space="preserve"> </w:t>
      </w:r>
      <w:proofErr w:type="spellStart"/>
      <w:r>
        <w:t>Keras</w:t>
      </w:r>
      <w:proofErr w:type="spellEnd"/>
      <w:r>
        <w:t>。</w:t>
      </w:r>
    </w:p>
    <w:p w14:paraId="2E0BC8C1" w14:textId="77777777" w:rsidR="0094392E" w:rsidRDefault="0094392E" w:rsidP="0094392E">
      <w:pPr>
        <w:ind w:firstLineChars="100" w:firstLine="210"/>
      </w:pPr>
      <w:r>
        <w:rPr>
          <w:rFonts w:hint="eastAsia"/>
        </w:rPr>
        <w:t>截至本书书写时，</w:t>
      </w:r>
      <w:r>
        <w:rPr>
          <w:rFonts w:hint="eastAsia"/>
        </w:rPr>
        <w:t>TensorFlow</w:t>
      </w:r>
      <w:r>
        <w:rPr>
          <w:rFonts w:hint="eastAsia"/>
        </w:rPr>
        <w:t>的最新稳定版本为</w:t>
      </w:r>
      <w:r>
        <w:rPr>
          <w:rFonts w:hint="eastAsia"/>
        </w:rPr>
        <w:t>2.12</w:t>
      </w:r>
      <w:r>
        <w:rPr>
          <w:rFonts w:hint="eastAsia"/>
        </w:rPr>
        <w:t>版本。</w:t>
      </w:r>
    </w:p>
    <w:p w14:paraId="152154B4" w14:textId="77777777" w:rsidR="0094392E" w:rsidRDefault="0094392E" w:rsidP="0094392E">
      <w:pPr>
        <w:pStyle w:val="3"/>
      </w:pPr>
      <w:r>
        <w:rPr>
          <w:rFonts w:hint="eastAsia"/>
        </w:rPr>
        <w:t>TensorFlow</w:t>
      </w:r>
      <w:r>
        <w:rPr>
          <w:rFonts w:hint="eastAsia"/>
        </w:rPr>
        <w:t>的核心概念与架构</w:t>
      </w:r>
    </w:p>
    <w:p w14:paraId="3ABB46E5" w14:textId="77777777" w:rsidR="0094392E" w:rsidRDefault="0094392E" w:rsidP="0094392E">
      <w:pPr>
        <w:ind w:firstLineChars="200" w:firstLine="420"/>
      </w:pPr>
      <w:r>
        <w:t>TensorFlow</w:t>
      </w:r>
      <w:r>
        <w:t>的核心概念是</w:t>
      </w:r>
      <w:r>
        <w:t>“</w:t>
      </w:r>
      <w:r>
        <w:t>计算图</w:t>
      </w:r>
      <w:r>
        <w:t>”</w:t>
      </w:r>
      <w:r>
        <w:t>（</w:t>
      </w:r>
      <w:r>
        <w:t>Computation Graph</w:t>
      </w:r>
      <w:r>
        <w:t>）和</w:t>
      </w:r>
      <w:r>
        <w:t>“</w:t>
      </w:r>
      <w:r>
        <w:t>张量</w:t>
      </w:r>
      <w:r>
        <w:t>”</w:t>
      </w:r>
      <w:r>
        <w:t>（</w:t>
      </w:r>
      <w:r>
        <w:t>Tensor</w:t>
      </w:r>
      <w:r>
        <w:t>）。在</w:t>
      </w:r>
      <w:r>
        <w:t>TensorFlow</w:t>
      </w:r>
      <w:r>
        <w:t>中，所有的计算都被表示为一个有向无环图（</w:t>
      </w:r>
      <w:r>
        <w:t>DAG</w:t>
      </w:r>
      <w:r>
        <w:t>）的形式，这个图被称为计算图，计算图中的节点表示计算操作，</w:t>
      </w:r>
      <w:proofErr w:type="gramStart"/>
      <w:r>
        <w:t>边表示</w:t>
      </w:r>
      <w:proofErr w:type="gramEnd"/>
      <w:r>
        <w:t>数据流动的方向。张量则是</w:t>
      </w:r>
      <w:r>
        <w:t>TensorFlow</w:t>
      </w:r>
      <w:r>
        <w:t>中的基本</w:t>
      </w:r>
      <w:r>
        <w:lastRenderedPageBreak/>
        <w:t>数据类型，它可以被看作是多维数组或矩阵。</w:t>
      </w:r>
    </w:p>
    <w:p w14:paraId="3D9BA04D" w14:textId="77777777" w:rsidR="0094392E" w:rsidRDefault="0094392E" w:rsidP="0094392E">
      <w:pPr>
        <w:ind w:firstLineChars="200" w:firstLine="420"/>
      </w:pPr>
      <w:r>
        <w:rPr>
          <w:rFonts w:hint="eastAsia"/>
        </w:rPr>
        <w:t>TensorFlow</w:t>
      </w:r>
      <w:r>
        <w:rPr>
          <w:rFonts w:hint="eastAsia"/>
        </w:rPr>
        <w:t>的系统结构以</w:t>
      </w:r>
      <w:r>
        <w:rPr>
          <w:rFonts w:hint="eastAsia"/>
        </w:rPr>
        <w:t>C</w:t>
      </w:r>
      <w:r>
        <w:t xml:space="preserve"> </w:t>
      </w:r>
      <w:r>
        <w:rPr>
          <w:rFonts w:hint="eastAsia"/>
        </w:rPr>
        <w:t>API</w:t>
      </w:r>
      <w:r>
        <w:rPr>
          <w:rFonts w:hint="eastAsia"/>
        </w:rPr>
        <w:t>为界，将整个系统分为前端和后端两个子系统。</w:t>
      </w:r>
    </w:p>
    <w:p w14:paraId="16616D09" w14:textId="77777777" w:rsidR="0094392E" w:rsidRDefault="0094392E" w:rsidP="00F55501">
      <w:pPr>
        <w:pStyle w:val="ad"/>
        <w:numPr>
          <w:ilvl w:val="0"/>
          <w:numId w:val="3"/>
        </w:numPr>
        <w:ind w:firstLineChars="0"/>
      </w:pPr>
      <w:r>
        <w:rPr>
          <w:rFonts w:hint="eastAsia"/>
        </w:rPr>
        <w:t>前端系统：提供编程模型，负责构造计算图</w:t>
      </w:r>
    </w:p>
    <w:p w14:paraId="32A0BB8D" w14:textId="77777777" w:rsidR="0094392E" w:rsidRDefault="0094392E" w:rsidP="00F55501">
      <w:pPr>
        <w:pStyle w:val="ad"/>
        <w:numPr>
          <w:ilvl w:val="0"/>
          <w:numId w:val="3"/>
        </w:numPr>
        <w:ind w:firstLineChars="0"/>
      </w:pPr>
      <w:r>
        <w:rPr>
          <w:rFonts w:hint="eastAsia"/>
        </w:rPr>
        <w:t>后端系统：提供运行时环境，负责执行计算图</w:t>
      </w:r>
    </w:p>
    <w:p w14:paraId="5B47DC6C" w14:textId="77777777" w:rsidR="0094392E" w:rsidRDefault="0094392E" w:rsidP="0094392E">
      <w:pPr>
        <w:jc w:val="center"/>
      </w:pPr>
      <w:r>
        <w:rPr>
          <w:noProof/>
        </w:rPr>
        <w:drawing>
          <wp:inline distT="0" distB="0" distL="0" distR="0" wp14:anchorId="03500B0E" wp14:editId="30C4D1B5">
            <wp:extent cx="5283835" cy="3977640"/>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a:xfrm>
                      <a:off x="0" y="0"/>
                      <a:ext cx="5292895" cy="3984149"/>
                    </a:xfrm>
                    <a:prstGeom prst="rect">
                      <a:avLst/>
                    </a:prstGeom>
                    <a:noFill/>
                    <a:ln>
                      <a:noFill/>
                    </a:ln>
                  </pic:spPr>
                </pic:pic>
              </a:graphicData>
            </a:graphic>
          </wp:inline>
        </w:drawing>
      </w:r>
    </w:p>
    <w:p w14:paraId="6EE01105" w14:textId="77777777" w:rsidR="0094392E" w:rsidRDefault="0094392E" w:rsidP="0094392E">
      <w:pPr>
        <w:pStyle w:val="a4"/>
      </w:pPr>
      <w:r>
        <w:t>图</w:t>
      </w:r>
      <w:r>
        <w:t xml:space="preserve"> </w:t>
      </w:r>
      <w:r>
        <w:rPr>
          <w:rFonts w:hint="eastAsia"/>
        </w:rPr>
        <w:t>8</w:t>
      </w:r>
      <w:r>
        <w:noBreakHyphen/>
        <w:t xml:space="preserve">1  </w:t>
      </w:r>
      <w:r>
        <w:rPr>
          <w:rFonts w:hint="eastAsia"/>
        </w:rPr>
        <w:t>TensorFlow</w:t>
      </w:r>
      <w:r>
        <w:rPr>
          <w:rFonts w:hint="eastAsia"/>
        </w:rPr>
        <w:t>系统架构图</w:t>
      </w:r>
    </w:p>
    <w:p w14:paraId="24F9DB56" w14:textId="77777777" w:rsidR="0094392E" w:rsidRDefault="0094392E" w:rsidP="0094392E">
      <w:pPr>
        <w:ind w:firstLineChars="200" w:firstLine="420"/>
      </w:pPr>
      <w:r>
        <w:t>Tensor</w:t>
      </w:r>
      <w:r>
        <w:rPr>
          <w:rFonts w:hint="eastAsia"/>
        </w:rPr>
        <w:t>F</w:t>
      </w:r>
      <w:r>
        <w:t>low</w:t>
      </w:r>
      <w:r>
        <w:t>的计算图和张量的特点使其具有高度的可移植性和</w:t>
      </w:r>
      <w:proofErr w:type="gramStart"/>
      <w:r>
        <w:t>可</w:t>
      </w:r>
      <w:proofErr w:type="gramEnd"/>
      <w:r>
        <w:t>扩展性，可以运行在不同的硬件和平台上，例如</w:t>
      </w:r>
      <w:r>
        <w:t>CPU</w:t>
      </w:r>
      <w:r>
        <w:t>、</w:t>
      </w:r>
      <w:r>
        <w:t>GPU</w:t>
      </w:r>
      <w:r>
        <w:t>、</w:t>
      </w:r>
      <w:r>
        <w:t>TPU</w:t>
      </w:r>
      <w:r>
        <w:t>等，也可以在不同的操作系统上运行。同时，</w:t>
      </w:r>
      <w:r>
        <w:t>TensorFlow</w:t>
      </w:r>
      <w:r>
        <w:t>也具有丰富的社区和生态系统，支持各种</w:t>
      </w:r>
      <w:proofErr w:type="gramStart"/>
      <w:r>
        <w:t>第三方库的</w:t>
      </w:r>
      <w:proofErr w:type="gramEnd"/>
      <w:r>
        <w:t>集成和使用，如</w:t>
      </w:r>
      <w:r>
        <w:t>TensorFlow Hub</w:t>
      </w:r>
      <w:r>
        <w:t>、</w:t>
      </w:r>
      <w:r>
        <w:t>TensorFlow Serving</w:t>
      </w:r>
      <w:r>
        <w:t>等。</w:t>
      </w:r>
    </w:p>
    <w:p w14:paraId="20604916" w14:textId="77777777" w:rsidR="0094392E" w:rsidRDefault="0094392E" w:rsidP="0094392E">
      <w:pPr>
        <w:pStyle w:val="3"/>
      </w:pPr>
      <w:r>
        <w:rPr>
          <w:rFonts w:hint="eastAsia"/>
        </w:rPr>
        <w:t>TensorFlow</w:t>
      </w:r>
      <w:r>
        <w:rPr>
          <w:rFonts w:hint="eastAsia"/>
        </w:rPr>
        <w:t>示例代码</w:t>
      </w:r>
    </w:p>
    <w:p w14:paraId="28E0987A" w14:textId="77777777" w:rsidR="0094392E" w:rsidRDefault="0094392E" w:rsidP="0094392E">
      <w:pPr>
        <w:ind w:firstLine="420"/>
      </w:pPr>
      <w:bookmarkStart w:id="4" w:name="_Hlk135062429"/>
      <w:r>
        <w:rPr>
          <w:rFonts w:hint="eastAsia"/>
        </w:rPr>
        <w:t>代码基于</w:t>
      </w:r>
      <w:r>
        <w:rPr>
          <w:rFonts w:hint="eastAsia"/>
        </w:rPr>
        <w:t>tensorflow2</w:t>
      </w:r>
      <w:r>
        <w:rPr>
          <w:rFonts w:hint="eastAsia"/>
        </w:rPr>
        <w:t>的环境编写。针对</w:t>
      </w:r>
      <w:proofErr w:type="spellStart"/>
      <w:r>
        <w:t>minist</w:t>
      </w:r>
      <w:proofErr w:type="spellEnd"/>
      <w:r>
        <w:t>手写数字识别</w:t>
      </w:r>
      <w:r>
        <w:rPr>
          <w:rFonts w:hint="eastAsia"/>
        </w:rPr>
        <w:t>数据集进行梯度下降算法</w:t>
      </w:r>
      <w:r>
        <w:rPr>
          <w:rFonts w:hint="eastAsia"/>
        </w:rPr>
        <w:lastRenderedPageBreak/>
        <w:t>的实现。</w:t>
      </w:r>
      <w:bookmarkEnd w:id="4"/>
    </w:p>
    <w:p w14:paraId="4B463EBC" w14:textId="77777777" w:rsidR="0094392E" w:rsidRDefault="0094392E" w:rsidP="00F55501">
      <w:pPr>
        <w:pStyle w:val="ad"/>
        <w:numPr>
          <w:ilvl w:val="0"/>
          <w:numId w:val="56"/>
        </w:numPr>
        <w:ind w:firstLineChars="0"/>
      </w:pPr>
      <w:r>
        <w:rPr>
          <w:rFonts w:hint="eastAsia"/>
        </w:rPr>
        <w:t>导入依赖包</w:t>
      </w:r>
    </w:p>
    <w:p w14:paraId="60E197E6" w14:textId="77777777" w:rsidR="0094392E" w:rsidRDefault="0094392E" w:rsidP="00F55501">
      <w:pPr>
        <w:pStyle w:val="code"/>
        <w:numPr>
          <w:ilvl w:val="0"/>
          <w:numId w:val="65"/>
        </w:numPr>
        <w:ind w:right="210"/>
      </w:pPr>
      <w:r>
        <w:t>import tensorflow as tf</w:t>
      </w:r>
    </w:p>
    <w:p w14:paraId="498D3815" w14:textId="77777777" w:rsidR="0094392E" w:rsidRDefault="0094392E" w:rsidP="0094392E">
      <w:pPr>
        <w:pStyle w:val="code"/>
        <w:ind w:right="210"/>
      </w:pPr>
      <w:r>
        <w:t>from tensorflow import keras</w:t>
      </w:r>
    </w:p>
    <w:p w14:paraId="49AD5C30" w14:textId="77777777" w:rsidR="0094392E" w:rsidRDefault="0094392E" w:rsidP="0094392E">
      <w:pPr>
        <w:pStyle w:val="code"/>
        <w:ind w:right="210"/>
      </w:pPr>
      <w:r>
        <w:t>from keras import layers, optimizers, datasets</w:t>
      </w:r>
    </w:p>
    <w:p w14:paraId="1AB6801F" w14:textId="77777777" w:rsidR="0094392E" w:rsidRDefault="0094392E" w:rsidP="00F55501">
      <w:pPr>
        <w:pStyle w:val="ad"/>
        <w:numPr>
          <w:ilvl w:val="0"/>
          <w:numId w:val="56"/>
        </w:numPr>
        <w:ind w:firstLineChars="0"/>
      </w:pPr>
      <w:r>
        <w:rPr>
          <w:rFonts w:hint="eastAsia"/>
        </w:rPr>
        <w:t>加载数据集</w:t>
      </w:r>
    </w:p>
    <w:p w14:paraId="665DE134" w14:textId="77777777" w:rsidR="0094392E" w:rsidRDefault="0094392E" w:rsidP="0094392E">
      <w:pPr>
        <w:pStyle w:val="code"/>
        <w:ind w:right="210"/>
      </w:pPr>
      <w:r>
        <w:t>#</w:t>
      </w:r>
      <w:r>
        <w:t>加载</w:t>
      </w:r>
      <w:r>
        <w:t>minist</w:t>
      </w:r>
      <w:r>
        <w:t>数据集，分成训练集和测试集，每个样本包含图像和标签</w:t>
      </w:r>
    </w:p>
    <w:p w14:paraId="3A956DB8" w14:textId="77777777" w:rsidR="0094392E" w:rsidRDefault="0094392E" w:rsidP="0094392E">
      <w:pPr>
        <w:pStyle w:val="code"/>
        <w:ind w:right="210"/>
      </w:pPr>
      <w:r>
        <w:t>(x, y), (x_val, y_val) = datasets.mnist.load_data()</w:t>
      </w:r>
    </w:p>
    <w:p w14:paraId="119EFFEB" w14:textId="77777777" w:rsidR="0094392E" w:rsidRDefault="0094392E" w:rsidP="0094392E">
      <w:pPr>
        <w:pStyle w:val="code"/>
        <w:ind w:right="210"/>
      </w:pPr>
      <w:r>
        <w:t>print('datasets', x.shape, y.shape, x.min(), y.min())</w:t>
      </w:r>
    </w:p>
    <w:p w14:paraId="1BCC8635" w14:textId="77777777" w:rsidR="0094392E" w:rsidRDefault="0094392E" w:rsidP="00F55501">
      <w:pPr>
        <w:pStyle w:val="ad"/>
        <w:numPr>
          <w:ilvl w:val="0"/>
          <w:numId w:val="56"/>
        </w:numPr>
        <w:ind w:firstLineChars="0"/>
      </w:pPr>
      <w:r>
        <w:rPr>
          <w:rFonts w:hint="eastAsia"/>
        </w:rPr>
        <w:t>处理数据</w:t>
      </w:r>
    </w:p>
    <w:p w14:paraId="10455CB3" w14:textId="77777777" w:rsidR="0094392E" w:rsidRDefault="0094392E" w:rsidP="0094392E">
      <w:pPr>
        <w:pStyle w:val="code"/>
        <w:ind w:right="210"/>
      </w:pPr>
      <w:r>
        <w:t>#</w:t>
      </w:r>
      <w:r>
        <w:t>训练集图像数据归一化到</w:t>
      </w:r>
      <w:r>
        <w:t>0-1</w:t>
      </w:r>
      <w:r>
        <w:t>之前</w:t>
      </w:r>
    </w:p>
    <w:p w14:paraId="5001F068" w14:textId="77777777" w:rsidR="0094392E" w:rsidRDefault="0094392E" w:rsidP="0094392E">
      <w:pPr>
        <w:pStyle w:val="code"/>
        <w:ind w:right="210"/>
      </w:pPr>
      <w:r>
        <w:t>x = tf.convert_to_tensor(x, dtype=tf.float32) / 255.</w:t>
      </w:r>
    </w:p>
    <w:p w14:paraId="75709427" w14:textId="77777777" w:rsidR="0094392E" w:rsidRDefault="0094392E" w:rsidP="0094392E">
      <w:pPr>
        <w:pStyle w:val="code"/>
        <w:ind w:right="210"/>
      </w:pPr>
      <w:r>
        <w:t>#</w:t>
      </w:r>
      <w:r>
        <w:t>构建数据集对象</w:t>
      </w:r>
    </w:p>
    <w:p w14:paraId="7AF09C38" w14:textId="77777777" w:rsidR="0094392E" w:rsidRDefault="0094392E" w:rsidP="0094392E">
      <w:pPr>
        <w:pStyle w:val="code"/>
        <w:ind w:right="210"/>
      </w:pPr>
      <w:r>
        <w:t>db = tf.data.Dataset.from_tensor_slices((x, y))</w:t>
      </w:r>
    </w:p>
    <w:p w14:paraId="7BA5FA84" w14:textId="77777777" w:rsidR="0094392E" w:rsidRDefault="0094392E" w:rsidP="0094392E">
      <w:pPr>
        <w:pStyle w:val="code"/>
        <w:ind w:right="210"/>
      </w:pPr>
      <w:r>
        <w:t>#</w:t>
      </w:r>
      <w:r>
        <w:t>批量训练，并行计算一次</w:t>
      </w:r>
      <w:r>
        <w:t>32</w:t>
      </w:r>
      <w:r>
        <w:t>个样本、所有数据集迭代</w:t>
      </w:r>
      <w:r>
        <w:t>20</w:t>
      </w:r>
      <w:r>
        <w:t>次</w:t>
      </w:r>
    </w:p>
    <w:p w14:paraId="298882A1" w14:textId="77777777" w:rsidR="0094392E" w:rsidRDefault="0094392E" w:rsidP="0094392E">
      <w:pPr>
        <w:pStyle w:val="code"/>
        <w:ind w:right="210"/>
      </w:pPr>
      <w:r>
        <w:t>db = db.batch(32).repeat(10)</w:t>
      </w:r>
    </w:p>
    <w:p w14:paraId="75082AE2" w14:textId="77777777" w:rsidR="0094392E" w:rsidRDefault="0094392E" w:rsidP="00F55501">
      <w:pPr>
        <w:pStyle w:val="ad"/>
        <w:numPr>
          <w:ilvl w:val="0"/>
          <w:numId w:val="56"/>
        </w:numPr>
        <w:ind w:firstLineChars="0"/>
      </w:pPr>
      <w:r>
        <w:rPr>
          <w:rFonts w:hint="eastAsia"/>
        </w:rPr>
        <w:t>构建网络模型</w:t>
      </w:r>
    </w:p>
    <w:p w14:paraId="55621C7B" w14:textId="77777777" w:rsidR="0094392E" w:rsidRDefault="0094392E" w:rsidP="0094392E">
      <w:pPr>
        <w:pStyle w:val="code"/>
        <w:ind w:right="210"/>
      </w:pPr>
      <w:r>
        <w:t xml:space="preserve"># </w:t>
      </w:r>
      <w:r>
        <w:t>构建</w:t>
      </w:r>
      <w:r>
        <w:t>Sequential</w:t>
      </w:r>
      <w:r>
        <w:t>窗口，共</w:t>
      </w:r>
      <w:r>
        <w:t>3</w:t>
      </w:r>
      <w:r>
        <w:t>层网络，前一个网络的输出作为后一个网络的输入</w:t>
      </w:r>
    </w:p>
    <w:p w14:paraId="2FEB889B" w14:textId="77777777" w:rsidR="0094392E" w:rsidRDefault="0094392E" w:rsidP="0094392E">
      <w:pPr>
        <w:pStyle w:val="code"/>
        <w:ind w:right="210"/>
      </w:pPr>
      <w:r>
        <w:t>model = keras.Sequential([</w:t>
      </w:r>
    </w:p>
    <w:p w14:paraId="79E467B0" w14:textId="77777777" w:rsidR="0094392E" w:rsidRDefault="0094392E" w:rsidP="0094392E">
      <w:pPr>
        <w:pStyle w:val="code"/>
        <w:ind w:right="210"/>
      </w:pPr>
      <w:r>
        <w:t xml:space="preserve">    layers.Dense(256, activation='relu'),</w:t>
      </w:r>
    </w:p>
    <w:p w14:paraId="4A6AD2C8" w14:textId="77777777" w:rsidR="0094392E" w:rsidRDefault="0094392E" w:rsidP="0094392E">
      <w:pPr>
        <w:pStyle w:val="code"/>
        <w:ind w:right="210"/>
      </w:pPr>
      <w:r>
        <w:t xml:space="preserve">    layers.Dense(128, activation='relu'),</w:t>
      </w:r>
    </w:p>
    <w:p w14:paraId="7F2528A1" w14:textId="77777777" w:rsidR="0094392E" w:rsidRDefault="0094392E" w:rsidP="0094392E">
      <w:pPr>
        <w:pStyle w:val="code"/>
        <w:ind w:right="210"/>
      </w:pPr>
      <w:r>
        <w:t xml:space="preserve">    layers.Dense(10)</w:t>
      </w:r>
    </w:p>
    <w:p w14:paraId="4F94B0DB" w14:textId="77777777" w:rsidR="0094392E" w:rsidRDefault="0094392E" w:rsidP="0094392E">
      <w:pPr>
        <w:pStyle w:val="code"/>
        <w:ind w:right="210"/>
      </w:pPr>
      <w:r>
        <w:t>])</w:t>
      </w:r>
    </w:p>
    <w:p w14:paraId="1651B1E1" w14:textId="77777777" w:rsidR="0094392E" w:rsidRDefault="0094392E" w:rsidP="0094392E">
      <w:pPr>
        <w:pStyle w:val="code"/>
        <w:ind w:right="210"/>
      </w:pPr>
      <w:r>
        <w:t xml:space="preserve"># </w:t>
      </w:r>
      <w:r>
        <w:t>指定输入大小</w:t>
      </w:r>
    </w:p>
    <w:p w14:paraId="5721C2ED" w14:textId="77777777" w:rsidR="0094392E" w:rsidRDefault="0094392E" w:rsidP="0094392E">
      <w:pPr>
        <w:pStyle w:val="code"/>
        <w:ind w:right="210"/>
      </w:pPr>
      <w:r>
        <w:t>model.build(input_shape=(None, 28*28))</w:t>
      </w:r>
    </w:p>
    <w:p w14:paraId="453FF529" w14:textId="77777777" w:rsidR="0094392E" w:rsidRDefault="0094392E" w:rsidP="0094392E">
      <w:pPr>
        <w:pStyle w:val="code"/>
        <w:ind w:right="210"/>
      </w:pPr>
      <w:r>
        <w:t xml:space="preserve"># </w:t>
      </w:r>
      <w:r>
        <w:t>打印出网络的结构和参数量</w:t>
      </w:r>
    </w:p>
    <w:p w14:paraId="41ACF16C" w14:textId="77777777" w:rsidR="0094392E" w:rsidRDefault="0094392E" w:rsidP="0094392E">
      <w:pPr>
        <w:pStyle w:val="code"/>
        <w:ind w:right="210"/>
      </w:pPr>
      <w:r>
        <w:t>model.summary()</w:t>
      </w:r>
    </w:p>
    <w:p w14:paraId="22B699AC" w14:textId="77777777" w:rsidR="0094392E" w:rsidRDefault="0094392E" w:rsidP="0094392E">
      <w:pPr>
        <w:pStyle w:val="code"/>
        <w:ind w:right="210"/>
      </w:pPr>
      <w:r>
        <w:t># optimizers</w:t>
      </w:r>
      <w:r>
        <w:t>用于更新梯度下降算法参数，</w:t>
      </w:r>
      <w:r>
        <w:t>0.01</w:t>
      </w:r>
      <w:r>
        <w:t>为学习率</w:t>
      </w:r>
    </w:p>
    <w:p w14:paraId="5232225E" w14:textId="77777777" w:rsidR="0094392E" w:rsidRDefault="0094392E" w:rsidP="0094392E">
      <w:pPr>
        <w:pStyle w:val="code"/>
        <w:ind w:right="210"/>
      </w:pPr>
      <w:r>
        <w:t>optimizer = optimizers.SGD(lr=0.01)</w:t>
      </w:r>
    </w:p>
    <w:p w14:paraId="685D438B" w14:textId="77777777" w:rsidR="0094392E" w:rsidRDefault="0094392E" w:rsidP="0094392E">
      <w:pPr>
        <w:pStyle w:val="code"/>
        <w:ind w:right="210"/>
      </w:pPr>
      <w:r>
        <w:t># acc_meter</w:t>
      </w:r>
      <w:r>
        <w:t>用于计算正确率</w:t>
      </w:r>
    </w:p>
    <w:p w14:paraId="5CF50BB4" w14:textId="77777777" w:rsidR="0094392E" w:rsidRDefault="0094392E" w:rsidP="0094392E">
      <w:pPr>
        <w:pStyle w:val="code"/>
        <w:ind w:right="210"/>
      </w:pPr>
      <w:r>
        <w:t>acc_meter = keras.metrics.Accuracy()</w:t>
      </w:r>
    </w:p>
    <w:p w14:paraId="3FCEDAEC" w14:textId="77777777" w:rsidR="0094392E" w:rsidRDefault="0094392E" w:rsidP="0094392E">
      <w:pPr>
        <w:pStyle w:val="code"/>
        <w:ind w:right="210"/>
      </w:pPr>
      <w:r>
        <w:t xml:space="preserve"># </w:t>
      </w:r>
      <w:r>
        <w:t>创建参数文件</w:t>
      </w:r>
    </w:p>
    <w:p w14:paraId="7DB1641A" w14:textId="77777777" w:rsidR="0094392E" w:rsidRDefault="0094392E" w:rsidP="0094392E">
      <w:pPr>
        <w:pStyle w:val="code"/>
        <w:ind w:right="210"/>
      </w:pPr>
      <w:r>
        <w:t>summary_writer = tf.summary.create_file_writer('./tf_log')</w:t>
      </w:r>
    </w:p>
    <w:p w14:paraId="195A2785" w14:textId="77777777" w:rsidR="0094392E" w:rsidRDefault="0094392E" w:rsidP="00F55501">
      <w:pPr>
        <w:pStyle w:val="ad"/>
        <w:numPr>
          <w:ilvl w:val="0"/>
          <w:numId w:val="56"/>
        </w:numPr>
        <w:ind w:firstLineChars="0"/>
      </w:pPr>
      <w:r>
        <w:rPr>
          <w:rFonts w:hint="eastAsia"/>
        </w:rPr>
        <w:t>进行训练测试</w:t>
      </w:r>
    </w:p>
    <w:p w14:paraId="32AAC659" w14:textId="77777777" w:rsidR="0094392E" w:rsidRDefault="0094392E" w:rsidP="0094392E">
      <w:pPr>
        <w:pStyle w:val="code"/>
        <w:ind w:right="210"/>
      </w:pPr>
      <w:r>
        <w:t>#</w:t>
      </w:r>
      <w:r>
        <w:t>循环数据集</w:t>
      </w:r>
    </w:p>
    <w:p w14:paraId="5C88248A" w14:textId="77777777" w:rsidR="0094392E" w:rsidRDefault="0094392E" w:rsidP="0094392E">
      <w:pPr>
        <w:pStyle w:val="code"/>
        <w:ind w:right="210"/>
      </w:pPr>
      <w:r>
        <w:t>for step, (xx, yy) in enumerate(db):</w:t>
      </w:r>
    </w:p>
    <w:p w14:paraId="6DEEA4A9" w14:textId="77777777" w:rsidR="0094392E" w:rsidRDefault="0094392E" w:rsidP="0094392E">
      <w:pPr>
        <w:pStyle w:val="code"/>
        <w:ind w:right="210"/>
      </w:pPr>
      <w:r>
        <w:lastRenderedPageBreak/>
        <w:t xml:space="preserve">    with tf.GradientTape() as tape:</w:t>
      </w:r>
    </w:p>
    <w:p w14:paraId="772FE220" w14:textId="77777777" w:rsidR="0094392E" w:rsidRDefault="0094392E" w:rsidP="0094392E">
      <w:pPr>
        <w:pStyle w:val="code"/>
        <w:ind w:right="210"/>
      </w:pPr>
      <w:r>
        <w:t xml:space="preserve">        #</w:t>
      </w:r>
      <w:r>
        <w:t>图像样本大小重置</w:t>
      </w:r>
      <w:r>
        <w:t>(-1, 28*28)</w:t>
      </w:r>
    </w:p>
    <w:p w14:paraId="0302D3D9" w14:textId="77777777" w:rsidR="0094392E" w:rsidRDefault="0094392E" w:rsidP="0094392E">
      <w:pPr>
        <w:pStyle w:val="code"/>
        <w:ind w:right="210"/>
      </w:pPr>
      <w:r>
        <w:t xml:space="preserve">        xx = tf.reshape(xx, (-1, 28*28))</w:t>
      </w:r>
    </w:p>
    <w:p w14:paraId="1E85E6CE" w14:textId="77777777" w:rsidR="0094392E" w:rsidRDefault="0094392E" w:rsidP="0094392E">
      <w:pPr>
        <w:pStyle w:val="code"/>
        <w:ind w:right="210"/>
      </w:pPr>
      <w:r>
        <w:t xml:space="preserve">        out = model(xx)</w:t>
      </w:r>
    </w:p>
    <w:p w14:paraId="11F41E72" w14:textId="77777777" w:rsidR="0094392E" w:rsidRDefault="0094392E" w:rsidP="0094392E">
      <w:pPr>
        <w:pStyle w:val="code"/>
        <w:ind w:right="210"/>
      </w:pPr>
      <w:r>
        <w:t xml:space="preserve">        y_onehot = tf.one_hot(yy, depth=10)</w:t>
      </w:r>
    </w:p>
    <w:p w14:paraId="5D40A8F8" w14:textId="77777777" w:rsidR="0094392E" w:rsidRDefault="0094392E" w:rsidP="0094392E">
      <w:pPr>
        <w:pStyle w:val="code"/>
        <w:ind w:right="210"/>
      </w:pPr>
      <w:r>
        <w:t xml:space="preserve">        loss = tf.square(out-y_onehot)</w:t>
      </w:r>
    </w:p>
    <w:p w14:paraId="149F1CB8" w14:textId="77777777" w:rsidR="0094392E" w:rsidRDefault="0094392E" w:rsidP="0094392E">
      <w:pPr>
        <w:pStyle w:val="code"/>
        <w:ind w:right="210"/>
      </w:pPr>
      <w:r>
        <w:t xml:space="preserve">        loss = tf.reduce_sum(loss/xx.shape[0])</w:t>
      </w:r>
    </w:p>
    <w:p w14:paraId="371D8487" w14:textId="77777777" w:rsidR="0094392E" w:rsidRDefault="0094392E" w:rsidP="0094392E">
      <w:pPr>
        <w:pStyle w:val="code"/>
        <w:ind w:right="210"/>
      </w:pPr>
      <w:r>
        <w:t xml:space="preserve">    acc_meter.update_state(tf.argmax(out, axis=1), yy)</w:t>
      </w:r>
    </w:p>
    <w:p w14:paraId="0272060A" w14:textId="77777777" w:rsidR="0094392E" w:rsidRDefault="0094392E" w:rsidP="0094392E">
      <w:pPr>
        <w:pStyle w:val="code"/>
        <w:ind w:right="210"/>
      </w:pPr>
      <w:r>
        <w:t xml:space="preserve">    grads = tape.gradient(loss, model.trainable_variables)</w:t>
      </w:r>
    </w:p>
    <w:p w14:paraId="6B5E5CAF" w14:textId="77777777" w:rsidR="0094392E" w:rsidRDefault="0094392E" w:rsidP="0094392E">
      <w:pPr>
        <w:pStyle w:val="code"/>
        <w:ind w:right="210"/>
      </w:pPr>
      <w:r>
        <w:t xml:space="preserve">    optimizer.apply_gradients(zip(grads, model.trainable_variables))</w:t>
      </w:r>
    </w:p>
    <w:p w14:paraId="1E16A87B" w14:textId="77777777" w:rsidR="0094392E" w:rsidRDefault="0094392E" w:rsidP="0094392E">
      <w:pPr>
        <w:pStyle w:val="code"/>
        <w:ind w:right="210"/>
      </w:pPr>
      <w:r>
        <w:t xml:space="preserve">    with summary_writer.as_default():</w:t>
      </w:r>
    </w:p>
    <w:p w14:paraId="664A274F" w14:textId="77777777" w:rsidR="0094392E" w:rsidRDefault="0094392E" w:rsidP="0094392E">
      <w:pPr>
        <w:pStyle w:val="code"/>
        <w:ind w:right="210"/>
      </w:pPr>
      <w:r>
        <w:t xml:space="preserve">        tf.summary.scalar('train-loss', float(loss), step=step)</w:t>
      </w:r>
    </w:p>
    <w:p w14:paraId="45D2FD7B" w14:textId="77777777" w:rsidR="0094392E" w:rsidRDefault="0094392E" w:rsidP="0094392E">
      <w:pPr>
        <w:pStyle w:val="code"/>
        <w:ind w:right="210"/>
      </w:pPr>
      <w:r>
        <w:t xml:space="preserve">        tf.summary.scalar('test-acc', acc_meter.result().numpy(), step=step)</w:t>
      </w:r>
    </w:p>
    <w:p w14:paraId="4A533438" w14:textId="77777777" w:rsidR="0094392E" w:rsidRDefault="0094392E" w:rsidP="0094392E">
      <w:pPr>
        <w:pStyle w:val="code"/>
        <w:ind w:right="210"/>
      </w:pPr>
      <w:r>
        <w:t xml:space="preserve">    if step % 1000 == 0:</w:t>
      </w:r>
    </w:p>
    <w:p w14:paraId="75072EB1" w14:textId="77777777" w:rsidR="0094392E" w:rsidRDefault="0094392E" w:rsidP="0094392E">
      <w:pPr>
        <w:pStyle w:val="code"/>
        <w:ind w:right="210"/>
      </w:pPr>
      <w:r>
        <w:t xml:space="preserve">        print(step, 'loss:', float(loss), end=' ')</w:t>
      </w:r>
    </w:p>
    <w:p w14:paraId="2F974126" w14:textId="77777777" w:rsidR="0094392E" w:rsidRDefault="0094392E" w:rsidP="0094392E">
      <w:pPr>
        <w:pStyle w:val="code"/>
        <w:ind w:right="210"/>
      </w:pPr>
      <w:r>
        <w:t xml:space="preserve">        </w:t>
      </w:r>
      <w:r>
        <w:rPr>
          <w:rFonts w:hint="eastAsia"/>
        </w:rPr>
        <w:t>p</w:t>
      </w:r>
      <w:r>
        <w:t>rint('acc:', acc_meter.result().numpy())</w:t>
      </w:r>
    </w:p>
    <w:p w14:paraId="58AB2A97" w14:textId="77777777" w:rsidR="0094392E" w:rsidRDefault="0094392E" w:rsidP="0094392E">
      <w:pPr>
        <w:pStyle w:val="code"/>
        <w:ind w:right="210"/>
      </w:pPr>
      <w:r>
        <w:t xml:space="preserve">        acc_meter.reset_states()</w:t>
      </w:r>
    </w:p>
    <w:p w14:paraId="398DD040" w14:textId="77777777" w:rsidR="0094392E" w:rsidRDefault="0094392E" w:rsidP="0094392E">
      <w:pPr>
        <w:ind w:firstLineChars="200" w:firstLine="420"/>
      </w:pPr>
      <w:r>
        <w:rPr>
          <w:rFonts w:hint="eastAsia"/>
        </w:rPr>
        <w:t>经过训练，最终在</w:t>
      </w:r>
      <w:proofErr w:type="spellStart"/>
      <w:r>
        <w:t>minist</w:t>
      </w:r>
      <w:proofErr w:type="spellEnd"/>
      <w:r>
        <w:t>手写数字识别</w:t>
      </w:r>
      <w:r>
        <w:rPr>
          <w:rFonts w:hint="eastAsia"/>
        </w:rPr>
        <w:t>数据集上能够表现出</w:t>
      </w:r>
      <w:r>
        <w:rPr>
          <w:rFonts w:hint="eastAsia"/>
        </w:rPr>
        <w:t>0.97</w:t>
      </w:r>
      <w:r>
        <w:rPr>
          <w:rFonts w:hint="eastAsia"/>
        </w:rPr>
        <w:t>的正确率。</w:t>
      </w:r>
    </w:p>
    <w:p w14:paraId="107B0896" w14:textId="77777777" w:rsidR="0094392E" w:rsidRDefault="0094392E" w:rsidP="0094392E">
      <w:pPr>
        <w:pStyle w:val="2"/>
      </w:pPr>
      <w:proofErr w:type="spellStart"/>
      <w:r>
        <w:rPr>
          <w:rFonts w:hint="eastAsia"/>
        </w:rPr>
        <w:t>Pytorch</w:t>
      </w:r>
      <w:proofErr w:type="spellEnd"/>
    </w:p>
    <w:p w14:paraId="5B051418" w14:textId="77777777" w:rsidR="0094392E" w:rsidRDefault="0094392E" w:rsidP="0094392E">
      <w:pPr>
        <w:pStyle w:val="3"/>
      </w:pPr>
      <w:r>
        <w:rPr>
          <w:rFonts w:hint="eastAsia"/>
        </w:rPr>
        <w:t>什么是</w:t>
      </w:r>
      <w:proofErr w:type="spellStart"/>
      <w:r>
        <w:rPr>
          <w:rFonts w:hint="eastAsia"/>
        </w:rPr>
        <w:t>Pytorch</w:t>
      </w:r>
      <w:proofErr w:type="spellEnd"/>
    </w:p>
    <w:p w14:paraId="6CE0BFFF" w14:textId="77777777" w:rsidR="0094392E" w:rsidRDefault="0094392E" w:rsidP="0094392E">
      <w:pPr>
        <w:ind w:firstLineChars="200" w:firstLine="420"/>
      </w:pPr>
      <w:proofErr w:type="spellStart"/>
      <w:r>
        <w:t>Py</w:t>
      </w:r>
      <w:r>
        <w:rPr>
          <w:rFonts w:hint="eastAsia"/>
        </w:rPr>
        <w:t>t</w:t>
      </w:r>
      <w:r>
        <w:t>orch</w:t>
      </w:r>
      <w:proofErr w:type="spellEnd"/>
      <w:r>
        <w:t>是由</w:t>
      </w:r>
      <w:r>
        <w:t>Facebook</w:t>
      </w:r>
      <w:r>
        <w:t>开发的一款基于</w:t>
      </w:r>
      <w:r>
        <w:t>Python</w:t>
      </w:r>
      <w:r>
        <w:t>的深度学习框架。它于</w:t>
      </w:r>
      <w:r>
        <w:t>2016</w:t>
      </w:r>
      <w:r>
        <w:t>年首次发布，其前身是</w:t>
      </w:r>
      <w:r>
        <w:t>Torch</w:t>
      </w:r>
      <w:r>
        <w:t>框架</w:t>
      </w:r>
      <w:r>
        <w:rPr>
          <w:rFonts w:hint="eastAsia"/>
        </w:rPr>
        <w:t>。</w:t>
      </w:r>
    </w:p>
    <w:p w14:paraId="05328D54" w14:textId="77777777" w:rsidR="0094392E" w:rsidRDefault="0094392E" w:rsidP="0094392E">
      <w:pPr>
        <w:ind w:firstLineChars="200" w:firstLine="420"/>
      </w:pPr>
      <w:proofErr w:type="spellStart"/>
      <w:r>
        <w:t>Pytorch</w:t>
      </w:r>
      <w:proofErr w:type="spellEnd"/>
      <w:r>
        <w:t>最初的设计目的是为了能够更好地进行动态计算图，即使在运行中改变计算图，也能够自动地构建梯度。这使得</w:t>
      </w:r>
      <w:proofErr w:type="spellStart"/>
      <w:r>
        <w:t>Pytorch</w:t>
      </w:r>
      <w:proofErr w:type="spellEnd"/>
      <w:r>
        <w:t>在一些需要动态计算图的领域，如自然语言处理和图像处理方面，具有很大的优势。</w:t>
      </w:r>
      <w:r>
        <w:rPr>
          <w:rFonts w:hint="eastAsia"/>
        </w:rPr>
        <w:t>另外，</w:t>
      </w:r>
      <w:proofErr w:type="spellStart"/>
      <w:r>
        <w:t>Pytorch</w:t>
      </w:r>
      <w:proofErr w:type="spellEnd"/>
      <w:r>
        <w:t>也支持静态计算图，这是由于其后端使用了</w:t>
      </w:r>
      <w:proofErr w:type="spellStart"/>
      <w:r>
        <w:t>TorchScript</w:t>
      </w:r>
      <w:proofErr w:type="spellEnd"/>
      <w:r>
        <w:t>进行编译。同时，</w:t>
      </w:r>
      <w:proofErr w:type="spellStart"/>
      <w:r>
        <w:t>Pytorch</w:t>
      </w:r>
      <w:proofErr w:type="spellEnd"/>
      <w:r>
        <w:t>也提供了强大的</w:t>
      </w:r>
      <w:r>
        <w:t>GPU</w:t>
      </w:r>
      <w:r>
        <w:t>加速能力</w:t>
      </w:r>
      <w:r>
        <w:rPr>
          <w:rFonts w:hint="eastAsia"/>
        </w:rPr>
        <w:t>。</w:t>
      </w:r>
    </w:p>
    <w:p w14:paraId="7F64945F" w14:textId="77777777" w:rsidR="0094392E" w:rsidRDefault="0094392E" w:rsidP="0094392E">
      <w:pPr>
        <w:pStyle w:val="3"/>
      </w:pPr>
      <w:proofErr w:type="spellStart"/>
      <w:r>
        <w:rPr>
          <w:rFonts w:hint="eastAsia"/>
        </w:rPr>
        <w:lastRenderedPageBreak/>
        <w:t>Pytorch</w:t>
      </w:r>
      <w:proofErr w:type="spellEnd"/>
      <w:r>
        <w:rPr>
          <w:rFonts w:hint="eastAsia"/>
        </w:rPr>
        <w:t>的核心概念与架构</w:t>
      </w:r>
    </w:p>
    <w:p w14:paraId="509CFDF1" w14:textId="77777777" w:rsidR="0094392E" w:rsidRDefault="0094392E" w:rsidP="0094392E">
      <w:pPr>
        <w:ind w:firstLineChars="200" w:firstLine="420"/>
      </w:pPr>
      <w:proofErr w:type="spellStart"/>
      <w:r>
        <w:t>PyTorch</w:t>
      </w:r>
      <w:proofErr w:type="spellEnd"/>
      <w:r>
        <w:t>是一个基于</w:t>
      </w:r>
      <w:r>
        <w:t>Python</w:t>
      </w:r>
      <w:r>
        <w:t>的深度学习框架，其核心概念包括张量（</w:t>
      </w:r>
      <w:r>
        <w:t>Tensor</w:t>
      </w:r>
      <w:r>
        <w:t>）、自动微分（</w:t>
      </w:r>
      <w:proofErr w:type="spellStart"/>
      <w:r>
        <w:t>Autograd</w:t>
      </w:r>
      <w:proofErr w:type="spellEnd"/>
      <w:r>
        <w:t>）和动态计算图（</w:t>
      </w:r>
      <w:r>
        <w:t>Dynamic Computational Graph</w:t>
      </w:r>
      <w:r>
        <w:t>）。</w:t>
      </w:r>
    </w:p>
    <w:p w14:paraId="31C6E317" w14:textId="77777777" w:rsidR="0094392E" w:rsidRDefault="0094392E" w:rsidP="0094392E">
      <w:pPr>
        <w:jc w:val="center"/>
      </w:pPr>
      <w:r>
        <w:rPr>
          <w:noProof/>
        </w:rPr>
        <w:drawing>
          <wp:inline distT="0" distB="0" distL="0" distR="0" wp14:anchorId="09ADDA63" wp14:editId="6D9FB2F9">
            <wp:extent cx="3594100" cy="3314065"/>
            <wp:effectExtent l="0" t="0" r="2540" b="8255"/>
            <wp:docPr id="53" name="图片 53" descr="在这里插入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在这里插入图片描述"/>
                    <pic:cNvPicPr>
                      <a:picLocks noChangeAspect="1" noChangeArrowheads="1"/>
                    </pic:cNvPicPr>
                  </pic:nvPicPr>
                  <pic:blipFill>
                    <a:blip r:embed="rId86">
                      <a:extLst>
                        <a:ext uri="{28A0092B-C50C-407E-A947-70E740481C1C}">
                          <a14:useLocalDpi xmlns:a14="http://schemas.microsoft.com/office/drawing/2010/main" val="0"/>
                        </a:ext>
                      </a:extLst>
                    </a:blip>
                    <a:srcRect b="3395"/>
                    <a:stretch>
                      <a:fillRect/>
                    </a:stretch>
                  </pic:blipFill>
                  <pic:spPr>
                    <a:xfrm>
                      <a:off x="0" y="0"/>
                      <a:ext cx="3594100" cy="3314065"/>
                    </a:xfrm>
                    <a:prstGeom prst="rect">
                      <a:avLst/>
                    </a:prstGeom>
                    <a:noFill/>
                    <a:ln>
                      <a:noFill/>
                    </a:ln>
                  </pic:spPr>
                </pic:pic>
              </a:graphicData>
            </a:graphic>
          </wp:inline>
        </w:drawing>
      </w:r>
    </w:p>
    <w:p w14:paraId="3602A958" w14:textId="77777777" w:rsidR="0094392E" w:rsidRDefault="0094392E" w:rsidP="0094392E">
      <w:pPr>
        <w:pStyle w:val="a4"/>
      </w:pPr>
      <w:r>
        <w:t>图</w:t>
      </w:r>
      <w:r>
        <w:t xml:space="preserve"> </w:t>
      </w:r>
      <w:r>
        <w:rPr>
          <w:rFonts w:hint="eastAsia"/>
        </w:rPr>
        <w:t>8</w:t>
      </w:r>
      <w:r>
        <w:noBreakHyphen/>
      </w:r>
      <w:r>
        <w:rPr>
          <w:rFonts w:hint="eastAsia"/>
        </w:rPr>
        <w:t>2</w:t>
      </w:r>
      <w:r>
        <w:t xml:space="preserve">  </w:t>
      </w:r>
      <w:proofErr w:type="spellStart"/>
      <w:r>
        <w:t>Pytorch</w:t>
      </w:r>
      <w:proofErr w:type="spellEnd"/>
      <w:r>
        <w:rPr>
          <w:rFonts w:hint="eastAsia"/>
        </w:rPr>
        <w:t>系统架构图</w:t>
      </w:r>
    </w:p>
    <w:p w14:paraId="1F277375" w14:textId="77777777" w:rsidR="0094392E" w:rsidRDefault="0094392E" w:rsidP="0094392E">
      <w:pPr>
        <w:pStyle w:val="3"/>
      </w:pPr>
      <w:proofErr w:type="spellStart"/>
      <w:r>
        <w:rPr>
          <w:rFonts w:hint="eastAsia"/>
        </w:rPr>
        <w:t>Pytorch</w:t>
      </w:r>
      <w:proofErr w:type="spellEnd"/>
      <w:r>
        <w:rPr>
          <w:rFonts w:hint="eastAsia"/>
        </w:rPr>
        <w:t>示例代码</w:t>
      </w:r>
    </w:p>
    <w:p w14:paraId="478504DA" w14:textId="77777777" w:rsidR="0094392E" w:rsidRDefault="0094392E" w:rsidP="0094392E">
      <w:pPr>
        <w:ind w:firstLineChars="200" w:firstLine="420"/>
      </w:pPr>
      <w:r>
        <w:rPr>
          <w:rFonts w:hint="eastAsia"/>
        </w:rPr>
        <w:t>代码基于</w:t>
      </w:r>
      <w:r>
        <w:rPr>
          <w:rFonts w:hint="eastAsia"/>
        </w:rPr>
        <w:t>torch1.7</w:t>
      </w:r>
      <w:r>
        <w:t>的环境编写。针对</w:t>
      </w:r>
      <w:proofErr w:type="spellStart"/>
      <w:r>
        <w:t>minist</w:t>
      </w:r>
      <w:proofErr w:type="spellEnd"/>
      <w:r>
        <w:t>手写数字识别数据集进行梯度下降算法的实现。</w:t>
      </w:r>
    </w:p>
    <w:p w14:paraId="5518059F" w14:textId="77777777" w:rsidR="0094392E" w:rsidRDefault="0094392E" w:rsidP="00F55501">
      <w:pPr>
        <w:pStyle w:val="ad"/>
        <w:numPr>
          <w:ilvl w:val="0"/>
          <w:numId w:val="57"/>
        </w:numPr>
        <w:ind w:firstLineChars="0"/>
      </w:pPr>
      <w:r>
        <w:rPr>
          <w:rFonts w:hint="eastAsia"/>
        </w:rPr>
        <w:t>引入依赖包</w:t>
      </w:r>
    </w:p>
    <w:p w14:paraId="159C8A38" w14:textId="77777777" w:rsidR="0094392E" w:rsidRDefault="0094392E" w:rsidP="00F55501">
      <w:pPr>
        <w:pStyle w:val="code"/>
        <w:numPr>
          <w:ilvl w:val="0"/>
          <w:numId w:val="66"/>
        </w:numPr>
        <w:ind w:right="210"/>
      </w:pPr>
      <w:r>
        <w:t>import torch</w:t>
      </w:r>
    </w:p>
    <w:p w14:paraId="316F3793" w14:textId="77777777" w:rsidR="0094392E" w:rsidRDefault="0094392E" w:rsidP="0094392E">
      <w:pPr>
        <w:pStyle w:val="code"/>
        <w:ind w:right="210"/>
      </w:pPr>
      <w:r>
        <w:t>import torchvision</w:t>
      </w:r>
    </w:p>
    <w:p w14:paraId="12B3C2D8" w14:textId="77777777" w:rsidR="0094392E" w:rsidRDefault="0094392E" w:rsidP="0094392E">
      <w:pPr>
        <w:pStyle w:val="code"/>
        <w:ind w:right="210"/>
      </w:pPr>
      <w:r>
        <w:t>from torch.utils.data import DataLoader</w:t>
      </w:r>
    </w:p>
    <w:p w14:paraId="1546940A" w14:textId="77777777" w:rsidR="0094392E" w:rsidRDefault="0094392E" w:rsidP="0094392E">
      <w:pPr>
        <w:pStyle w:val="code"/>
        <w:ind w:right="210"/>
      </w:pPr>
      <w:r>
        <w:t>import torch.nn as nn</w:t>
      </w:r>
    </w:p>
    <w:p w14:paraId="4FAA069E" w14:textId="77777777" w:rsidR="0094392E" w:rsidRDefault="0094392E" w:rsidP="0094392E">
      <w:pPr>
        <w:pStyle w:val="code"/>
        <w:ind w:right="210"/>
      </w:pPr>
      <w:r>
        <w:t>import torch.nn.functional as F</w:t>
      </w:r>
    </w:p>
    <w:p w14:paraId="48CCC413" w14:textId="77777777" w:rsidR="0094392E" w:rsidRDefault="0094392E" w:rsidP="0094392E">
      <w:pPr>
        <w:pStyle w:val="code"/>
        <w:ind w:right="210"/>
      </w:pPr>
      <w:r>
        <w:t>import torch.optim as optim</w:t>
      </w:r>
    </w:p>
    <w:p w14:paraId="728ADD39" w14:textId="77777777" w:rsidR="0094392E" w:rsidRDefault="0094392E" w:rsidP="00F55501">
      <w:pPr>
        <w:pStyle w:val="ad"/>
        <w:numPr>
          <w:ilvl w:val="0"/>
          <w:numId w:val="57"/>
        </w:numPr>
        <w:ind w:firstLineChars="0"/>
      </w:pPr>
      <w:r>
        <w:rPr>
          <w:rFonts w:hint="eastAsia"/>
        </w:rPr>
        <w:t>设置参数</w:t>
      </w:r>
    </w:p>
    <w:p w14:paraId="5455C91E" w14:textId="77777777" w:rsidR="0094392E" w:rsidRDefault="0094392E" w:rsidP="0094392E">
      <w:pPr>
        <w:pStyle w:val="code"/>
        <w:ind w:right="210"/>
      </w:pPr>
      <w:r>
        <w:lastRenderedPageBreak/>
        <w:t>n_epochs = 2</w:t>
      </w:r>
    </w:p>
    <w:p w14:paraId="7A117603" w14:textId="77777777" w:rsidR="0094392E" w:rsidRDefault="0094392E" w:rsidP="0094392E">
      <w:pPr>
        <w:pStyle w:val="code"/>
        <w:ind w:right="210"/>
      </w:pPr>
      <w:r>
        <w:t>batch_size_train = 64</w:t>
      </w:r>
    </w:p>
    <w:p w14:paraId="0AE9436F" w14:textId="77777777" w:rsidR="0094392E" w:rsidRDefault="0094392E" w:rsidP="0094392E">
      <w:pPr>
        <w:pStyle w:val="code"/>
        <w:ind w:right="210"/>
      </w:pPr>
      <w:r>
        <w:t>batch_size_test = 1000</w:t>
      </w:r>
    </w:p>
    <w:p w14:paraId="31CCB3FF" w14:textId="77777777" w:rsidR="0094392E" w:rsidRDefault="0094392E" w:rsidP="0094392E">
      <w:pPr>
        <w:pStyle w:val="code"/>
        <w:ind w:right="210"/>
      </w:pPr>
      <w:r>
        <w:t>learning_rate = 0.01</w:t>
      </w:r>
    </w:p>
    <w:p w14:paraId="1521F9BB" w14:textId="77777777" w:rsidR="0094392E" w:rsidRDefault="0094392E" w:rsidP="0094392E">
      <w:pPr>
        <w:pStyle w:val="code"/>
        <w:ind w:right="210"/>
      </w:pPr>
      <w:r>
        <w:t>momentum = 0.5</w:t>
      </w:r>
    </w:p>
    <w:p w14:paraId="53764855" w14:textId="77777777" w:rsidR="0094392E" w:rsidRDefault="0094392E" w:rsidP="0094392E">
      <w:pPr>
        <w:pStyle w:val="code"/>
        <w:ind w:right="210"/>
      </w:pPr>
      <w:r>
        <w:t>log_interval = 10</w:t>
      </w:r>
    </w:p>
    <w:p w14:paraId="7BC1D711" w14:textId="77777777" w:rsidR="0094392E" w:rsidRDefault="0094392E" w:rsidP="0094392E">
      <w:pPr>
        <w:pStyle w:val="code"/>
        <w:ind w:right="210"/>
      </w:pPr>
      <w:r>
        <w:t>random_seed = 1</w:t>
      </w:r>
    </w:p>
    <w:p w14:paraId="5664A07C" w14:textId="77777777" w:rsidR="0094392E" w:rsidRDefault="0094392E" w:rsidP="0094392E">
      <w:pPr>
        <w:pStyle w:val="code"/>
        <w:ind w:right="210"/>
      </w:pPr>
      <w:r>
        <w:t>torch.manual_seed(random_seed)</w:t>
      </w:r>
    </w:p>
    <w:p w14:paraId="6D6D91E1" w14:textId="77777777" w:rsidR="0094392E" w:rsidRDefault="0094392E" w:rsidP="00F55501">
      <w:pPr>
        <w:pStyle w:val="ad"/>
        <w:numPr>
          <w:ilvl w:val="0"/>
          <w:numId w:val="57"/>
        </w:numPr>
        <w:ind w:firstLineChars="0"/>
      </w:pPr>
      <w:r>
        <w:rPr>
          <w:rFonts w:hint="eastAsia"/>
        </w:rPr>
        <w:t>导入数据</w:t>
      </w:r>
    </w:p>
    <w:p w14:paraId="1F8266F7" w14:textId="77777777" w:rsidR="0094392E" w:rsidRDefault="0094392E" w:rsidP="0094392E">
      <w:pPr>
        <w:pStyle w:val="code"/>
        <w:ind w:right="210"/>
      </w:pPr>
      <w:r>
        <w:t>train_loader = torch.utils.data.DataLoader(</w:t>
      </w:r>
    </w:p>
    <w:p w14:paraId="68B4DFE1" w14:textId="77777777" w:rsidR="0094392E" w:rsidRDefault="0094392E" w:rsidP="0094392E">
      <w:pPr>
        <w:pStyle w:val="code"/>
        <w:ind w:right="210"/>
      </w:pPr>
      <w:r>
        <w:t xml:space="preserve">  torchvision.datasets.MNIST('./data/', train=True, download=True,</w:t>
      </w:r>
    </w:p>
    <w:p w14:paraId="7DFDA5E2" w14:textId="77777777" w:rsidR="0094392E" w:rsidRDefault="0094392E" w:rsidP="0094392E">
      <w:pPr>
        <w:pStyle w:val="code"/>
        <w:ind w:right="210"/>
      </w:pPr>
      <w:r>
        <w:t xml:space="preserve">                             transform=torchvision.transforms.Compose([</w:t>
      </w:r>
    </w:p>
    <w:p w14:paraId="06D1C591" w14:textId="77777777" w:rsidR="0094392E" w:rsidRDefault="0094392E" w:rsidP="0094392E">
      <w:pPr>
        <w:pStyle w:val="code"/>
        <w:ind w:right="210"/>
      </w:pPr>
      <w:r>
        <w:t xml:space="preserve">                               torchvision.transforms.ToTensor(),</w:t>
      </w:r>
    </w:p>
    <w:p w14:paraId="389505E5" w14:textId="77777777" w:rsidR="0094392E" w:rsidRDefault="0094392E" w:rsidP="0094392E">
      <w:pPr>
        <w:pStyle w:val="code"/>
        <w:ind w:right="210"/>
      </w:pPr>
      <w:r>
        <w:t xml:space="preserve">                               torchvision.transforms.Normalize(</w:t>
      </w:r>
    </w:p>
    <w:p w14:paraId="48100133" w14:textId="77777777" w:rsidR="0094392E" w:rsidRDefault="0094392E" w:rsidP="0094392E">
      <w:pPr>
        <w:pStyle w:val="code"/>
        <w:ind w:right="210"/>
      </w:pPr>
      <w:r>
        <w:t xml:space="preserve">                                 (0.1307,), (0.3081,))</w:t>
      </w:r>
    </w:p>
    <w:p w14:paraId="290AE7A8" w14:textId="77777777" w:rsidR="0094392E" w:rsidRDefault="0094392E" w:rsidP="0094392E">
      <w:pPr>
        <w:pStyle w:val="code"/>
        <w:ind w:right="210"/>
      </w:pPr>
      <w:r>
        <w:t xml:space="preserve">                             ])),</w:t>
      </w:r>
    </w:p>
    <w:p w14:paraId="2265E19D" w14:textId="77777777" w:rsidR="0094392E" w:rsidRDefault="0094392E" w:rsidP="0094392E">
      <w:pPr>
        <w:pStyle w:val="code"/>
        <w:ind w:right="210"/>
      </w:pPr>
      <w:r>
        <w:t xml:space="preserve">  batch_size=batch_size_train, </w:t>
      </w:r>
    </w:p>
    <w:p w14:paraId="398D05BF" w14:textId="77777777" w:rsidR="0094392E" w:rsidRDefault="0094392E" w:rsidP="0094392E">
      <w:pPr>
        <w:pStyle w:val="code"/>
        <w:ind w:right="210"/>
      </w:pPr>
      <w:r>
        <w:t xml:space="preserve">  shuffle=True)</w:t>
      </w:r>
    </w:p>
    <w:p w14:paraId="722255B0" w14:textId="77777777" w:rsidR="0094392E" w:rsidRDefault="0094392E" w:rsidP="0094392E">
      <w:pPr>
        <w:pStyle w:val="code"/>
        <w:ind w:right="210"/>
      </w:pPr>
      <w:r>
        <w:t>test_loader = torch.utils.data.DataLoader(</w:t>
      </w:r>
    </w:p>
    <w:p w14:paraId="2A3E30F5" w14:textId="77777777" w:rsidR="0094392E" w:rsidRDefault="0094392E" w:rsidP="0094392E">
      <w:pPr>
        <w:pStyle w:val="code"/>
        <w:ind w:right="210"/>
      </w:pPr>
      <w:r>
        <w:t xml:space="preserve">  torchvision.datasets.MNIST('./data/', train=False, download=True,</w:t>
      </w:r>
    </w:p>
    <w:p w14:paraId="2EE8EFC3" w14:textId="77777777" w:rsidR="0094392E" w:rsidRDefault="0094392E" w:rsidP="0094392E">
      <w:pPr>
        <w:pStyle w:val="code"/>
        <w:ind w:right="210"/>
      </w:pPr>
      <w:r>
        <w:t xml:space="preserve">                             transform=torchvision.transforms.Compose([</w:t>
      </w:r>
    </w:p>
    <w:p w14:paraId="3942CDA1" w14:textId="77777777" w:rsidR="0094392E" w:rsidRDefault="0094392E" w:rsidP="0094392E">
      <w:pPr>
        <w:pStyle w:val="code"/>
        <w:ind w:right="210"/>
      </w:pPr>
      <w:r>
        <w:t xml:space="preserve">                               torchvision.transforms.ToTensor(),</w:t>
      </w:r>
    </w:p>
    <w:p w14:paraId="52D75F65" w14:textId="77777777" w:rsidR="0094392E" w:rsidRDefault="0094392E" w:rsidP="0094392E">
      <w:pPr>
        <w:pStyle w:val="code"/>
        <w:ind w:right="210"/>
      </w:pPr>
      <w:r>
        <w:t xml:space="preserve">                               torchvision.transforms.Normalize(</w:t>
      </w:r>
    </w:p>
    <w:p w14:paraId="2B739197" w14:textId="77777777" w:rsidR="0094392E" w:rsidRDefault="0094392E" w:rsidP="0094392E">
      <w:pPr>
        <w:pStyle w:val="code"/>
        <w:ind w:right="210"/>
      </w:pPr>
      <w:r>
        <w:t xml:space="preserve">                                 (0.1307,), (0.3081,))</w:t>
      </w:r>
    </w:p>
    <w:p w14:paraId="0BA516EA" w14:textId="77777777" w:rsidR="0094392E" w:rsidRDefault="0094392E" w:rsidP="0094392E">
      <w:pPr>
        <w:pStyle w:val="code"/>
        <w:ind w:right="210"/>
      </w:pPr>
      <w:r>
        <w:t xml:space="preserve">                             ])),</w:t>
      </w:r>
    </w:p>
    <w:p w14:paraId="576CC64E" w14:textId="77777777" w:rsidR="0094392E" w:rsidRDefault="0094392E" w:rsidP="0094392E">
      <w:pPr>
        <w:pStyle w:val="code"/>
        <w:ind w:right="210"/>
      </w:pPr>
      <w:r>
        <w:t xml:space="preserve">  batch_size=batch_size_test, </w:t>
      </w:r>
    </w:p>
    <w:p w14:paraId="03007A21" w14:textId="77777777" w:rsidR="0094392E" w:rsidRDefault="0094392E" w:rsidP="0094392E">
      <w:pPr>
        <w:pStyle w:val="code"/>
        <w:ind w:right="210"/>
      </w:pPr>
      <w:r>
        <w:t xml:space="preserve">  shuffle=True)</w:t>
      </w:r>
    </w:p>
    <w:p w14:paraId="4459E4A8" w14:textId="77777777" w:rsidR="0094392E" w:rsidRDefault="0094392E" w:rsidP="00F55501">
      <w:pPr>
        <w:pStyle w:val="ad"/>
        <w:numPr>
          <w:ilvl w:val="0"/>
          <w:numId w:val="57"/>
        </w:numPr>
        <w:ind w:firstLineChars="0"/>
      </w:pPr>
      <w:r>
        <w:rPr>
          <w:rFonts w:hint="eastAsia"/>
        </w:rPr>
        <w:t>创建网络模型</w:t>
      </w:r>
    </w:p>
    <w:p w14:paraId="47A5E25E" w14:textId="77777777" w:rsidR="0094392E" w:rsidRDefault="0094392E" w:rsidP="0094392E">
      <w:pPr>
        <w:pStyle w:val="code"/>
        <w:ind w:right="210"/>
      </w:pPr>
      <w:r>
        <w:t>class Net(nn.Module):</w:t>
      </w:r>
    </w:p>
    <w:p w14:paraId="41E9F8C1" w14:textId="77777777" w:rsidR="0094392E" w:rsidRDefault="0094392E" w:rsidP="0094392E">
      <w:pPr>
        <w:pStyle w:val="code"/>
        <w:ind w:right="210"/>
      </w:pPr>
      <w:r>
        <w:t xml:space="preserve">    def __init__(self):</w:t>
      </w:r>
    </w:p>
    <w:p w14:paraId="47F8DE54" w14:textId="77777777" w:rsidR="0094392E" w:rsidRDefault="0094392E" w:rsidP="0094392E">
      <w:pPr>
        <w:pStyle w:val="code"/>
        <w:ind w:right="210"/>
      </w:pPr>
      <w:r>
        <w:t xml:space="preserve">        super(Net, self).__init__()</w:t>
      </w:r>
    </w:p>
    <w:p w14:paraId="31760AAB" w14:textId="77777777" w:rsidR="0094392E" w:rsidRDefault="0094392E" w:rsidP="0094392E">
      <w:pPr>
        <w:pStyle w:val="code"/>
        <w:ind w:right="210"/>
      </w:pPr>
      <w:r>
        <w:t xml:space="preserve">        self.conv1 = nn.Conv2d(1, 10, kernel_size=5)</w:t>
      </w:r>
    </w:p>
    <w:p w14:paraId="188406E8" w14:textId="77777777" w:rsidR="0094392E" w:rsidRDefault="0094392E" w:rsidP="0094392E">
      <w:pPr>
        <w:pStyle w:val="code"/>
        <w:ind w:right="210"/>
      </w:pPr>
      <w:r>
        <w:t xml:space="preserve">        self.conv2 = nn.Conv2d(10, 20, kernel_size=5)</w:t>
      </w:r>
    </w:p>
    <w:p w14:paraId="1C09C262" w14:textId="77777777" w:rsidR="0094392E" w:rsidRDefault="0094392E" w:rsidP="0094392E">
      <w:pPr>
        <w:pStyle w:val="code"/>
        <w:ind w:right="210"/>
      </w:pPr>
      <w:r>
        <w:t xml:space="preserve">        self.conv2_drop = nn.Dropout2d()</w:t>
      </w:r>
    </w:p>
    <w:p w14:paraId="3D72E3BF" w14:textId="77777777" w:rsidR="0094392E" w:rsidRDefault="0094392E" w:rsidP="0094392E">
      <w:pPr>
        <w:pStyle w:val="code"/>
        <w:ind w:right="210"/>
      </w:pPr>
      <w:r>
        <w:t xml:space="preserve">        self.fc1 = nn.Linear(320, 50)</w:t>
      </w:r>
    </w:p>
    <w:p w14:paraId="7B97EE6D" w14:textId="77777777" w:rsidR="0094392E" w:rsidRDefault="0094392E" w:rsidP="0094392E">
      <w:pPr>
        <w:pStyle w:val="code"/>
        <w:ind w:right="210"/>
      </w:pPr>
      <w:r>
        <w:t xml:space="preserve">        self.fc2 = nn.Linear(50, 10)</w:t>
      </w:r>
    </w:p>
    <w:p w14:paraId="0EA2B5D9" w14:textId="77777777" w:rsidR="0094392E" w:rsidRDefault="0094392E" w:rsidP="0094392E">
      <w:pPr>
        <w:pStyle w:val="code"/>
        <w:ind w:right="210"/>
      </w:pPr>
      <w:r>
        <w:lastRenderedPageBreak/>
        <w:t xml:space="preserve">    def forward(self, x):</w:t>
      </w:r>
    </w:p>
    <w:p w14:paraId="13270F31" w14:textId="77777777" w:rsidR="0094392E" w:rsidRDefault="0094392E" w:rsidP="0094392E">
      <w:pPr>
        <w:pStyle w:val="code"/>
        <w:ind w:right="210"/>
      </w:pPr>
      <w:r>
        <w:t xml:space="preserve">        x = F.relu(F.max_pool2d(self.conv1(x), 2))</w:t>
      </w:r>
    </w:p>
    <w:p w14:paraId="5C7E779B" w14:textId="77777777" w:rsidR="0094392E" w:rsidRDefault="0094392E" w:rsidP="0094392E">
      <w:pPr>
        <w:pStyle w:val="code"/>
        <w:ind w:right="210"/>
      </w:pPr>
      <w:r>
        <w:t xml:space="preserve">        x = F.relu(F.max_pool2d(self.conv2_drop(self.conv2(x)), 2))</w:t>
      </w:r>
    </w:p>
    <w:p w14:paraId="7ABF66F9" w14:textId="77777777" w:rsidR="0094392E" w:rsidRDefault="0094392E" w:rsidP="0094392E">
      <w:pPr>
        <w:pStyle w:val="code"/>
        <w:ind w:right="210"/>
      </w:pPr>
      <w:r>
        <w:t xml:space="preserve">        x = x.view(-1, 320)</w:t>
      </w:r>
    </w:p>
    <w:p w14:paraId="1BDE4D5A" w14:textId="77777777" w:rsidR="0094392E" w:rsidRDefault="0094392E" w:rsidP="0094392E">
      <w:pPr>
        <w:pStyle w:val="code"/>
        <w:ind w:right="210"/>
      </w:pPr>
      <w:r>
        <w:t xml:space="preserve">        x = F.relu(self.fc1(x))</w:t>
      </w:r>
    </w:p>
    <w:p w14:paraId="3A4A48F1" w14:textId="77777777" w:rsidR="0094392E" w:rsidRDefault="0094392E" w:rsidP="0094392E">
      <w:pPr>
        <w:pStyle w:val="code"/>
        <w:ind w:right="210"/>
      </w:pPr>
      <w:r>
        <w:t xml:space="preserve">        x = F.dropout(x, training=self.training)</w:t>
      </w:r>
    </w:p>
    <w:p w14:paraId="4EDD17D2" w14:textId="77777777" w:rsidR="0094392E" w:rsidRDefault="0094392E" w:rsidP="0094392E">
      <w:pPr>
        <w:pStyle w:val="code"/>
        <w:ind w:right="210"/>
      </w:pPr>
      <w:r>
        <w:t xml:space="preserve">        x = self.fc2(x)</w:t>
      </w:r>
    </w:p>
    <w:p w14:paraId="12E7BE11" w14:textId="77777777" w:rsidR="0094392E" w:rsidRDefault="0094392E" w:rsidP="0094392E">
      <w:pPr>
        <w:pStyle w:val="code"/>
        <w:ind w:right="210"/>
      </w:pPr>
      <w:r>
        <w:t xml:space="preserve">        return F.log_softmax(x, dim=1)</w:t>
      </w:r>
    </w:p>
    <w:p w14:paraId="5F733F6E" w14:textId="77777777" w:rsidR="0094392E" w:rsidRDefault="0094392E" w:rsidP="00F55501">
      <w:pPr>
        <w:pStyle w:val="ad"/>
        <w:numPr>
          <w:ilvl w:val="0"/>
          <w:numId w:val="57"/>
        </w:numPr>
        <w:ind w:firstLineChars="0"/>
      </w:pPr>
      <w:r>
        <w:rPr>
          <w:rFonts w:hint="eastAsia"/>
        </w:rPr>
        <w:t>初始化网络和优化器</w:t>
      </w:r>
    </w:p>
    <w:p w14:paraId="63555412" w14:textId="77777777" w:rsidR="0094392E" w:rsidRDefault="0094392E" w:rsidP="0094392E">
      <w:pPr>
        <w:pStyle w:val="code"/>
        <w:ind w:right="210"/>
      </w:pPr>
      <w:r>
        <w:t>network = Net()</w:t>
      </w:r>
    </w:p>
    <w:p w14:paraId="5B873312" w14:textId="77777777" w:rsidR="0094392E" w:rsidRDefault="0094392E" w:rsidP="0094392E">
      <w:pPr>
        <w:pStyle w:val="code"/>
        <w:ind w:right="210"/>
      </w:pPr>
      <w:r>
        <w:t>optimizer = optim.SGD(network.parameters(), lr=learning_rate,</w:t>
      </w:r>
    </w:p>
    <w:p w14:paraId="6CBF0F08" w14:textId="77777777" w:rsidR="0094392E" w:rsidRDefault="0094392E" w:rsidP="0094392E">
      <w:pPr>
        <w:pStyle w:val="code"/>
        <w:ind w:right="210"/>
      </w:pPr>
      <w:r>
        <w:t xml:space="preserve">                      momentum=momentum)</w:t>
      </w:r>
    </w:p>
    <w:p w14:paraId="78B08968" w14:textId="77777777" w:rsidR="0094392E" w:rsidRDefault="0094392E" w:rsidP="00F55501">
      <w:pPr>
        <w:pStyle w:val="ad"/>
        <w:numPr>
          <w:ilvl w:val="0"/>
          <w:numId w:val="57"/>
        </w:numPr>
        <w:ind w:firstLineChars="0"/>
      </w:pPr>
      <w:r>
        <w:rPr>
          <w:rFonts w:hint="eastAsia"/>
        </w:rPr>
        <w:t>记录训练测试数据</w:t>
      </w:r>
    </w:p>
    <w:p w14:paraId="27946361" w14:textId="77777777" w:rsidR="0094392E" w:rsidRDefault="0094392E" w:rsidP="0094392E">
      <w:pPr>
        <w:pStyle w:val="code"/>
        <w:ind w:right="210"/>
      </w:pPr>
      <w:r>
        <w:t>train_losses = []</w:t>
      </w:r>
    </w:p>
    <w:p w14:paraId="02B538D0" w14:textId="77777777" w:rsidR="0094392E" w:rsidRDefault="0094392E" w:rsidP="0094392E">
      <w:pPr>
        <w:pStyle w:val="code"/>
        <w:ind w:right="210"/>
      </w:pPr>
      <w:r>
        <w:t>train_counter = []</w:t>
      </w:r>
    </w:p>
    <w:p w14:paraId="7D513C5B" w14:textId="77777777" w:rsidR="0094392E" w:rsidRDefault="0094392E" w:rsidP="0094392E">
      <w:pPr>
        <w:pStyle w:val="code"/>
        <w:ind w:right="210"/>
      </w:pPr>
      <w:r>
        <w:t>test_losses = []</w:t>
      </w:r>
    </w:p>
    <w:p w14:paraId="30856320" w14:textId="77777777" w:rsidR="0094392E" w:rsidRDefault="0094392E" w:rsidP="0094392E">
      <w:pPr>
        <w:pStyle w:val="code"/>
        <w:ind w:right="210"/>
      </w:pPr>
      <w:r>
        <w:t>test_counter = [i*len(train_loader.dataset) for i in range(1, n_epochs + 1)]</w:t>
      </w:r>
    </w:p>
    <w:p w14:paraId="08389AF8" w14:textId="77777777" w:rsidR="0094392E" w:rsidRDefault="0094392E" w:rsidP="00F55501">
      <w:pPr>
        <w:pStyle w:val="ad"/>
        <w:numPr>
          <w:ilvl w:val="0"/>
          <w:numId w:val="57"/>
        </w:numPr>
        <w:ind w:firstLineChars="0"/>
      </w:pPr>
      <w:r>
        <w:rPr>
          <w:rFonts w:hint="eastAsia"/>
        </w:rPr>
        <w:t>训练和测试</w:t>
      </w:r>
    </w:p>
    <w:p w14:paraId="7E9DD57C" w14:textId="77777777" w:rsidR="0094392E" w:rsidRDefault="0094392E" w:rsidP="0094392E">
      <w:pPr>
        <w:pStyle w:val="code"/>
        <w:ind w:right="210"/>
      </w:pPr>
      <w:r>
        <w:t>for epoch in range(1, n_epochs + 1):</w:t>
      </w:r>
    </w:p>
    <w:p w14:paraId="0813FB7F" w14:textId="77777777" w:rsidR="0094392E" w:rsidRDefault="0094392E" w:rsidP="0094392E">
      <w:pPr>
        <w:pStyle w:val="code"/>
        <w:ind w:right="210"/>
      </w:pPr>
      <w:r>
        <w:t xml:space="preserve">    network.train()</w:t>
      </w:r>
    </w:p>
    <w:p w14:paraId="01A3FDF3" w14:textId="77777777" w:rsidR="0094392E" w:rsidRDefault="0094392E" w:rsidP="0094392E">
      <w:pPr>
        <w:pStyle w:val="code"/>
        <w:ind w:right="210"/>
      </w:pPr>
      <w:r>
        <w:t xml:space="preserve">    for batch_idx, (data, target) in enumerate(train_loader):</w:t>
      </w:r>
    </w:p>
    <w:p w14:paraId="0B51F958" w14:textId="77777777" w:rsidR="0094392E" w:rsidRDefault="0094392E" w:rsidP="0094392E">
      <w:pPr>
        <w:pStyle w:val="code"/>
        <w:ind w:right="210"/>
      </w:pPr>
      <w:r>
        <w:t xml:space="preserve">        optimizer.zero_grad()</w:t>
      </w:r>
    </w:p>
    <w:p w14:paraId="62D762EF" w14:textId="77777777" w:rsidR="0094392E" w:rsidRDefault="0094392E" w:rsidP="0094392E">
      <w:pPr>
        <w:pStyle w:val="code"/>
        <w:ind w:right="210"/>
      </w:pPr>
      <w:r>
        <w:t xml:space="preserve">        output = network(data)</w:t>
      </w:r>
    </w:p>
    <w:p w14:paraId="7BFB587A" w14:textId="77777777" w:rsidR="0094392E" w:rsidRDefault="0094392E" w:rsidP="0094392E">
      <w:pPr>
        <w:pStyle w:val="code"/>
        <w:ind w:right="210"/>
      </w:pPr>
      <w:r>
        <w:t xml:space="preserve">        loss = F.nll_loss(output, target)</w:t>
      </w:r>
    </w:p>
    <w:p w14:paraId="747E4D2F" w14:textId="77777777" w:rsidR="0094392E" w:rsidRDefault="0094392E" w:rsidP="0094392E">
      <w:pPr>
        <w:pStyle w:val="code"/>
        <w:ind w:right="210"/>
      </w:pPr>
      <w:r>
        <w:t xml:space="preserve">        loss.backward()</w:t>
      </w:r>
    </w:p>
    <w:p w14:paraId="2C63F07F" w14:textId="77777777" w:rsidR="0094392E" w:rsidRDefault="0094392E" w:rsidP="0094392E">
      <w:pPr>
        <w:pStyle w:val="code"/>
        <w:ind w:right="210"/>
      </w:pPr>
      <w:r>
        <w:t xml:space="preserve">        optimizer.step()</w:t>
      </w:r>
    </w:p>
    <w:p w14:paraId="110E0BAF" w14:textId="77777777" w:rsidR="0094392E" w:rsidRDefault="0094392E" w:rsidP="0094392E">
      <w:pPr>
        <w:pStyle w:val="code"/>
        <w:ind w:right="210"/>
      </w:pPr>
      <w:r>
        <w:t xml:space="preserve">        if batch_idx % log_interval == 0:</w:t>
      </w:r>
    </w:p>
    <w:p w14:paraId="62E3005B" w14:textId="77777777" w:rsidR="0094392E" w:rsidRDefault="0094392E" w:rsidP="0094392E">
      <w:pPr>
        <w:pStyle w:val="code"/>
        <w:ind w:right="210"/>
      </w:pPr>
      <w:r>
        <w:t xml:space="preserve">            if batch_idx * len(data) % 1000 == 0:</w:t>
      </w:r>
    </w:p>
    <w:p w14:paraId="39917D59" w14:textId="77777777" w:rsidR="0094392E" w:rsidRDefault="0094392E" w:rsidP="0094392E">
      <w:pPr>
        <w:pStyle w:val="code"/>
        <w:ind w:right="210"/>
      </w:pPr>
      <w:r>
        <w:t xml:space="preserve">                print('Train Epoch: {} [{}/{} ({:.0f}%)]\tLoss: {:.6f}'.format(</w:t>
      </w:r>
    </w:p>
    <w:p w14:paraId="1D829474" w14:textId="77777777" w:rsidR="0094392E" w:rsidRDefault="0094392E" w:rsidP="0094392E">
      <w:pPr>
        <w:pStyle w:val="code"/>
        <w:ind w:right="210"/>
      </w:pPr>
      <w:r>
        <w:t xml:space="preserve">                    epoch, </w:t>
      </w:r>
    </w:p>
    <w:p w14:paraId="3585E6CE" w14:textId="77777777" w:rsidR="0094392E" w:rsidRDefault="0094392E" w:rsidP="0094392E">
      <w:pPr>
        <w:pStyle w:val="code"/>
        <w:ind w:right="210"/>
      </w:pPr>
      <w:r>
        <w:t xml:space="preserve">                    batch_idx * len(data), </w:t>
      </w:r>
    </w:p>
    <w:p w14:paraId="6CF43D4E" w14:textId="77777777" w:rsidR="0094392E" w:rsidRDefault="0094392E" w:rsidP="0094392E">
      <w:pPr>
        <w:pStyle w:val="code"/>
        <w:ind w:right="210"/>
      </w:pPr>
      <w:r>
        <w:t xml:space="preserve">                    len(train_loader.dataset),</w:t>
      </w:r>
    </w:p>
    <w:p w14:paraId="70E0DCAF" w14:textId="77777777" w:rsidR="0094392E" w:rsidRDefault="0094392E" w:rsidP="0094392E">
      <w:pPr>
        <w:pStyle w:val="code"/>
        <w:ind w:right="210"/>
      </w:pPr>
      <w:r>
        <w:t xml:space="preserve">                    100. * batch_idx / len(train_loader), </w:t>
      </w:r>
    </w:p>
    <w:p w14:paraId="7D7F0F72" w14:textId="77777777" w:rsidR="0094392E" w:rsidRDefault="0094392E" w:rsidP="0094392E">
      <w:pPr>
        <w:pStyle w:val="code"/>
        <w:ind w:right="210"/>
      </w:pPr>
      <w:r>
        <w:t xml:space="preserve">                    loss.item())</w:t>
      </w:r>
    </w:p>
    <w:p w14:paraId="0E807B95" w14:textId="77777777" w:rsidR="0094392E" w:rsidRDefault="0094392E" w:rsidP="0094392E">
      <w:pPr>
        <w:pStyle w:val="code"/>
        <w:ind w:right="210"/>
      </w:pPr>
      <w:r>
        <w:t xml:space="preserve">                )</w:t>
      </w:r>
    </w:p>
    <w:p w14:paraId="7211BDA5" w14:textId="77777777" w:rsidR="0094392E" w:rsidRDefault="0094392E" w:rsidP="0094392E">
      <w:pPr>
        <w:pStyle w:val="code"/>
        <w:ind w:right="210"/>
      </w:pPr>
      <w:r>
        <w:t xml:space="preserve">            train_losses.append(loss.item())</w:t>
      </w:r>
    </w:p>
    <w:p w14:paraId="2DA55DD3" w14:textId="77777777" w:rsidR="0094392E" w:rsidRDefault="0094392E" w:rsidP="0094392E">
      <w:pPr>
        <w:pStyle w:val="code"/>
        <w:ind w:right="210"/>
      </w:pPr>
      <w:r>
        <w:lastRenderedPageBreak/>
        <w:t xml:space="preserve">            train_counter.append((batch_idx*64) + ((epoch-1)*len(train_loader.dataset)))</w:t>
      </w:r>
    </w:p>
    <w:p w14:paraId="3C0D3D4C" w14:textId="77777777" w:rsidR="0094392E" w:rsidRDefault="0094392E" w:rsidP="0094392E">
      <w:pPr>
        <w:pStyle w:val="code"/>
        <w:ind w:right="210"/>
      </w:pPr>
      <w:r>
        <w:t xml:space="preserve">            torch.save(network.state_dict(), './model.pth')</w:t>
      </w:r>
    </w:p>
    <w:p w14:paraId="62F557B0" w14:textId="77777777" w:rsidR="0094392E" w:rsidRDefault="0094392E" w:rsidP="0094392E">
      <w:pPr>
        <w:pStyle w:val="code"/>
        <w:ind w:right="210"/>
      </w:pPr>
      <w:r>
        <w:t xml:space="preserve">            torch.save(optimizer.state_dict(), './optimizer.pth')</w:t>
      </w:r>
    </w:p>
    <w:p w14:paraId="7931D4EC" w14:textId="77777777" w:rsidR="0094392E" w:rsidRDefault="0094392E" w:rsidP="0094392E">
      <w:pPr>
        <w:pStyle w:val="code"/>
        <w:ind w:right="210"/>
      </w:pPr>
      <w:r>
        <w:t xml:space="preserve">    network.eval()</w:t>
      </w:r>
    </w:p>
    <w:p w14:paraId="07C267B6" w14:textId="77777777" w:rsidR="0094392E" w:rsidRDefault="0094392E" w:rsidP="0094392E">
      <w:pPr>
        <w:pStyle w:val="code"/>
        <w:ind w:right="210"/>
      </w:pPr>
      <w:r>
        <w:t xml:space="preserve">    test_loss = 0</w:t>
      </w:r>
    </w:p>
    <w:p w14:paraId="48115BE7" w14:textId="77777777" w:rsidR="0094392E" w:rsidRDefault="0094392E" w:rsidP="0094392E">
      <w:pPr>
        <w:pStyle w:val="code"/>
        <w:ind w:right="210"/>
      </w:pPr>
      <w:r>
        <w:t xml:space="preserve">    correct = 0</w:t>
      </w:r>
    </w:p>
    <w:p w14:paraId="5CFF7BE4" w14:textId="77777777" w:rsidR="0094392E" w:rsidRDefault="0094392E" w:rsidP="0094392E">
      <w:pPr>
        <w:pStyle w:val="code"/>
        <w:ind w:right="210"/>
      </w:pPr>
      <w:r>
        <w:t xml:space="preserve">    with torch.no_grad():</w:t>
      </w:r>
    </w:p>
    <w:p w14:paraId="5040C4E6" w14:textId="77777777" w:rsidR="0094392E" w:rsidRDefault="0094392E" w:rsidP="0094392E">
      <w:pPr>
        <w:pStyle w:val="code"/>
        <w:ind w:right="210"/>
      </w:pPr>
      <w:r>
        <w:t xml:space="preserve">        for data, target in test_loader:</w:t>
      </w:r>
    </w:p>
    <w:p w14:paraId="5FCE9B0C" w14:textId="77777777" w:rsidR="0094392E" w:rsidRDefault="0094392E" w:rsidP="0094392E">
      <w:pPr>
        <w:pStyle w:val="code"/>
        <w:ind w:right="210"/>
      </w:pPr>
      <w:r>
        <w:t xml:space="preserve">            output = network(data)</w:t>
      </w:r>
    </w:p>
    <w:p w14:paraId="141EFFFE" w14:textId="77777777" w:rsidR="0094392E" w:rsidRDefault="0094392E" w:rsidP="0094392E">
      <w:pPr>
        <w:pStyle w:val="code"/>
        <w:ind w:right="210"/>
      </w:pPr>
      <w:r>
        <w:t xml:space="preserve">            test_loss += F.nll_loss(output, target, size_average=False).item()</w:t>
      </w:r>
    </w:p>
    <w:p w14:paraId="044F6495" w14:textId="77777777" w:rsidR="0094392E" w:rsidRDefault="0094392E" w:rsidP="0094392E">
      <w:pPr>
        <w:pStyle w:val="code"/>
        <w:ind w:right="210"/>
      </w:pPr>
      <w:r>
        <w:t xml:space="preserve">            pred = output.data.max(1, keepdim=True)[1]</w:t>
      </w:r>
    </w:p>
    <w:p w14:paraId="74D2492B" w14:textId="77777777" w:rsidR="0094392E" w:rsidRDefault="0094392E" w:rsidP="0094392E">
      <w:pPr>
        <w:pStyle w:val="code"/>
        <w:ind w:right="210"/>
      </w:pPr>
      <w:r>
        <w:t xml:space="preserve">            correct += pred.eq(target.data.view_as(pred)).sum()</w:t>
      </w:r>
    </w:p>
    <w:p w14:paraId="424DFACB" w14:textId="77777777" w:rsidR="0094392E" w:rsidRDefault="0094392E" w:rsidP="0094392E">
      <w:pPr>
        <w:pStyle w:val="code"/>
        <w:ind w:right="210"/>
      </w:pPr>
      <w:r>
        <w:t xml:space="preserve">    test_loss /= len(test_loader.dataset)</w:t>
      </w:r>
    </w:p>
    <w:p w14:paraId="449B2778" w14:textId="77777777" w:rsidR="0094392E" w:rsidRDefault="0094392E" w:rsidP="0094392E">
      <w:pPr>
        <w:pStyle w:val="code"/>
        <w:ind w:right="210"/>
      </w:pPr>
      <w:r>
        <w:t xml:space="preserve">    test_losses.append(test_loss)</w:t>
      </w:r>
    </w:p>
    <w:p w14:paraId="0F460BC0" w14:textId="77777777" w:rsidR="0094392E" w:rsidRDefault="0094392E" w:rsidP="0094392E">
      <w:pPr>
        <w:pStyle w:val="code"/>
        <w:ind w:right="210"/>
      </w:pPr>
      <w:r>
        <w:t xml:space="preserve">    print('\nTest set: Avg. loss: {:.4f}, Accuracy: {}/{} ({:.0f}%)\n'.format(</w:t>
      </w:r>
    </w:p>
    <w:p w14:paraId="0D3D8079" w14:textId="77777777" w:rsidR="0094392E" w:rsidRDefault="0094392E" w:rsidP="0094392E">
      <w:pPr>
        <w:pStyle w:val="code"/>
        <w:ind w:right="210"/>
      </w:pPr>
      <w:r>
        <w:t xml:space="preserve">    test_loss, correct, len(test_loader.dataset),</w:t>
      </w:r>
    </w:p>
    <w:p w14:paraId="0B764C85" w14:textId="77777777" w:rsidR="0094392E" w:rsidRDefault="0094392E" w:rsidP="0094392E">
      <w:pPr>
        <w:pStyle w:val="code"/>
        <w:ind w:right="210"/>
      </w:pPr>
      <w:r>
        <w:t xml:space="preserve">    100. * correct / len(test_loader.dataset)))</w:t>
      </w:r>
    </w:p>
    <w:p w14:paraId="54624463" w14:textId="77777777" w:rsidR="0094392E" w:rsidRDefault="0094392E" w:rsidP="00F55501">
      <w:pPr>
        <w:pStyle w:val="ad"/>
        <w:numPr>
          <w:ilvl w:val="0"/>
          <w:numId w:val="57"/>
        </w:numPr>
        <w:ind w:firstLineChars="0"/>
      </w:pPr>
      <w:r>
        <w:rPr>
          <w:rFonts w:hint="eastAsia"/>
        </w:rPr>
        <w:t>绘制训练测试数据</w:t>
      </w:r>
    </w:p>
    <w:p w14:paraId="58E65B09" w14:textId="77777777" w:rsidR="0094392E" w:rsidRDefault="0094392E" w:rsidP="0094392E">
      <w:pPr>
        <w:pStyle w:val="code"/>
        <w:ind w:right="210"/>
      </w:pPr>
      <w:r>
        <w:t>import matplotlib.pyplot as plt</w:t>
      </w:r>
    </w:p>
    <w:p w14:paraId="183F56A4" w14:textId="77777777" w:rsidR="0094392E" w:rsidRDefault="0094392E" w:rsidP="0094392E">
      <w:pPr>
        <w:pStyle w:val="code"/>
        <w:ind w:right="210"/>
      </w:pPr>
      <w:r>
        <w:t>fig = plt.figure()</w:t>
      </w:r>
    </w:p>
    <w:p w14:paraId="50EB9A68" w14:textId="77777777" w:rsidR="0094392E" w:rsidRDefault="0094392E" w:rsidP="0094392E">
      <w:pPr>
        <w:pStyle w:val="code"/>
        <w:ind w:right="210"/>
      </w:pPr>
      <w:r>
        <w:t>plt.plot(train_counter, train_losses, color='blue')</w:t>
      </w:r>
    </w:p>
    <w:p w14:paraId="798F76E6" w14:textId="77777777" w:rsidR="0094392E" w:rsidRDefault="0094392E" w:rsidP="0094392E">
      <w:pPr>
        <w:pStyle w:val="code"/>
        <w:ind w:right="210"/>
      </w:pPr>
      <w:r>
        <w:t>plt.scatter(test_counter, test_losses, color='red')</w:t>
      </w:r>
    </w:p>
    <w:p w14:paraId="0FD13DB5" w14:textId="77777777" w:rsidR="0094392E" w:rsidRDefault="0094392E" w:rsidP="0094392E">
      <w:pPr>
        <w:pStyle w:val="code"/>
        <w:ind w:right="210"/>
      </w:pPr>
      <w:r>
        <w:t>plt.legend(['Train Loss', 'Test Loss'], loc='upper right')</w:t>
      </w:r>
    </w:p>
    <w:p w14:paraId="69390ECF" w14:textId="77777777" w:rsidR="0094392E" w:rsidRDefault="0094392E" w:rsidP="0094392E">
      <w:pPr>
        <w:pStyle w:val="code"/>
        <w:ind w:right="210"/>
      </w:pPr>
      <w:r>
        <w:t>plt.xlabel('number of training examples seen')</w:t>
      </w:r>
    </w:p>
    <w:p w14:paraId="4CFA1508" w14:textId="77777777" w:rsidR="0094392E" w:rsidRDefault="0094392E" w:rsidP="0094392E">
      <w:pPr>
        <w:pStyle w:val="code"/>
        <w:ind w:right="210"/>
      </w:pPr>
      <w:r>
        <w:t>plt.ylabel('negative log likelihood loss')</w:t>
      </w:r>
    </w:p>
    <w:p w14:paraId="3105BB15" w14:textId="77777777" w:rsidR="0094392E" w:rsidRDefault="0094392E" w:rsidP="0094392E">
      <w:pPr>
        <w:pStyle w:val="code"/>
        <w:ind w:right="210"/>
      </w:pPr>
      <w:r>
        <w:t>plt.show()</w:t>
      </w:r>
    </w:p>
    <w:p w14:paraId="43E6F30A" w14:textId="77777777" w:rsidR="0094392E" w:rsidRDefault="0094392E" w:rsidP="0094392E">
      <w:pPr>
        <w:jc w:val="center"/>
      </w:pPr>
      <w:r>
        <w:rPr>
          <w:noProof/>
        </w:rPr>
        <w:lastRenderedPageBreak/>
        <w:drawing>
          <wp:inline distT="0" distB="0" distL="0" distR="0" wp14:anchorId="22A1DE57" wp14:editId="36DB6807">
            <wp:extent cx="3624580" cy="2742565"/>
            <wp:effectExtent l="0" t="0" r="0" b="63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7"/>
                    <a:stretch>
                      <a:fillRect/>
                    </a:stretch>
                  </pic:blipFill>
                  <pic:spPr>
                    <a:xfrm>
                      <a:off x="0" y="0"/>
                      <a:ext cx="3629868" cy="2746413"/>
                    </a:xfrm>
                    <a:prstGeom prst="rect">
                      <a:avLst/>
                    </a:prstGeom>
                  </pic:spPr>
                </pic:pic>
              </a:graphicData>
            </a:graphic>
          </wp:inline>
        </w:drawing>
      </w:r>
    </w:p>
    <w:p w14:paraId="0E069B61" w14:textId="77777777" w:rsidR="0094392E" w:rsidRDefault="0094392E" w:rsidP="0094392E">
      <w:pPr>
        <w:pStyle w:val="a4"/>
      </w:pPr>
      <w:r>
        <w:t>图</w:t>
      </w:r>
      <w:r>
        <w:t xml:space="preserve"> </w:t>
      </w:r>
      <w:r>
        <w:rPr>
          <w:rFonts w:hint="eastAsia"/>
        </w:rPr>
        <w:t>8</w:t>
      </w:r>
      <w:r>
        <w:noBreakHyphen/>
        <w:t xml:space="preserve">3  </w:t>
      </w:r>
      <w:proofErr w:type="spellStart"/>
      <w:r>
        <w:t>Pytorch</w:t>
      </w:r>
      <w:proofErr w:type="spellEnd"/>
      <w:r>
        <w:rPr>
          <w:rFonts w:hint="eastAsia"/>
        </w:rPr>
        <w:t>在</w:t>
      </w:r>
      <w:proofErr w:type="spellStart"/>
      <w:r>
        <w:rPr>
          <w:rFonts w:hint="eastAsia"/>
        </w:rPr>
        <w:t>Minist</w:t>
      </w:r>
      <w:proofErr w:type="spellEnd"/>
      <w:r>
        <w:rPr>
          <w:rFonts w:hint="eastAsia"/>
        </w:rPr>
        <w:t>数据集上的表现</w:t>
      </w:r>
    </w:p>
    <w:p w14:paraId="2E839C6D" w14:textId="77777777" w:rsidR="0094392E" w:rsidRDefault="0094392E" w:rsidP="0094392E">
      <w:pPr>
        <w:pStyle w:val="2"/>
      </w:pPr>
      <w:proofErr w:type="spellStart"/>
      <w:r>
        <w:t>Mind</w:t>
      </w:r>
      <w:r>
        <w:rPr>
          <w:rFonts w:hint="eastAsia"/>
        </w:rPr>
        <w:t>S</w:t>
      </w:r>
      <w:r>
        <w:t>pore</w:t>
      </w:r>
      <w:proofErr w:type="spellEnd"/>
    </w:p>
    <w:p w14:paraId="0A14C051" w14:textId="77777777" w:rsidR="0094392E" w:rsidRDefault="0094392E" w:rsidP="0094392E">
      <w:pPr>
        <w:pStyle w:val="3"/>
      </w:pPr>
      <w:r>
        <w:rPr>
          <w:rFonts w:hint="eastAsia"/>
        </w:rPr>
        <w:t>什么是</w:t>
      </w:r>
      <w:proofErr w:type="spellStart"/>
      <w:r>
        <w:rPr>
          <w:rFonts w:hint="eastAsia"/>
        </w:rPr>
        <w:t>Mind</w:t>
      </w:r>
      <w:r>
        <w:t>S</w:t>
      </w:r>
      <w:r>
        <w:rPr>
          <w:rFonts w:hint="eastAsia"/>
        </w:rPr>
        <w:t>pore</w:t>
      </w:r>
      <w:proofErr w:type="spellEnd"/>
    </w:p>
    <w:p w14:paraId="5922982D" w14:textId="77777777" w:rsidR="0094392E" w:rsidRDefault="0094392E" w:rsidP="0094392E">
      <w:pPr>
        <w:ind w:firstLineChars="200" w:firstLine="420"/>
      </w:pPr>
      <w:proofErr w:type="spellStart"/>
      <w:r>
        <w:t>MindSpore</w:t>
      </w:r>
      <w:proofErr w:type="spellEnd"/>
      <w:r>
        <w:t>是华为于</w:t>
      </w:r>
      <w:r>
        <w:t>2019</w:t>
      </w:r>
      <w:r>
        <w:t>年发布的深度学习框架</w:t>
      </w:r>
      <w:r>
        <w:rPr>
          <w:rFonts w:hint="eastAsia"/>
        </w:rPr>
        <w:t>，并于</w:t>
      </w:r>
      <w:r>
        <w:rPr>
          <w:rFonts w:hint="eastAsia"/>
        </w:rPr>
        <w:t>2020</w:t>
      </w:r>
      <w:r>
        <w:rPr>
          <w:rFonts w:hint="eastAsia"/>
        </w:rPr>
        <w:t>年宣布开源</w:t>
      </w:r>
      <w:r>
        <w:t>。该框架是面向</w:t>
      </w:r>
      <w:r>
        <w:t>“</w:t>
      </w:r>
      <w:r>
        <w:t>端</w:t>
      </w:r>
      <w:r>
        <w:t>-</w:t>
      </w:r>
      <w:r>
        <w:t>边</w:t>
      </w:r>
      <w:r>
        <w:t>-</w:t>
      </w:r>
      <w:r>
        <w:t>云</w:t>
      </w:r>
      <w:r>
        <w:t>”</w:t>
      </w:r>
      <w:r>
        <w:t>全场景设计的</w:t>
      </w:r>
      <w:r>
        <w:t>AI</w:t>
      </w:r>
      <w:r>
        <w:t>框架，旨在弥合</w:t>
      </w:r>
      <w:r>
        <w:t>AI</w:t>
      </w:r>
      <w:r>
        <w:t>算法研究与生产部署之间的鸿沟。</w:t>
      </w:r>
    </w:p>
    <w:p w14:paraId="1F34CB65" w14:textId="77777777" w:rsidR="0094392E" w:rsidRDefault="0094392E" w:rsidP="0094392E">
      <w:pPr>
        <w:pStyle w:val="3"/>
      </w:pPr>
      <w:proofErr w:type="spellStart"/>
      <w:r>
        <w:rPr>
          <w:rFonts w:hint="eastAsia"/>
        </w:rPr>
        <w:t>MindSpore</w:t>
      </w:r>
      <w:proofErr w:type="spellEnd"/>
      <w:r>
        <w:rPr>
          <w:rFonts w:hint="eastAsia"/>
        </w:rPr>
        <w:t>的核心概念与架构</w:t>
      </w:r>
    </w:p>
    <w:p w14:paraId="476B9B63" w14:textId="77777777" w:rsidR="0094392E" w:rsidRDefault="0094392E" w:rsidP="0094392E">
      <w:pPr>
        <w:ind w:firstLineChars="200" w:firstLine="420"/>
      </w:pPr>
      <w:proofErr w:type="spellStart"/>
      <w:r>
        <w:t>MindSpore</w:t>
      </w:r>
      <w:proofErr w:type="spellEnd"/>
      <w:r>
        <w:rPr>
          <w:rFonts w:hint="eastAsia"/>
        </w:rPr>
        <w:t>在算法研究阶段，为开发者提供动静统一的编程体验以提升算法的开发效率；在生产阶段，自动并行可以极大加快分布式训练的开发和调试效率，同时充分挖掘异构硬件的算力；在部署阶段，基于“端</w:t>
      </w:r>
      <w:r>
        <w:t>-</w:t>
      </w:r>
      <w:r>
        <w:t>边</w:t>
      </w:r>
      <w:r>
        <w:t>-</w:t>
      </w:r>
      <w:r>
        <w:t>云</w:t>
      </w:r>
      <w:r>
        <w:t>”</w:t>
      </w:r>
      <w:r>
        <w:t>统一架构，应对企业</w:t>
      </w:r>
      <w:proofErr w:type="gramStart"/>
      <w:r>
        <w:t>级部署</w:t>
      </w:r>
      <w:proofErr w:type="gramEnd"/>
      <w:r>
        <w:t>和安全可信方面的挑战。</w:t>
      </w:r>
    </w:p>
    <w:p w14:paraId="0634F990" w14:textId="77777777" w:rsidR="0094392E" w:rsidRDefault="0094392E" w:rsidP="0094392E">
      <w:pPr>
        <w:ind w:firstLineChars="200" w:firstLine="420"/>
      </w:pPr>
      <w:bookmarkStart w:id="5" w:name="_Hlk134373438"/>
      <w:proofErr w:type="spellStart"/>
      <w:r>
        <w:t>MindSpore</w:t>
      </w:r>
      <w:proofErr w:type="spellEnd"/>
      <w:r>
        <w:t>整体架构分为四层：</w:t>
      </w:r>
    </w:p>
    <w:p w14:paraId="3956BF90" w14:textId="77777777" w:rsidR="0094392E" w:rsidRDefault="0094392E" w:rsidP="00F55501">
      <w:pPr>
        <w:pStyle w:val="ad"/>
        <w:numPr>
          <w:ilvl w:val="0"/>
          <w:numId w:val="58"/>
        </w:numPr>
        <w:ind w:firstLineChars="0"/>
      </w:pPr>
      <w:r>
        <w:rPr>
          <w:rFonts w:hint="eastAsia"/>
        </w:rPr>
        <w:t>模型层，为用户提供开箱即用的功能，该层主要包含预置的模型和开发套件，以及图神经网络（</w:t>
      </w:r>
      <w:r>
        <w:t>GNN</w:t>
      </w:r>
      <w:r>
        <w:t>）、深度概率编程、科学计算库等热点研究领域拓展库；</w:t>
      </w:r>
    </w:p>
    <w:p w14:paraId="4FFFBE45" w14:textId="77777777" w:rsidR="0094392E" w:rsidRDefault="0094392E" w:rsidP="00F55501">
      <w:pPr>
        <w:pStyle w:val="ad"/>
        <w:numPr>
          <w:ilvl w:val="0"/>
          <w:numId w:val="58"/>
        </w:numPr>
        <w:ind w:firstLineChars="0"/>
      </w:pPr>
      <w:r>
        <w:rPr>
          <w:rFonts w:hint="eastAsia"/>
        </w:rPr>
        <w:t>表达层</w:t>
      </w:r>
      <w:r>
        <w:t xml:space="preserve"> </w:t>
      </w:r>
      <w:r>
        <w:t>（</w:t>
      </w:r>
      <w:proofErr w:type="spellStart"/>
      <w:r>
        <w:t>MindExpression</w:t>
      </w:r>
      <w:proofErr w:type="spellEnd"/>
      <w:r>
        <w:t>），为用户提供</w:t>
      </w:r>
      <w:r>
        <w:t>AI</w:t>
      </w:r>
      <w:r>
        <w:t>模型开发、训练、推理的接口，支持用户用</w:t>
      </w:r>
      <w:r>
        <w:lastRenderedPageBreak/>
        <w:t>原生</w:t>
      </w:r>
      <w:r>
        <w:t xml:space="preserve"> Python</w:t>
      </w:r>
      <w:r>
        <w:t>语法开发和调试神经网络，其特有的动静态</w:t>
      </w:r>
      <w:proofErr w:type="gramStart"/>
      <w:r>
        <w:t>图统一</w:t>
      </w:r>
      <w:proofErr w:type="gramEnd"/>
      <w:r>
        <w:t>能力使开发者可以兼顾开发效率和执行性能，同时该层在生产和部署阶段提供全场景统一的</w:t>
      </w:r>
      <w:r>
        <w:t>C++/Python</w:t>
      </w:r>
      <w:r>
        <w:t>接口；</w:t>
      </w:r>
    </w:p>
    <w:p w14:paraId="2133376F" w14:textId="77777777" w:rsidR="0094392E" w:rsidRDefault="0094392E" w:rsidP="00F55501">
      <w:pPr>
        <w:pStyle w:val="ad"/>
        <w:numPr>
          <w:ilvl w:val="0"/>
          <w:numId w:val="58"/>
        </w:numPr>
        <w:ind w:firstLineChars="0"/>
      </w:pPr>
      <w:r>
        <w:rPr>
          <w:rFonts w:hint="eastAsia"/>
        </w:rPr>
        <w:t>编译优化（</w:t>
      </w:r>
      <w:r>
        <w:t>MindCompiler</w:t>
      </w:r>
      <w:r>
        <w:t>），作为</w:t>
      </w:r>
      <w:r>
        <w:t>AI</w:t>
      </w:r>
      <w:r>
        <w:t>框架的核心，以全场景统一中间表达（</w:t>
      </w:r>
      <w:proofErr w:type="spellStart"/>
      <w:r>
        <w:t>MindIR</w:t>
      </w:r>
      <w:proofErr w:type="spellEnd"/>
      <w:r>
        <w:t>）为媒介，将前端表达编译</w:t>
      </w:r>
      <w:proofErr w:type="gramStart"/>
      <w:r>
        <w:t>成执行</w:t>
      </w:r>
      <w:proofErr w:type="gramEnd"/>
      <w:r>
        <w:t>效率更高的底层语言，同时进行全局性能优化，包括自动微分、代数化简等硬件无关优化，</w:t>
      </w:r>
      <w:proofErr w:type="gramStart"/>
      <w:r>
        <w:t>以及图算融合</w:t>
      </w:r>
      <w:proofErr w:type="gramEnd"/>
      <w:r>
        <w:t>、算子生成等硬件相关优化；</w:t>
      </w:r>
    </w:p>
    <w:p w14:paraId="44E2530C" w14:textId="77777777" w:rsidR="0094392E" w:rsidRDefault="0094392E" w:rsidP="00F55501">
      <w:pPr>
        <w:pStyle w:val="ad"/>
        <w:numPr>
          <w:ilvl w:val="0"/>
          <w:numId w:val="58"/>
        </w:numPr>
        <w:ind w:firstLineChars="0"/>
      </w:pPr>
      <w:r>
        <w:rPr>
          <w:rFonts w:hint="eastAsia"/>
        </w:rPr>
        <w:t>运行时，按照上层编译优化的结果对接并调用底层硬件算子，同时通过“端</w:t>
      </w:r>
      <w:r>
        <w:t>-</w:t>
      </w:r>
      <w:r>
        <w:t>边</w:t>
      </w:r>
      <w:r>
        <w:t>-</w:t>
      </w:r>
      <w:r>
        <w:t>云</w:t>
      </w:r>
      <w:r>
        <w:t>”</w:t>
      </w:r>
      <w:r>
        <w:t>统一的运行时架构，支持包括联邦学习在内的</w:t>
      </w:r>
      <w:r>
        <w:t>“</w:t>
      </w:r>
      <w:r>
        <w:t>端</w:t>
      </w:r>
      <w:r>
        <w:t>-</w:t>
      </w:r>
      <w:r>
        <w:t>边</w:t>
      </w:r>
      <w:r>
        <w:t>-</w:t>
      </w:r>
      <w:r>
        <w:t>云</w:t>
      </w:r>
      <w:r>
        <w:t>”AI</w:t>
      </w:r>
      <w:r>
        <w:t>协同。</w:t>
      </w:r>
    </w:p>
    <w:p w14:paraId="3998D644" w14:textId="77777777" w:rsidR="0094392E" w:rsidRDefault="0094392E" w:rsidP="0094392E">
      <w:r>
        <w:rPr>
          <w:noProof/>
        </w:rPr>
        <w:drawing>
          <wp:inline distT="0" distB="0" distL="0" distR="0" wp14:anchorId="1A32A5C5" wp14:editId="240E2626">
            <wp:extent cx="5327650" cy="2873375"/>
            <wp:effectExtent l="0" t="0" r="6350" b="3175"/>
            <wp:docPr id="55" name="图片 55" descr="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arch"/>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a:xfrm>
                      <a:off x="0" y="0"/>
                      <a:ext cx="5327650" cy="2873375"/>
                    </a:xfrm>
                    <a:prstGeom prst="rect">
                      <a:avLst/>
                    </a:prstGeom>
                    <a:noFill/>
                    <a:ln>
                      <a:noFill/>
                    </a:ln>
                  </pic:spPr>
                </pic:pic>
              </a:graphicData>
            </a:graphic>
          </wp:inline>
        </w:drawing>
      </w:r>
    </w:p>
    <w:p w14:paraId="3760BF8D" w14:textId="77777777" w:rsidR="0094392E" w:rsidRDefault="0094392E" w:rsidP="0094392E">
      <w:pPr>
        <w:pStyle w:val="a4"/>
      </w:pPr>
      <w:r>
        <w:t>图</w:t>
      </w:r>
      <w:r>
        <w:t xml:space="preserve"> </w:t>
      </w:r>
      <w:r>
        <w:rPr>
          <w:rFonts w:hint="eastAsia"/>
        </w:rPr>
        <w:t>8</w:t>
      </w:r>
      <w:r>
        <w:noBreakHyphen/>
        <w:t xml:space="preserve">4  </w:t>
      </w:r>
      <w:proofErr w:type="spellStart"/>
      <w:r>
        <w:rPr>
          <w:rFonts w:hint="eastAsia"/>
        </w:rPr>
        <w:t>MindSpore</w:t>
      </w:r>
      <w:proofErr w:type="spellEnd"/>
      <w:r>
        <w:rPr>
          <w:rFonts w:hint="eastAsia"/>
        </w:rPr>
        <w:t>系统架构图</w:t>
      </w:r>
    </w:p>
    <w:bookmarkEnd w:id="5"/>
    <w:p w14:paraId="15A15DB1" w14:textId="77777777" w:rsidR="0094392E" w:rsidRDefault="0094392E" w:rsidP="0094392E">
      <w:pPr>
        <w:pStyle w:val="3"/>
      </w:pPr>
      <w:proofErr w:type="spellStart"/>
      <w:r>
        <w:rPr>
          <w:rFonts w:hint="eastAsia"/>
        </w:rPr>
        <w:t>Mind</w:t>
      </w:r>
      <w:r>
        <w:t>S</w:t>
      </w:r>
      <w:r>
        <w:rPr>
          <w:rFonts w:hint="eastAsia"/>
        </w:rPr>
        <w:t>pore</w:t>
      </w:r>
      <w:proofErr w:type="spellEnd"/>
      <w:r>
        <w:rPr>
          <w:rFonts w:hint="eastAsia"/>
        </w:rPr>
        <w:t>的使用和示例代码</w:t>
      </w:r>
    </w:p>
    <w:p w14:paraId="6A93FE21" w14:textId="77777777" w:rsidR="0094392E" w:rsidRDefault="0094392E" w:rsidP="00F55501">
      <w:pPr>
        <w:pStyle w:val="ad"/>
        <w:numPr>
          <w:ilvl w:val="0"/>
          <w:numId w:val="59"/>
        </w:numPr>
        <w:ind w:firstLineChars="0"/>
      </w:pPr>
      <w:r>
        <w:rPr>
          <w:rFonts w:hint="eastAsia"/>
        </w:rPr>
        <w:t>导入模块</w:t>
      </w:r>
    </w:p>
    <w:p w14:paraId="4A8925FC" w14:textId="77777777" w:rsidR="0094392E" w:rsidRDefault="0094392E" w:rsidP="00F55501">
      <w:pPr>
        <w:pStyle w:val="code"/>
        <w:numPr>
          <w:ilvl w:val="0"/>
          <w:numId w:val="67"/>
        </w:numPr>
        <w:ind w:right="210"/>
      </w:pPr>
      <w:r>
        <w:rPr>
          <w:rFonts w:hint="eastAsia"/>
        </w:rPr>
        <w:t>import os</w:t>
      </w:r>
    </w:p>
    <w:p w14:paraId="0A8300E7" w14:textId="77777777" w:rsidR="0094392E" w:rsidRDefault="0094392E" w:rsidP="00F55501">
      <w:pPr>
        <w:pStyle w:val="code"/>
        <w:numPr>
          <w:ilvl w:val="0"/>
          <w:numId w:val="26"/>
        </w:numPr>
        <w:ind w:right="210"/>
      </w:pPr>
      <w:r>
        <w:rPr>
          <w:rFonts w:hint="eastAsia"/>
        </w:rPr>
        <w:t># os.environ['DEVICE_ID'] = '0'</w:t>
      </w:r>
    </w:p>
    <w:p w14:paraId="5EC654EA" w14:textId="77777777" w:rsidR="0094392E" w:rsidRDefault="0094392E" w:rsidP="00F55501">
      <w:pPr>
        <w:pStyle w:val="code"/>
        <w:numPr>
          <w:ilvl w:val="0"/>
          <w:numId w:val="26"/>
        </w:numPr>
        <w:ind w:right="210"/>
      </w:pPr>
      <w:r>
        <w:rPr>
          <w:rFonts w:hint="eastAsia"/>
        </w:rPr>
        <w:t>import mindspore as ms</w:t>
      </w:r>
    </w:p>
    <w:p w14:paraId="79B47B48" w14:textId="77777777" w:rsidR="0094392E" w:rsidRDefault="0094392E" w:rsidP="00F55501">
      <w:pPr>
        <w:pStyle w:val="code"/>
        <w:numPr>
          <w:ilvl w:val="0"/>
          <w:numId w:val="26"/>
        </w:numPr>
        <w:ind w:right="210"/>
      </w:pPr>
      <w:r>
        <w:rPr>
          <w:rFonts w:hint="eastAsia"/>
        </w:rPr>
        <w:t>import mindspore.context as context</w:t>
      </w:r>
    </w:p>
    <w:p w14:paraId="1BEA770A" w14:textId="77777777" w:rsidR="0094392E" w:rsidRDefault="0094392E" w:rsidP="00F55501">
      <w:pPr>
        <w:pStyle w:val="code"/>
        <w:numPr>
          <w:ilvl w:val="0"/>
          <w:numId w:val="26"/>
        </w:numPr>
        <w:ind w:right="210"/>
      </w:pPr>
      <w:r>
        <w:rPr>
          <w:rFonts w:hint="eastAsia"/>
        </w:rPr>
        <w:t>import mindspore.dataset.transforms.c_transforms as C</w:t>
      </w:r>
    </w:p>
    <w:p w14:paraId="0CE5741B" w14:textId="77777777" w:rsidR="0094392E" w:rsidRDefault="0094392E" w:rsidP="00F55501">
      <w:pPr>
        <w:pStyle w:val="code"/>
        <w:numPr>
          <w:ilvl w:val="0"/>
          <w:numId w:val="26"/>
        </w:numPr>
        <w:ind w:right="210"/>
      </w:pPr>
      <w:r>
        <w:rPr>
          <w:rFonts w:hint="eastAsia"/>
        </w:rPr>
        <w:t>import mindspore.dataset.vision.c_transforms as CV</w:t>
      </w:r>
    </w:p>
    <w:p w14:paraId="59A3EF7F" w14:textId="77777777" w:rsidR="0094392E" w:rsidRDefault="0094392E" w:rsidP="00F55501">
      <w:pPr>
        <w:pStyle w:val="code"/>
        <w:numPr>
          <w:ilvl w:val="0"/>
          <w:numId w:val="26"/>
        </w:numPr>
        <w:ind w:right="210"/>
      </w:pPr>
      <w:r>
        <w:rPr>
          <w:rFonts w:hint="eastAsia"/>
        </w:rPr>
        <w:t>from mindspore import nn</w:t>
      </w:r>
    </w:p>
    <w:p w14:paraId="0127C41E" w14:textId="77777777" w:rsidR="0094392E" w:rsidRDefault="0094392E" w:rsidP="00F55501">
      <w:pPr>
        <w:pStyle w:val="code"/>
        <w:numPr>
          <w:ilvl w:val="0"/>
          <w:numId w:val="26"/>
        </w:numPr>
        <w:ind w:right="210"/>
      </w:pPr>
      <w:r>
        <w:rPr>
          <w:rFonts w:hint="eastAsia"/>
        </w:rPr>
        <w:lastRenderedPageBreak/>
        <w:t>from mindspore.train import Model</w:t>
      </w:r>
    </w:p>
    <w:p w14:paraId="6D9B525E" w14:textId="77777777" w:rsidR="0094392E" w:rsidRDefault="0094392E" w:rsidP="00F55501">
      <w:pPr>
        <w:pStyle w:val="code"/>
        <w:numPr>
          <w:ilvl w:val="0"/>
          <w:numId w:val="26"/>
        </w:numPr>
        <w:ind w:right="210"/>
      </w:pPr>
      <w:r>
        <w:rPr>
          <w:rFonts w:hint="eastAsia"/>
        </w:rPr>
        <w:t>from mindspore.train.callback import LossMonitor</w:t>
      </w:r>
    </w:p>
    <w:p w14:paraId="7AB3C513" w14:textId="77777777" w:rsidR="0094392E" w:rsidRDefault="0094392E" w:rsidP="00F55501">
      <w:pPr>
        <w:pStyle w:val="code"/>
        <w:numPr>
          <w:ilvl w:val="0"/>
          <w:numId w:val="26"/>
        </w:numPr>
        <w:ind w:right="210"/>
      </w:pPr>
      <w:r>
        <w:rPr>
          <w:rFonts w:hint="eastAsia"/>
        </w:rPr>
        <w:t>context.set_context(mode=context.GRAPH_MODE, device_target='Ascend') # Ascend, CPU, GPU</w:t>
      </w:r>
    </w:p>
    <w:p w14:paraId="5D9C690E" w14:textId="77777777" w:rsidR="0094392E" w:rsidRDefault="0094392E" w:rsidP="00F55501">
      <w:pPr>
        <w:pStyle w:val="ad"/>
        <w:numPr>
          <w:ilvl w:val="0"/>
          <w:numId w:val="59"/>
        </w:numPr>
        <w:ind w:firstLineChars="0"/>
      </w:pPr>
      <w:r>
        <w:rPr>
          <w:rFonts w:hint="eastAsia"/>
        </w:rPr>
        <w:t>数据处理</w:t>
      </w:r>
    </w:p>
    <w:p w14:paraId="5477215D" w14:textId="77777777" w:rsidR="0094392E" w:rsidRDefault="0094392E" w:rsidP="0094392E">
      <w:pPr>
        <w:pStyle w:val="code"/>
        <w:ind w:right="210"/>
      </w:pPr>
      <w:r>
        <w:rPr>
          <w:rFonts w:hint="eastAsia"/>
        </w:rPr>
        <w:t xml:space="preserve">def create_dataset(data_dir, training=True, </w:t>
      </w:r>
    </w:p>
    <w:p w14:paraId="7947E079" w14:textId="77777777" w:rsidR="0094392E" w:rsidRDefault="0094392E" w:rsidP="0094392E">
      <w:pPr>
        <w:pStyle w:val="code"/>
        <w:ind w:right="210"/>
      </w:pPr>
      <w:r>
        <w:rPr>
          <w:rFonts w:hint="eastAsia"/>
        </w:rPr>
        <w:t xml:space="preserve">    batch_size=32, resize=(32, 32),</w:t>
      </w:r>
    </w:p>
    <w:p w14:paraId="557B6D2E" w14:textId="77777777" w:rsidR="0094392E" w:rsidRDefault="0094392E" w:rsidP="0094392E">
      <w:pPr>
        <w:pStyle w:val="code"/>
        <w:ind w:right="210"/>
      </w:pPr>
      <w:r>
        <w:rPr>
          <w:rFonts w:hint="eastAsia"/>
        </w:rPr>
        <w:t xml:space="preserve">    rescale=1/(255*0.3081), shift=-0.1307/0.3081, </w:t>
      </w:r>
    </w:p>
    <w:p w14:paraId="7B1854D9" w14:textId="77777777" w:rsidR="0094392E" w:rsidRDefault="0094392E" w:rsidP="0094392E">
      <w:pPr>
        <w:pStyle w:val="code"/>
        <w:ind w:right="210"/>
      </w:pPr>
      <w:r>
        <w:rPr>
          <w:rFonts w:hint="eastAsia"/>
        </w:rPr>
        <w:t xml:space="preserve">    buffer_size=64):</w:t>
      </w:r>
    </w:p>
    <w:p w14:paraId="6F7C128C" w14:textId="77777777" w:rsidR="0094392E" w:rsidRDefault="0094392E" w:rsidP="0094392E">
      <w:pPr>
        <w:pStyle w:val="code"/>
        <w:ind w:right="210"/>
      </w:pPr>
    </w:p>
    <w:p w14:paraId="05E07FAC" w14:textId="77777777" w:rsidR="0094392E" w:rsidRDefault="0094392E" w:rsidP="0094392E">
      <w:pPr>
        <w:pStyle w:val="code"/>
        <w:ind w:right="210"/>
      </w:pPr>
      <w:r>
        <w:rPr>
          <w:rFonts w:hint="eastAsia"/>
        </w:rPr>
        <w:t xml:space="preserve">    data_train = os.path.join(data_dir, 'train') # train set</w:t>
      </w:r>
    </w:p>
    <w:p w14:paraId="108E91E0" w14:textId="77777777" w:rsidR="0094392E" w:rsidRDefault="0094392E" w:rsidP="0094392E">
      <w:pPr>
        <w:pStyle w:val="code"/>
        <w:ind w:right="210"/>
      </w:pPr>
      <w:r>
        <w:rPr>
          <w:rFonts w:hint="eastAsia"/>
        </w:rPr>
        <w:t xml:space="preserve">    data_test = os.path.join(data_dir, 'test') # test set</w:t>
      </w:r>
    </w:p>
    <w:p w14:paraId="487EEE2E" w14:textId="77777777" w:rsidR="0094392E" w:rsidRDefault="0094392E" w:rsidP="0094392E">
      <w:pPr>
        <w:pStyle w:val="code"/>
        <w:ind w:right="210"/>
      </w:pPr>
      <w:r>
        <w:rPr>
          <w:rFonts w:hint="eastAsia"/>
        </w:rPr>
        <w:t xml:space="preserve">    ds = ms.dataset.MnistDataset(</w:t>
      </w:r>
    </w:p>
    <w:p w14:paraId="48843034" w14:textId="77777777" w:rsidR="0094392E" w:rsidRDefault="0094392E" w:rsidP="0094392E">
      <w:pPr>
        <w:pStyle w:val="code"/>
        <w:ind w:right="210"/>
      </w:pPr>
      <w:r>
        <w:rPr>
          <w:rFonts w:hint="eastAsia"/>
        </w:rPr>
        <w:t xml:space="preserve">        data_train if training else data_test)</w:t>
      </w:r>
    </w:p>
    <w:p w14:paraId="123A1E66" w14:textId="77777777" w:rsidR="0094392E" w:rsidRDefault="0094392E" w:rsidP="0094392E">
      <w:pPr>
        <w:pStyle w:val="code"/>
        <w:ind w:right="210"/>
      </w:pPr>
      <w:r>
        <w:rPr>
          <w:rFonts w:hint="eastAsia"/>
        </w:rPr>
        <w:t xml:space="preserve">    ds = ds.map(input_columns=["image"], </w:t>
      </w:r>
    </w:p>
    <w:p w14:paraId="5AACEAEC" w14:textId="77777777" w:rsidR="0094392E" w:rsidRDefault="0094392E" w:rsidP="0094392E">
      <w:pPr>
        <w:pStyle w:val="code"/>
        <w:ind w:right="210"/>
      </w:pPr>
      <w:r>
        <w:rPr>
          <w:rFonts w:hint="eastAsia"/>
        </w:rPr>
        <w:t xml:space="preserve">                operations=[CV.Resize(resize), </w:t>
      </w:r>
    </w:p>
    <w:p w14:paraId="36BD3E98" w14:textId="77777777" w:rsidR="0094392E" w:rsidRDefault="0094392E" w:rsidP="0094392E">
      <w:pPr>
        <w:pStyle w:val="code"/>
        <w:ind w:right="210"/>
      </w:pPr>
      <w:r>
        <w:rPr>
          <w:rFonts w:hint="eastAsia"/>
        </w:rPr>
        <w:t xml:space="preserve">                            CV.Rescale(rescale, shift), </w:t>
      </w:r>
    </w:p>
    <w:p w14:paraId="1517256A" w14:textId="77777777" w:rsidR="0094392E" w:rsidRDefault="0094392E" w:rsidP="0094392E">
      <w:pPr>
        <w:pStyle w:val="code"/>
        <w:ind w:right="210"/>
      </w:pPr>
      <w:r>
        <w:rPr>
          <w:rFonts w:hint="eastAsia"/>
        </w:rPr>
        <w:t xml:space="preserve">                            CV.HWC2CHW()])</w:t>
      </w:r>
    </w:p>
    <w:p w14:paraId="3402FEF8" w14:textId="77777777" w:rsidR="0094392E" w:rsidRDefault="0094392E" w:rsidP="0094392E">
      <w:pPr>
        <w:pStyle w:val="code"/>
        <w:ind w:right="210"/>
      </w:pPr>
      <w:r>
        <w:rPr>
          <w:rFonts w:hint="eastAsia"/>
        </w:rPr>
        <w:t xml:space="preserve">    ds = ds.map(input_columns=["label"], </w:t>
      </w:r>
    </w:p>
    <w:p w14:paraId="71FC310E" w14:textId="77777777" w:rsidR="0094392E" w:rsidRDefault="0094392E" w:rsidP="0094392E">
      <w:pPr>
        <w:pStyle w:val="code"/>
        <w:ind w:right="210"/>
      </w:pPr>
      <w:r>
        <w:rPr>
          <w:rFonts w:hint="eastAsia"/>
        </w:rPr>
        <w:t xml:space="preserve">                operations=C.TypeCast(ms.int32))</w:t>
      </w:r>
    </w:p>
    <w:p w14:paraId="72F2D26E" w14:textId="77777777" w:rsidR="0094392E" w:rsidRDefault="0094392E" w:rsidP="0094392E">
      <w:pPr>
        <w:pStyle w:val="code"/>
        <w:ind w:right="210"/>
      </w:pPr>
      <w:r>
        <w:rPr>
          <w:rFonts w:hint="eastAsia"/>
        </w:rPr>
        <w:t xml:space="preserve">    ds = ds.shuffle(buffer_size=buffer_size).batch(</w:t>
      </w:r>
    </w:p>
    <w:p w14:paraId="687FB8F9" w14:textId="77777777" w:rsidR="0094392E" w:rsidRDefault="0094392E" w:rsidP="0094392E">
      <w:pPr>
        <w:pStyle w:val="code"/>
        <w:ind w:right="210"/>
      </w:pPr>
      <w:r>
        <w:rPr>
          <w:rFonts w:hint="eastAsia"/>
        </w:rPr>
        <w:t xml:space="preserve">        batch_size, drop_remainder=True)</w:t>
      </w:r>
    </w:p>
    <w:p w14:paraId="06E821C5" w14:textId="77777777" w:rsidR="0094392E" w:rsidRDefault="0094392E" w:rsidP="0094392E">
      <w:pPr>
        <w:pStyle w:val="code"/>
        <w:ind w:right="210"/>
      </w:pPr>
      <w:r>
        <w:rPr>
          <w:rFonts w:hint="eastAsia"/>
        </w:rPr>
        <w:t xml:space="preserve">    return ds</w:t>
      </w:r>
    </w:p>
    <w:p w14:paraId="126438F8" w14:textId="77777777" w:rsidR="0094392E" w:rsidRDefault="0094392E" w:rsidP="00F55501">
      <w:pPr>
        <w:pStyle w:val="ad"/>
        <w:numPr>
          <w:ilvl w:val="0"/>
          <w:numId w:val="59"/>
        </w:numPr>
        <w:ind w:firstLineChars="0"/>
      </w:pPr>
      <w:r>
        <w:rPr>
          <w:rFonts w:hint="eastAsia"/>
        </w:rPr>
        <w:t>定义模型</w:t>
      </w:r>
    </w:p>
    <w:p w14:paraId="29EA30A0" w14:textId="77777777" w:rsidR="0094392E" w:rsidRDefault="0094392E" w:rsidP="00F55501">
      <w:pPr>
        <w:pStyle w:val="code"/>
        <w:numPr>
          <w:ilvl w:val="0"/>
          <w:numId w:val="26"/>
        </w:numPr>
        <w:ind w:right="210"/>
      </w:pPr>
      <w:r>
        <w:rPr>
          <w:rFonts w:hint="eastAsia"/>
        </w:rPr>
        <w:t>class LeNet5(nn.Cell):</w:t>
      </w:r>
    </w:p>
    <w:p w14:paraId="18583C40" w14:textId="77777777" w:rsidR="0094392E" w:rsidRDefault="0094392E" w:rsidP="00F55501">
      <w:pPr>
        <w:pStyle w:val="code"/>
        <w:numPr>
          <w:ilvl w:val="0"/>
          <w:numId w:val="26"/>
        </w:numPr>
        <w:ind w:right="210"/>
      </w:pPr>
      <w:r>
        <w:rPr>
          <w:rFonts w:hint="eastAsia"/>
        </w:rPr>
        <w:t xml:space="preserve">    def __init__(self):</w:t>
      </w:r>
    </w:p>
    <w:p w14:paraId="0C0C19BA" w14:textId="77777777" w:rsidR="0094392E" w:rsidRDefault="0094392E" w:rsidP="00F55501">
      <w:pPr>
        <w:pStyle w:val="code"/>
        <w:numPr>
          <w:ilvl w:val="0"/>
          <w:numId w:val="26"/>
        </w:numPr>
        <w:ind w:right="210"/>
      </w:pPr>
      <w:r>
        <w:rPr>
          <w:rFonts w:hint="eastAsia"/>
        </w:rPr>
        <w:t xml:space="preserve">        super(LeNet5, self).__init__()</w:t>
      </w:r>
    </w:p>
    <w:p w14:paraId="4743AA12" w14:textId="77777777" w:rsidR="0094392E" w:rsidRDefault="0094392E" w:rsidP="00F55501">
      <w:pPr>
        <w:pStyle w:val="code"/>
        <w:numPr>
          <w:ilvl w:val="0"/>
          <w:numId w:val="26"/>
        </w:numPr>
        <w:ind w:right="210"/>
      </w:pPr>
      <w:r>
        <w:rPr>
          <w:rFonts w:hint="eastAsia"/>
        </w:rPr>
        <w:t xml:space="preserve">        self.conv1 = nn.Conv2d(1, 6, 5, stride=1, pad_mode='valid')</w:t>
      </w:r>
    </w:p>
    <w:p w14:paraId="09E0428B" w14:textId="77777777" w:rsidR="0094392E" w:rsidRDefault="0094392E" w:rsidP="00F55501">
      <w:pPr>
        <w:pStyle w:val="code"/>
        <w:numPr>
          <w:ilvl w:val="0"/>
          <w:numId w:val="26"/>
        </w:numPr>
        <w:ind w:right="210"/>
      </w:pPr>
      <w:r>
        <w:rPr>
          <w:rFonts w:hint="eastAsia"/>
        </w:rPr>
        <w:t xml:space="preserve">        self.conv2 = nn.Conv2d(6, 16, 5, stride=1, pad_mode='valid')</w:t>
      </w:r>
    </w:p>
    <w:p w14:paraId="7B658557" w14:textId="77777777" w:rsidR="0094392E" w:rsidRDefault="0094392E" w:rsidP="00F55501">
      <w:pPr>
        <w:pStyle w:val="code"/>
        <w:numPr>
          <w:ilvl w:val="0"/>
          <w:numId w:val="26"/>
        </w:numPr>
        <w:ind w:right="210"/>
      </w:pPr>
      <w:r>
        <w:rPr>
          <w:rFonts w:hint="eastAsia"/>
        </w:rPr>
        <w:t xml:space="preserve">        self.relu = nn.ReLU()</w:t>
      </w:r>
    </w:p>
    <w:p w14:paraId="00B95950" w14:textId="77777777" w:rsidR="0094392E" w:rsidRDefault="0094392E" w:rsidP="00F55501">
      <w:pPr>
        <w:pStyle w:val="code"/>
        <w:numPr>
          <w:ilvl w:val="0"/>
          <w:numId w:val="26"/>
        </w:numPr>
        <w:ind w:right="210"/>
      </w:pPr>
      <w:r>
        <w:rPr>
          <w:rFonts w:hint="eastAsia"/>
        </w:rPr>
        <w:t xml:space="preserve">        self.pool = nn.MaxPool2d(kernel_size=2, stride=2)</w:t>
      </w:r>
    </w:p>
    <w:p w14:paraId="61A40B88" w14:textId="77777777" w:rsidR="0094392E" w:rsidRDefault="0094392E" w:rsidP="00F55501">
      <w:pPr>
        <w:pStyle w:val="code"/>
        <w:numPr>
          <w:ilvl w:val="0"/>
          <w:numId w:val="26"/>
        </w:numPr>
        <w:ind w:right="210"/>
      </w:pPr>
      <w:r>
        <w:rPr>
          <w:rFonts w:hint="eastAsia"/>
        </w:rPr>
        <w:t xml:space="preserve">        self.flatten = nn.Flatten()</w:t>
      </w:r>
    </w:p>
    <w:p w14:paraId="6D5B4675" w14:textId="77777777" w:rsidR="0094392E" w:rsidRDefault="0094392E" w:rsidP="00F55501">
      <w:pPr>
        <w:pStyle w:val="code"/>
        <w:numPr>
          <w:ilvl w:val="0"/>
          <w:numId w:val="26"/>
        </w:numPr>
        <w:ind w:right="210"/>
      </w:pPr>
      <w:r>
        <w:rPr>
          <w:rFonts w:hint="eastAsia"/>
        </w:rPr>
        <w:t xml:space="preserve">        self.fc1 = nn.Dense(400, 120)</w:t>
      </w:r>
    </w:p>
    <w:p w14:paraId="61AAEAF1" w14:textId="77777777" w:rsidR="0094392E" w:rsidRDefault="0094392E" w:rsidP="00F55501">
      <w:pPr>
        <w:pStyle w:val="code"/>
        <w:numPr>
          <w:ilvl w:val="0"/>
          <w:numId w:val="26"/>
        </w:numPr>
        <w:ind w:right="210"/>
      </w:pPr>
      <w:r>
        <w:rPr>
          <w:rFonts w:hint="eastAsia"/>
        </w:rPr>
        <w:t xml:space="preserve">        self.fc2 = nn.Dense(120, 84)</w:t>
      </w:r>
    </w:p>
    <w:p w14:paraId="750403E0" w14:textId="77777777" w:rsidR="0094392E" w:rsidRDefault="0094392E" w:rsidP="00F55501">
      <w:pPr>
        <w:pStyle w:val="code"/>
        <w:numPr>
          <w:ilvl w:val="0"/>
          <w:numId w:val="26"/>
        </w:numPr>
        <w:ind w:right="210"/>
      </w:pPr>
      <w:r>
        <w:rPr>
          <w:rFonts w:hint="eastAsia"/>
        </w:rPr>
        <w:t xml:space="preserve">        self.fc3 = nn.Dense(84, 10)</w:t>
      </w:r>
    </w:p>
    <w:p w14:paraId="3615B0E5" w14:textId="77777777" w:rsidR="0094392E" w:rsidRDefault="0094392E" w:rsidP="00F55501">
      <w:pPr>
        <w:pStyle w:val="code"/>
        <w:numPr>
          <w:ilvl w:val="0"/>
          <w:numId w:val="26"/>
        </w:numPr>
        <w:ind w:right="210"/>
      </w:pPr>
    </w:p>
    <w:p w14:paraId="7930193B" w14:textId="77777777" w:rsidR="0094392E" w:rsidRDefault="0094392E" w:rsidP="00F55501">
      <w:pPr>
        <w:pStyle w:val="code"/>
        <w:numPr>
          <w:ilvl w:val="0"/>
          <w:numId w:val="26"/>
        </w:numPr>
        <w:ind w:right="210"/>
      </w:pPr>
      <w:r>
        <w:rPr>
          <w:rFonts w:hint="eastAsia"/>
        </w:rPr>
        <w:t xml:space="preserve">    def construct(self, x):</w:t>
      </w:r>
    </w:p>
    <w:p w14:paraId="4544D6AF" w14:textId="77777777" w:rsidR="0094392E" w:rsidRDefault="0094392E" w:rsidP="00F55501">
      <w:pPr>
        <w:pStyle w:val="code"/>
        <w:numPr>
          <w:ilvl w:val="0"/>
          <w:numId w:val="26"/>
        </w:numPr>
        <w:ind w:right="210"/>
      </w:pPr>
      <w:r>
        <w:rPr>
          <w:rFonts w:hint="eastAsia"/>
        </w:rPr>
        <w:t xml:space="preserve">        x = self.relu(self.conv1(x))</w:t>
      </w:r>
    </w:p>
    <w:p w14:paraId="7CECC0ED" w14:textId="77777777" w:rsidR="0094392E" w:rsidRDefault="0094392E" w:rsidP="00F55501">
      <w:pPr>
        <w:pStyle w:val="code"/>
        <w:numPr>
          <w:ilvl w:val="0"/>
          <w:numId w:val="26"/>
        </w:numPr>
        <w:ind w:right="210"/>
      </w:pPr>
      <w:r>
        <w:rPr>
          <w:rFonts w:hint="eastAsia"/>
        </w:rPr>
        <w:lastRenderedPageBreak/>
        <w:t xml:space="preserve">        x = self.pool(x)</w:t>
      </w:r>
    </w:p>
    <w:p w14:paraId="21B23DA2" w14:textId="77777777" w:rsidR="0094392E" w:rsidRDefault="0094392E" w:rsidP="00F55501">
      <w:pPr>
        <w:pStyle w:val="code"/>
        <w:numPr>
          <w:ilvl w:val="0"/>
          <w:numId w:val="26"/>
        </w:numPr>
        <w:ind w:right="210"/>
      </w:pPr>
      <w:r>
        <w:rPr>
          <w:rFonts w:hint="eastAsia"/>
        </w:rPr>
        <w:t xml:space="preserve">        x = self.relu(self.conv2(x))</w:t>
      </w:r>
    </w:p>
    <w:p w14:paraId="4DF33B4E" w14:textId="77777777" w:rsidR="0094392E" w:rsidRDefault="0094392E" w:rsidP="00F55501">
      <w:pPr>
        <w:pStyle w:val="code"/>
        <w:numPr>
          <w:ilvl w:val="0"/>
          <w:numId w:val="26"/>
        </w:numPr>
        <w:ind w:right="210"/>
      </w:pPr>
      <w:r>
        <w:rPr>
          <w:rFonts w:hint="eastAsia"/>
        </w:rPr>
        <w:t xml:space="preserve">        x = self.pool(x)</w:t>
      </w:r>
    </w:p>
    <w:p w14:paraId="0736F5CF" w14:textId="77777777" w:rsidR="0094392E" w:rsidRDefault="0094392E" w:rsidP="00F55501">
      <w:pPr>
        <w:pStyle w:val="code"/>
        <w:numPr>
          <w:ilvl w:val="0"/>
          <w:numId w:val="26"/>
        </w:numPr>
        <w:ind w:right="210"/>
      </w:pPr>
      <w:r>
        <w:rPr>
          <w:rFonts w:hint="eastAsia"/>
        </w:rPr>
        <w:t xml:space="preserve">        x = self.flatten(x)</w:t>
      </w:r>
    </w:p>
    <w:p w14:paraId="6280AAD6" w14:textId="77777777" w:rsidR="0094392E" w:rsidRDefault="0094392E" w:rsidP="00F55501">
      <w:pPr>
        <w:pStyle w:val="code"/>
        <w:numPr>
          <w:ilvl w:val="0"/>
          <w:numId w:val="26"/>
        </w:numPr>
        <w:ind w:right="210"/>
      </w:pPr>
      <w:r>
        <w:rPr>
          <w:rFonts w:hint="eastAsia"/>
        </w:rPr>
        <w:t xml:space="preserve">        x = self.fc1(x)</w:t>
      </w:r>
    </w:p>
    <w:p w14:paraId="7D26CD1F" w14:textId="77777777" w:rsidR="0094392E" w:rsidRDefault="0094392E" w:rsidP="00F55501">
      <w:pPr>
        <w:pStyle w:val="code"/>
        <w:numPr>
          <w:ilvl w:val="0"/>
          <w:numId w:val="26"/>
        </w:numPr>
        <w:ind w:right="210"/>
      </w:pPr>
      <w:r>
        <w:rPr>
          <w:rFonts w:hint="eastAsia"/>
        </w:rPr>
        <w:t xml:space="preserve">        x = self.fc2(x)</w:t>
      </w:r>
    </w:p>
    <w:p w14:paraId="5498285B" w14:textId="77777777" w:rsidR="0094392E" w:rsidRDefault="0094392E" w:rsidP="00F55501">
      <w:pPr>
        <w:pStyle w:val="code"/>
        <w:numPr>
          <w:ilvl w:val="0"/>
          <w:numId w:val="26"/>
        </w:numPr>
        <w:ind w:right="210"/>
      </w:pPr>
      <w:r>
        <w:rPr>
          <w:rFonts w:hint="eastAsia"/>
        </w:rPr>
        <w:t xml:space="preserve">        x = self.fc3(x)</w:t>
      </w:r>
    </w:p>
    <w:p w14:paraId="6C50FBE7" w14:textId="77777777" w:rsidR="0094392E" w:rsidRDefault="0094392E" w:rsidP="00F55501">
      <w:pPr>
        <w:pStyle w:val="code"/>
        <w:numPr>
          <w:ilvl w:val="0"/>
          <w:numId w:val="26"/>
        </w:numPr>
        <w:ind w:right="210"/>
      </w:pPr>
      <w:r>
        <w:rPr>
          <w:rFonts w:hint="eastAsia"/>
        </w:rPr>
        <w:t xml:space="preserve">        return x</w:t>
      </w:r>
    </w:p>
    <w:p w14:paraId="79DCCCBE" w14:textId="77777777" w:rsidR="0094392E" w:rsidRDefault="0094392E" w:rsidP="00F55501">
      <w:pPr>
        <w:pStyle w:val="ad"/>
        <w:numPr>
          <w:ilvl w:val="0"/>
          <w:numId w:val="59"/>
        </w:numPr>
        <w:ind w:firstLineChars="0"/>
      </w:pPr>
      <w:r>
        <w:rPr>
          <w:rFonts w:hint="eastAsia"/>
        </w:rPr>
        <w:t>训练</w:t>
      </w:r>
    </w:p>
    <w:p w14:paraId="26A790BB" w14:textId="77777777" w:rsidR="0094392E" w:rsidRDefault="0094392E" w:rsidP="0094392E">
      <w:pPr>
        <w:pStyle w:val="code"/>
        <w:ind w:right="210"/>
      </w:pPr>
      <w:r>
        <w:rPr>
          <w:rFonts w:hint="eastAsia"/>
        </w:rPr>
        <w:t>def train(data_dir, lr=0.01, momentum=0.9, num_epochs=3):</w:t>
      </w:r>
    </w:p>
    <w:p w14:paraId="05682B95" w14:textId="77777777" w:rsidR="0094392E" w:rsidRDefault="0094392E" w:rsidP="0094392E">
      <w:pPr>
        <w:pStyle w:val="code"/>
        <w:ind w:right="210"/>
      </w:pPr>
      <w:r>
        <w:rPr>
          <w:rFonts w:hint="eastAsia"/>
        </w:rPr>
        <w:t xml:space="preserve">    ds_train = create_dataset(data_dir)</w:t>
      </w:r>
    </w:p>
    <w:p w14:paraId="085C97D9" w14:textId="77777777" w:rsidR="0094392E" w:rsidRDefault="0094392E" w:rsidP="0094392E">
      <w:pPr>
        <w:pStyle w:val="code"/>
        <w:ind w:right="210"/>
      </w:pPr>
      <w:r>
        <w:rPr>
          <w:rFonts w:hint="eastAsia"/>
        </w:rPr>
        <w:t xml:space="preserve">    ds_eval = create_dataset(data_dir, training=False)</w:t>
      </w:r>
    </w:p>
    <w:p w14:paraId="633A1375" w14:textId="77777777" w:rsidR="0094392E" w:rsidRDefault="0094392E" w:rsidP="0094392E">
      <w:pPr>
        <w:pStyle w:val="code"/>
        <w:ind w:right="210"/>
      </w:pPr>
      <w:r>
        <w:rPr>
          <w:rFonts w:hint="eastAsia"/>
        </w:rPr>
        <w:t xml:space="preserve">    net = LeNet5()</w:t>
      </w:r>
    </w:p>
    <w:p w14:paraId="46094F1D" w14:textId="77777777" w:rsidR="0094392E" w:rsidRDefault="0094392E" w:rsidP="0094392E">
      <w:pPr>
        <w:pStyle w:val="code"/>
        <w:ind w:right="210"/>
      </w:pPr>
      <w:r>
        <w:rPr>
          <w:rFonts w:hint="eastAsia"/>
        </w:rPr>
        <w:t xml:space="preserve">    loss = nn.loss.SoftmaxCrossEntropyWithLogits(</w:t>
      </w:r>
    </w:p>
    <w:p w14:paraId="6E2CDCAE" w14:textId="77777777" w:rsidR="0094392E" w:rsidRDefault="0094392E" w:rsidP="0094392E">
      <w:pPr>
        <w:pStyle w:val="code"/>
        <w:ind w:right="210"/>
      </w:pPr>
      <w:r>
        <w:rPr>
          <w:rFonts w:hint="eastAsia"/>
        </w:rPr>
        <w:t xml:space="preserve">        sparse=True, reduction='mean')</w:t>
      </w:r>
    </w:p>
    <w:p w14:paraId="4A1AF48C" w14:textId="77777777" w:rsidR="0094392E" w:rsidRDefault="0094392E" w:rsidP="0094392E">
      <w:pPr>
        <w:pStyle w:val="code"/>
        <w:ind w:right="210"/>
      </w:pPr>
      <w:r>
        <w:rPr>
          <w:rFonts w:hint="eastAsia"/>
        </w:rPr>
        <w:t xml:space="preserve">    opt = nn.Momentum(</w:t>
      </w:r>
    </w:p>
    <w:p w14:paraId="07248A16" w14:textId="77777777" w:rsidR="0094392E" w:rsidRDefault="0094392E" w:rsidP="0094392E">
      <w:pPr>
        <w:pStyle w:val="code"/>
        <w:ind w:right="210"/>
      </w:pPr>
      <w:r>
        <w:rPr>
          <w:rFonts w:hint="eastAsia"/>
        </w:rPr>
        <w:t xml:space="preserve">        net.trainable_params(), lr, momentum)</w:t>
      </w:r>
    </w:p>
    <w:p w14:paraId="1FD21EB3" w14:textId="77777777" w:rsidR="0094392E" w:rsidRDefault="0094392E" w:rsidP="0094392E">
      <w:pPr>
        <w:pStyle w:val="code"/>
        <w:ind w:right="210"/>
      </w:pPr>
      <w:r>
        <w:rPr>
          <w:rFonts w:hint="eastAsia"/>
        </w:rPr>
        <w:t xml:space="preserve">    loss_cb = LossMonitor(</w:t>
      </w:r>
    </w:p>
    <w:p w14:paraId="5AF06F0D" w14:textId="77777777" w:rsidR="0094392E" w:rsidRDefault="0094392E" w:rsidP="0094392E">
      <w:pPr>
        <w:pStyle w:val="code"/>
        <w:ind w:right="210"/>
      </w:pPr>
      <w:r>
        <w:rPr>
          <w:rFonts w:hint="eastAsia"/>
        </w:rPr>
        <w:t xml:space="preserve">        per_print_times=ds_train.get_dataset_size())</w:t>
      </w:r>
    </w:p>
    <w:p w14:paraId="54E11E23" w14:textId="77777777" w:rsidR="0094392E" w:rsidRDefault="0094392E" w:rsidP="0094392E">
      <w:pPr>
        <w:pStyle w:val="code"/>
        <w:ind w:right="210"/>
      </w:pPr>
      <w:r>
        <w:rPr>
          <w:rFonts w:hint="eastAsia"/>
        </w:rPr>
        <w:t xml:space="preserve">    model = Model(net, loss, opt, metrics={'acc', 'loss'})</w:t>
      </w:r>
    </w:p>
    <w:p w14:paraId="5B4E0B71" w14:textId="77777777" w:rsidR="0094392E" w:rsidRDefault="0094392E" w:rsidP="0094392E">
      <w:pPr>
        <w:pStyle w:val="code"/>
        <w:ind w:right="210"/>
      </w:pPr>
      <w:r>
        <w:rPr>
          <w:rFonts w:hint="eastAsia"/>
        </w:rPr>
        <w:t xml:space="preserve">    # dataset_sink_mode can be True when using Ascend</w:t>
      </w:r>
    </w:p>
    <w:p w14:paraId="5C19C903" w14:textId="77777777" w:rsidR="0094392E" w:rsidRDefault="0094392E" w:rsidP="0094392E">
      <w:pPr>
        <w:pStyle w:val="code"/>
        <w:ind w:right="210"/>
      </w:pPr>
      <w:r>
        <w:rPr>
          <w:rFonts w:hint="eastAsia"/>
        </w:rPr>
        <w:t xml:space="preserve">    model.train(num_epochs, ds_train, </w:t>
      </w:r>
    </w:p>
    <w:p w14:paraId="6441658F" w14:textId="77777777" w:rsidR="0094392E" w:rsidRDefault="0094392E" w:rsidP="0094392E">
      <w:pPr>
        <w:pStyle w:val="code"/>
        <w:ind w:right="210"/>
      </w:pPr>
      <w:r>
        <w:rPr>
          <w:rFonts w:hint="eastAsia"/>
        </w:rPr>
        <w:t xml:space="preserve">                callbacks=[loss_cb], dataset_sink_mode=False)</w:t>
      </w:r>
    </w:p>
    <w:p w14:paraId="3BE20740" w14:textId="77777777" w:rsidR="0094392E" w:rsidRDefault="0094392E" w:rsidP="0094392E">
      <w:pPr>
        <w:pStyle w:val="code"/>
        <w:ind w:right="210"/>
      </w:pPr>
      <w:r>
        <w:rPr>
          <w:rFonts w:hint="eastAsia"/>
        </w:rPr>
        <w:t xml:space="preserve">    metrics = model.eval(ds_eval, dataset_sink_mode=False)</w:t>
      </w:r>
    </w:p>
    <w:p w14:paraId="693CF618" w14:textId="77777777" w:rsidR="0094392E" w:rsidRDefault="0094392E" w:rsidP="0094392E">
      <w:pPr>
        <w:pStyle w:val="code"/>
        <w:ind w:right="210"/>
      </w:pPr>
      <w:r>
        <w:rPr>
          <w:rFonts w:hint="eastAsia"/>
        </w:rPr>
        <w:t xml:space="preserve">    print('Metrics:', metrics)</w:t>
      </w:r>
    </w:p>
    <w:p w14:paraId="62B9DA5F" w14:textId="77777777" w:rsidR="0094392E" w:rsidRDefault="0094392E" w:rsidP="00F55501">
      <w:pPr>
        <w:pStyle w:val="ad"/>
        <w:numPr>
          <w:ilvl w:val="0"/>
          <w:numId w:val="59"/>
        </w:numPr>
        <w:ind w:firstLineChars="0"/>
      </w:pPr>
      <w:r>
        <w:rPr>
          <w:rFonts w:hint="eastAsia"/>
        </w:rPr>
        <w:t>训练效果</w:t>
      </w:r>
    </w:p>
    <w:p w14:paraId="0EFB5EAF" w14:textId="77777777" w:rsidR="0094392E" w:rsidRDefault="0094392E" w:rsidP="0094392E">
      <w:pPr>
        <w:pStyle w:val="ad"/>
        <w:ind w:firstLineChars="0" w:firstLine="0"/>
        <w:jc w:val="center"/>
      </w:pPr>
      <w:r>
        <w:rPr>
          <w:noProof/>
        </w:rPr>
        <w:drawing>
          <wp:inline distT="0" distB="0" distL="114300" distR="114300" wp14:anchorId="4DDA4064" wp14:editId="48E52C32">
            <wp:extent cx="4697095" cy="774700"/>
            <wp:effectExtent l="0" t="0" r="12065" b="2540"/>
            <wp:docPr id="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89"/>
                    <a:stretch>
                      <a:fillRect/>
                    </a:stretch>
                  </pic:blipFill>
                  <pic:spPr>
                    <a:xfrm>
                      <a:off x="0" y="0"/>
                      <a:ext cx="4697095" cy="774700"/>
                    </a:xfrm>
                    <a:prstGeom prst="rect">
                      <a:avLst/>
                    </a:prstGeom>
                    <a:noFill/>
                    <a:ln>
                      <a:noFill/>
                    </a:ln>
                  </pic:spPr>
                </pic:pic>
              </a:graphicData>
            </a:graphic>
          </wp:inline>
        </w:drawing>
      </w:r>
    </w:p>
    <w:p w14:paraId="5C6C0FD4" w14:textId="77777777" w:rsidR="0094392E" w:rsidRDefault="0094392E" w:rsidP="0094392E">
      <w:pPr>
        <w:pStyle w:val="a4"/>
        <w:rPr>
          <w:rFonts w:eastAsia="宋体"/>
        </w:rPr>
      </w:pPr>
      <w:r>
        <w:t>图</w:t>
      </w:r>
      <w:r>
        <w:t xml:space="preserve"> </w:t>
      </w:r>
      <w:r>
        <w:rPr>
          <w:rFonts w:hint="eastAsia"/>
        </w:rPr>
        <w:t>8-5</w:t>
      </w:r>
      <w:r>
        <w:t xml:space="preserve">  </w:t>
      </w:r>
      <w:proofErr w:type="spellStart"/>
      <w:r>
        <w:rPr>
          <w:rFonts w:hint="eastAsia"/>
        </w:rPr>
        <w:t>MindSpore</w:t>
      </w:r>
      <w:proofErr w:type="spellEnd"/>
      <w:r>
        <w:rPr>
          <w:rFonts w:hint="eastAsia"/>
        </w:rPr>
        <w:t>在</w:t>
      </w:r>
      <w:proofErr w:type="spellStart"/>
      <w:r>
        <w:rPr>
          <w:rFonts w:hint="eastAsia"/>
        </w:rPr>
        <w:t>Minist</w:t>
      </w:r>
      <w:proofErr w:type="spellEnd"/>
      <w:r>
        <w:rPr>
          <w:rFonts w:hint="eastAsia"/>
        </w:rPr>
        <w:t>数据集上的表现</w:t>
      </w:r>
    </w:p>
    <w:p w14:paraId="38A810F5" w14:textId="77777777" w:rsidR="0094392E" w:rsidRDefault="0094392E" w:rsidP="0094392E">
      <w:pPr>
        <w:pStyle w:val="2"/>
      </w:pPr>
      <w:r>
        <w:rPr>
          <w:rFonts w:hint="eastAsia"/>
        </w:rPr>
        <w:lastRenderedPageBreak/>
        <w:t>区别与联系</w:t>
      </w:r>
    </w:p>
    <w:p w14:paraId="229F51C9" w14:textId="77777777" w:rsidR="0094392E" w:rsidRDefault="0094392E" w:rsidP="0094392E">
      <w:pPr>
        <w:pStyle w:val="3"/>
      </w:pPr>
      <w:r>
        <w:rPr>
          <w:rFonts w:hint="eastAsia"/>
        </w:rPr>
        <w:t>区别</w:t>
      </w:r>
    </w:p>
    <w:p w14:paraId="55114A22" w14:textId="77777777" w:rsidR="0094392E" w:rsidRDefault="0094392E" w:rsidP="00F55501">
      <w:pPr>
        <w:pStyle w:val="ad"/>
        <w:numPr>
          <w:ilvl w:val="0"/>
          <w:numId w:val="60"/>
        </w:numPr>
        <w:ind w:firstLineChars="0"/>
      </w:pPr>
      <w:r>
        <w:t xml:space="preserve">TensorFlow </w:t>
      </w:r>
      <w:r>
        <w:t>是一个灵活、可移植、面向超大数据量的训练的深度学习框架，支持多种语言。缺点是调试较难，底层接口写起来繁琐，版本兼容性差。</w:t>
      </w:r>
    </w:p>
    <w:p w14:paraId="1355EA73" w14:textId="77777777" w:rsidR="0094392E" w:rsidRDefault="0094392E" w:rsidP="00F55501">
      <w:pPr>
        <w:pStyle w:val="ad"/>
        <w:numPr>
          <w:ilvl w:val="0"/>
          <w:numId w:val="60"/>
        </w:numPr>
        <w:ind w:firstLineChars="0"/>
      </w:pPr>
      <w:proofErr w:type="spellStart"/>
      <w:r>
        <w:t>PyTorch</w:t>
      </w:r>
      <w:proofErr w:type="spellEnd"/>
      <w:r>
        <w:t xml:space="preserve"> </w:t>
      </w:r>
      <w:r>
        <w:t>是一个动态计算图的深度学习框架，具有简单易用、灵活性强的优点，但是效率可能稍低，缺乏成熟的生态系统，不适合部署在移动端。</w:t>
      </w:r>
    </w:p>
    <w:p w14:paraId="620FE710" w14:textId="77777777" w:rsidR="0094392E" w:rsidRDefault="0094392E" w:rsidP="00F55501">
      <w:pPr>
        <w:pStyle w:val="ad"/>
        <w:numPr>
          <w:ilvl w:val="0"/>
          <w:numId w:val="60"/>
        </w:numPr>
        <w:ind w:firstLineChars="0"/>
      </w:pPr>
      <w:proofErr w:type="spellStart"/>
      <w:r>
        <w:t>MindSpore</w:t>
      </w:r>
      <w:proofErr w:type="spellEnd"/>
      <w:r>
        <w:t xml:space="preserve"> </w:t>
      </w:r>
      <w:r>
        <w:t>是一个支持昇腾芯片、</w:t>
      </w:r>
      <w:r>
        <w:t>GPU</w:t>
      </w:r>
      <w:r>
        <w:t>、</w:t>
      </w:r>
      <w:r>
        <w:t>CPU</w:t>
      </w:r>
      <w:r>
        <w:t>等异构平台的深度学习框架，在昇腾</w:t>
      </w:r>
      <w:r>
        <w:t>+</w:t>
      </w:r>
      <w:proofErr w:type="spellStart"/>
      <w:r>
        <w:t>MindSpore</w:t>
      </w:r>
      <w:proofErr w:type="spellEnd"/>
      <w:r>
        <w:t>组合下性能领先。</w:t>
      </w:r>
      <w:r>
        <w:t>API</w:t>
      </w:r>
      <w:r>
        <w:t>易用，但缺点是社区较小，</w:t>
      </w:r>
      <w:r>
        <w:t>API</w:t>
      </w:r>
      <w:r>
        <w:t>接口友好</w:t>
      </w:r>
      <w:proofErr w:type="gramStart"/>
      <w:r>
        <w:t>度需要</w:t>
      </w:r>
      <w:proofErr w:type="gramEnd"/>
      <w:r>
        <w:t>进一步提升。</w:t>
      </w:r>
    </w:p>
    <w:p w14:paraId="17202DE0" w14:textId="77777777" w:rsidR="0094392E" w:rsidRDefault="0094392E" w:rsidP="0094392E">
      <w:pPr>
        <w:pStyle w:val="3"/>
      </w:pPr>
      <w:r>
        <w:rPr>
          <w:rFonts w:hint="eastAsia"/>
        </w:rPr>
        <w:t>联系</w:t>
      </w:r>
    </w:p>
    <w:p w14:paraId="488CB4C7" w14:textId="77777777" w:rsidR="0094392E" w:rsidRDefault="0094392E" w:rsidP="00F55501">
      <w:pPr>
        <w:pStyle w:val="ad"/>
        <w:numPr>
          <w:ilvl w:val="0"/>
          <w:numId w:val="61"/>
        </w:numPr>
        <w:ind w:firstLineChars="0"/>
      </w:pPr>
      <w:r>
        <w:t>三个框架都是深度学习框架，支持</w:t>
      </w:r>
      <w:r>
        <w:t>GPU</w:t>
      </w:r>
      <w:r>
        <w:t>加速、分布式训练等特性。</w:t>
      </w:r>
    </w:p>
    <w:p w14:paraId="59001E4B" w14:textId="77777777" w:rsidR="0094392E" w:rsidRDefault="0094392E" w:rsidP="00F55501">
      <w:pPr>
        <w:pStyle w:val="ad"/>
        <w:numPr>
          <w:ilvl w:val="0"/>
          <w:numId w:val="61"/>
        </w:numPr>
        <w:ind w:firstLineChars="0"/>
      </w:pPr>
      <w:r>
        <w:t>三个框架都支持动态构建计算图，灵活性强，适合研究和实验。</w:t>
      </w:r>
    </w:p>
    <w:p w14:paraId="74970194" w14:textId="77777777" w:rsidR="0094392E" w:rsidRDefault="0094392E" w:rsidP="00F55501">
      <w:pPr>
        <w:pStyle w:val="ad"/>
        <w:numPr>
          <w:ilvl w:val="0"/>
          <w:numId w:val="61"/>
        </w:numPr>
        <w:ind w:firstLineChars="0"/>
      </w:pPr>
      <w:r>
        <w:t>三个框架都具有一定的缺点和优点，在不同的场景下使用可以根据实际需求进行选择。</w:t>
      </w:r>
    </w:p>
    <w:p w14:paraId="60247EE7" w14:textId="77777777" w:rsidR="0094392E" w:rsidRDefault="0094392E" w:rsidP="0094392E">
      <w:pPr>
        <w:pStyle w:val="2"/>
      </w:pPr>
      <w:r>
        <w:rPr>
          <w:rFonts w:hint="eastAsia"/>
        </w:rPr>
        <w:t>参考文献</w:t>
      </w:r>
    </w:p>
    <w:p w14:paraId="732552BC" w14:textId="77777777" w:rsidR="0094392E" w:rsidRDefault="0094392E" w:rsidP="0094392E">
      <w:r>
        <w:rPr>
          <w:rFonts w:hint="eastAsia"/>
        </w:rPr>
        <w:t>使用</w:t>
      </w:r>
      <w:r>
        <w:rPr>
          <w:rFonts w:hint="eastAsia"/>
        </w:rPr>
        <w:t>Zotero</w:t>
      </w:r>
      <w:r>
        <w:rPr>
          <w:rFonts w:hint="eastAsia"/>
        </w:rPr>
        <w:t>工具栏中的</w:t>
      </w:r>
      <w:r>
        <w:t>Add/Edit Bibliography</w:t>
      </w:r>
      <w:r>
        <w:rPr>
          <w:rFonts w:hint="eastAsia"/>
        </w:rPr>
        <w:t>插入参考文献。</w:t>
      </w:r>
    </w:p>
    <w:p w14:paraId="79E3E8EF" w14:textId="77777777" w:rsidR="0094392E" w:rsidRDefault="0094392E" w:rsidP="0094392E">
      <w:r>
        <w:t>[1]</w:t>
      </w:r>
      <w:r>
        <w:t>加日拉</w:t>
      </w:r>
      <w:r>
        <w:t>·</w:t>
      </w:r>
      <w:proofErr w:type="gramStart"/>
      <w:r>
        <w:t>买买提热衣</w:t>
      </w:r>
      <w:proofErr w:type="gramEnd"/>
      <w:r>
        <w:t>木</w:t>
      </w:r>
      <w:r>
        <w:t>,</w:t>
      </w:r>
      <w:r>
        <w:t>常富蓉</w:t>
      </w:r>
      <w:r>
        <w:t>,</w:t>
      </w:r>
      <w:r>
        <w:t>刘晨等</w:t>
      </w:r>
      <w:r>
        <w:t>.</w:t>
      </w:r>
      <w:r>
        <w:t>主流深度学习框架对比</w:t>
      </w:r>
      <w:r>
        <w:t>[J].</w:t>
      </w:r>
      <w:r>
        <w:t>电子技术与软件工程</w:t>
      </w:r>
      <w:r>
        <w:t>,2018,No.129(07):74.</w:t>
      </w:r>
    </w:p>
    <w:p w14:paraId="376C15BB" w14:textId="77777777" w:rsidR="0094392E" w:rsidRDefault="0094392E" w:rsidP="0094392E">
      <w:r>
        <w:t>[</w:t>
      </w:r>
      <w:r>
        <w:rPr>
          <w:rFonts w:hint="eastAsia"/>
        </w:rPr>
        <w:t>2</w:t>
      </w:r>
      <w:r>
        <w:t xml:space="preserve">] </w:t>
      </w:r>
      <w:r>
        <w:t>庞涛</w:t>
      </w:r>
      <w:r>
        <w:t>.</w:t>
      </w:r>
      <w:r>
        <w:t>开源深度学习框架发展现状与趋势研究</w:t>
      </w:r>
      <w:r>
        <w:t>[J].</w:t>
      </w:r>
      <w:r>
        <w:t>互联网天地</w:t>
      </w:r>
      <w:r>
        <w:t xml:space="preserve">,2018(04):46-54. </w:t>
      </w:r>
    </w:p>
    <w:p w14:paraId="488A78FB" w14:textId="77777777" w:rsidR="0094392E" w:rsidRDefault="0094392E" w:rsidP="0094392E"/>
    <w:p w14:paraId="7210DD76" w14:textId="5312B45C" w:rsidR="0094392E" w:rsidRDefault="0094392E">
      <w:pPr>
        <w:widowControl/>
        <w:spacing w:line="240" w:lineRule="auto"/>
        <w:jc w:val="left"/>
      </w:pPr>
      <w:r>
        <w:br w:type="page"/>
      </w:r>
    </w:p>
    <w:p w14:paraId="77FE55AC" w14:textId="77777777" w:rsidR="0094392E" w:rsidRDefault="0094392E" w:rsidP="0094392E">
      <w:pPr>
        <w:pStyle w:val="1"/>
      </w:pPr>
      <w:r>
        <w:rPr>
          <w:rFonts w:hint="eastAsia"/>
        </w:rPr>
        <w:lastRenderedPageBreak/>
        <w:t>如何构建应用</w:t>
      </w:r>
    </w:p>
    <w:p w14:paraId="7329A344" w14:textId="77777777" w:rsidR="0094392E" w:rsidRDefault="0094392E" w:rsidP="0094392E">
      <w:pPr>
        <w:pStyle w:val="2"/>
      </w:pPr>
      <w:r>
        <w:rPr>
          <w:rFonts w:hint="eastAsia"/>
        </w:rPr>
        <w:t>如何构建训练集和测试集</w:t>
      </w:r>
    </w:p>
    <w:p w14:paraId="1F695B52" w14:textId="77777777" w:rsidR="0094392E" w:rsidRDefault="0094392E" w:rsidP="0094392E">
      <w:pPr>
        <w:ind w:firstLine="420"/>
      </w:pPr>
      <w:r>
        <w:rPr>
          <w:rFonts w:hint="eastAsia"/>
        </w:rPr>
        <w:t>假设数据集是普通的</w:t>
      </w:r>
      <w:proofErr w:type="spellStart"/>
      <w:r>
        <w:rPr>
          <w:rFonts w:hint="eastAsia"/>
        </w:rPr>
        <w:t>numpy</w:t>
      </w:r>
      <w:proofErr w:type="spellEnd"/>
      <w:r>
        <w:rPr>
          <w:rFonts w:hint="eastAsia"/>
        </w:rPr>
        <w:t>数据，在</w:t>
      </w:r>
      <w:proofErr w:type="spellStart"/>
      <w:r>
        <w:rPr>
          <w:rFonts w:hint="eastAsia"/>
        </w:rPr>
        <w:t>Pytorch</w:t>
      </w:r>
      <w:proofErr w:type="spellEnd"/>
      <w:r>
        <w:rPr>
          <w:rFonts w:hint="eastAsia"/>
        </w:rPr>
        <w:t>下对其进行训练集和测试的构建如下：</w:t>
      </w:r>
    </w:p>
    <w:p w14:paraId="27E116C2" w14:textId="77777777" w:rsidR="0094392E" w:rsidRDefault="0094392E" w:rsidP="00F55501">
      <w:pPr>
        <w:pStyle w:val="code"/>
        <w:numPr>
          <w:ilvl w:val="0"/>
          <w:numId w:val="68"/>
        </w:numPr>
        <w:ind w:right="210"/>
      </w:pPr>
      <w:r>
        <w:t>import torch</w:t>
      </w:r>
    </w:p>
    <w:p w14:paraId="0132CC46" w14:textId="77777777" w:rsidR="0094392E" w:rsidRDefault="0094392E" w:rsidP="0094392E">
      <w:pPr>
        <w:pStyle w:val="code"/>
        <w:ind w:right="210"/>
      </w:pPr>
      <w:r>
        <w:t>from torch.utils.data import Dataset, DataLoader</w:t>
      </w:r>
    </w:p>
    <w:p w14:paraId="14D34AF6" w14:textId="77777777" w:rsidR="0094392E" w:rsidRDefault="0094392E" w:rsidP="0094392E">
      <w:pPr>
        <w:pStyle w:val="code"/>
        <w:ind w:right="210"/>
      </w:pPr>
    </w:p>
    <w:p w14:paraId="08EF7552" w14:textId="77777777" w:rsidR="0094392E" w:rsidRDefault="0094392E" w:rsidP="0094392E">
      <w:pPr>
        <w:pStyle w:val="code"/>
        <w:ind w:right="210"/>
      </w:pPr>
      <w:r>
        <w:t>class CustomDataset(Dataset):</w:t>
      </w:r>
    </w:p>
    <w:p w14:paraId="6574815F" w14:textId="77777777" w:rsidR="0094392E" w:rsidRDefault="0094392E" w:rsidP="0094392E">
      <w:pPr>
        <w:pStyle w:val="code"/>
        <w:ind w:right="210"/>
      </w:pPr>
      <w:r>
        <w:t xml:space="preserve">    def __init__(self, data, labels):</w:t>
      </w:r>
    </w:p>
    <w:p w14:paraId="41941302" w14:textId="77777777" w:rsidR="0094392E" w:rsidRDefault="0094392E" w:rsidP="0094392E">
      <w:pPr>
        <w:pStyle w:val="code"/>
        <w:ind w:right="210"/>
      </w:pPr>
      <w:r>
        <w:t xml:space="preserve">        self.data = data</w:t>
      </w:r>
    </w:p>
    <w:p w14:paraId="68AA0EB0" w14:textId="77777777" w:rsidR="0094392E" w:rsidRDefault="0094392E" w:rsidP="0094392E">
      <w:pPr>
        <w:pStyle w:val="code"/>
        <w:ind w:right="210"/>
      </w:pPr>
      <w:r>
        <w:t xml:space="preserve">        self.labels = labels</w:t>
      </w:r>
    </w:p>
    <w:p w14:paraId="5F026368" w14:textId="77777777" w:rsidR="0094392E" w:rsidRDefault="0094392E" w:rsidP="0094392E">
      <w:pPr>
        <w:pStyle w:val="code"/>
        <w:ind w:right="210"/>
      </w:pPr>
      <w:r>
        <w:t xml:space="preserve">    </w:t>
      </w:r>
    </w:p>
    <w:p w14:paraId="79AC7514" w14:textId="77777777" w:rsidR="0094392E" w:rsidRDefault="0094392E" w:rsidP="0094392E">
      <w:pPr>
        <w:pStyle w:val="code"/>
        <w:ind w:right="210"/>
      </w:pPr>
      <w:r>
        <w:t xml:space="preserve">    def __len__(self):</w:t>
      </w:r>
    </w:p>
    <w:p w14:paraId="68147A79" w14:textId="77777777" w:rsidR="0094392E" w:rsidRDefault="0094392E" w:rsidP="0094392E">
      <w:pPr>
        <w:pStyle w:val="code"/>
        <w:ind w:right="210"/>
      </w:pPr>
      <w:r>
        <w:t xml:space="preserve">        return len(self.labels)</w:t>
      </w:r>
    </w:p>
    <w:p w14:paraId="74AB57AF" w14:textId="77777777" w:rsidR="0094392E" w:rsidRDefault="0094392E" w:rsidP="0094392E">
      <w:pPr>
        <w:pStyle w:val="code"/>
        <w:ind w:right="210"/>
      </w:pPr>
      <w:r>
        <w:t xml:space="preserve">    </w:t>
      </w:r>
    </w:p>
    <w:p w14:paraId="6C4FCBB5" w14:textId="77777777" w:rsidR="0094392E" w:rsidRDefault="0094392E" w:rsidP="0094392E">
      <w:pPr>
        <w:pStyle w:val="code"/>
        <w:ind w:right="210"/>
      </w:pPr>
      <w:r>
        <w:t xml:space="preserve">    def __getitem__(self, idx):</w:t>
      </w:r>
    </w:p>
    <w:p w14:paraId="4C46D7C3" w14:textId="77777777" w:rsidR="0094392E" w:rsidRDefault="0094392E" w:rsidP="0094392E">
      <w:pPr>
        <w:pStyle w:val="code"/>
        <w:ind w:right="210"/>
      </w:pPr>
      <w:r>
        <w:t xml:space="preserve">        x = torch.Tensor(self.data[idx])</w:t>
      </w:r>
    </w:p>
    <w:p w14:paraId="54D03B2A" w14:textId="77777777" w:rsidR="0094392E" w:rsidRDefault="0094392E" w:rsidP="0094392E">
      <w:pPr>
        <w:pStyle w:val="code"/>
        <w:ind w:right="210"/>
      </w:pPr>
      <w:r>
        <w:t xml:space="preserve">        y = torch.Tensor(self.labels[idx])</w:t>
      </w:r>
    </w:p>
    <w:p w14:paraId="537AA69A" w14:textId="77777777" w:rsidR="0094392E" w:rsidRDefault="0094392E" w:rsidP="0094392E">
      <w:pPr>
        <w:pStyle w:val="code"/>
        <w:ind w:right="210"/>
      </w:pPr>
      <w:r>
        <w:t xml:space="preserve">        return x, y</w:t>
      </w:r>
    </w:p>
    <w:p w14:paraId="235654D0" w14:textId="77777777" w:rsidR="0094392E" w:rsidRDefault="0094392E" w:rsidP="0094392E">
      <w:pPr>
        <w:pStyle w:val="code"/>
        <w:ind w:right="210"/>
      </w:pPr>
    </w:p>
    <w:p w14:paraId="4200747F" w14:textId="77777777" w:rsidR="0094392E" w:rsidRDefault="0094392E" w:rsidP="0094392E">
      <w:pPr>
        <w:pStyle w:val="code"/>
        <w:ind w:right="210"/>
      </w:pPr>
      <w:r>
        <w:t>data = np.random.rand(100, 10)</w:t>
      </w:r>
    </w:p>
    <w:p w14:paraId="26820A2C" w14:textId="77777777" w:rsidR="0094392E" w:rsidRDefault="0094392E" w:rsidP="0094392E">
      <w:pPr>
        <w:pStyle w:val="code"/>
        <w:ind w:right="210"/>
      </w:pPr>
      <w:r>
        <w:t>labels = np.random.randint(0, 2, 100)</w:t>
      </w:r>
    </w:p>
    <w:p w14:paraId="65CD123F" w14:textId="77777777" w:rsidR="0094392E" w:rsidRDefault="0094392E" w:rsidP="0094392E">
      <w:pPr>
        <w:pStyle w:val="code"/>
        <w:ind w:right="210"/>
      </w:pPr>
    </w:p>
    <w:p w14:paraId="0741FA0B" w14:textId="77777777" w:rsidR="0094392E" w:rsidRDefault="0094392E" w:rsidP="0094392E">
      <w:pPr>
        <w:pStyle w:val="code"/>
        <w:ind w:right="210"/>
      </w:pPr>
      <w:r>
        <w:t>train_data = CustomDataset(data[:80], labels[:80])</w:t>
      </w:r>
    </w:p>
    <w:p w14:paraId="092234D7" w14:textId="77777777" w:rsidR="0094392E" w:rsidRDefault="0094392E" w:rsidP="0094392E">
      <w:pPr>
        <w:pStyle w:val="code"/>
        <w:ind w:right="210"/>
      </w:pPr>
      <w:r>
        <w:t>test_data = CustomDataset(data[80:], labels[80:])</w:t>
      </w:r>
    </w:p>
    <w:p w14:paraId="0051E278" w14:textId="77777777" w:rsidR="0094392E" w:rsidRDefault="0094392E" w:rsidP="0094392E">
      <w:pPr>
        <w:pStyle w:val="code"/>
        <w:ind w:right="210"/>
      </w:pPr>
    </w:p>
    <w:p w14:paraId="6069B835" w14:textId="77777777" w:rsidR="0094392E" w:rsidRDefault="0094392E" w:rsidP="0094392E">
      <w:pPr>
        <w:pStyle w:val="code"/>
        <w:ind w:right="210"/>
      </w:pPr>
      <w:r>
        <w:t>train_loader = DataLoader(train_data, batch_size=32, shuffle=True)</w:t>
      </w:r>
    </w:p>
    <w:p w14:paraId="52CCC64F" w14:textId="77777777" w:rsidR="0094392E" w:rsidRDefault="0094392E" w:rsidP="0094392E">
      <w:pPr>
        <w:pStyle w:val="code"/>
        <w:ind w:right="210"/>
      </w:pPr>
      <w:r>
        <w:t>test_loader = DataLoader(test_data, batch_size=32, shuffle=True)</w:t>
      </w:r>
    </w:p>
    <w:p w14:paraId="14E0B2FF" w14:textId="77777777" w:rsidR="0094392E" w:rsidRDefault="0094392E" w:rsidP="0094392E">
      <w:pPr>
        <w:ind w:firstLine="420"/>
      </w:pPr>
      <w:r>
        <w:rPr>
          <w:rFonts w:hint="eastAsia"/>
        </w:rPr>
        <w:t>在</w:t>
      </w:r>
      <w:proofErr w:type="spellStart"/>
      <w:r>
        <w:rPr>
          <w:rFonts w:hint="eastAsia"/>
        </w:rPr>
        <w:t>MindSpore</w:t>
      </w:r>
      <w:proofErr w:type="spellEnd"/>
      <w:r>
        <w:rPr>
          <w:rFonts w:hint="eastAsia"/>
        </w:rPr>
        <w:t>下对其进行训练集和测试的构建如下：</w:t>
      </w:r>
    </w:p>
    <w:p w14:paraId="0B3FA281" w14:textId="77777777" w:rsidR="0094392E" w:rsidRPr="00CB558B" w:rsidRDefault="0094392E" w:rsidP="00F55501">
      <w:pPr>
        <w:pStyle w:val="code"/>
        <w:numPr>
          <w:ilvl w:val="0"/>
          <w:numId w:val="69"/>
        </w:numPr>
        <w:ind w:right="210"/>
      </w:pPr>
      <w:r w:rsidRPr="00CB558B">
        <w:t>import mindspore.dataset as ds</w:t>
      </w:r>
    </w:p>
    <w:p w14:paraId="2349D561" w14:textId="77777777" w:rsidR="0094392E" w:rsidRPr="00CB558B" w:rsidRDefault="0094392E" w:rsidP="00CB558B">
      <w:pPr>
        <w:pStyle w:val="code"/>
        <w:ind w:right="210"/>
      </w:pPr>
      <w:r w:rsidRPr="00CB558B">
        <w:t>import mindspore.dataset.transforms.c_transforms as C</w:t>
      </w:r>
    </w:p>
    <w:p w14:paraId="628BABA6" w14:textId="77777777" w:rsidR="0094392E" w:rsidRPr="00CB558B" w:rsidRDefault="0094392E" w:rsidP="00CB558B">
      <w:pPr>
        <w:pStyle w:val="code"/>
        <w:ind w:right="210"/>
      </w:pPr>
      <w:r w:rsidRPr="00CB558B">
        <w:t>import mindspore.dataset.transforms.py_transforms as P</w:t>
      </w:r>
    </w:p>
    <w:p w14:paraId="2344EF1A" w14:textId="77777777" w:rsidR="0094392E" w:rsidRPr="00CB558B" w:rsidRDefault="0094392E" w:rsidP="00CB558B">
      <w:pPr>
        <w:pStyle w:val="code"/>
        <w:ind w:right="210"/>
      </w:pPr>
    </w:p>
    <w:p w14:paraId="26956C39" w14:textId="77777777" w:rsidR="0094392E" w:rsidRPr="00CB558B" w:rsidRDefault="0094392E" w:rsidP="00CB558B">
      <w:pPr>
        <w:pStyle w:val="code"/>
        <w:ind w:right="210"/>
      </w:pPr>
      <w:r w:rsidRPr="00CB558B">
        <w:t>class CustomDataset():</w:t>
      </w:r>
    </w:p>
    <w:p w14:paraId="4D658DE3" w14:textId="77777777" w:rsidR="0094392E" w:rsidRPr="00CB558B" w:rsidRDefault="0094392E" w:rsidP="00CB558B">
      <w:pPr>
        <w:pStyle w:val="code"/>
        <w:ind w:right="210"/>
      </w:pPr>
      <w:r w:rsidRPr="00CB558B">
        <w:t xml:space="preserve">    def __init__(self, data, labels):</w:t>
      </w:r>
    </w:p>
    <w:p w14:paraId="4C012CBC" w14:textId="77777777" w:rsidR="0094392E" w:rsidRPr="00CB558B" w:rsidRDefault="0094392E" w:rsidP="00CB558B">
      <w:pPr>
        <w:pStyle w:val="code"/>
        <w:ind w:right="210"/>
      </w:pPr>
      <w:r w:rsidRPr="00CB558B">
        <w:lastRenderedPageBreak/>
        <w:t xml:space="preserve">        self.data = data</w:t>
      </w:r>
    </w:p>
    <w:p w14:paraId="641DF805" w14:textId="77777777" w:rsidR="0094392E" w:rsidRPr="00CB558B" w:rsidRDefault="0094392E" w:rsidP="00CB558B">
      <w:pPr>
        <w:pStyle w:val="code"/>
        <w:ind w:right="210"/>
      </w:pPr>
      <w:r w:rsidRPr="00CB558B">
        <w:t xml:space="preserve">        self.labels = labels</w:t>
      </w:r>
    </w:p>
    <w:p w14:paraId="6CC0BBD8" w14:textId="77777777" w:rsidR="0094392E" w:rsidRPr="00CB558B" w:rsidRDefault="0094392E" w:rsidP="00CB558B">
      <w:pPr>
        <w:pStyle w:val="code"/>
        <w:ind w:right="210"/>
      </w:pPr>
      <w:r w:rsidRPr="00CB558B">
        <w:t xml:space="preserve">        </w:t>
      </w:r>
    </w:p>
    <w:p w14:paraId="38F33A1E" w14:textId="77777777" w:rsidR="0094392E" w:rsidRPr="00CB558B" w:rsidRDefault="0094392E" w:rsidP="00CB558B">
      <w:pPr>
        <w:pStyle w:val="code"/>
        <w:ind w:right="210"/>
      </w:pPr>
      <w:r w:rsidRPr="00CB558B">
        <w:t xml:space="preserve">    def __len__(self):</w:t>
      </w:r>
    </w:p>
    <w:p w14:paraId="6609530F" w14:textId="77777777" w:rsidR="0094392E" w:rsidRPr="00CB558B" w:rsidRDefault="0094392E" w:rsidP="00CB558B">
      <w:pPr>
        <w:pStyle w:val="code"/>
        <w:ind w:right="210"/>
      </w:pPr>
      <w:r w:rsidRPr="00CB558B">
        <w:t xml:space="preserve">        return len(self.labels)</w:t>
      </w:r>
    </w:p>
    <w:p w14:paraId="0EC44F34" w14:textId="77777777" w:rsidR="0094392E" w:rsidRPr="00CB558B" w:rsidRDefault="0094392E" w:rsidP="00CB558B">
      <w:pPr>
        <w:pStyle w:val="code"/>
        <w:ind w:right="210"/>
      </w:pPr>
      <w:r w:rsidRPr="00CB558B">
        <w:t xml:space="preserve">    </w:t>
      </w:r>
    </w:p>
    <w:p w14:paraId="1C1F2ED2" w14:textId="77777777" w:rsidR="0094392E" w:rsidRPr="00CB558B" w:rsidRDefault="0094392E" w:rsidP="00CB558B">
      <w:pPr>
        <w:pStyle w:val="code"/>
        <w:ind w:right="210"/>
      </w:pPr>
      <w:r w:rsidRPr="00CB558B">
        <w:t xml:space="preserve">    def __getitem__(self, idx):</w:t>
      </w:r>
    </w:p>
    <w:p w14:paraId="7353F937" w14:textId="77777777" w:rsidR="0094392E" w:rsidRPr="00CB558B" w:rsidRDefault="0094392E" w:rsidP="00CB558B">
      <w:pPr>
        <w:pStyle w:val="code"/>
        <w:ind w:right="210"/>
      </w:pPr>
      <w:r w:rsidRPr="00CB558B">
        <w:t xml:space="preserve">        x = self.data[idx]</w:t>
      </w:r>
    </w:p>
    <w:p w14:paraId="778CA565" w14:textId="77777777" w:rsidR="0094392E" w:rsidRPr="00CB558B" w:rsidRDefault="0094392E" w:rsidP="00CB558B">
      <w:pPr>
        <w:pStyle w:val="code"/>
        <w:ind w:right="210"/>
      </w:pPr>
      <w:r w:rsidRPr="00CB558B">
        <w:t xml:space="preserve">        y = self.labels[idx]</w:t>
      </w:r>
    </w:p>
    <w:p w14:paraId="69B1FB9D" w14:textId="77777777" w:rsidR="0094392E" w:rsidRPr="00CB558B" w:rsidRDefault="0094392E" w:rsidP="00CB558B">
      <w:pPr>
        <w:pStyle w:val="code"/>
        <w:ind w:right="210"/>
      </w:pPr>
      <w:r w:rsidRPr="00CB558B">
        <w:t xml:space="preserve">        return x, y</w:t>
      </w:r>
    </w:p>
    <w:p w14:paraId="6C0EB3D6" w14:textId="77777777" w:rsidR="0094392E" w:rsidRPr="00CB558B" w:rsidRDefault="0094392E" w:rsidP="00CB558B">
      <w:pPr>
        <w:pStyle w:val="code"/>
        <w:ind w:right="210"/>
      </w:pPr>
    </w:p>
    <w:p w14:paraId="0B1617F9" w14:textId="77777777" w:rsidR="0094392E" w:rsidRPr="00CB558B" w:rsidRDefault="0094392E" w:rsidP="00CB558B">
      <w:pPr>
        <w:pStyle w:val="code"/>
        <w:ind w:right="210"/>
      </w:pPr>
      <w:r w:rsidRPr="00CB558B">
        <w:t>data = np.random.rand(100, 10)</w:t>
      </w:r>
    </w:p>
    <w:p w14:paraId="69A26F6A" w14:textId="77777777" w:rsidR="0094392E" w:rsidRPr="00CB558B" w:rsidRDefault="0094392E" w:rsidP="00CB558B">
      <w:pPr>
        <w:pStyle w:val="code"/>
        <w:ind w:right="210"/>
      </w:pPr>
      <w:r w:rsidRPr="00CB558B">
        <w:t>labels = np.random.randint(0, 2, 100)</w:t>
      </w:r>
    </w:p>
    <w:p w14:paraId="17992C0C" w14:textId="77777777" w:rsidR="0094392E" w:rsidRPr="00CB558B" w:rsidRDefault="0094392E" w:rsidP="00CB558B">
      <w:pPr>
        <w:pStyle w:val="code"/>
        <w:ind w:right="210"/>
      </w:pPr>
    </w:p>
    <w:p w14:paraId="6A3B8978" w14:textId="77777777" w:rsidR="0094392E" w:rsidRPr="00CB558B" w:rsidRDefault="0094392E" w:rsidP="00CB558B">
      <w:pPr>
        <w:pStyle w:val="code"/>
        <w:ind w:right="210"/>
      </w:pPr>
      <w:r w:rsidRPr="00CB558B">
        <w:t>train_data = CustomDataset(data[:80], labels[:80])</w:t>
      </w:r>
    </w:p>
    <w:p w14:paraId="0915BAE1" w14:textId="77777777" w:rsidR="0094392E" w:rsidRPr="00CB558B" w:rsidRDefault="0094392E" w:rsidP="00CB558B">
      <w:pPr>
        <w:pStyle w:val="code"/>
        <w:ind w:right="210"/>
      </w:pPr>
      <w:r w:rsidRPr="00CB558B">
        <w:t>test_data = CustomDataset(data[80:], labels[80:])</w:t>
      </w:r>
    </w:p>
    <w:p w14:paraId="21AF0E00" w14:textId="77777777" w:rsidR="0094392E" w:rsidRPr="00CB558B" w:rsidRDefault="0094392E" w:rsidP="00CB558B">
      <w:pPr>
        <w:pStyle w:val="code"/>
        <w:ind w:right="210"/>
      </w:pPr>
    </w:p>
    <w:p w14:paraId="53B8DBAF" w14:textId="77777777" w:rsidR="0094392E" w:rsidRPr="00CB558B" w:rsidRDefault="0094392E" w:rsidP="00CB558B">
      <w:pPr>
        <w:pStyle w:val="code"/>
        <w:ind w:right="210"/>
      </w:pPr>
      <w:r w:rsidRPr="00CB558B">
        <w:t>train_ds = ds.GeneratorDataset(train_data, ["data", "label"])</w:t>
      </w:r>
    </w:p>
    <w:p w14:paraId="75D09F90" w14:textId="77777777" w:rsidR="0094392E" w:rsidRPr="00CB558B" w:rsidRDefault="0094392E" w:rsidP="00CB558B">
      <w:pPr>
        <w:pStyle w:val="code"/>
        <w:ind w:right="210"/>
      </w:pPr>
      <w:r w:rsidRPr="00CB558B">
        <w:t>test_ds = ds.GeneratorDataset(test_data, ["data", "label"])</w:t>
      </w:r>
    </w:p>
    <w:p w14:paraId="5F865318" w14:textId="77777777" w:rsidR="0094392E" w:rsidRPr="00CB558B" w:rsidRDefault="0094392E" w:rsidP="00CB558B">
      <w:pPr>
        <w:pStyle w:val="code"/>
        <w:ind w:right="210"/>
      </w:pPr>
    </w:p>
    <w:p w14:paraId="3F2E9C41" w14:textId="77777777" w:rsidR="0094392E" w:rsidRPr="00CB558B" w:rsidRDefault="0094392E" w:rsidP="00CB558B">
      <w:pPr>
        <w:pStyle w:val="code"/>
        <w:ind w:right="210"/>
      </w:pPr>
      <w:r w:rsidRPr="00CB558B">
        <w:t>train_ds = train_ds.map(input_columns="data",</w:t>
      </w:r>
    </w:p>
    <w:p w14:paraId="7A2D4FF6" w14:textId="77777777" w:rsidR="0094392E" w:rsidRPr="00CB558B" w:rsidRDefault="0094392E" w:rsidP="00CB558B">
      <w:pPr>
        <w:pStyle w:val="code"/>
        <w:ind w:right="210"/>
      </w:pPr>
      <w:r w:rsidRPr="00CB558B">
        <w:rPr>
          <w:rFonts w:hint="eastAsia"/>
        </w:rPr>
        <w:t xml:space="preserve">                          </w:t>
      </w:r>
      <w:r w:rsidRPr="00CB558B">
        <w:t>operations=C.TypeCast(mstype.float32))</w:t>
      </w:r>
    </w:p>
    <w:p w14:paraId="37619537" w14:textId="77777777" w:rsidR="0094392E" w:rsidRPr="00CB558B" w:rsidRDefault="0094392E" w:rsidP="00CB558B">
      <w:pPr>
        <w:pStyle w:val="code"/>
        <w:ind w:right="210"/>
      </w:pPr>
      <w:r w:rsidRPr="00CB558B">
        <w:t>train_ds = train_ds.map(input_columns="label",</w:t>
      </w:r>
    </w:p>
    <w:p w14:paraId="35A63AC5" w14:textId="77777777" w:rsidR="0094392E" w:rsidRPr="00CB558B" w:rsidRDefault="0094392E" w:rsidP="00CB558B">
      <w:pPr>
        <w:pStyle w:val="code"/>
        <w:ind w:right="210"/>
      </w:pPr>
      <w:r w:rsidRPr="00CB558B">
        <w:t xml:space="preserve"> </w:t>
      </w:r>
      <w:r w:rsidRPr="00CB558B">
        <w:rPr>
          <w:rFonts w:hint="eastAsia"/>
        </w:rPr>
        <w:t xml:space="preserve">                         </w:t>
      </w:r>
      <w:r w:rsidRPr="00CB558B">
        <w:t>operations=C.TypeCast(mstype.int32))</w:t>
      </w:r>
    </w:p>
    <w:p w14:paraId="45295E99" w14:textId="77777777" w:rsidR="0094392E" w:rsidRPr="00CB558B" w:rsidRDefault="0094392E" w:rsidP="00CB558B">
      <w:pPr>
        <w:pStyle w:val="code"/>
        <w:ind w:right="210"/>
      </w:pPr>
    </w:p>
    <w:p w14:paraId="5F1EF4EA" w14:textId="77777777" w:rsidR="0094392E" w:rsidRPr="00CB558B" w:rsidRDefault="0094392E" w:rsidP="00CB558B">
      <w:pPr>
        <w:pStyle w:val="code"/>
        <w:ind w:right="210"/>
      </w:pPr>
      <w:r w:rsidRPr="00CB558B">
        <w:t>test_ds = test_ds.map(input_columns="data",</w:t>
      </w:r>
    </w:p>
    <w:p w14:paraId="41A68CF9" w14:textId="77777777" w:rsidR="0094392E" w:rsidRPr="00CB558B" w:rsidRDefault="0094392E" w:rsidP="00CB558B">
      <w:pPr>
        <w:pStyle w:val="code"/>
        <w:ind w:right="210"/>
      </w:pPr>
      <w:r w:rsidRPr="00CB558B">
        <w:t xml:space="preserve"> </w:t>
      </w:r>
      <w:r w:rsidRPr="00CB558B">
        <w:rPr>
          <w:rFonts w:hint="eastAsia"/>
        </w:rPr>
        <w:t xml:space="preserve">                       </w:t>
      </w:r>
      <w:r w:rsidRPr="00CB558B">
        <w:t>operations=C.TypeCast(mstype.float32))</w:t>
      </w:r>
    </w:p>
    <w:p w14:paraId="2D7B0FBD" w14:textId="77777777" w:rsidR="0094392E" w:rsidRPr="00CB558B" w:rsidRDefault="0094392E" w:rsidP="00CB558B">
      <w:pPr>
        <w:pStyle w:val="code"/>
        <w:ind w:right="210"/>
      </w:pPr>
      <w:r w:rsidRPr="00CB558B">
        <w:t>test_ds = test_ds.map(input_columns="label",</w:t>
      </w:r>
    </w:p>
    <w:p w14:paraId="651792FC" w14:textId="77777777" w:rsidR="0094392E" w:rsidRPr="00CB558B" w:rsidRDefault="0094392E" w:rsidP="00CB558B">
      <w:pPr>
        <w:pStyle w:val="code"/>
        <w:ind w:right="210"/>
      </w:pPr>
      <w:r w:rsidRPr="00CB558B">
        <w:t xml:space="preserve"> </w:t>
      </w:r>
      <w:r w:rsidRPr="00CB558B">
        <w:rPr>
          <w:rFonts w:hint="eastAsia"/>
        </w:rPr>
        <w:t xml:space="preserve">                       </w:t>
      </w:r>
      <w:r w:rsidRPr="00CB558B">
        <w:t>operations=C.TypeCast(mstype.int32))</w:t>
      </w:r>
    </w:p>
    <w:p w14:paraId="546EB8C5" w14:textId="77777777" w:rsidR="0094392E" w:rsidRPr="00CB558B" w:rsidRDefault="0094392E" w:rsidP="00CB558B">
      <w:pPr>
        <w:pStyle w:val="code"/>
        <w:ind w:right="210"/>
      </w:pPr>
    </w:p>
    <w:p w14:paraId="36B334A2" w14:textId="77777777" w:rsidR="0094392E" w:rsidRPr="00CB558B" w:rsidRDefault="0094392E" w:rsidP="00CB558B">
      <w:pPr>
        <w:pStyle w:val="code"/>
        <w:ind w:right="210"/>
      </w:pPr>
      <w:r w:rsidRPr="00CB558B">
        <w:t>train_loader = train_ds.batch(batch_size=32, drop_remainder=True)</w:t>
      </w:r>
    </w:p>
    <w:p w14:paraId="13F7073E" w14:textId="77777777" w:rsidR="0094392E" w:rsidRPr="00CB558B" w:rsidRDefault="0094392E" w:rsidP="00CB558B">
      <w:pPr>
        <w:pStyle w:val="code"/>
        <w:ind w:right="210"/>
      </w:pPr>
      <w:r w:rsidRPr="00CB558B">
        <w:t>test_loader = test_ds.batch(batch_size=32, drop_remainder=True)</w:t>
      </w:r>
    </w:p>
    <w:p w14:paraId="06DD8794" w14:textId="77777777" w:rsidR="0094392E" w:rsidRDefault="0094392E" w:rsidP="0094392E">
      <w:pPr>
        <w:ind w:firstLine="420"/>
      </w:pPr>
      <w:r>
        <w:t>以上是使用</w:t>
      </w:r>
      <w:proofErr w:type="spellStart"/>
      <w:r>
        <w:t>PyTorch</w:t>
      </w:r>
      <w:proofErr w:type="spellEnd"/>
      <w:r>
        <w:t>和</w:t>
      </w:r>
      <w:proofErr w:type="spellStart"/>
      <w:r>
        <w:t>MindSpore</w:t>
      </w:r>
      <w:proofErr w:type="spellEnd"/>
      <w:r>
        <w:t>分别构建训练集和测试集的示例代码。请注意，在实际应用中，数据的预处理和转换可能会有所不同。</w:t>
      </w:r>
    </w:p>
    <w:p w14:paraId="7BA6F920" w14:textId="77777777" w:rsidR="0094392E" w:rsidRDefault="0094392E" w:rsidP="0094392E">
      <w:pPr>
        <w:pStyle w:val="2"/>
      </w:pPr>
      <w:r>
        <w:rPr>
          <w:rFonts w:hint="eastAsia"/>
        </w:rPr>
        <w:t>如何进行误差分析</w:t>
      </w:r>
    </w:p>
    <w:p w14:paraId="4FB041F3" w14:textId="77777777" w:rsidR="0094392E" w:rsidRDefault="0094392E" w:rsidP="0094392E">
      <w:pPr>
        <w:ind w:firstLine="420"/>
      </w:pPr>
      <w:r>
        <w:rPr>
          <w:rFonts w:hint="eastAsia"/>
        </w:rPr>
        <w:t>对于误差分析，我们可以使用混淆矩阵（</w:t>
      </w:r>
      <w:r>
        <w:rPr>
          <w:rFonts w:hint="eastAsia"/>
        </w:rPr>
        <w:t>confusion matrix</w:t>
      </w:r>
      <w:r>
        <w:rPr>
          <w:rFonts w:hint="eastAsia"/>
        </w:rPr>
        <w:t>）来了解分类器在不同类别上</w:t>
      </w:r>
      <w:r>
        <w:rPr>
          <w:rFonts w:hint="eastAsia"/>
        </w:rPr>
        <w:lastRenderedPageBreak/>
        <w:t>的性能表现。混淆矩阵可以显示真实标签与预测标签之间的关系，以及分类器在每个类别上的表现。基于混淆矩阵，我们可以计算各种性能指标，如准确率、召回率和</w:t>
      </w:r>
      <w:r>
        <w:rPr>
          <w:rFonts w:hint="eastAsia"/>
        </w:rPr>
        <w:t xml:space="preserve"> F1 </w:t>
      </w:r>
      <w:r>
        <w:rPr>
          <w:rFonts w:hint="eastAsia"/>
        </w:rPr>
        <w:t>分数等。</w:t>
      </w:r>
    </w:p>
    <w:p w14:paraId="37DEF4E6" w14:textId="77777777" w:rsidR="0094392E" w:rsidRDefault="0094392E" w:rsidP="0094392E">
      <w:pPr>
        <w:ind w:firstLine="420"/>
      </w:pPr>
      <w:r>
        <w:rPr>
          <w:rFonts w:hint="eastAsia"/>
        </w:rPr>
        <w:t>下面是在使用普通的</w:t>
      </w:r>
      <w:proofErr w:type="spellStart"/>
      <w:r>
        <w:rPr>
          <w:rFonts w:hint="eastAsia"/>
        </w:rPr>
        <w:t>numpy</w:t>
      </w:r>
      <w:proofErr w:type="spellEnd"/>
      <w:r>
        <w:rPr>
          <w:rFonts w:hint="eastAsia"/>
        </w:rPr>
        <w:t>数据作为数据集时，分别使用</w:t>
      </w:r>
      <w:proofErr w:type="spellStart"/>
      <w:r>
        <w:rPr>
          <w:rFonts w:hint="eastAsia"/>
        </w:rPr>
        <w:t>Pytorch</w:t>
      </w:r>
      <w:proofErr w:type="spellEnd"/>
      <w:r>
        <w:rPr>
          <w:rFonts w:hint="eastAsia"/>
        </w:rPr>
        <w:t>和</w:t>
      </w:r>
      <w:proofErr w:type="spellStart"/>
      <w:r>
        <w:rPr>
          <w:rFonts w:hint="eastAsia"/>
        </w:rPr>
        <w:t>Mindspore</w:t>
      </w:r>
      <w:proofErr w:type="spellEnd"/>
      <w:r>
        <w:rPr>
          <w:rFonts w:hint="eastAsia"/>
        </w:rPr>
        <w:t>进行误差分析的代码实现。</w:t>
      </w:r>
    </w:p>
    <w:p w14:paraId="7F65EB6D" w14:textId="77777777" w:rsidR="0094392E" w:rsidRDefault="0094392E" w:rsidP="0094392E">
      <w:pPr>
        <w:pStyle w:val="3"/>
      </w:pPr>
      <w:r>
        <w:rPr>
          <w:rFonts w:hint="eastAsia"/>
        </w:rPr>
        <w:t>使用</w:t>
      </w:r>
      <w:proofErr w:type="spellStart"/>
      <w:r>
        <w:rPr>
          <w:rFonts w:hint="eastAsia"/>
        </w:rPr>
        <w:t>Pytorch</w:t>
      </w:r>
      <w:proofErr w:type="spellEnd"/>
      <w:r>
        <w:rPr>
          <w:rFonts w:hint="eastAsia"/>
        </w:rPr>
        <w:t>进行误差分析</w:t>
      </w:r>
    </w:p>
    <w:p w14:paraId="0405A691" w14:textId="77777777" w:rsidR="0094392E" w:rsidRPr="00CB558B" w:rsidRDefault="0094392E" w:rsidP="00F55501">
      <w:pPr>
        <w:pStyle w:val="code"/>
        <w:numPr>
          <w:ilvl w:val="0"/>
          <w:numId w:val="70"/>
        </w:numPr>
        <w:ind w:right="210"/>
      </w:pPr>
      <w:r w:rsidRPr="00CB558B">
        <w:t>import numpy as np</w:t>
      </w:r>
    </w:p>
    <w:p w14:paraId="67D3C6CA" w14:textId="77777777" w:rsidR="0094392E" w:rsidRPr="00CB558B" w:rsidRDefault="0094392E" w:rsidP="00CB558B">
      <w:pPr>
        <w:pStyle w:val="code"/>
        <w:ind w:right="210"/>
      </w:pPr>
      <w:r w:rsidRPr="00CB558B">
        <w:t>import torch</w:t>
      </w:r>
    </w:p>
    <w:p w14:paraId="427E237A" w14:textId="77777777" w:rsidR="0094392E" w:rsidRPr="00CB558B" w:rsidRDefault="0094392E" w:rsidP="00CB558B">
      <w:pPr>
        <w:pStyle w:val="code"/>
        <w:ind w:right="210"/>
      </w:pPr>
    </w:p>
    <w:p w14:paraId="7C23CEF7" w14:textId="77777777" w:rsidR="0094392E" w:rsidRPr="00CB558B" w:rsidRDefault="0094392E" w:rsidP="00CB558B">
      <w:pPr>
        <w:pStyle w:val="code"/>
        <w:ind w:right="210"/>
      </w:pPr>
      <w:r w:rsidRPr="00CB558B">
        <w:t xml:space="preserve"># </w:t>
      </w:r>
      <w:r w:rsidRPr="00CB558B">
        <w:t>假设有</w:t>
      </w:r>
      <w:r w:rsidRPr="00CB558B">
        <w:t xml:space="preserve"> 10 </w:t>
      </w:r>
      <w:r w:rsidRPr="00CB558B">
        <w:t>个样本和</w:t>
      </w:r>
      <w:r w:rsidRPr="00CB558B">
        <w:t xml:space="preserve"> 3 </w:t>
      </w:r>
      <w:r w:rsidRPr="00CB558B">
        <w:t>个类别</w:t>
      </w:r>
    </w:p>
    <w:p w14:paraId="04C7DD29" w14:textId="77777777" w:rsidR="0094392E" w:rsidRPr="00CB558B" w:rsidRDefault="0094392E" w:rsidP="00CB558B">
      <w:pPr>
        <w:pStyle w:val="code"/>
        <w:ind w:right="210"/>
      </w:pPr>
      <w:r w:rsidRPr="00CB558B">
        <w:t>labels = np.random.randint(0, 3, size=(10,))</w:t>
      </w:r>
    </w:p>
    <w:p w14:paraId="027C1217" w14:textId="77777777" w:rsidR="0094392E" w:rsidRPr="00CB558B" w:rsidRDefault="0094392E" w:rsidP="00CB558B">
      <w:pPr>
        <w:pStyle w:val="code"/>
        <w:ind w:right="210"/>
      </w:pPr>
      <w:r w:rsidRPr="00CB558B">
        <w:t>predictions = np.random.randint(0, 3, size=(10,))</w:t>
      </w:r>
    </w:p>
    <w:p w14:paraId="6CCEA590" w14:textId="77777777" w:rsidR="0094392E" w:rsidRPr="00CB558B" w:rsidRDefault="0094392E" w:rsidP="00CB558B">
      <w:pPr>
        <w:pStyle w:val="code"/>
        <w:ind w:right="210"/>
      </w:pPr>
    </w:p>
    <w:p w14:paraId="4EB281C5" w14:textId="77777777" w:rsidR="0094392E" w:rsidRPr="00CB558B" w:rsidRDefault="0094392E" w:rsidP="00CB558B">
      <w:pPr>
        <w:pStyle w:val="code"/>
        <w:ind w:right="210"/>
      </w:pPr>
      <w:r w:rsidRPr="00CB558B">
        <w:t xml:space="preserve"># </w:t>
      </w:r>
      <w:r w:rsidRPr="00CB558B">
        <w:t>转换为</w:t>
      </w:r>
      <w:r w:rsidRPr="00CB558B">
        <w:t xml:space="preserve"> PyTorch Tensor</w:t>
      </w:r>
    </w:p>
    <w:p w14:paraId="31294818" w14:textId="77777777" w:rsidR="0094392E" w:rsidRPr="00CB558B" w:rsidRDefault="0094392E" w:rsidP="00CB558B">
      <w:pPr>
        <w:pStyle w:val="code"/>
        <w:ind w:right="210"/>
      </w:pPr>
      <w:r w:rsidRPr="00CB558B">
        <w:t>labels_tensor = torch.from_numpy(labels)</w:t>
      </w:r>
    </w:p>
    <w:p w14:paraId="17BF9F48" w14:textId="77777777" w:rsidR="0094392E" w:rsidRPr="00CB558B" w:rsidRDefault="0094392E" w:rsidP="00CB558B">
      <w:pPr>
        <w:pStyle w:val="code"/>
        <w:ind w:right="210"/>
      </w:pPr>
      <w:r w:rsidRPr="00CB558B">
        <w:t>predictions_tensor = torch.from_numpy(predictions)</w:t>
      </w:r>
    </w:p>
    <w:p w14:paraId="2D4E497A" w14:textId="77777777" w:rsidR="0094392E" w:rsidRPr="00CB558B" w:rsidRDefault="0094392E" w:rsidP="00CB558B">
      <w:pPr>
        <w:pStyle w:val="code"/>
        <w:ind w:right="210"/>
      </w:pPr>
    </w:p>
    <w:p w14:paraId="2F658944" w14:textId="77777777" w:rsidR="0094392E" w:rsidRPr="00CB558B" w:rsidRDefault="0094392E" w:rsidP="00CB558B">
      <w:pPr>
        <w:pStyle w:val="code"/>
        <w:ind w:right="210"/>
      </w:pPr>
      <w:r w:rsidRPr="00CB558B">
        <w:t xml:space="preserve"># </w:t>
      </w:r>
      <w:r w:rsidRPr="00CB558B">
        <w:t>计算混淆矩阵</w:t>
      </w:r>
    </w:p>
    <w:p w14:paraId="654FB52A" w14:textId="77777777" w:rsidR="0094392E" w:rsidRPr="00CB558B" w:rsidRDefault="0094392E" w:rsidP="00CB558B">
      <w:pPr>
        <w:pStyle w:val="code"/>
        <w:ind w:right="210"/>
      </w:pPr>
      <w:r w:rsidRPr="00CB558B">
        <w:t>confusion_matrix = torch.zeros(3, 3)</w:t>
      </w:r>
    </w:p>
    <w:p w14:paraId="3DE606B1" w14:textId="77777777" w:rsidR="0094392E" w:rsidRPr="00CB558B" w:rsidRDefault="0094392E" w:rsidP="00CB558B">
      <w:pPr>
        <w:pStyle w:val="code"/>
        <w:ind w:right="210"/>
      </w:pPr>
      <w:r w:rsidRPr="00CB558B">
        <w:t>for t, p in zip(labels_tensor, predictions_tensor):</w:t>
      </w:r>
    </w:p>
    <w:p w14:paraId="3C9B867F" w14:textId="77777777" w:rsidR="0094392E" w:rsidRPr="00CB558B" w:rsidRDefault="0094392E" w:rsidP="00CB558B">
      <w:pPr>
        <w:pStyle w:val="code"/>
        <w:ind w:right="210"/>
      </w:pPr>
      <w:r w:rsidRPr="00CB558B">
        <w:t xml:space="preserve">    confusion_matrix[t, p] += 1</w:t>
      </w:r>
    </w:p>
    <w:p w14:paraId="358399F1" w14:textId="77777777" w:rsidR="0094392E" w:rsidRPr="00CB558B" w:rsidRDefault="0094392E" w:rsidP="00CB558B">
      <w:pPr>
        <w:pStyle w:val="code"/>
        <w:ind w:right="210"/>
      </w:pPr>
    </w:p>
    <w:p w14:paraId="14B58A4B" w14:textId="77777777" w:rsidR="0094392E" w:rsidRPr="00CB558B" w:rsidRDefault="0094392E" w:rsidP="00CB558B">
      <w:pPr>
        <w:pStyle w:val="code"/>
        <w:ind w:right="210"/>
      </w:pPr>
      <w:r w:rsidRPr="00CB558B">
        <w:t xml:space="preserve"># </w:t>
      </w:r>
      <w:r w:rsidRPr="00CB558B">
        <w:t>计算性能指标</w:t>
      </w:r>
    </w:p>
    <w:p w14:paraId="13872DA0" w14:textId="77777777" w:rsidR="0094392E" w:rsidRPr="00CB558B" w:rsidRDefault="0094392E" w:rsidP="00CB558B">
      <w:pPr>
        <w:pStyle w:val="code"/>
        <w:ind w:right="210"/>
      </w:pPr>
      <w:r w:rsidRPr="00CB558B">
        <w:t>accuracy = confusion_matrix.diag().sum() / confusion_matrix.sum()</w:t>
      </w:r>
    </w:p>
    <w:p w14:paraId="43EE0673" w14:textId="77777777" w:rsidR="0094392E" w:rsidRPr="00CB558B" w:rsidRDefault="0094392E" w:rsidP="00CB558B">
      <w:pPr>
        <w:pStyle w:val="code"/>
        <w:ind w:right="210"/>
      </w:pPr>
      <w:r w:rsidRPr="00CB558B">
        <w:t>precision = confusion_matrix.diag() / confusion_matrix.sum(dim=0)</w:t>
      </w:r>
    </w:p>
    <w:p w14:paraId="1D7A53E1" w14:textId="77777777" w:rsidR="0094392E" w:rsidRPr="00CB558B" w:rsidRDefault="0094392E" w:rsidP="00CB558B">
      <w:pPr>
        <w:pStyle w:val="code"/>
        <w:ind w:right="210"/>
      </w:pPr>
      <w:r w:rsidRPr="00CB558B">
        <w:t>recall = confusion_matrix.diag() / confusion_matrix.sum(dim=1)</w:t>
      </w:r>
    </w:p>
    <w:p w14:paraId="78F09A01" w14:textId="77777777" w:rsidR="0094392E" w:rsidRPr="00CB558B" w:rsidRDefault="0094392E" w:rsidP="00CB558B">
      <w:pPr>
        <w:pStyle w:val="code"/>
        <w:ind w:right="210"/>
      </w:pPr>
      <w:r w:rsidRPr="00CB558B">
        <w:t>f1_score = 2 * precision * recall / (precision + recall)</w:t>
      </w:r>
    </w:p>
    <w:p w14:paraId="41510C34" w14:textId="77777777" w:rsidR="0094392E" w:rsidRPr="00CB558B" w:rsidRDefault="0094392E" w:rsidP="00CB558B">
      <w:pPr>
        <w:pStyle w:val="code"/>
        <w:ind w:right="210"/>
      </w:pPr>
    </w:p>
    <w:p w14:paraId="5D4DF9D6" w14:textId="77777777" w:rsidR="0094392E" w:rsidRPr="00CB558B" w:rsidRDefault="0094392E" w:rsidP="00CB558B">
      <w:pPr>
        <w:pStyle w:val="code"/>
        <w:ind w:right="210"/>
      </w:pPr>
      <w:r w:rsidRPr="00CB558B">
        <w:t>print(f"Accuracy: {accuracy:.2f}")</w:t>
      </w:r>
    </w:p>
    <w:p w14:paraId="13766382" w14:textId="77777777" w:rsidR="0094392E" w:rsidRPr="00CB558B" w:rsidRDefault="0094392E" w:rsidP="00CB558B">
      <w:pPr>
        <w:pStyle w:val="code"/>
        <w:ind w:right="210"/>
      </w:pPr>
      <w:r w:rsidRPr="00CB558B">
        <w:t>print(f"Precision: {precision}")</w:t>
      </w:r>
    </w:p>
    <w:p w14:paraId="3FD420C2" w14:textId="77777777" w:rsidR="0094392E" w:rsidRPr="00CB558B" w:rsidRDefault="0094392E" w:rsidP="00CB558B">
      <w:pPr>
        <w:pStyle w:val="code"/>
        <w:ind w:right="210"/>
      </w:pPr>
      <w:r w:rsidRPr="00CB558B">
        <w:t>print(f"Recall: {recall}")</w:t>
      </w:r>
    </w:p>
    <w:p w14:paraId="47F98499" w14:textId="77777777" w:rsidR="0094392E" w:rsidRPr="00CB558B" w:rsidRDefault="0094392E" w:rsidP="00CB558B">
      <w:pPr>
        <w:pStyle w:val="code"/>
        <w:ind w:right="210"/>
      </w:pPr>
      <w:r w:rsidRPr="00CB558B">
        <w:t>print(f"F1 score: {f1_score}")</w:t>
      </w:r>
    </w:p>
    <w:p w14:paraId="4A60BE6B" w14:textId="77777777" w:rsidR="0094392E" w:rsidRDefault="0094392E" w:rsidP="0094392E">
      <w:pPr>
        <w:pStyle w:val="3"/>
      </w:pPr>
      <w:r>
        <w:rPr>
          <w:rFonts w:hint="eastAsia"/>
        </w:rPr>
        <w:lastRenderedPageBreak/>
        <w:t>使用</w:t>
      </w:r>
      <w:proofErr w:type="spellStart"/>
      <w:r>
        <w:rPr>
          <w:rFonts w:hint="eastAsia"/>
        </w:rPr>
        <w:t>MindSpore</w:t>
      </w:r>
      <w:proofErr w:type="spellEnd"/>
      <w:r>
        <w:rPr>
          <w:rFonts w:hint="eastAsia"/>
        </w:rPr>
        <w:t>进行误差分析</w:t>
      </w:r>
    </w:p>
    <w:p w14:paraId="7C75EABB" w14:textId="77777777" w:rsidR="0094392E" w:rsidRPr="00CB558B" w:rsidRDefault="0094392E" w:rsidP="00F55501">
      <w:pPr>
        <w:pStyle w:val="code"/>
        <w:numPr>
          <w:ilvl w:val="0"/>
          <w:numId w:val="71"/>
        </w:numPr>
        <w:ind w:right="210"/>
      </w:pPr>
      <w:r w:rsidRPr="00CB558B">
        <w:t>import numpy as np</w:t>
      </w:r>
    </w:p>
    <w:p w14:paraId="52BAFC4C" w14:textId="77777777" w:rsidR="0094392E" w:rsidRPr="00CB558B" w:rsidRDefault="0094392E" w:rsidP="00F55501">
      <w:pPr>
        <w:pStyle w:val="code"/>
        <w:numPr>
          <w:ilvl w:val="0"/>
          <w:numId w:val="71"/>
        </w:numPr>
        <w:ind w:right="210"/>
      </w:pPr>
      <w:r w:rsidRPr="00CB558B">
        <w:t>import mindspore</w:t>
      </w:r>
    </w:p>
    <w:p w14:paraId="6A6DCCE5" w14:textId="77777777" w:rsidR="0094392E" w:rsidRPr="00CB558B" w:rsidRDefault="0094392E" w:rsidP="00F55501">
      <w:pPr>
        <w:pStyle w:val="code"/>
        <w:numPr>
          <w:ilvl w:val="0"/>
          <w:numId w:val="71"/>
        </w:numPr>
        <w:ind w:right="210"/>
      </w:pPr>
    </w:p>
    <w:p w14:paraId="115A4C81" w14:textId="77777777" w:rsidR="0094392E" w:rsidRPr="00CB558B" w:rsidRDefault="0094392E" w:rsidP="00F55501">
      <w:pPr>
        <w:pStyle w:val="code"/>
        <w:numPr>
          <w:ilvl w:val="0"/>
          <w:numId w:val="71"/>
        </w:numPr>
        <w:ind w:right="210"/>
      </w:pPr>
      <w:r w:rsidRPr="00CB558B">
        <w:t xml:space="preserve"># </w:t>
      </w:r>
      <w:r w:rsidRPr="00CB558B">
        <w:t>假设有</w:t>
      </w:r>
      <w:r w:rsidRPr="00CB558B">
        <w:t xml:space="preserve"> 10 </w:t>
      </w:r>
      <w:r w:rsidRPr="00CB558B">
        <w:t>个样本和</w:t>
      </w:r>
      <w:r w:rsidRPr="00CB558B">
        <w:t xml:space="preserve"> 3 </w:t>
      </w:r>
      <w:r w:rsidRPr="00CB558B">
        <w:t>个类别</w:t>
      </w:r>
    </w:p>
    <w:p w14:paraId="5035A623" w14:textId="77777777" w:rsidR="0094392E" w:rsidRPr="00CB558B" w:rsidRDefault="0094392E" w:rsidP="00F55501">
      <w:pPr>
        <w:pStyle w:val="code"/>
        <w:numPr>
          <w:ilvl w:val="0"/>
          <w:numId w:val="71"/>
        </w:numPr>
        <w:ind w:right="210"/>
      </w:pPr>
      <w:r w:rsidRPr="00CB558B">
        <w:t>labels = np.random.randint(0, 3, size=(10,))</w:t>
      </w:r>
    </w:p>
    <w:p w14:paraId="35336C2D" w14:textId="77777777" w:rsidR="0094392E" w:rsidRPr="00CB558B" w:rsidRDefault="0094392E" w:rsidP="00F55501">
      <w:pPr>
        <w:pStyle w:val="code"/>
        <w:numPr>
          <w:ilvl w:val="0"/>
          <w:numId w:val="71"/>
        </w:numPr>
        <w:ind w:right="210"/>
      </w:pPr>
      <w:r w:rsidRPr="00CB558B">
        <w:t>predictions = np.random.randint(0, 3, size=(10,))</w:t>
      </w:r>
    </w:p>
    <w:p w14:paraId="10C9BD90" w14:textId="77777777" w:rsidR="0094392E" w:rsidRPr="00CB558B" w:rsidRDefault="0094392E" w:rsidP="00F55501">
      <w:pPr>
        <w:pStyle w:val="code"/>
        <w:numPr>
          <w:ilvl w:val="0"/>
          <w:numId w:val="71"/>
        </w:numPr>
        <w:ind w:right="210"/>
      </w:pPr>
    </w:p>
    <w:p w14:paraId="2679EE2B" w14:textId="77777777" w:rsidR="0094392E" w:rsidRPr="00CB558B" w:rsidRDefault="0094392E" w:rsidP="00F55501">
      <w:pPr>
        <w:pStyle w:val="code"/>
        <w:numPr>
          <w:ilvl w:val="0"/>
          <w:numId w:val="71"/>
        </w:numPr>
        <w:ind w:right="210"/>
      </w:pPr>
      <w:r w:rsidRPr="00CB558B">
        <w:t xml:space="preserve"># </w:t>
      </w:r>
      <w:r w:rsidRPr="00CB558B">
        <w:t>转换为</w:t>
      </w:r>
      <w:r w:rsidRPr="00CB558B">
        <w:t xml:space="preserve"> MindSpore Tensor</w:t>
      </w:r>
    </w:p>
    <w:p w14:paraId="2EB2AB95" w14:textId="77777777" w:rsidR="0094392E" w:rsidRPr="00CB558B" w:rsidRDefault="0094392E" w:rsidP="00F55501">
      <w:pPr>
        <w:pStyle w:val="code"/>
        <w:numPr>
          <w:ilvl w:val="0"/>
          <w:numId w:val="71"/>
        </w:numPr>
        <w:ind w:right="210"/>
      </w:pPr>
      <w:r w:rsidRPr="00CB558B">
        <w:t>labels_tensor = mindspore.Tensor(labels, mindspore.int32)</w:t>
      </w:r>
    </w:p>
    <w:p w14:paraId="176D434E" w14:textId="77777777" w:rsidR="0094392E" w:rsidRPr="00CB558B" w:rsidRDefault="0094392E" w:rsidP="00F55501">
      <w:pPr>
        <w:pStyle w:val="code"/>
        <w:numPr>
          <w:ilvl w:val="0"/>
          <w:numId w:val="71"/>
        </w:numPr>
        <w:ind w:right="210"/>
      </w:pPr>
      <w:r w:rsidRPr="00CB558B">
        <w:t>predictions_tensor = mindspore.Tensor(predictions, mindspore.int32)</w:t>
      </w:r>
    </w:p>
    <w:p w14:paraId="55BBC873" w14:textId="77777777" w:rsidR="0094392E" w:rsidRPr="00CB558B" w:rsidRDefault="0094392E" w:rsidP="00F55501">
      <w:pPr>
        <w:pStyle w:val="code"/>
        <w:numPr>
          <w:ilvl w:val="0"/>
          <w:numId w:val="71"/>
        </w:numPr>
        <w:ind w:right="210"/>
      </w:pPr>
    </w:p>
    <w:p w14:paraId="2005B7B3" w14:textId="77777777" w:rsidR="0094392E" w:rsidRPr="00CB558B" w:rsidRDefault="0094392E" w:rsidP="00F55501">
      <w:pPr>
        <w:pStyle w:val="code"/>
        <w:numPr>
          <w:ilvl w:val="0"/>
          <w:numId w:val="71"/>
        </w:numPr>
        <w:ind w:right="210"/>
      </w:pPr>
      <w:r w:rsidRPr="00CB558B">
        <w:t xml:space="preserve"># </w:t>
      </w:r>
      <w:r w:rsidRPr="00CB558B">
        <w:t>计算混淆矩阵</w:t>
      </w:r>
    </w:p>
    <w:p w14:paraId="1665124A" w14:textId="77777777" w:rsidR="0094392E" w:rsidRPr="00CB558B" w:rsidRDefault="0094392E" w:rsidP="00F55501">
      <w:pPr>
        <w:pStyle w:val="code"/>
        <w:numPr>
          <w:ilvl w:val="0"/>
          <w:numId w:val="71"/>
        </w:numPr>
        <w:ind w:right="210"/>
      </w:pPr>
      <w:r w:rsidRPr="00CB558B">
        <w:t>confusion_matrix = mindspore.ops.operations.ConfusionMatrix(num_classes=3)</w:t>
      </w:r>
    </w:p>
    <w:p w14:paraId="3E7B6691" w14:textId="77777777" w:rsidR="0094392E" w:rsidRPr="00CB558B" w:rsidRDefault="0094392E" w:rsidP="00F55501">
      <w:pPr>
        <w:pStyle w:val="code"/>
        <w:numPr>
          <w:ilvl w:val="0"/>
          <w:numId w:val="71"/>
        </w:numPr>
        <w:ind w:right="210"/>
      </w:pPr>
      <w:r w:rsidRPr="00CB558B">
        <w:t>confusion_matrix.update(labels_tensor, predictions_tensor)</w:t>
      </w:r>
    </w:p>
    <w:p w14:paraId="1F1A9FAB" w14:textId="77777777" w:rsidR="0094392E" w:rsidRPr="00CB558B" w:rsidRDefault="0094392E" w:rsidP="00F55501">
      <w:pPr>
        <w:pStyle w:val="code"/>
        <w:numPr>
          <w:ilvl w:val="0"/>
          <w:numId w:val="71"/>
        </w:numPr>
        <w:ind w:right="210"/>
      </w:pPr>
      <w:r w:rsidRPr="00CB558B">
        <w:t>confusion_matrix = confusion_matrix.eval()</w:t>
      </w:r>
    </w:p>
    <w:p w14:paraId="5B6C388A" w14:textId="77777777" w:rsidR="0094392E" w:rsidRPr="00CB558B" w:rsidRDefault="0094392E" w:rsidP="00F55501">
      <w:pPr>
        <w:pStyle w:val="code"/>
        <w:numPr>
          <w:ilvl w:val="0"/>
          <w:numId w:val="71"/>
        </w:numPr>
        <w:ind w:right="210"/>
      </w:pPr>
    </w:p>
    <w:p w14:paraId="61C1E2AB" w14:textId="77777777" w:rsidR="0094392E" w:rsidRPr="00CB558B" w:rsidRDefault="0094392E" w:rsidP="00F55501">
      <w:pPr>
        <w:pStyle w:val="code"/>
        <w:numPr>
          <w:ilvl w:val="0"/>
          <w:numId w:val="71"/>
        </w:numPr>
        <w:ind w:right="210"/>
      </w:pPr>
      <w:r w:rsidRPr="00CB558B">
        <w:t xml:space="preserve"># </w:t>
      </w:r>
      <w:r w:rsidRPr="00CB558B">
        <w:t>计算性能指标</w:t>
      </w:r>
    </w:p>
    <w:p w14:paraId="6621A079" w14:textId="77777777" w:rsidR="0094392E" w:rsidRPr="00CB558B" w:rsidRDefault="0094392E" w:rsidP="00F55501">
      <w:pPr>
        <w:pStyle w:val="code"/>
        <w:numPr>
          <w:ilvl w:val="0"/>
          <w:numId w:val="71"/>
        </w:numPr>
        <w:ind w:right="210"/>
      </w:pPr>
      <w:r w:rsidRPr="00CB558B">
        <w:t>accuracy = confusion_matrix.diag().sum() / confusion_matrix.sum()</w:t>
      </w:r>
    </w:p>
    <w:p w14:paraId="33162071" w14:textId="77777777" w:rsidR="0094392E" w:rsidRPr="00CB558B" w:rsidRDefault="0094392E" w:rsidP="00F55501">
      <w:pPr>
        <w:pStyle w:val="code"/>
        <w:numPr>
          <w:ilvl w:val="0"/>
          <w:numId w:val="71"/>
        </w:numPr>
        <w:ind w:right="210"/>
      </w:pPr>
      <w:r w:rsidRPr="00CB558B">
        <w:t>precision = confusion_matrix.diag() / confusion_matrix.sum(axis=1)</w:t>
      </w:r>
    </w:p>
    <w:p w14:paraId="72E76AC3" w14:textId="77777777" w:rsidR="0094392E" w:rsidRPr="00CB558B" w:rsidRDefault="0094392E" w:rsidP="00F55501">
      <w:pPr>
        <w:pStyle w:val="code"/>
        <w:numPr>
          <w:ilvl w:val="0"/>
          <w:numId w:val="71"/>
        </w:numPr>
        <w:ind w:right="210"/>
      </w:pPr>
      <w:r w:rsidRPr="00CB558B">
        <w:t>recall = confusion_matrix.diag() / confusion_matrix.sum(axis=0)</w:t>
      </w:r>
    </w:p>
    <w:p w14:paraId="32F7A145" w14:textId="77777777" w:rsidR="0094392E" w:rsidRPr="00CB558B" w:rsidRDefault="0094392E" w:rsidP="00F55501">
      <w:pPr>
        <w:pStyle w:val="code"/>
        <w:numPr>
          <w:ilvl w:val="0"/>
          <w:numId w:val="71"/>
        </w:numPr>
        <w:ind w:right="210"/>
      </w:pPr>
      <w:r w:rsidRPr="00CB558B">
        <w:t>f1_score = 2 * precision * recall / (precision + recall)</w:t>
      </w:r>
    </w:p>
    <w:p w14:paraId="60F2933B" w14:textId="77777777" w:rsidR="0094392E" w:rsidRPr="00CB558B" w:rsidRDefault="0094392E" w:rsidP="00F55501">
      <w:pPr>
        <w:pStyle w:val="code"/>
        <w:numPr>
          <w:ilvl w:val="0"/>
          <w:numId w:val="71"/>
        </w:numPr>
        <w:ind w:right="210"/>
      </w:pPr>
    </w:p>
    <w:p w14:paraId="55071CFE" w14:textId="77777777" w:rsidR="0094392E" w:rsidRPr="00CB558B" w:rsidRDefault="0094392E" w:rsidP="00F55501">
      <w:pPr>
        <w:pStyle w:val="code"/>
        <w:numPr>
          <w:ilvl w:val="0"/>
          <w:numId w:val="71"/>
        </w:numPr>
        <w:ind w:right="210"/>
      </w:pPr>
      <w:r w:rsidRPr="00CB558B">
        <w:t>print(f"Accuracy: {accuracy:.2f}")</w:t>
      </w:r>
    </w:p>
    <w:p w14:paraId="0CF01EF5" w14:textId="77777777" w:rsidR="0094392E" w:rsidRPr="00CB558B" w:rsidRDefault="0094392E" w:rsidP="00F55501">
      <w:pPr>
        <w:pStyle w:val="code"/>
        <w:numPr>
          <w:ilvl w:val="0"/>
          <w:numId w:val="71"/>
        </w:numPr>
        <w:ind w:right="210"/>
      </w:pPr>
      <w:r w:rsidRPr="00CB558B">
        <w:t>print(f"Precision: {precision}")</w:t>
      </w:r>
    </w:p>
    <w:p w14:paraId="72E058F2" w14:textId="77777777" w:rsidR="0094392E" w:rsidRPr="00CB558B" w:rsidRDefault="0094392E" w:rsidP="00F55501">
      <w:pPr>
        <w:pStyle w:val="code"/>
        <w:numPr>
          <w:ilvl w:val="0"/>
          <w:numId w:val="71"/>
        </w:numPr>
        <w:ind w:right="210"/>
      </w:pPr>
      <w:r w:rsidRPr="00CB558B">
        <w:t>print(f"Recall: {recall}")</w:t>
      </w:r>
    </w:p>
    <w:p w14:paraId="23C121BE" w14:textId="77777777" w:rsidR="0094392E" w:rsidRPr="00CB558B" w:rsidRDefault="0094392E" w:rsidP="00F55501">
      <w:pPr>
        <w:pStyle w:val="code"/>
        <w:numPr>
          <w:ilvl w:val="0"/>
          <w:numId w:val="71"/>
        </w:numPr>
        <w:ind w:right="210"/>
      </w:pPr>
      <w:r w:rsidRPr="00CB558B">
        <w:t>print(f"F1 score: {f1_score}")</w:t>
      </w:r>
    </w:p>
    <w:p w14:paraId="43384A2B" w14:textId="77777777" w:rsidR="0094392E" w:rsidRDefault="0094392E" w:rsidP="0094392E">
      <w:pPr>
        <w:ind w:firstLine="420"/>
      </w:pPr>
      <w:r>
        <w:t>在上述代码中，我们首先生成了</w:t>
      </w:r>
      <w:r>
        <w:t xml:space="preserve"> 10 </w:t>
      </w:r>
      <w:proofErr w:type="gramStart"/>
      <w:r>
        <w:t>个</w:t>
      </w:r>
      <w:proofErr w:type="gramEnd"/>
      <w:r>
        <w:t>随机标签和预测结果。然后，我们将这些标签和预测结果转换为</w:t>
      </w:r>
      <w:r>
        <w:t xml:space="preserve"> </w:t>
      </w:r>
      <w:proofErr w:type="spellStart"/>
      <w:r>
        <w:t>PyTorch</w:t>
      </w:r>
      <w:proofErr w:type="spellEnd"/>
      <w:r>
        <w:t xml:space="preserve"> </w:t>
      </w:r>
      <w:r>
        <w:t>或</w:t>
      </w:r>
      <w:r>
        <w:t xml:space="preserve"> </w:t>
      </w:r>
      <w:proofErr w:type="spellStart"/>
      <w:r>
        <w:t>MindSpore</w:t>
      </w:r>
      <w:proofErr w:type="spellEnd"/>
      <w:r>
        <w:t xml:space="preserve"> Tensor</w:t>
      </w:r>
      <w:r>
        <w:t>。接下来，我们计算混淆矩阵，并使用混淆矩阵计算出准确率、召回率和</w:t>
      </w:r>
      <w:r>
        <w:t xml:space="preserve"> F1 </w:t>
      </w:r>
      <w:r>
        <w:t>分数。</w:t>
      </w:r>
    </w:p>
    <w:p w14:paraId="61822CC9" w14:textId="77777777" w:rsidR="0094392E" w:rsidRDefault="0094392E" w:rsidP="0094392E">
      <w:pPr>
        <w:pStyle w:val="2"/>
      </w:pPr>
      <w:r>
        <w:rPr>
          <w:rFonts w:hint="eastAsia"/>
        </w:rPr>
        <w:t>如何解决过拟合问题</w:t>
      </w:r>
    </w:p>
    <w:p w14:paraId="59FCFAB4" w14:textId="77777777" w:rsidR="0094392E" w:rsidRDefault="0094392E" w:rsidP="0094392E">
      <w:pPr>
        <w:ind w:firstLine="420"/>
      </w:pPr>
      <w:r>
        <w:rPr>
          <w:rFonts w:hint="eastAsia"/>
        </w:rPr>
        <w:t>过拟合问题是深度学习中常见的问题之一，通常可以采取以下措施来解决：</w:t>
      </w:r>
    </w:p>
    <w:p w14:paraId="592AA381" w14:textId="77777777" w:rsidR="0094392E" w:rsidRDefault="0094392E" w:rsidP="00F55501">
      <w:pPr>
        <w:pStyle w:val="ad"/>
        <w:numPr>
          <w:ilvl w:val="0"/>
          <w:numId w:val="3"/>
        </w:numPr>
        <w:ind w:firstLineChars="0"/>
      </w:pPr>
      <w:r>
        <w:rPr>
          <w:rFonts w:hint="eastAsia"/>
        </w:rPr>
        <w:lastRenderedPageBreak/>
        <w:t>增加数据集：过拟合往往是由于数据集太小引起的，可以尝试增加数据集的大小，以提高模型的泛化能力。</w:t>
      </w:r>
    </w:p>
    <w:p w14:paraId="53CF7D14" w14:textId="77777777" w:rsidR="0094392E" w:rsidRDefault="0094392E" w:rsidP="00F55501">
      <w:pPr>
        <w:pStyle w:val="ad"/>
        <w:numPr>
          <w:ilvl w:val="0"/>
          <w:numId w:val="3"/>
        </w:numPr>
        <w:ind w:firstLineChars="0"/>
      </w:pPr>
      <w:r>
        <w:rPr>
          <w:rFonts w:hint="eastAsia"/>
        </w:rPr>
        <w:t>数据增强：对于图像数据集，可以采用各种数据增强技术，如旋转、翻转、随机裁剪等，来增加数据集的多样性，减少模型对数据的依赖性。</w:t>
      </w:r>
    </w:p>
    <w:p w14:paraId="59FE53B6" w14:textId="77777777" w:rsidR="0094392E" w:rsidRDefault="0094392E" w:rsidP="00F55501">
      <w:pPr>
        <w:pStyle w:val="ad"/>
        <w:numPr>
          <w:ilvl w:val="0"/>
          <w:numId w:val="3"/>
        </w:numPr>
        <w:ind w:firstLineChars="0"/>
      </w:pPr>
      <w:r>
        <w:rPr>
          <w:rFonts w:hint="eastAsia"/>
        </w:rPr>
        <w:t>正则化技术：正则化技术是一种常见的减少模型复杂度的方法，包括</w:t>
      </w:r>
      <w:r>
        <w:rPr>
          <w:rFonts w:hint="eastAsia"/>
        </w:rPr>
        <w:t xml:space="preserve"> L1 </w:t>
      </w:r>
      <w:r>
        <w:rPr>
          <w:rFonts w:hint="eastAsia"/>
        </w:rPr>
        <w:t>正则化、</w:t>
      </w:r>
      <w:r>
        <w:rPr>
          <w:rFonts w:hint="eastAsia"/>
        </w:rPr>
        <w:t xml:space="preserve">L2 </w:t>
      </w:r>
      <w:r>
        <w:rPr>
          <w:rFonts w:hint="eastAsia"/>
        </w:rPr>
        <w:t>正则化、</w:t>
      </w:r>
      <w:r>
        <w:rPr>
          <w:rFonts w:hint="eastAsia"/>
        </w:rPr>
        <w:t xml:space="preserve">Dropout </w:t>
      </w:r>
      <w:r>
        <w:rPr>
          <w:rFonts w:hint="eastAsia"/>
        </w:rPr>
        <w:t>等，可以在模型训练过程中加入正则化项，惩罚模型复杂度，避免过拟合。</w:t>
      </w:r>
    </w:p>
    <w:p w14:paraId="0CDE5918" w14:textId="77777777" w:rsidR="0094392E" w:rsidRDefault="0094392E" w:rsidP="00F55501">
      <w:pPr>
        <w:pStyle w:val="ad"/>
        <w:numPr>
          <w:ilvl w:val="0"/>
          <w:numId w:val="3"/>
        </w:numPr>
        <w:ind w:firstLineChars="0"/>
      </w:pPr>
      <w:r>
        <w:rPr>
          <w:rFonts w:hint="eastAsia"/>
        </w:rPr>
        <w:t>提前停止训练：过拟合通常是由于模型在训练集上过度拟合导致的，可以在模型训练过程中定期检查模型在验证集上的性能，并在验证集上的性能不再提升时提前停止训练，避免过拟合。</w:t>
      </w:r>
    </w:p>
    <w:p w14:paraId="490C9761" w14:textId="77777777" w:rsidR="0094392E" w:rsidRDefault="0094392E" w:rsidP="0094392E">
      <w:pPr>
        <w:pStyle w:val="2"/>
      </w:pPr>
      <w:r>
        <w:rPr>
          <w:rFonts w:hint="eastAsia"/>
        </w:rPr>
        <w:t>参考文献</w:t>
      </w:r>
    </w:p>
    <w:p w14:paraId="03183DC8" w14:textId="77777777" w:rsidR="0094392E" w:rsidRDefault="0094392E" w:rsidP="0094392E">
      <w:r>
        <w:rPr>
          <w:rFonts w:hint="eastAsia"/>
        </w:rPr>
        <w:t>使用</w:t>
      </w:r>
      <w:r>
        <w:rPr>
          <w:rFonts w:hint="eastAsia"/>
        </w:rPr>
        <w:t>Zotero</w:t>
      </w:r>
      <w:r>
        <w:rPr>
          <w:rFonts w:hint="eastAsia"/>
        </w:rPr>
        <w:t>工具栏中的</w:t>
      </w:r>
      <w:r>
        <w:t>Add/Edit Bibliography</w:t>
      </w:r>
      <w:r>
        <w:rPr>
          <w:rFonts w:hint="eastAsia"/>
        </w:rPr>
        <w:t>插入参考文献。</w:t>
      </w:r>
    </w:p>
    <w:p w14:paraId="0F9E08D6" w14:textId="22258AAB" w:rsidR="00CB558B" w:rsidRDefault="00CB558B">
      <w:pPr>
        <w:widowControl/>
        <w:spacing w:line="240" w:lineRule="auto"/>
        <w:jc w:val="left"/>
      </w:pPr>
      <w:r>
        <w:br w:type="page"/>
      </w:r>
    </w:p>
    <w:p w14:paraId="255A21D1" w14:textId="38D89E85" w:rsidR="00CB558B" w:rsidRDefault="00CB558B" w:rsidP="00CB558B">
      <w:pPr>
        <w:pStyle w:val="1"/>
      </w:pPr>
      <w:r>
        <w:lastRenderedPageBreak/>
        <w:t>优化算法分析</w:t>
      </w:r>
    </w:p>
    <w:p w14:paraId="0DD0033B" w14:textId="77777777" w:rsidR="00CB558B" w:rsidRDefault="00CB558B" w:rsidP="00CB558B">
      <w:pPr>
        <w:ind w:firstLine="420"/>
      </w:pPr>
      <w:r>
        <w:t>在机器学习和深度学习领域，优化算法在模型训练过程中起着至关重要的作用。通过优化算法，我们可以寻找最优的模型参数，以最小化损失函数并提高模型的性能。然而，优化问题本身面临着一系列的挑战，需要我们采取相应的策略和技术来应对。本章将深入探讨优化算法的分析和应用，重点关注五个子主题：优化中的挑战、正则化、</w:t>
      </w:r>
      <w:r>
        <w:t>Dropout</w:t>
      </w:r>
      <w:r>
        <w:t>、早停法和数据增广。通过对这些关键概念的讨论和分析，我们将能够更好地理解和应用优化算法来改善机器学习和深度学习模型的性能。</w:t>
      </w:r>
    </w:p>
    <w:p w14:paraId="001899AC" w14:textId="77777777" w:rsidR="00CB558B" w:rsidRDefault="00CB558B" w:rsidP="00CB558B">
      <w:r>
        <w:rPr>
          <w:rFonts w:ascii="MS Gothic" w:eastAsia="MS Gothic" w:hAnsi="MS Gothic" w:cs="MS Gothic" w:hint="eastAsia"/>
        </w:rPr>
        <w:t>​</w:t>
      </w:r>
      <w:r>
        <w:tab/>
      </w:r>
      <w:r>
        <w:t>首先，我们将探索优化中的挑战。优化问题通常涉及多个局部最优解，但我们的目标是找到全局最优解。我们将研究局部最优解的概念，并探讨如何通过不同的策略和技术来克服这一挑战。此外，我们还将讨论梯度消失和梯度爆炸问题，这是在深度神经网络中常见的优化难题。我们将介绍一些常用的解决方案，如梯度裁剪和权重初始化策略，来稳定梯度传播并改善模型的训练效果。</w:t>
      </w:r>
    </w:p>
    <w:p w14:paraId="4ACC078B" w14:textId="77777777" w:rsidR="00CB558B" w:rsidRDefault="00CB558B" w:rsidP="00CB558B">
      <w:r>
        <w:rPr>
          <w:rFonts w:ascii="MS Gothic" w:eastAsia="MS Gothic" w:hAnsi="MS Gothic" w:cs="MS Gothic" w:hint="eastAsia"/>
        </w:rPr>
        <w:t>​</w:t>
      </w:r>
      <w:r>
        <w:tab/>
      </w:r>
      <w:r>
        <w:t>接下来，我们将深入研究正则化技术。正则化是控制模型复杂度和防止过拟合的重要手段。我们将详细介绍</w:t>
      </w:r>
      <w:r>
        <w:t>L1</w:t>
      </w:r>
      <w:r>
        <w:t>和</w:t>
      </w:r>
      <w:r>
        <w:t>L2</w:t>
      </w:r>
      <w:r>
        <w:t>正则化的原理和应用，这两种方法通过对权重进行约束来降低模型的复杂度。此外，我们还将详细讨论</w:t>
      </w:r>
      <w:r>
        <w:t>Dropout</w:t>
      </w:r>
      <w:r>
        <w:t>技术，它是一种随机正则化技术，通过在训练过程中以一定概率将神经元置为无效状态，从而减少过拟合并提高模型的泛化能力。</w:t>
      </w:r>
    </w:p>
    <w:p w14:paraId="104A31D9" w14:textId="77777777" w:rsidR="00CB558B" w:rsidRDefault="00CB558B" w:rsidP="00CB558B">
      <w:r>
        <w:rPr>
          <w:rFonts w:ascii="MS Gothic" w:eastAsia="MS Gothic" w:hAnsi="MS Gothic" w:cs="MS Gothic" w:hint="eastAsia"/>
        </w:rPr>
        <w:t>​</w:t>
      </w:r>
      <w:r>
        <w:tab/>
      </w:r>
      <w:r>
        <w:t>随后，我们将深入探讨早停法的原理和实施方法。早停法是一种有效的防止过拟合的技术。我们将介绍如何利用验证集来监测模型的性能，并使用损失函数来判断何时停止训练。此外，我们将提供一些实施早停法的实用技巧和建议，并讨论早停法可能面临的一些潜在问题和注意事项。</w:t>
      </w:r>
    </w:p>
    <w:p w14:paraId="0967047D" w14:textId="77777777" w:rsidR="00CB558B" w:rsidRDefault="00CB558B" w:rsidP="00CB558B">
      <w:r>
        <w:rPr>
          <w:rFonts w:ascii="MS Gothic" w:eastAsia="MS Gothic" w:hAnsi="MS Gothic" w:cs="MS Gothic" w:hint="eastAsia"/>
        </w:rPr>
        <w:t>​</w:t>
      </w:r>
      <w:r>
        <w:tab/>
      </w:r>
      <w:r>
        <w:t>最后，我们将研究数据增广技术。数据增广是一种有效的方法，通过对原始数据进行一系列随机变换和扰动，生成更多的样本。数据增广可以帮助模型更好地泛化，并减少对大量标注数据的依赖。在这一部分，我们将探讨各种数据增广技术的应用。这包括但不限于图像领域的随机旋转、平移和缩放，以及语音领域的添加噪声、速度扰动等。我们将详细介绍这些技术的原理，并讨论如何选择适当的数据增广策略以及其对模型性能的影响。</w:t>
      </w:r>
    </w:p>
    <w:p w14:paraId="5023DACB" w14:textId="77777777" w:rsidR="00CB558B" w:rsidRDefault="00CB558B" w:rsidP="00CB558B">
      <w:r>
        <w:rPr>
          <w:rFonts w:ascii="MS Gothic" w:eastAsia="MS Gothic" w:hAnsi="MS Gothic" w:cs="MS Gothic" w:hint="eastAsia"/>
        </w:rPr>
        <w:lastRenderedPageBreak/>
        <w:t>​</w:t>
      </w:r>
      <w:r>
        <w:tab/>
      </w:r>
      <w:r>
        <w:t>总之，本章的目标是通过深入分析和讨论优化算法的关键概念和技术，帮助读者更好地理解和应用这些算法来提高机器学习和深度学习模型的性能。通过解决优化中的挑战、应用正则化技术、使用</w:t>
      </w:r>
      <w:r>
        <w:t>Dropout</w:t>
      </w:r>
      <w:r>
        <w:t>和早停法以及进行数据增广，我们可以为模型提供更好的泛化能力、更快的收敛速度和更强的鲁棒性。进一步的探索将使我们能够更好地应对实际问题中的挑战，并取得更好的结果。</w:t>
      </w:r>
    </w:p>
    <w:p w14:paraId="0A8D7E1C" w14:textId="77777777" w:rsidR="00CB558B" w:rsidRDefault="00CB558B" w:rsidP="00CB558B"/>
    <w:p w14:paraId="712B9BE9" w14:textId="0487AA4F" w:rsidR="00CB558B" w:rsidRDefault="00CB558B" w:rsidP="00CB558B">
      <w:pPr>
        <w:pStyle w:val="2"/>
      </w:pPr>
      <w:r>
        <w:t>优化中的挑战</w:t>
      </w:r>
    </w:p>
    <w:p w14:paraId="31092C23" w14:textId="77777777" w:rsidR="00CB558B" w:rsidRDefault="00CB558B" w:rsidP="00CB558B">
      <w:pPr>
        <w:ind w:firstLine="420"/>
      </w:pPr>
      <w:r>
        <w:rPr>
          <w:rFonts w:hint="eastAsia"/>
        </w:rPr>
        <w:t>优化算法在深度学习中扮演着至关重要的角色，因为深度学习模型的训练通常涉及到在参数空间中最小化一个目标函数。在这个过程中，优化算法不仅决定了训练的收敛速度，还决定了模型最终的性能和准确度。以下是优化算法的具体作用：</w:t>
      </w:r>
    </w:p>
    <w:p w14:paraId="47EF032C" w14:textId="77777777" w:rsidR="00CB558B" w:rsidRDefault="00CB558B" w:rsidP="00CB558B">
      <w:pPr>
        <w:ind w:firstLine="420"/>
      </w:pPr>
      <w:r>
        <w:t xml:space="preserve">1. </w:t>
      </w:r>
      <w:r>
        <w:t>加速训练速度：优化算法的一个重要作用是加速深度学习模型的训练速度。训练一个深度学习模型通常需要进行大量的计算和迭代，这会导致训练时间非常长。优化算法通过使用梯度信息来更新模型参数，可以加速模型的训练速度。例如，使用随机梯度下降算法，模型参数可以更快地收敛到最优解。</w:t>
      </w:r>
    </w:p>
    <w:p w14:paraId="37597B43" w14:textId="77777777" w:rsidR="00CB558B" w:rsidRDefault="00CB558B" w:rsidP="00CB558B">
      <w:pPr>
        <w:ind w:firstLine="420"/>
      </w:pPr>
      <w:r>
        <w:t xml:space="preserve">2. </w:t>
      </w:r>
      <w:r>
        <w:t>避免局部最优解：优化算法还可以帮助深度学习模型避免陷入局部最优解。在深度学习中，目标函数通常具有许多局部最优解，这些最优解可能不是全局最优解。优化算法可以帮助模型跳出</w:t>
      </w:r>
      <w:proofErr w:type="gramStart"/>
      <w:r>
        <w:t>局部最优解并找到</w:t>
      </w:r>
      <w:proofErr w:type="gramEnd"/>
      <w:r>
        <w:t>全局最优解。例如，使用随机梯度下降和</w:t>
      </w:r>
      <w:r>
        <w:t>Adam</w:t>
      </w:r>
      <w:r>
        <w:t>等算法，模型可以在参数空间中搜索更广泛的区域，以寻找更好的解。</w:t>
      </w:r>
    </w:p>
    <w:p w14:paraId="7EDA8FBB" w14:textId="77777777" w:rsidR="00CB558B" w:rsidRDefault="00CB558B" w:rsidP="00CB558B">
      <w:pPr>
        <w:ind w:firstLine="420"/>
      </w:pPr>
      <w:r>
        <w:t xml:space="preserve">3. </w:t>
      </w:r>
      <w:r>
        <w:t>避免梯度消失或梯度爆炸：在深度学习中，深度神经网络通常具有很多层，这使得训练过程变得困难。一个问题是梯度消失或梯度爆炸，这会导致模型无法正确地更新参数。优化算法可以通过合适的初始化和正则化来避免梯度消失或梯度爆炸。此外，像</w:t>
      </w:r>
      <w:r>
        <w:t>Batch Normalization</w:t>
      </w:r>
      <w:r>
        <w:t>这样的技术可以对输入进行归一化，从而有助于缓解这个问题。</w:t>
      </w:r>
    </w:p>
    <w:p w14:paraId="21C8E355" w14:textId="77777777" w:rsidR="00CB558B" w:rsidRDefault="00CB558B" w:rsidP="00CB558B">
      <w:pPr>
        <w:ind w:firstLine="420"/>
      </w:pPr>
      <w:r>
        <w:t xml:space="preserve">4. </w:t>
      </w:r>
      <w:r>
        <w:t>改进模型的泛化能力：优化算法还可以帮助改进深度学习模型的泛化能力，这是指模型对未见过的数据的预测能力。训练数据通常只是从一个更大的数据集中采样的子集，因此模型需要具有良好的泛化能力，才能在未见过的数据上获得好的表现。优化算法可以通过正</w:t>
      </w:r>
      <w:r>
        <w:lastRenderedPageBreak/>
        <w:t>则化、降低模型复杂度等方式来改善模型的泛化能力。</w:t>
      </w:r>
    </w:p>
    <w:p w14:paraId="32C60B06" w14:textId="77777777" w:rsidR="00CB558B" w:rsidRDefault="00CB558B" w:rsidP="00CB558B">
      <w:pPr>
        <w:ind w:firstLine="420"/>
      </w:pPr>
      <w:r>
        <w:rPr>
          <w:rFonts w:hint="eastAsia"/>
        </w:rPr>
        <w:t>综上所述，优化算法在深度学习中扮演着至关重要的角色。优化算法的作用不仅限于加速训练和提高模型性能，还包括提高模型的泛化性能和减少过拟合的风险。然而，由于目标函数的复杂性和高维度特性，优化算法也会遇到诸多挑战，比如：局部最优、鞍点、学习率过高和过低、高纬度问题等等。我们会详细介绍局部最优和鞍点这两个最常见的优化问题。</w:t>
      </w:r>
    </w:p>
    <w:p w14:paraId="72A1A22B" w14:textId="77777777" w:rsidR="00CB558B" w:rsidRDefault="00CB558B" w:rsidP="00CB558B"/>
    <w:p w14:paraId="3DD74647" w14:textId="71DAE6B5" w:rsidR="00CB558B" w:rsidRDefault="00CB558B" w:rsidP="00CB558B">
      <w:pPr>
        <w:pStyle w:val="3"/>
      </w:pPr>
      <w:r>
        <w:t>局部最优</w:t>
      </w:r>
    </w:p>
    <w:p w14:paraId="06AFF8F9" w14:textId="77777777" w:rsidR="00CB558B" w:rsidRDefault="00CB558B" w:rsidP="00CB558B">
      <w:pPr>
        <w:ind w:firstLine="420"/>
      </w:pPr>
      <w:r>
        <w:rPr>
          <w:rFonts w:hint="eastAsia"/>
        </w:rPr>
        <w:t>在优化算法中，局部最优问题是指算法在优化过程中可能会陷入一个局部最小值而无法找到全局最小值的情况。在深度学习中，我们通常使用梯度下降算法来最小化损失函数。梯度下降算法的基本思想是在参数空间中沿着损失函数的梯度方向迭代更新参数，直到达到最小化损失函数的目标。然而，由于深度学习模型通常具有大量的参数和非线性结构，导致损失函数往往具有多个局部最小值和鞍点，在这些点上，梯度为零，因此优化算法可能会在这些点上停滞不前，而无法找到更优的参数解。</w:t>
      </w:r>
    </w:p>
    <w:p w14:paraId="27EF2081" w14:textId="77777777" w:rsidR="00CB558B" w:rsidRDefault="00CB558B" w:rsidP="00CB558B">
      <w:pPr>
        <w:ind w:firstLine="420"/>
      </w:pPr>
      <w:r>
        <w:rPr>
          <w:rFonts w:hint="eastAsia"/>
          <w:noProof/>
        </w:rPr>
        <w:drawing>
          <wp:anchor distT="0" distB="0" distL="114300" distR="114300" simplePos="0" relativeHeight="251659264" behindDoc="1" locked="0" layoutInCell="1" allowOverlap="1" wp14:anchorId="264EC739" wp14:editId="373D8AC2">
            <wp:simplePos x="0" y="0"/>
            <wp:positionH relativeFrom="margin">
              <wp:posOffset>731520</wp:posOffset>
            </wp:positionH>
            <wp:positionV relativeFrom="paragraph">
              <wp:posOffset>1180465</wp:posOffset>
            </wp:positionV>
            <wp:extent cx="3697605" cy="2198370"/>
            <wp:effectExtent l="0" t="0" r="0" b="0"/>
            <wp:wrapTopAndBottom/>
            <wp:docPr id="61895501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955016" name="图形 618955016"/>
                    <pic:cNvPicPr/>
                  </pic:nvPicPr>
                  <pic:blipFill rotWithShape="1">
                    <a:blip r:embed="rId90" cstate="print">
                      <a:extLst>
                        <a:ext uri="{28A0092B-C50C-407E-A947-70E740481C1C}">
                          <a14:useLocalDpi xmlns:a14="http://schemas.microsoft.com/office/drawing/2010/main" val="0"/>
                        </a:ext>
                        <a:ext uri="{96DAC541-7B7A-43D3-8B79-37D633B846F1}">
                          <asvg:svgBlip xmlns:asvg="http://schemas.microsoft.com/office/drawing/2016/SVG/main" r:embed="rId91"/>
                        </a:ext>
                      </a:extLst>
                    </a:blip>
                    <a:srcRect l="11426" t="17995" r="18432" b="7837"/>
                    <a:stretch/>
                  </pic:blipFill>
                  <pic:spPr bwMode="auto">
                    <a:xfrm>
                      <a:off x="0" y="0"/>
                      <a:ext cx="3697605" cy="2198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rPr>
        <w:t>局部最优问题的出现是因为在某些情况下，算法会停留在一个局部最小值处，而无法找到全局最小值。这种情况可能会导致模型收敛</w:t>
      </w:r>
      <w:proofErr w:type="gramStart"/>
      <w:r>
        <w:rPr>
          <w:rFonts w:hint="eastAsia"/>
        </w:rPr>
        <w:t>到不够</w:t>
      </w:r>
      <w:proofErr w:type="gramEnd"/>
      <w:r>
        <w:rPr>
          <w:rFonts w:hint="eastAsia"/>
        </w:rPr>
        <w:t>优秀的参数解决方案，并且可能导致模型在测试数据上的表现较差。此外，深度学习模型通常拥有大量的参数，这使得损失函数的搜索空间非常大，这也增加了算法陷入局部最优的风险。总的来说，局部最优问题是因为模型具有多个局部最小值，并且模型的搜索空间非常大。这给优化算法带来了挑战，需要使用</w:t>
      </w:r>
      <w:r>
        <w:rPr>
          <w:rFonts w:hint="eastAsia"/>
        </w:rPr>
        <w:lastRenderedPageBreak/>
        <w:t>一系列的技巧和算法来尽可能避免陷入局部最优。</w:t>
      </w:r>
    </w:p>
    <w:p w14:paraId="1BBEC99C" w14:textId="75D19680" w:rsidR="00CB558B" w:rsidRDefault="00CB558B" w:rsidP="00CB558B">
      <w:pPr>
        <w:pStyle w:val="3"/>
      </w:pPr>
      <w:r>
        <w:t>鞍点</w:t>
      </w:r>
    </w:p>
    <w:p w14:paraId="014929DC" w14:textId="77777777" w:rsidR="00CB558B" w:rsidRDefault="00CB558B" w:rsidP="00CB558B">
      <w:pPr>
        <w:ind w:firstLine="420"/>
      </w:pPr>
      <w:r>
        <w:rPr>
          <w:rFonts w:hint="eastAsia"/>
        </w:rPr>
        <w:t>在数学上，鞍点是指函数的某个驻点，即梯度为零的点，但是它不是局部最小值或局部最大值，而是在某些方向上是局部最小值，在其他方向上是局部最大值。在深度学习中，鞍点是指损失函数的某个点，该点在某些方向上是局部最小值，而在其他方向上是局部最大值。我们可以将鞍点视为代价函数某个横截面上的局部最小点，同时也可以视为代价函数某个横截面上的局部最大点。</w:t>
      </w:r>
    </w:p>
    <w:p w14:paraId="6ED79BA2" w14:textId="77777777" w:rsidR="00CB558B" w:rsidRPr="000013C4" w:rsidRDefault="00CB558B" w:rsidP="00CB558B">
      <w:pPr>
        <w:ind w:firstLine="420"/>
        <w:jc w:val="center"/>
      </w:pPr>
      <w:r w:rsidRPr="000013C4">
        <w:rPr>
          <w:noProof/>
        </w:rPr>
        <w:drawing>
          <wp:inline distT="0" distB="0" distL="0" distR="0" wp14:anchorId="4F00FF08" wp14:editId="7444A57A">
            <wp:extent cx="3959394" cy="2605776"/>
            <wp:effectExtent l="0" t="0" r="3175" b="4445"/>
            <wp:docPr id="144267117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671172" name=""/>
                    <pic:cNvPicPr/>
                  </pic:nvPicPr>
                  <pic:blipFill rotWithShape="1">
                    <a:blip r:embed="rId92">
                      <a:extLst>
                        <a:ext uri="{96DAC541-7B7A-43D3-8B79-37D633B846F1}">
                          <asvg:svgBlip xmlns:asvg="http://schemas.microsoft.com/office/drawing/2016/SVG/main" r:embed="rId93"/>
                        </a:ext>
                      </a:extLst>
                    </a:blip>
                    <a:srcRect l="15336" t="9443" r="14894" b="8924"/>
                    <a:stretch/>
                  </pic:blipFill>
                  <pic:spPr bwMode="auto">
                    <a:xfrm>
                      <a:off x="0" y="0"/>
                      <a:ext cx="3986036" cy="2623309"/>
                    </a:xfrm>
                    <a:prstGeom prst="rect">
                      <a:avLst/>
                    </a:prstGeom>
                    <a:ln>
                      <a:noFill/>
                    </a:ln>
                    <a:extLst>
                      <a:ext uri="{53640926-AAD7-44D8-BBD7-CCE9431645EC}">
                        <a14:shadowObscured xmlns:a14="http://schemas.microsoft.com/office/drawing/2010/main"/>
                      </a:ext>
                    </a:extLst>
                  </pic:spPr>
                </pic:pic>
              </a:graphicData>
            </a:graphic>
          </wp:inline>
        </w:drawing>
      </w:r>
    </w:p>
    <w:p w14:paraId="607A9754" w14:textId="77777777" w:rsidR="00CB558B" w:rsidRDefault="00CB558B" w:rsidP="00CB558B">
      <w:pPr>
        <w:ind w:firstLine="420"/>
      </w:pPr>
      <w:r>
        <w:rPr>
          <w:rFonts w:hint="eastAsia"/>
        </w:rPr>
        <w:t>在深度学习中，神经网络的参数通常非常多，因此参数空间是一个高维空间。在这个空间中，局部最小值点和局部最大值点往往是非常接近的，这会导致出现鞍点。此外，鞍点的出现也与函数的几何形状有关。如果函数在某些方向上非常平坦，而在其他方向上非常陡峭，那么容易出现鞍点。在这种情况下，算法可能会被困在鞍点中，而无法找到更优的解。</w:t>
      </w:r>
    </w:p>
    <w:p w14:paraId="5A0C5219" w14:textId="77777777" w:rsidR="00CB558B" w:rsidRDefault="00CB558B" w:rsidP="00CB558B">
      <w:pPr>
        <w:ind w:firstLine="420"/>
      </w:pPr>
      <w:r>
        <w:rPr>
          <w:rFonts w:hint="eastAsia"/>
        </w:rPr>
        <w:t>总之，鞍点的出现是因为高维空间中函数的复杂性和几何形状导致局部最小值点和局部最大值点非常接近，从而导致梯度为零而无法向更优的方向更新，这也是优化算法中另一个常见的问题。</w:t>
      </w:r>
    </w:p>
    <w:p w14:paraId="25B66818" w14:textId="77777777" w:rsidR="00CB558B" w:rsidRDefault="00CB558B" w:rsidP="00CB558B"/>
    <w:p w14:paraId="61C4207B" w14:textId="0BE1D5FC" w:rsidR="00CB558B" w:rsidRDefault="00CB558B" w:rsidP="00CB558B">
      <w:pPr>
        <w:pStyle w:val="2"/>
      </w:pPr>
      <w:r>
        <w:lastRenderedPageBreak/>
        <w:t>正则化</w:t>
      </w:r>
    </w:p>
    <w:p w14:paraId="3C1EFEA1" w14:textId="77777777" w:rsidR="00CB558B" w:rsidRDefault="00CB558B" w:rsidP="00CB558B">
      <w:pPr>
        <w:ind w:firstLine="420"/>
      </w:pPr>
      <w:r>
        <w:rPr>
          <w:rFonts w:hint="eastAsia"/>
        </w:rPr>
        <w:t>正则化是一种经典的机器学习技术，被广泛应用于模型的训练和优化中。正则化的概念最早由英国数学家</w:t>
      </w:r>
      <w:r>
        <w:t>Andrey Tikhonov</w:t>
      </w:r>
      <w:r>
        <w:t>在</w:t>
      </w:r>
      <w:r>
        <w:t>20</w:t>
      </w:r>
      <w:r>
        <w:t>世纪</w:t>
      </w:r>
      <w:r>
        <w:t>50</w:t>
      </w:r>
      <w:r>
        <w:t>年代提出，他将正则化应用于反问题（</w:t>
      </w:r>
      <w:r>
        <w:t>inverse problems</w:t>
      </w:r>
      <w:r>
        <w:t>）的求解中，以解决实际问题中的不适定性（</w:t>
      </w:r>
      <w:r>
        <w:t>ill-</w:t>
      </w:r>
      <w:proofErr w:type="spellStart"/>
      <w:r>
        <w:t>posedness</w:t>
      </w:r>
      <w:proofErr w:type="spellEnd"/>
      <w:r>
        <w:t>）和不稳定性（</w:t>
      </w:r>
      <w:r>
        <w:t>instability</w:t>
      </w:r>
      <w:r>
        <w:t>）问题。在机器学习领域，正则化的概念是由</w:t>
      </w:r>
      <w:r>
        <w:t>Christopher J.C. Burges</w:t>
      </w:r>
      <w:r>
        <w:t>和</w:t>
      </w:r>
      <w:r>
        <w:t>David L. Donoho</w:t>
      </w:r>
      <w:r>
        <w:t>等人在</w:t>
      </w:r>
      <w:r>
        <w:t>20</w:t>
      </w:r>
      <w:r>
        <w:t>世纪</w:t>
      </w:r>
      <w:r>
        <w:t>90</w:t>
      </w:r>
      <w:r>
        <w:t>年代提出的。其中，</w:t>
      </w:r>
      <w:r>
        <w:t>L1</w:t>
      </w:r>
      <w:r>
        <w:t>和</w:t>
      </w:r>
      <w:r>
        <w:t>L2</w:t>
      </w:r>
      <w:r>
        <w:t>正则化最早是由</w:t>
      </w:r>
      <w:proofErr w:type="spellStart"/>
      <w:r>
        <w:t>Tibshirani</w:t>
      </w:r>
      <w:proofErr w:type="spellEnd"/>
      <w:r>
        <w:t>在</w:t>
      </w:r>
      <w:r>
        <w:t>1996</w:t>
      </w:r>
      <w:r>
        <w:rPr>
          <w:rFonts w:hint="eastAsia"/>
        </w:rPr>
        <w:t>年提出的，也被称为</w:t>
      </w:r>
      <w:r>
        <w:t>lasso</w:t>
      </w:r>
      <w:r>
        <w:t>和</w:t>
      </w:r>
      <w:r>
        <w:t>ridge regression</w:t>
      </w:r>
      <w:r>
        <w:t>。随着深度学习的兴起，正则化技术也得到了广泛的应用。在深度学习中，正则化的概念被进一步拓展，包括了</w:t>
      </w:r>
      <w:r>
        <w:t>dropout</w:t>
      </w:r>
      <w:r>
        <w:t>、</w:t>
      </w:r>
      <w:r>
        <w:t>batch normalization</w:t>
      </w:r>
      <w:r>
        <w:t>、数据增广等技术，这些技术都是为了提高模型的鲁棒性和泛化能力而设计的。在深度学习中，正则化通常被用来解决过拟合问题。过拟合是指模型在训练集上表现很好，但在测试集上表现较差的现象。这通常是由于模型过于复杂，或者训练集和测试集之间的分布差异导致的。</w:t>
      </w:r>
    </w:p>
    <w:p w14:paraId="0C1B2834" w14:textId="77777777" w:rsidR="00CB558B" w:rsidRPr="000013C4" w:rsidRDefault="00CB558B" w:rsidP="00CB558B">
      <w:pPr>
        <w:ind w:firstLine="420"/>
      </w:pPr>
      <w:r>
        <w:rPr>
          <w:rFonts w:hint="eastAsia"/>
        </w:rPr>
        <w:t>常见的正则化方法包括：</w:t>
      </w:r>
    </w:p>
    <w:p w14:paraId="08E211D6" w14:textId="77777777" w:rsidR="00CB558B" w:rsidRDefault="00CB558B" w:rsidP="00CB558B">
      <w:pPr>
        <w:ind w:firstLine="420"/>
      </w:pPr>
      <w:r>
        <w:t>1. L1</w:t>
      </w:r>
      <w:r>
        <w:t>正则化（</w:t>
      </w:r>
      <w:r>
        <w:t>Lasso</w:t>
      </w:r>
      <w:r>
        <w:t>）：将模型的参数加上</w:t>
      </w:r>
      <w:r>
        <w:t>L1</w:t>
      </w:r>
      <w:r>
        <w:t>范数惩罚项，使得部分参数被压缩为</w:t>
      </w:r>
      <w:r>
        <w:t>0</w:t>
      </w:r>
      <w:r>
        <w:t>，从而达到特征选择的效果</w:t>
      </w:r>
      <w:r>
        <w:rPr>
          <w:rFonts w:hint="eastAsia"/>
        </w:rPr>
        <w:t>，可以</w:t>
      </w:r>
      <w:r>
        <w:t>用于特征稀疏化和降维。</w:t>
      </w:r>
      <w:r>
        <w:rPr>
          <w:rFonts w:hint="eastAsia"/>
        </w:rPr>
        <w:t>L</w:t>
      </w:r>
      <w:r>
        <w:t>1</w:t>
      </w:r>
      <w:r>
        <w:rPr>
          <w:rFonts w:hint="eastAsia"/>
        </w:rPr>
        <w:t>正则化通常表示为</w:t>
      </w:r>
      <m:oMath>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w</m:t>
                </m:r>
              </m:e>
            </m:d>
            <m:r>
              <w:rPr>
                <w:rFonts w:ascii="Cambria Math" w:hAnsi="Cambria Math"/>
              </w:rPr>
              <m:t>|</m:t>
            </m:r>
          </m:e>
          <m:sub>
            <m:r>
              <w:rPr>
                <w:rFonts w:ascii="Cambria Math" w:hAnsi="Cambria Math"/>
              </w:rPr>
              <m:t>1</m:t>
            </m:r>
          </m:sub>
        </m:sSub>
      </m:oMath>
      <w:r>
        <w:rPr>
          <w:rFonts w:hint="eastAsia"/>
        </w:rPr>
        <w:t>，</w:t>
      </w:r>
      <w:proofErr w:type="gramStart"/>
      <w:r>
        <w:rPr>
          <w:rFonts w:hint="eastAsia"/>
        </w:rPr>
        <w:t>指权值</w:t>
      </w:r>
      <w:proofErr w:type="gramEnd"/>
      <w:r>
        <w:rPr>
          <w:rFonts w:hint="eastAsia"/>
        </w:rPr>
        <w:t>向量</w:t>
      </w:r>
      <m:oMath>
        <m:r>
          <w:rPr>
            <w:rFonts w:ascii="Cambria Math" w:hAnsi="Cambria Math" w:hint="eastAsia"/>
          </w:rPr>
          <m:t>w</m:t>
        </m:r>
      </m:oMath>
      <w:r>
        <w:rPr>
          <w:rFonts w:hint="eastAsia"/>
        </w:rPr>
        <w:t>中各个元素的绝对值之和：</w:t>
      </w:r>
      <m:oMath>
        <m:sSub>
          <m:sSubPr>
            <m:ctrlPr>
              <w:rPr>
                <w:rFonts w:ascii="Cambria Math" w:hAnsi="Cambria Math"/>
                <w:i/>
              </w:rPr>
            </m:ctrlPr>
          </m:sSubPr>
          <m:e>
            <m:r>
              <w:rPr>
                <w:rFonts w:ascii="Cambria Math" w:hAnsi="Cambria Math" w:hint="eastAsia"/>
              </w:rPr>
              <m:t>min</m:t>
            </m:r>
          </m:e>
          <m:sub>
            <m:r>
              <w:rPr>
                <w:rFonts w:ascii="Cambria Math" w:hAnsi="Cambria Math"/>
              </w:rPr>
              <m:t>w</m:t>
            </m:r>
          </m:sub>
        </m:sSub>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n</m:t>
                </m:r>
              </m:e>
              <m:sub>
                <m:r>
                  <w:rPr>
                    <w:rFonts w:ascii="Cambria Math" w:hAnsi="Cambria Math"/>
                  </w:rPr>
                  <m:t>samples</m:t>
                </m:r>
              </m:sub>
            </m:sSub>
          </m:den>
        </m:f>
        <m:sSubSup>
          <m:sSubSupPr>
            <m:ctrlPr>
              <w:rPr>
                <w:rFonts w:ascii="Cambria Math" w:hAnsi="Cambria Math"/>
                <w:i/>
              </w:rPr>
            </m:ctrlPr>
          </m:sSubSupPr>
          <m:e>
            <m:r>
              <w:rPr>
                <w:rFonts w:ascii="Cambria Math" w:hAnsi="Cambria Math"/>
              </w:rPr>
              <m:t>|</m:t>
            </m:r>
            <m:d>
              <m:dPr>
                <m:begChr m:val="|"/>
                <m:endChr m:val="|"/>
                <m:ctrlPr>
                  <w:rPr>
                    <w:rFonts w:ascii="Cambria Math" w:hAnsi="Cambria Math"/>
                    <w:i/>
                  </w:rPr>
                </m:ctrlPr>
              </m:dPr>
              <m:e>
                <m:r>
                  <w:rPr>
                    <w:rFonts w:ascii="Cambria Math" w:hAnsi="Cambria Math"/>
                  </w:rPr>
                  <m:t>Xw-y</m:t>
                </m:r>
              </m:e>
            </m:d>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a</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w</m:t>
                </m:r>
              </m:e>
            </m:d>
            <m:r>
              <w:rPr>
                <w:rFonts w:ascii="Cambria Math" w:hAnsi="Cambria Math"/>
              </w:rPr>
              <m:t>|</m:t>
            </m:r>
          </m:e>
          <m:sub>
            <m:r>
              <w:rPr>
                <w:rFonts w:ascii="Cambria Math" w:hAnsi="Cambria Math"/>
              </w:rPr>
              <m:t>1</m:t>
            </m:r>
          </m:sub>
        </m:sSub>
      </m:oMath>
    </w:p>
    <w:p w14:paraId="63D2E208" w14:textId="77777777" w:rsidR="00CB558B" w:rsidRPr="00B959F0" w:rsidRDefault="00CB558B" w:rsidP="00CB558B">
      <w:pPr>
        <w:ind w:firstLine="420"/>
        <w:rPr>
          <w:b/>
          <w:bCs/>
        </w:rPr>
      </w:pPr>
      <w:r>
        <w:t>2. L2</w:t>
      </w:r>
      <w:r>
        <w:t>正则化（</w:t>
      </w:r>
      <w:r>
        <w:t>Ridge Regression</w:t>
      </w:r>
      <w:r>
        <w:t>）：将模型的参数加上</w:t>
      </w:r>
      <w:r>
        <w:t>L2</w:t>
      </w:r>
      <w:r>
        <w:t>范数惩罚项，使得模型的参数不会过大，防止过拟合。</w:t>
      </w:r>
      <w:r>
        <w:rPr>
          <w:rFonts w:hint="eastAsia"/>
        </w:rPr>
        <w:t>L</w:t>
      </w:r>
      <w:r>
        <w:t>2</w:t>
      </w:r>
      <w:r>
        <w:rPr>
          <w:rFonts w:hint="eastAsia"/>
        </w:rPr>
        <w:t>正则化通常表示为</w:t>
      </w:r>
      <m:oMath>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hint="eastAsia"/>
                  </w:rPr>
                  <m:t>w</m:t>
                </m:r>
              </m:e>
            </m:d>
            <m:r>
              <w:rPr>
                <w:rFonts w:ascii="Cambria Math" w:hAnsi="Cambria Math"/>
              </w:rPr>
              <m:t>|</m:t>
            </m:r>
          </m:e>
          <m:sub>
            <m:r>
              <w:rPr>
                <w:rFonts w:ascii="Cambria Math" w:hAnsi="Cambria Math"/>
              </w:rPr>
              <m:t>2</m:t>
            </m:r>
          </m:sub>
        </m:sSub>
      </m:oMath>
      <w:r>
        <w:rPr>
          <w:rFonts w:hint="eastAsia"/>
        </w:rPr>
        <w:t>，</w:t>
      </w:r>
      <w:proofErr w:type="gramStart"/>
      <w:r>
        <w:rPr>
          <w:rFonts w:hint="eastAsia"/>
        </w:rPr>
        <w:t>指权值</w:t>
      </w:r>
      <w:proofErr w:type="gramEnd"/>
      <w:r>
        <w:rPr>
          <w:rFonts w:hint="eastAsia"/>
        </w:rPr>
        <w:t>向量</w:t>
      </w:r>
      <m:oMath>
        <m:r>
          <w:rPr>
            <w:rFonts w:ascii="Cambria Math" w:hAnsi="Cambria Math" w:hint="eastAsia"/>
          </w:rPr>
          <m:t>w</m:t>
        </m:r>
      </m:oMath>
      <w:r>
        <w:rPr>
          <w:rFonts w:hint="eastAsia"/>
        </w:rPr>
        <w:t>中各种元素的平方和然后求平方根：</w:t>
      </w:r>
      <m:oMath>
        <m:sSub>
          <m:sSubPr>
            <m:ctrlPr>
              <w:rPr>
                <w:rFonts w:ascii="Cambria Math" w:hAnsi="Cambria Math"/>
                <w:i/>
              </w:rPr>
            </m:ctrlPr>
          </m:sSubPr>
          <m:e>
            <m:r>
              <w:rPr>
                <w:rFonts w:ascii="Cambria Math" w:hAnsi="Cambria Math" w:hint="eastAsia"/>
              </w:rPr>
              <m:t>min</m:t>
            </m:r>
          </m:e>
          <m:sub>
            <m:r>
              <w:rPr>
                <w:rFonts w:ascii="Cambria Math" w:hAnsi="Cambria Math"/>
              </w:rPr>
              <m:t>w</m:t>
            </m:r>
          </m:sub>
        </m:sSub>
        <m:sSubSup>
          <m:sSubSupPr>
            <m:ctrlPr>
              <w:rPr>
                <w:rFonts w:ascii="Cambria Math" w:hAnsi="Cambria Math"/>
                <w:i/>
              </w:rPr>
            </m:ctrlPr>
          </m:sSubSupPr>
          <m:e>
            <m:r>
              <w:rPr>
                <w:rFonts w:ascii="Cambria Math" w:hAnsi="Cambria Math"/>
              </w:rPr>
              <m:t>|</m:t>
            </m:r>
            <m:d>
              <m:dPr>
                <m:begChr m:val="|"/>
                <m:endChr m:val="|"/>
                <m:ctrlPr>
                  <w:rPr>
                    <w:rFonts w:ascii="Cambria Math" w:hAnsi="Cambria Math"/>
                    <w:i/>
                  </w:rPr>
                </m:ctrlPr>
              </m:dPr>
              <m:e>
                <m:r>
                  <w:rPr>
                    <w:rFonts w:ascii="Cambria Math" w:hAnsi="Cambria Math"/>
                  </w:rPr>
                  <m:t>Xw-y</m:t>
                </m:r>
              </m:e>
            </m:d>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a</m:t>
        </m:r>
        <m:sSubSup>
          <m:sSubSupPr>
            <m:ctrlPr>
              <w:rPr>
                <w:rFonts w:ascii="Cambria Math" w:hAnsi="Cambria Math"/>
                <w:i/>
              </w:rPr>
            </m:ctrlPr>
          </m:sSubSupPr>
          <m:e>
            <m:r>
              <w:rPr>
                <w:rFonts w:ascii="Cambria Math" w:hAnsi="Cambria Math"/>
              </w:rPr>
              <m:t>|</m:t>
            </m:r>
            <m:d>
              <m:dPr>
                <m:begChr m:val="|"/>
                <m:endChr m:val="|"/>
                <m:ctrlPr>
                  <w:rPr>
                    <w:rFonts w:ascii="Cambria Math" w:hAnsi="Cambria Math"/>
                    <w:i/>
                  </w:rPr>
                </m:ctrlPr>
              </m:dPr>
              <m:e>
                <m:r>
                  <w:rPr>
                    <w:rFonts w:ascii="Cambria Math" w:hAnsi="Cambria Math" w:hint="eastAsia"/>
                  </w:rPr>
                  <m:t>w</m:t>
                </m:r>
              </m:e>
            </m:d>
            <m:r>
              <w:rPr>
                <w:rFonts w:ascii="Cambria Math" w:hAnsi="Cambria Math"/>
              </w:rPr>
              <m:t>|</m:t>
            </m:r>
          </m:e>
          <m:sub>
            <m:r>
              <w:rPr>
                <w:rFonts w:ascii="Cambria Math" w:hAnsi="Cambria Math"/>
              </w:rPr>
              <m:t>2</m:t>
            </m:r>
          </m:sub>
          <m:sup>
            <m:r>
              <w:rPr>
                <w:rFonts w:ascii="Cambria Math" w:hAnsi="Cambria Math"/>
              </w:rPr>
              <m:t>2</m:t>
            </m:r>
          </m:sup>
        </m:sSubSup>
      </m:oMath>
    </w:p>
    <w:p w14:paraId="2C363BF4" w14:textId="77777777" w:rsidR="00CB558B" w:rsidRDefault="00CB558B" w:rsidP="00CB558B">
      <w:pPr>
        <w:ind w:firstLine="420"/>
      </w:pPr>
      <w:r>
        <w:t>3. Elastic Net</w:t>
      </w:r>
      <w:r>
        <w:t>正则化：是</w:t>
      </w:r>
      <w:r>
        <w:t>L1</w:t>
      </w:r>
      <w:r>
        <w:t>正则化和</w:t>
      </w:r>
      <w:r>
        <w:t>L2</w:t>
      </w:r>
      <w:r>
        <w:t>正则化的结合体，它可以同时保留</w:t>
      </w:r>
      <w:r>
        <w:t>L1</w:t>
      </w:r>
      <w:r>
        <w:t>正则化的特征选择和</w:t>
      </w:r>
      <w:r>
        <w:t>L2</w:t>
      </w:r>
      <w:r>
        <w:t>正则化的防止过拟合的效果。</w:t>
      </w:r>
    </w:p>
    <w:p w14:paraId="37A6BA76" w14:textId="77777777" w:rsidR="00CB558B" w:rsidRDefault="00CB558B" w:rsidP="00CB558B">
      <w:pPr>
        <w:ind w:firstLine="420"/>
      </w:pPr>
      <w:r>
        <w:t>4. Dropout</w:t>
      </w:r>
      <w:r>
        <w:t>正则化：在训练过程中，将神经网络的一部分神经元以一定的概率随机删除，从而减少神经元之间的依赖关系，防止过拟合。</w:t>
      </w:r>
    </w:p>
    <w:p w14:paraId="124C0AE6" w14:textId="77777777" w:rsidR="00CB558B" w:rsidRDefault="00CB558B" w:rsidP="00CB558B">
      <w:pPr>
        <w:ind w:firstLine="420"/>
      </w:pPr>
      <w:r>
        <w:t>5. Batch Normalization</w:t>
      </w:r>
      <w:r>
        <w:t>正则化：在神经网络中的每个层的输入数据上进行归一化，使得神经网络对输入的变化更加鲁棒，从而防止过拟合。</w:t>
      </w:r>
    </w:p>
    <w:p w14:paraId="0A4ADEB8" w14:textId="77777777" w:rsidR="00CB558B" w:rsidRDefault="00CB558B" w:rsidP="00CB558B">
      <w:pPr>
        <w:ind w:firstLine="420"/>
      </w:pPr>
      <w:r>
        <w:lastRenderedPageBreak/>
        <w:t xml:space="preserve">6. </w:t>
      </w:r>
      <w:r>
        <w:t>数据增广（</w:t>
      </w:r>
      <w:r>
        <w:t>Data Augmentation</w:t>
      </w:r>
      <w:r>
        <w:t>）：通过对训练数据进行旋转、缩放、平移、随机裁剪等操作，增加训练数据的多样性，从而提高模型的泛化能力。</w:t>
      </w:r>
    </w:p>
    <w:p w14:paraId="754EDF0E" w14:textId="77777777" w:rsidR="00CB558B" w:rsidRDefault="00CB558B" w:rsidP="00CB558B">
      <w:pPr>
        <w:ind w:firstLine="420"/>
      </w:pPr>
      <w:r>
        <w:t xml:space="preserve">7. </w:t>
      </w:r>
      <w:r>
        <w:t>噪声注入（</w:t>
      </w:r>
      <w:r>
        <w:t>Noise Injection</w:t>
      </w:r>
      <w:r>
        <w:t>）：在输入数据或网络层的输出中添加噪声，从而使得模型对噪声的抗干扰能力更强，防止过拟合。</w:t>
      </w:r>
    </w:p>
    <w:p w14:paraId="6DD00E59" w14:textId="77777777" w:rsidR="00CB558B" w:rsidRDefault="00CB558B" w:rsidP="00CB558B">
      <w:pPr>
        <w:ind w:firstLine="420"/>
      </w:pPr>
      <w:r>
        <w:rPr>
          <w:rFonts w:hint="eastAsia"/>
        </w:rPr>
        <w:t>正则化在深度学习中非常重要，可以帮助模型更好地泛化，并提高模型的鲁棒性。在实际应用中，可以根据数据集和模型的特性选择合适的正则化方法，以获得更好的结果。以下讲详细介绍</w:t>
      </w:r>
      <w:r>
        <w:t>Dropout</w:t>
      </w:r>
      <w:r>
        <w:t>、早停法和数据增广三种常见的正则化方法。</w:t>
      </w:r>
    </w:p>
    <w:p w14:paraId="61C36CAF" w14:textId="77777777" w:rsidR="00CB558B" w:rsidRDefault="00CB558B" w:rsidP="00CB558B"/>
    <w:p w14:paraId="212D5543" w14:textId="061C6F2D" w:rsidR="00CB558B" w:rsidRPr="00CB558B" w:rsidRDefault="00CB558B" w:rsidP="00CB558B">
      <w:pPr>
        <w:pStyle w:val="2"/>
      </w:pPr>
      <w:r w:rsidRPr="00CB558B">
        <w:t>Dropout</w:t>
      </w:r>
    </w:p>
    <w:p w14:paraId="632C9D17" w14:textId="77777777" w:rsidR="00CB558B" w:rsidRDefault="00CB558B" w:rsidP="00CB558B">
      <w:pPr>
        <w:ind w:firstLine="420"/>
      </w:pPr>
      <w:r>
        <w:t>Dropout</w:t>
      </w:r>
      <w:r>
        <w:t>作为一种常见的正则化技术，可以用于减少深度神经网络中的过拟合问题。它是由</w:t>
      </w:r>
      <w:r>
        <w:t>Hinton</w:t>
      </w:r>
      <w:r>
        <w:t>等人在</w:t>
      </w:r>
      <w:r>
        <w:t>2012</w:t>
      </w:r>
      <w:r>
        <w:t>年提出的。它在神经网络的训练过程中随机删除一部分神经元（或节点），然后再进行正常的前向传播和反向传播计算。具体地，对于每个神经元，以一定的概率</w:t>
      </w:r>
      <w:r>
        <w:t>p</w:t>
      </w:r>
      <w:r>
        <w:t>将其置为</w:t>
      </w:r>
      <w:r>
        <w:t>0</w:t>
      </w:r>
      <w:r>
        <w:t>，以概率</w:t>
      </w:r>
      <w:r>
        <w:t>1-p</w:t>
      </w:r>
      <w:r>
        <w:t>保留该神经元。这样，每个神经元在每个训练样本上都有可能被临时舍弃，相当于在训练过程中从神经网络中采样不同的子网络。使用</w:t>
      </w:r>
      <w:r>
        <w:t>Dropout</w:t>
      </w:r>
      <w:r>
        <w:t>的神经网络可以看作是多个子网络的集合，每个子网络中都缺少一些神经元。由于每个子网络的结构不同，因此可</w:t>
      </w:r>
      <w:r>
        <w:rPr>
          <w:rFonts w:hint="eastAsia"/>
        </w:rPr>
        <w:t>以减少神经元之间的依赖关系，增加模型的泛化能力，防止过拟合。具体流程如下：</w:t>
      </w:r>
    </w:p>
    <w:p w14:paraId="41936C93" w14:textId="77777777" w:rsidR="00CB558B" w:rsidRDefault="00CB558B" w:rsidP="00CB558B">
      <w:pPr>
        <w:ind w:firstLine="420"/>
      </w:pPr>
      <w:r>
        <w:rPr>
          <w:rFonts w:hint="eastAsia"/>
        </w:rPr>
        <w:t>输入是</w:t>
      </w:r>
      <w:r>
        <w:t>x</w:t>
      </w:r>
      <w:r>
        <w:t>输出是</w:t>
      </w:r>
      <w:r>
        <w:t>y</w:t>
      </w:r>
      <w:r>
        <w:t>，正常的流程是：我们首先把</w:t>
      </w:r>
      <w:r>
        <w:t>x</w:t>
      </w:r>
      <w:r>
        <w:t>通过网络前向传播，然后把误差反向传播以决定如何更新参数让网络进行学习。使用</w:t>
      </w:r>
      <w:r>
        <w:t>Dropout</w:t>
      </w:r>
      <w:r>
        <w:t>之后，过程变成如下：</w:t>
      </w:r>
    </w:p>
    <w:p w14:paraId="4FB9087C" w14:textId="77777777" w:rsidR="00CB558B" w:rsidRDefault="00CB558B" w:rsidP="00CB558B">
      <w:r>
        <w:rPr>
          <w:rFonts w:hint="eastAsia"/>
        </w:rPr>
        <w:t>（</w:t>
      </w:r>
      <w:r>
        <w:t>1</w:t>
      </w:r>
      <w:r>
        <w:t>）首先随机（临时）删掉网络中一半的隐藏神经元，输入输出神经元保持不变</w:t>
      </w:r>
    </w:p>
    <w:p w14:paraId="08876906" w14:textId="77777777" w:rsidR="00CB558B" w:rsidRDefault="00CB558B" w:rsidP="00CB558B">
      <w:r>
        <w:rPr>
          <w:rFonts w:hint="eastAsia"/>
        </w:rPr>
        <w:t>（</w:t>
      </w:r>
      <w:r>
        <w:t>2</w:t>
      </w:r>
      <w:r>
        <w:t>）</w:t>
      </w:r>
      <w:r>
        <w:t xml:space="preserve"> </w:t>
      </w:r>
      <w:r>
        <w:t>然后把输入通过修改后的网络前向传播，然后把得到的损失结果通过修改的网络反向传播。一小批训练样本执行完这个过程后，在没有被删除的神经元上按照随机梯度下降法更新对应的参数（</w:t>
      </w:r>
      <w:r>
        <w:t>w</w:t>
      </w:r>
      <w:r>
        <w:t>，</w:t>
      </w:r>
      <w:r>
        <w:t>b</w:t>
      </w:r>
      <w:r>
        <w:t>）。</w:t>
      </w:r>
    </w:p>
    <w:p w14:paraId="4DD4B4D7" w14:textId="77777777" w:rsidR="00CB558B" w:rsidRDefault="00CB558B" w:rsidP="00CB558B">
      <w:r>
        <w:rPr>
          <w:rFonts w:hint="eastAsia"/>
        </w:rPr>
        <w:t>（</w:t>
      </w:r>
      <w:r>
        <w:t>3</w:t>
      </w:r>
      <w:r>
        <w:t>）然后继续重复这一过程：</w:t>
      </w:r>
    </w:p>
    <w:p w14:paraId="742A75A4" w14:textId="77777777" w:rsidR="00CB558B" w:rsidRDefault="00CB558B" w:rsidP="00CB558B">
      <w:pPr>
        <w:ind w:firstLine="420"/>
      </w:pPr>
      <w:r>
        <w:t xml:space="preserve">- </w:t>
      </w:r>
      <w:r>
        <w:t>恢复被删掉的神经元（此时被删除的神经元保持原样，而没有被删除的神经元已经有</w:t>
      </w:r>
      <w:r>
        <w:lastRenderedPageBreak/>
        <w:t>所更新）</w:t>
      </w:r>
    </w:p>
    <w:p w14:paraId="1BF0171B" w14:textId="77777777" w:rsidR="00CB558B" w:rsidRDefault="00CB558B" w:rsidP="00CB558B">
      <w:pPr>
        <w:ind w:firstLine="420"/>
      </w:pPr>
      <w:r>
        <w:t xml:space="preserve">- </w:t>
      </w:r>
      <w:r>
        <w:t>从隐藏层神经元中随机选择一个一半大小的子集临时删除掉（备份被删除神经元的参数）。</w:t>
      </w:r>
    </w:p>
    <w:p w14:paraId="64B32A78" w14:textId="77777777" w:rsidR="00CB558B" w:rsidRDefault="00CB558B" w:rsidP="00CB558B">
      <w:pPr>
        <w:ind w:firstLine="420"/>
      </w:pPr>
      <w:r>
        <w:t xml:space="preserve">- </w:t>
      </w:r>
      <w:r>
        <w:t>对一小批训练样本，先前向传播然后反向传播损失并根据随机梯度下降法更新参数（</w:t>
      </w:r>
      <w:r>
        <w:t>w</w:t>
      </w:r>
      <w:r>
        <w:t>，</w:t>
      </w:r>
      <w:r>
        <w:t>b</w:t>
      </w:r>
      <w:r>
        <w:t>）</w:t>
      </w:r>
      <w:r>
        <w:t xml:space="preserve"> </w:t>
      </w:r>
      <w:r>
        <w:t>（没有被删除的那一部分参数得到更新，删除的神经元参数保持被删除前的结果）。</w:t>
      </w:r>
    </w:p>
    <w:p w14:paraId="48711842" w14:textId="77777777" w:rsidR="00CB558B" w:rsidRDefault="00CB558B" w:rsidP="00CB558B">
      <w:pPr>
        <w:ind w:firstLine="420"/>
        <w:jc w:val="center"/>
      </w:pPr>
      <w:r>
        <w:rPr>
          <w:noProof/>
        </w:rPr>
        <w:drawing>
          <wp:inline distT="0" distB="0" distL="0" distR="0" wp14:anchorId="088D35C8" wp14:editId="2C54E1E5">
            <wp:extent cx="4368627" cy="1902798"/>
            <wp:effectExtent l="0" t="0" r="0" b="2540"/>
            <wp:docPr id="29617111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1117" name=""/>
                    <pic:cNvPicPr/>
                  </pic:nvPicPr>
                  <pic:blipFill rotWithShape="1">
                    <a:blip r:embed="rId94">
                      <a:extLst>
                        <a:ext uri="{96DAC541-7B7A-43D3-8B79-37D633B846F1}">
                          <asvg:svgBlip xmlns:asvg="http://schemas.microsoft.com/office/drawing/2016/SVG/main" r:embed="rId95"/>
                        </a:ext>
                      </a:extLst>
                    </a:blip>
                    <a:srcRect l="4010" t="9799" r="29233" b="38508"/>
                    <a:stretch/>
                  </pic:blipFill>
                  <pic:spPr bwMode="auto">
                    <a:xfrm>
                      <a:off x="0" y="0"/>
                      <a:ext cx="4388396" cy="1911409"/>
                    </a:xfrm>
                    <a:prstGeom prst="rect">
                      <a:avLst/>
                    </a:prstGeom>
                    <a:ln>
                      <a:noFill/>
                    </a:ln>
                    <a:extLst>
                      <a:ext uri="{53640926-AAD7-44D8-BBD7-CCE9431645EC}">
                        <a14:shadowObscured xmlns:a14="http://schemas.microsoft.com/office/drawing/2010/main"/>
                      </a:ext>
                    </a:extLst>
                  </pic:spPr>
                </pic:pic>
              </a:graphicData>
            </a:graphic>
          </wp:inline>
        </w:drawing>
      </w:r>
    </w:p>
    <w:p w14:paraId="35BC6D93" w14:textId="77777777" w:rsidR="00CB558B" w:rsidRDefault="00CB558B" w:rsidP="00CB558B">
      <w:pPr>
        <w:ind w:firstLine="420"/>
      </w:pPr>
      <w:r>
        <w:rPr>
          <w:rFonts w:hint="eastAsia"/>
        </w:rPr>
        <w:t>需要注意的是，在测试阶段，应该关闭</w:t>
      </w:r>
      <w:r>
        <w:t>Dropout</w:t>
      </w:r>
      <w:r>
        <w:t>，保留所有的神经元，以获得更稳定的预测结果。总之，</w:t>
      </w:r>
      <w:r>
        <w:t>Dropout</w:t>
      </w:r>
      <w:r>
        <w:t>是一种简单而有效的正则化技术，可以帮助深度神经网络控制模型复杂度，增加模型的泛化能力。</w:t>
      </w:r>
    </w:p>
    <w:p w14:paraId="18C472D4" w14:textId="77777777" w:rsidR="00CB558B" w:rsidRDefault="00CB558B" w:rsidP="00CB558B"/>
    <w:p w14:paraId="4375DB00" w14:textId="14AC4873" w:rsidR="00CB558B" w:rsidRDefault="00CB558B" w:rsidP="00CB558B">
      <w:pPr>
        <w:pStyle w:val="2"/>
      </w:pPr>
      <w:r>
        <w:t>早停法</w:t>
      </w:r>
    </w:p>
    <w:p w14:paraId="1B5F5A61" w14:textId="77777777" w:rsidR="00CB558B" w:rsidRDefault="00CB558B" w:rsidP="00CB558B">
      <w:pPr>
        <w:ind w:firstLine="420"/>
      </w:pPr>
      <w:r>
        <w:rPr>
          <w:rFonts w:hint="eastAsia"/>
        </w:rPr>
        <w:t>早停法（</w:t>
      </w:r>
      <w:r>
        <w:t>Early stopping</w:t>
      </w:r>
      <w:r>
        <w:t>）是一种常见的正则化技术，可以用于避免深度神经网络的过拟合问题。它的核心思想是在训练神经网络时，不断地监测网络的性能，并在性能不再提高时停止训练。具体来说，早停法是指在神经网络的训练过程中，使用验证集对模型的性能进行监测。如果模型在连续若干次迭代中，验证集的性能没有提高，那么就停止训练，选择性能最好的模型作为最终模型。</w:t>
      </w:r>
    </w:p>
    <w:p w14:paraId="341B0ABD" w14:textId="77777777" w:rsidR="00CB558B" w:rsidRDefault="00CB558B" w:rsidP="00CB558B">
      <w:pPr>
        <w:ind w:firstLine="420"/>
      </w:pPr>
      <w:r>
        <w:rPr>
          <w:rFonts w:hint="eastAsia"/>
        </w:rPr>
        <w:t>早停法的优点是可以避免过拟合，并且不需要额外的计算开销。但是，它的缺点是需要选择一个合适的停止点，否则可能会导致欠拟合。此外，由于早停法的效果受到训练集和验证集的随机性影响较大，因此需要进行多次实验并取平均值，才能得到较为可靠的结果。早</w:t>
      </w:r>
      <w:r>
        <w:rPr>
          <w:rFonts w:hint="eastAsia"/>
        </w:rPr>
        <w:lastRenderedPageBreak/>
        <w:t>停法的具体实现可以分为以下几个步骤：</w:t>
      </w:r>
    </w:p>
    <w:p w14:paraId="0C77C3CA" w14:textId="77777777" w:rsidR="00CB558B" w:rsidRDefault="00CB558B" w:rsidP="00CB558B">
      <w:pPr>
        <w:ind w:firstLine="420"/>
      </w:pPr>
      <w:r>
        <w:t xml:space="preserve">1. </w:t>
      </w:r>
      <w:r>
        <w:t>将数据集分成训练集、验证集和测试集。训练集用于训练神经网络，验证</w:t>
      </w:r>
      <w:proofErr w:type="gramStart"/>
      <w:r>
        <w:t>集用于</w:t>
      </w:r>
      <w:proofErr w:type="gramEnd"/>
      <w:r>
        <w:t>调整超参数和判断是否停止训练，测试</w:t>
      </w:r>
      <w:proofErr w:type="gramStart"/>
      <w:r>
        <w:t>集用于</w:t>
      </w:r>
      <w:proofErr w:type="gramEnd"/>
      <w:r>
        <w:t>评估最终模型的性能。</w:t>
      </w:r>
    </w:p>
    <w:p w14:paraId="699EC8AA" w14:textId="77777777" w:rsidR="00CB558B" w:rsidRDefault="00CB558B" w:rsidP="00CB558B">
      <w:pPr>
        <w:ind w:firstLine="420"/>
      </w:pPr>
      <w:r>
        <w:t xml:space="preserve">2. </w:t>
      </w:r>
      <w:r>
        <w:t>定义神经网络的结构、损失函数和优化器。根据需要选择不同的结构、损失函数和优化器。</w:t>
      </w:r>
    </w:p>
    <w:p w14:paraId="0B850903" w14:textId="77777777" w:rsidR="00CB558B" w:rsidRDefault="00CB558B" w:rsidP="00CB558B">
      <w:pPr>
        <w:ind w:firstLine="420"/>
      </w:pPr>
      <w:r>
        <w:t xml:space="preserve">3. </w:t>
      </w:r>
      <w:r>
        <w:t>将训练集和验证</w:t>
      </w:r>
      <w:proofErr w:type="gramStart"/>
      <w:r>
        <w:t>集按照</w:t>
      </w:r>
      <w:proofErr w:type="gramEnd"/>
      <w:r>
        <w:t>一定的比例输入神经网络，并根据验证集的性能进行训练和调整。在每个</w:t>
      </w:r>
      <w:r>
        <w:t>epoch</w:t>
      </w:r>
      <w:r>
        <w:t>（一次完整的训练集迭代）之后，计算验证集上的性能，并与之前的性能进行比较。如果性能没有提高，则记录当前</w:t>
      </w:r>
      <w:r>
        <w:t>epoch</w:t>
      </w:r>
      <w:r>
        <w:t>的参数，并继续训练；如果连续若干次性能都没有提高，则停止训练，并选择性能最好的参数作为最终模型。</w:t>
      </w:r>
    </w:p>
    <w:p w14:paraId="09B7771C" w14:textId="77777777" w:rsidR="00CB558B" w:rsidRDefault="00CB558B" w:rsidP="00CB558B">
      <w:pPr>
        <w:ind w:firstLine="420"/>
      </w:pPr>
      <w:r>
        <w:t xml:space="preserve">4. </w:t>
      </w:r>
      <w:r>
        <w:t>在测试集上评估最终模型的性能，并进行结果分析。</w:t>
      </w:r>
    </w:p>
    <w:p w14:paraId="5E61176E" w14:textId="77777777" w:rsidR="00CB558B" w:rsidRDefault="00CB558B" w:rsidP="00CB558B">
      <w:pPr>
        <w:ind w:firstLine="420"/>
      </w:pPr>
      <w:r>
        <w:rPr>
          <w:rFonts w:hint="eastAsia"/>
        </w:rPr>
        <w:t>需要注意的是，早停法的实现需要选择合适的停止点，即连续若干次性能没有提高的次数。一般来说，可以通过交叉验证或者多次实验来确定合适的停止点。此外，早停法的效果受到训练集和验证集的随机性影响较大，因此需要进行多次实验并取平均值，才能得到较为可靠的结果。早停法是一种简单而有效的正则化技术，可以帮助深度神经网络避免过拟合问题，并提高模型的泛化能力。</w:t>
      </w:r>
    </w:p>
    <w:p w14:paraId="4DCCC1E2" w14:textId="77777777" w:rsidR="00CB558B" w:rsidRDefault="00CB558B" w:rsidP="00CB558B"/>
    <w:p w14:paraId="4336DCA9" w14:textId="38ED24BD" w:rsidR="00CB558B" w:rsidRDefault="00CB558B" w:rsidP="00CB558B">
      <w:pPr>
        <w:pStyle w:val="2"/>
      </w:pPr>
      <w:r>
        <w:t>数据增广</w:t>
      </w:r>
    </w:p>
    <w:p w14:paraId="2ABC05E7" w14:textId="77777777" w:rsidR="00CB558B" w:rsidRPr="00292A6E" w:rsidRDefault="00CB558B" w:rsidP="00CB558B">
      <w:pPr>
        <w:ind w:firstLine="420"/>
      </w:pPr>
      <w:r>
        <w:rPr>
          <w:rFonts w:hint="eastAsia"/>
        </w:rPr>
        <w:t>数据增广（</w:t>
      </w:r>
      <w:r>
        <w:t>Data Augmentation</w:t>
      </w:r>
      <w:r>
        <w:t>）是一种数据预处理技术，通过对原始数据进行变换，生成一组新的数据集，以增加原始数据的多样性，提高模型的泛化能力，通常用于解决数据不足、数据不平衡、过拟合等问题。</w:t>
      </w:r>
    </w:p>
    <w:p w14:paraId="0A3B45D7" w14:textId="77777777" w:rsidR="00CB558B" w:rsidRDefault="00CB558B" w:rsidP="00CB558B">
      <w:pPr>
        <w:ind w:firstLine="420"/>
      </w:pPr>
      <w:r>
        <w:rPr>
          <w:rFonts w:hint="eastAsia"/>
        </w:rPr>
        <w:t>数据增广的历史可以追溯到</w:t>
      </w:r>
      <w:r>
        <w:t>20</w:t>
      </w:r>
      <w:r>
        <w:t>世纪</w:t>
      </w:r>
      <w:r>
        <w:t>60</w:t>
      </w:r>
      <w:r>
        <w:t>年代，最初应用于统计学中的抽样方法，后来逐渐被引入到机器学习中。在早期，数据增广通常使用手工方式进行，例如在图像中添加噪声、旋转、平移等变换。这些手工增强方法需要专业知识和经验，并且不适用于所有数据类型和任务。早在计算机视觉领域的发展初期，就被广泛应用。在</w:t>
      </w:r>
      <w:r>
        <w:t>20</w:t>
      </w:r>
      <w:r>
        <w:t>世纪</w:t>
      </w:r>
      <w:r>
        <w:t>90</w:t>
      </w:r>
      <w:r>
        <w:t>年代，</w:t>
      </w:r>
      <w:r>
        <w:t xml:space="preserve">Yann </w:t>
      </w:r>
      <w:proofErr w:type="spellStart"/>
      <w:r>
        <w:t>LeCun</w:t>
      </w:r>
      <w:proofErr w:type="spellEnd"/>
      <w:r>
        <w:t>等人利用卷积神经网络（</w:t>
      </w:r>
      <w:r>
        <w:t>CNN</w:t>
      </w:r>
      <w:r>
        <w:t>）实现了手写数字的识别，其中数据增广是提高识别准确率的关</w:t>
      </w:r>
      <w:r>
        <w:lastRenderedPageBreak/>
        <w:t>键之一。随着计算机视觉和自然语言处理等领域的快速发展，数据增广逐渐成为了深度学习中不可或缺的一部分</w:t>
      </w:r>
      <w:r>
        <w:rPr>
          <w:rFonts w:hint="eastAsia"/>
        </w:rPr>
        <w:t>。随着深度学习的快速发展，出现了许多自动化的数据增广方法。例如，</w:t>
      </w:r>
      <w:proofErr w:type="spellStart"/>
      <w:r>
        <w:t>AutoAugment</w:t>
      </w:r>
      <w:proofErr w:type="spellEnd"/>
      <w:r>
        <w:t>算法可以自动搜索最佳的数据增广策略，并在训练过程中动态地应用这些策略，从而提高模型的性能。此外，还有一些基于</w:t>
      </w:r>
      <w:r>
        <w:t>GAN</w:t>
      </w:r>
      <w:r>
        <w:t>（</w:t>
      </w:r>
      <w:r>
        <w:t>Generative Adversarial Network</w:t>
      </w:r>
      <w:r>
        <w:t>）的方法，可以生成高质量的合成图像，从而扩充数据集。这些自动化的数据增广方法大大减少了手工增强的工作量，并且在许多计算机视觉和自然语言处理任务中获得了优异的表现。</w:t>
      </w:r>
    </w:p>
    <w:p w14:paraId="1EF2F132" w14:textId="77777777" w:rsidR="00CB558B" w:rsidRDefault="00CB558B" w:rsidP="00CB558B">
      <w:pPr>
        <w:ind w:firstLine="420"/>
      </w:pPr>
      <w:r>
        <w:rPr>
          <w:rFonts w:hint="eastAsia"/>
        </w:rPr>
        <w:t>数据增广的实现方式取决于所使用的深度学习框架和数据类型。以下是一些常见的实现方法：</w:t>
      </w:r>
    </w:p>
    <w:p w14:paraId="691BC575" w14:textId="77777777" w:rsidR="00CB558B" w:rsidRDefault="00CB558B" w:rsidP="00CB558B">
      <w:pPr>
        <w:ind w:firstLine="420"/>
      </w:pPr>
      <w:r>
        <w:t xml:space="preserve">1. </w:t>
      </w:r>
      <w:r>
        <w:t>图像数据增广：对于图像数据，常用的增强方法包括：随机翻转、随机裁剪、随机旋转、随机缩放、随机扭曲、随机亮度和对比度调整、随机噪声等。在使用深度学习框架进行图像分类或目标检测等任务时，可以使用框架提供的数据增广模块或库（如</w:t>
      </w:r>
      <w:proofErr w:type="spellStart"/>
      <w:r>
        <w:t>Keras</w:t>
      </w:r>
      <w:proofErr w:type="spellEnd"/>
      <w:r>
        <w:t>中的</w:t>
      </w:r>
      <w:proofErr w:type="spellStart"/>
      <w:r>
        <w:t>ImageDataGenerator</w:t>
      </w:r>
      <w:proofErr w:type="spellEnd"/>
      <w:r>
        <w:t>）来实现数据增广。</w:t>
      </w:r>
    </w:p>
    <w:p w14:paraId="6972FF7B" w14:textId="77777777" w:rsidR="00CB558B" w:rsidRDefault="00CB558B" w:rsidP="00CB558B">
      <w:pPr>
        <w:ind w:firstLine="420"/>
      </w:pPr>
      <w:r>
        <w:t xml:space="preserve">2. </w:t>
      </w:r>
      <w:r>
        <w:t>文本数据增广：对于文本数据，常用的增强方法包括：随机替换、随机删除、随机插入、随机置换等。可以使用</w:t>
      </w:r>
      <w:r>
        <w:t>Python</w:t>
      </w:r>
      <w:r>
        <w:t>编程语言的库（如</w:t>
      </w:r>
      <w:r>
        <w:t>NLTK</w:t>
      </w:r>
      <w:r>
        <w:t>、</w:t>
      </w:r>
      <w:proofErr w:type="spellStart"/>
      <w:r>
        <w:t>TextBlob</w:t>
      </w:r>
      <w:proofErr w:type="spellEnd"/>
      <w:r>
        <w:t>等）来实现文本数据增广。</w:t>
      </w:r>
    </w:p>
    <w:p w14:paraId="7BBFF3B0" w14:textId="77777777" w:rsidR="00CB558B" w:rsidRDefault="00CB558B" w:rsidP="00CB558B">
      <w:pPr>
        <w:ind w:firstLine="420"/>
      </w:pPr>
      <w:r>
        <w:t xml:space="preserve">3. </w:t>
      </w:r>
      <w:r>
        <w:t>语音数据增广：对于语音数据，常用的增强方法包括：添加白噪声、变速、混响、拉伸等。可以使用</w:t>
      </w:r>
      <w:r>
        <w:t>Python</w:t>
      </w:r>
      <w:r>
        <w:t>编程语言的库（如</w:t>
      </w:r>
      <w:proofErr w:type="spellStart"/>
      <w:r>
        <w:t>pydub</w:t>
      </w:r>
      <w:proofErr w:type="spellEnd"/>
      <w:r>
        <w:t>）来实现语音数据增广。</w:t>
      </w:r>
    </w:p>
    <w:p w14:paraId="0DF49742" w14:textId="77777777" w:rsidR="00CB558B" w:rsidRDefault="00CB558B" w:rsidP="00CB558B">
      <w:pPr>
        <w:ind w:firstLine="420"/>
      </w:pPr>
      <w:r>
        <w:t xml:space="preserve">4. </w:t>
      </w:r>
      <w:r>
        <w:t>视频数据增广：对于视频数据，可以将其拆分为图像序列，然后使用图像数据增广方法进行处理。另外，也可以使用视频数据增广库（如</w:t>
      </w:r>
      <w:proofErr w:type="spellStart"/>
      <w:r>
        <w:t>imgaug</w:t>
      </w:r>
      <w:proofErr w:type="spellEnd"/>
      <w:r>
        <w:t>、</w:t>
      </w:r>
      <w:r>
        <w:t>OpenCV</w:t>
      </w:r>
      <w:r>
        <w:t>等）来实现视频数据增广。</w:t>
      </w:r>
    </w:p>
    <w:p w14:paraId="7B5B7D3D" w14:textId="77777777" w:rsidR="00CB558B" w:rsidRDefault="00CB558B" w:rsidP="00CB558B">
      <w:pPr>
        <w:ind w:firstLine="420"/>
      </w:pPr>
      <w:r>
        <w:rPr>
          <w:rFonts w:hint="eastAsia"/>
        </w:rPr>
        <w:t>在实现数据增广时，需要注意以下几点：</w:t>
      </w:r>
    </w:p>
    <w:p w14:paraId="7FE08B30" w14:textId="77777777" w:rsidR="00CB558B" w:rsidRDefault="00CB558B" w:rsidP="00CB558B">
      <w:pPr>
        <w:ind w:firstLine="420"/>
      </w:pPr>
      <w:r>
        <w:t xml:space="preserve">1. </w:t>
      </w:r>
      <w:r>
        <w:t>数据增广要在训练数据上进行，测试数据和验证数据不能进行增强。</w:t>
      </w:r>
    </w:p>
    <w:p w14:paraId="64489E5B" w14:textId="77777777" w:rsidR="00CB558B" w:rsidRDefault="00CB558B" w:rsidP="00CB558B">
      <w:pPr>
        <w:ind w:firstLine="420"/>
      </w:pPr>
      <w:r>
        <w:t xml:space="preserve">2. </w:t>
      </w:r>
      <w:r>
        <w:t>数据增广要适量，过度增强可能会导致模型过拟合。</w:t>
      </w:r>
    </w:p>
    <w:p w14:paraId="50EFF4E1" w14:textId="77777777" w:rsidR="00CB558B" w:rsidRDefault="00CB558B" w:rsidP="00CB558B">
      <w:pPr>
        <w:ind w:firstLine="420"/>
      </w:pPr>
      <w:r>
        <w:t xml:space="preserve">3. </w:t>
      </w:r>
      <w:r>
        <w:t>不同的数据类型和任务可能需要不同的增强方法，需要根据实际情况进行选择。</w:t>
      </w:r>
    </w:p>
    <w:p w14:paraId="20924431" w14:textId="68B763C9" w:rsidR="00CB558B" w:rsidRDefault="00CB558B" w:rsidP="00CB558B">
      <w:pPr>
        <w:ind w:firstLine="420"/>
      </w:pPr>
      <w:r>
        <w:rPr>
          <w:rFonts w:hint="eastAsia"/>
        </w:rPr>
        <w:t>数据增广可以有效地扩充数据集，提高模型的泛化能力，减轻过拟合现象，从而提高模型的性能。</w:t>
      </w:r>
    </w:p>
    <w:p w14:paraId="5E7C06C9" w14:textId="77777777" w:rsidR="00CB558B" w:rsidRDefault="00CB558B">
      <w:pPr>
        <w:widowControl/>
        <w:spacing w:line="240" w:lineRule="auto"/>
        <w:jc w:val="left"/>
      </w:pPr>
      <w:r>
        <w:br w:type="page"/>
      </w:r>
    </w:p>
    <w:p w14:paraId="2CC66E49" w14:textId="77777777" w:rsidR="00CB558B" w:rsidRDefault="00CB558B" w:rsidP="00CB558B">
      <w:pPr>
        <w:pStyle w:val="1"/>
      </w:pPr>
      <w:proofErr w:type="gramStart"/>
      <w:r>
        <w:rPr>
          <w:rFonts w:hint="eastAsia"/>
        </w:rPr>
        <w:lastRenderedPageBreak/>
        <w:t>调参策略</w:t>
      </w:r>
      <w:proofErr w:type="gramEnd"/>
    </w:p>
    <w:p w14:paraId="5381AF46" w14:textId="77777777" w:rsidR="00CB558B" w:rsidRPr="00C00B01" w:rsidRDefault="00CB558B" w:rsidP="00CB558B">
      <w:pPr>
        <w:ind w:firstLine="360"/>
      </w:pPr>
      <w:proofErr w:type="gramStart"/>
      <w:r w:rsidRPr="00D43EED">
        <w:rPr>
          <w:rFonts w:hint="eastAsia"/>
        </w:rPr>
        <w:t>调参是</w:t>
      </w:r>
      <w:proofErr w:type="gramEnd"/>
      <w:r w:rsidRPr="00D43EED">
        <w:rPr>
          <w:rFonts w:hint="eastAsia"/>
        </w:rPr>
        <w:t>指在深度学习中通过调整超参数（如学习率、正则化参数、</w:t>
      </w:r>
      <w:proofErr w:type="gramStart"/>
      <w:r w:rsidRPr="00D43EED">
        <w:rPr>
          <w:rFonts w:hint="eastAsia"/>
        </w:rPr>
        <w:t>批大小</w:t>
      </w:r>
      <w:proofErr w:type="gramEnd"/>
      <w:r w:rsidRPr="00D43EED">
        <w:rPr>
          <w:rFonts w:hint="eastAsia"/>
        </w:rPr>
        <w:t>等）的</w:t>
      </w:r>
      <w:proofErr w:type="gramStart"/>
      <w:r>
        <w:rPr>
          <w:rFonts w:hint="eastAsia"/>
        </w:rPr>
        <w:t>一些列</w:t>
      </w:r>
      <w:proofErr w:type="gramEnd"/>
      <w:r w:rsidRPr="00D43EED">
        <w:rPr>
          <w:rFonts w:hint="eastAsia"/>
        </w:rPr>
        <w:t>取值来优化模型性能的过程。不同的超参数组合会导致模型</w:t>
      </w:r>
      <w:r>
        <w:rPr>
          <w:rFonts w:hint="eastAsia"/>
        </w:rPr>
        <w:t>有</w:t>
      </w:r>
      <w:r w:rsidRPr="00D43EED">
        <w:rPr>
          <w:rFonts w:hint="eastAsia"/>
        </w:rPr>
        <w:t>不同的性能</w:t>
      </w:r>
      <w:r>
        <w:rPr>
          <w:rFonts w:hint="eastAsia"/>
        </w:rPr>
        <w:t>，</w:t>
      </w:r>
      <w:r w:rsidRPr="00D43EED">
        <w:rPr>
          <w:rFonts w:hint="eastAsia"/>
        </w:rPr>
        <w:t>由于深度学习模型具有高度复杂性和非线性性，在实践中很难通过经验和直觉来选择最佳的超参数取值</w:t>
      </w:r>
      <w:r>
        <w:rPr>
          <w:rFonts w:hint="eastAsia"/>
        </w:rPr>
        <w:t>，借助</w:t>
      </w:r>
      <w:proofErr w:type="gramStart"/>
      <w:r>
        <w:rPr>
          <w:rFonts w:hint="eastAsia"/>
        </w:rPr>
        <w:t>一些</w:t>
      </w:r>
      <w:r w:rsidRPr="00D43EED">
        <w:rPr>
          <w:rFonts w:hint="eastAsia"/>
        </w:rPr>
        <w:t>调参</w:t>
      </w:r>
      <w:r>
        <w:rPr>
          <w:rFonts w:hint="eastAsia"/>
        </w:rPr>
        <w:t>技术和调参工具</w:t>
      </w:r>
      <w:proofErr w:type="gramEnd"/>
      <w:r>
        <w:rPr>
          <w:rFonts w:hint="eastAsia"/>
        </w:rPr>
        <w:t>可以帮助我们更好地</w:t>
      </w:r>
      <w:r w:rsidRPr="00D43EED">
        <w:rPr>
          <w:rFonts w:hint="eastAsia"/>
        </w:rPr>
        <w:t>的</w:t>
      </w:r>
      <w:r>
        <w:rPr>
          <w:rFonts w:hint="eastAsia"/>
        </w:rPr>
        <w:t>选择到使模型性能更好的超参数，但在</w:t>
      </w:r>
      <w:proofErr w:type="gramStart"/>
      <w:r>
        <w:rPr>
          <w:rFonts w:hint="eastAsia"/>
        </w:rPr>
        <w:t>调参过程</w:t>
      </w:r>
      <w:proofErr w:type="gramEnd"/>
      <w:r>
        <w:rPr>
          <w:rFonts w:hint="eastAsia"/>
        </w:rPr>
        <w:t>中</w:t>
      </w:r>
      <w:r w:rsidRPr="00D43EED">
        <w:rPr>
          <w:rFonts w:hint="eastAsia"/>
        </w:rPr>
        <w:t>需要考虑超参数</w:t>
      </w:r>
      <w:r>
        <w:rPr>
          <w:rFonts w:hint="eastAsia"/>
        </w:rPr>
        <w:t>空间</w:t>
      </w:r>
      <w:r w:rsidRPr="00D43EED">
        <w:rPr>
          <w:rFonts w:hint="eastAsia"/>
        </w:rPr>
        <w:t>、计算资源的限制、模型的特点等因素，避免过度调整和过拟合。</w:t>
      </w:r>
    </w:p>
    <w:p w14:paraId="312DF895" w14:textId="77777777" w:rsidR="00CB558B" w:rsidRDefault="00CB558B" w:rsidP="00F55501">
      <w:pPr>
        <w:pStyle w:val="2"/>
        <w:numPr>
          <w:ilvl w:val="1"/>
          <w:numId w:val="62"/>
        </w:numPr>
        <w:ind w:left="576" w:hanging="576"/>
      </w:pPr>
      <w:r w:rsidRPr="00C00B01">
        <w:rPr>
          <w:rFonts w:hint="eastAsia"/>
        </w:rPr>
        <w:t>模型参数和超参数</w:t>
      </w:r>
    </w:p>
    <w:p w14:paraId="4BA63209" w14:textId="77777777" w:rsidR="00CB558B" w:rsidRDefault="00CB558B" w:rsidP="00CB558B">
      <w:pPr>
        <w:ind w:firstLine="420"/>
      </w:pPr>
      <w:r w:rsidRPr="00C00B01">
        <w:rPr>
          <w:rFonts w:hint="eastAsia"/>
          <w:b/>
          <w:bCs/>
        </w:rPr>
        <w:t>模型参数</w:t>
      </w:r>
      <w:r w:rsidRPr="0063281B">
        <w:rPr>
          <w:rFonts w:hint="eastAsia"/>
        </w:rPr>
        <w:t>是指神经网络中的权重和偏置等参数，它们是在模型训练过程中被学习出来的，用于描述模型从输入到输出的映射函数。模型参数的值在训练过程中不断调整，最终达到一个最优值</w:t>
      </w:r>
      <w:r>
        <w:rPr>
          <w:rFonts w:hint="eastAsia"/>
        </w:rPr>
        <w:t>并固定下来</w:t>
      </w:r>
      <w:r w:rsidRPr="0063281B">
        <w:rPr>
          <w:rFonts w:hint="eastAsia"/>
        </w:rPr>
        <w:t>，用于进行模型的预测和推断。</w:t>
      </w:r>
    </w:p>
    <w:p w14:paraId="41DA6F2B" w14:textId="77777777" w:rsidR="00CB558B" w:rsidRDefault="00CB558B" w:rsidP="00CB558B">
      <w:pPr>
        <w:ind w:firstLine="420"/>
      </w:pPr>
      <w:r w:rsidRPr="00C00B01">
        <w:rPr>
          <w:rFonts w:hint="eastAsia"/>
          <w:b/>
          <w:bCs/>
        </w:rPr>
        <w:t>超参数</w:t>
      </w:r>
      <w:r w:rsidRPr="0063281B">
        <w:rPr>
          <w:rFonts w:hint="eastAsia"/>
        </w:rPr>
        <w:t>是指在训练模型之前需要设定的参数，例如学习率、正则化参数、批次大小、网络结构等。这些参数不是由模型自动学习得到的，而是需要手动设置或通过试错等方法进行调整。不同的超参数组合会对模型的</w:t>
      </w:r>
      <w:r w:rsidRPr="00DF6346">
        <w:rPr>
          <w:rFonts w:hint="eastAsia"/>
        </w:rPr>
        <w:t>性能和</w:t>
      </w:r>
      <w:r>
        <w:rPr>
          <w:rFonts w:hint="eastAsia"/>
        </w:rPr>
        <w:t>训练速度</w:t>
      </w:r>
      <w:r w:rsidRPr="0063281B">
        <w:rPr>
          <w:rFonts w:hint="eastAsia"/>
        </w:rPr>
        <w:t>产生很大的影响，因此选择合适的超参数非常重要。</w:t>
      </w:r>
    </w:p>
    <w:p w14:paraId="73E78DAC" w14:textId="77777777" w:rsidR="00CB558B" w:rsidRPr="00D43EED" w:rsidRDefault="00CB558B" w:rsidP="00CB558B">
      <w:r>
        <w:rPr>
          <w:rFonts w:hint="eastAsia"/>
        </w:rPr>
        <w:t>以下是深度学习中常见的模型参数和超参数：</w:t>
      </w:r>
    </w:p>
    <w:p w14:paraId="15330383" w14:textId="77777777" w:rsidR="00CB558B" w:rsidRDefault="00CB558B" w:rsidP="00CB558B">
      <w:r>
        <w:rPr>
          <w:rFonts w:hint="eastAsia"/>
        </w:rPr>
        <w:t>（一）模型参数</w:t>
      </w:r>
    </w:p>
    <w:p w14:paraId="611A6E29" w14:textId="77777777" w:rsidR="00CB558B" w:rsidRDefault="00CB558B" w:rsidP="00CB558B">
      <w:pPr>
        <w:ind w:firstLine="420"/>
      </w:pPr>
      <w:r w:rsidRPr="00C00B01">
        <w:rPr>
          <w:rFonts w:hint="eastAsia"/>
          <w:b/>
          <w:bCs/>
        </w:rPr>
        <w:t>权重（</w:t>
      </w:r>
      <w:r w:rsidRPr="00C00B01">
        <w:rPr>
          <w:b/>
          <w:bCs/>
        </w:rPr>
        <w:t>weights</w:t>
      </w:r>
      <w:r w:rsidRPr="00C00B01">
        <w:rPr>
          <w:b/>
          <w:bCs/>
        </w:rPr>
        <w:t>）：</w:t>
      </w:r>
      <w:r>
        <w:t>神经网络中的每个神经元都与上一层中的所有神经元相连，每个连接都有一个权重。权重是神经网络中最重要的参数之一，它决定了神经元之间信号传递的强弱程度。</w:t>
      </w:r>
    </w:p>
    <w:p w14:paraId="4E01163A" w14:textId="77777777" w:rsidR="00CB558B" w:rsidRDefault="00CB558B" w:rsidP="00CB558B">
      <w:pPr>
        <w:ind w:firstLine="420"/>
      </w:pPr>
      <w:r w:rsidRPr="00C00B01">
        <w:rPr>
          <w:rFonts w:hint="eastAsia"/>
          <w:b/>
          <w:bCs/>
        </w:rPr>
        <w:t>偏置（</w:t>
      </w:r>
      <w:r w:rsidRPr="00C00B01">
        <w:rPr>
          <w:b/>
          <w:bCs/>
        </w:rPr>
        <w:t>biases</w:t>
      </w:r>
      <w:r w:rsidRPr="00C00B01">
        <w:rPr>
          <w:b/>
          <w:bCs/>
        </w:rPr>
        <w:t>）：</w:t>
      </w:r>
      <w:r>
        <w:t>偏置是神经元的一个额外参数，它表示神经元的激活阈值。它相当于神经元的输出增加一个偏移量，用于调整输出结果的范围和大小。</w:t>
      </w:r>
    </w:p>
    <w:p w14:paraId="1ABE882A" w14:textId="77777777" w:rsidR="00CB558B" w:rsidRDefault="00CB558B" w:rsidP="00CB558B">
      <w:r>
        <w:rPr>
          <w:rFonts w:hint="eastAsia"/>
        </w:rPr>
        <w:t>（二）超参数</w:t>
      </w:r>
    </w:p>
    <w:p w14:paraId="1A7A659D" w14:textId="77777777" w:rsidR="00CB558B" w:rsidRDefault="00CB558B" w:rsidP="00CB558B">
      <w:pPr>
        <w:ind w:firstLine="420"/>
      </w:pPr>
      <w:r w:rsidRPr="00C00B01">
        <w:rPr>
          <w:rFonts w:hint="eastAsia"/>
          <w:b/>
          <w:bCs/>
        </w:rPr>
        <w:t>学习率（</w:t>
      </w:r>
      <w:r w:rsidRPr="00C00B01">
        <w:rPr>
          <w:b/>
          <w:bCs/>
        </w:rPr>
        <w:t>learning rate</w:t>
      </w:r>
      <w:r w:rsidRPr="00C00B01">
        <w:rPr>
          <w:b/>
          <w:bCs/>
        </w:rPr>
        <w:t>）：</w:t>
      </w:r>
      <w:r>
        <w:t>学习率是用于控制每次迭代中模型参数权重和偏置更新的步长，即每次参数调整的幅度。较小的学习率会让模型收敛过慢，而较大的学习率则能够让模型更</w:t>
      </w:r>
      <w:r>
        <w:lastRenderedPageBreak/>
        <w:t>快地收敛但更容易出现不稳定的震荡甚至发散。</w:t>
      </w:r>
    </w:p>
    <w:p w14:paraId="6498EDE8" w14:textId="77777777" w:rsidR="00CB558B" w:rsidRDefault="00CB558B" w:rsidP="00CB558B">
      <w:pPr>
        <w:ind w:firstLine="420"/>
      </w:pPr>
      <w:r w:rsidRPr="00C00B01">
        <w:rPr>
          <w:rFonts w:hint="eastAsia"/>
          <w:b/>
          <w:bCs/>
        </w:rPr>
        <w:t>批次大小（</w:t>
      </w:r>
      <w:r w:rsidRPr="00C00B01">
        <w:rPr>
          <w:b/>
          <w:bCs/>
        </w:rPr>
        <w:t>batch size</w:t>
      </w:r>
      <w:r w:rsidRPr="00C00B01">
        <w:rPr>
          <w:b/>
          <w:bCs/>
        </w:rPr>
        <w:t>）：</w:t>
      </w:r>
      <w:r>
        <w:t>批次大小表示每次迭代时用来训练模型的样本数量。较小的批次大小能够使模型更快地收敛，但也会增加模型的方差；较大的批次大小则能够减少方差，但会使模型更慢地收敛。</w:t>
      </w:r>
    </w:p>
    <w:p w14:paraId="59EBCE1F" w14:textId="77777777" w:rsidR="00CB558B" w:rsidRDefault="00CB558B" w:rsidP="00CB558B">
      <w:pPr>
        <w:ind w:firstLine="420"/>
      </w:pPr>
      <w:r w:rsidRPr="00C00B01">
        <w:rPr>
          <w:rFonts w:hint="eastAsia"/>
          <w:b/>
          <w:bCs/>
        </w:rPr>
        <w:t>正则化参数（</w:t>
      </w:r>
      <w:r w:rsidRPr="00C00B01">
        <w:rPr>
          <w:b/>
          <w:bCs/>
        </w:rPr>
        <w:t>regularization parameter</w:t>
      </w:r>
      <w:r w:rsidRPr="00C00B01">
        <w:rPr>
          <w:b/>
          <w:bCs/>
        </w:rPr>
        <w:t>）：</w:t>
      </w:r>
      <w:r>
        <w:t>正则化参数是用来控制模型复杂度的参数，通常指</w:t>
      </w:r>
      <w:r>
        <w:t xml:space="preserve">L1 </w:t>
      </w:r>
      <w:r>
        <w:t>正则化和</w:t>
      </w:r>
      <w:r>
        <w:t xml:space="preserve"> L2 </w:t>
      </w:r>
      <w:r>
        <w:t>正则化中的惩罚系数，也称为权重衰减系数。正则化可以有效地防止模型过拟合，一般正则化参数的值越大，正则化的强度就越大，模型的泛化能力就会越强。</w:t>
      </w:r>
    </w:p>
    <w:p w14:paraId="464F6A3B" w14:textId="77777777" w:rsidR="00CB558B" w:rsidRDefault="00CB558B" w:rsidP="00CB558B">
      <w:r>
        <w:rPr>
          <w:rFonts w:hint="eastAsia"/>
        </w:rPr>
        <w:t>激活函数（</w:t>
      </w:r>
      <w:r>
        <w:t>activation function</w:t>
      </w:r>
      <w:r>
        <w:t>）：激活函数是神经元内部的非线性函数，它将神经元的输入转化为输出。激活函数有</w:t>
      </w:r>
      <w:proofErr w:type="spellStart"/>
      <w:r>
        <w:t>ReLU</w:t>
      </w:r>
      <w:proofErr w:type="spellEnd"/>
      <w:r>
        <w:t>、</w:t>
      </w:r>
      <w:r>
        <w:t>sigmoid</w:t>
      </w:r>
      <w:r>
        <w:t>、</w:t>
      </w:r>
      <w:r>
        <w:t>tanh</w:t>
      </w:r>
      <w:r>
        <w:t>等。</w:t>
      </w:r>
    </w:p>
    <w:p w14:paraId="6FAB33A5" w14:textId="77777777" w:rsidR="00CB558B" w:rsidRDefault="00CB558B" w:rsidP="00CB558B">
      <w:pPr>
        <w:ind w:firstLine="420"/>
      </w:pPr>
      <w:r w:rsidRPr="00C00B01">
        <w:rPr>
          <w:rFonts w:hint="eastAsia"/>
          <w:b/>
          <w:bCs/>
        </w:rPr>
        <w:t>优化算法（</w:t>
      </w:r>
      <w:r w:rsidRPr="00C00B01">
        <w:rPr>
          <w:b/>
          <w:bCs/>
        </w:rPr>
        <w:t>optimization algorithm</w:t>
      </w:r>
      <w:r w:rsidRPr="00C00B01">
        <w:rPr>
          <w:b/>
          <w:bCs/>
        </w:rPr>
        <w:t>）：</w:t>
      </w:r>
      <w:r>
        <w:t>优化算法用于更新模型的参数，使得模型的</w:t>
      </w:r>
      <w:r>
        <w:t>loss</w:t>
      </w:r>
      <w:r>
        <w:t>值尽可能地降低，包括随机梯度下降（</w:t>
      </w:r>
      <w:r>
        <w:t>SGD</w:t>
      </w:r>
      <w:r>
        <w:t>）、动量法（</w:t>
      </w:r>
      <w:r>
        <w:t>momentum</w:t>
      </w:r>
      <w:r>
        <w:t>）、自适应梯度算法（</w:t>
      </w:r>
      <w:r>
        <w:t>Adam</w:t>
      </w:r>
      <w:r>
        <w:t>）等。</w:t>
      </w:r>
    </w:p>
    <w:p w14:paraId="15E93575" w14:textId="77777777" w:rsidR="00CB558B" w:rsidRPr="00C00B01" w:rsidRDefault="00CB558B" w:rsidP="00CB558B">
      <w:pPr>
        <w:ind w:firstLine="420"/>
      </w:pPr>
      <w:r w:rsidRPr="00C00B01">
        <w:rPr>
          <w:rFonts w:hint="eastAsia"/>
          <w:b/>
          <w:bCs/>
        </w:rPr>
        <w:t>网络结构（</w:t>
      </w:r>
      <w:r w:rsidRPr="00C00B01">
        <w:rPr>
          <w:b/>
          <w:bCs/>
        </w:rPr>
        <w:t>network architecture</w:t>
      </w:r>
      <w:r w:rsidRPr="00C00B01">
        <w:rPr>
          <w:b/>
          <w:bCs/>
        </w:rPr>
        <w:t>）：</w:t>
      </w:r>
      <w:r>
        <w:t>网络结构是指神经网络中</w:t>
      </w:r>
      <w:proofErr w:type="gramStart"/>
      <w:r>
        <w:t>神经元和层之间</w:t>
      </w:r>
      <w:proofErr w:type="gramEnd"/>
      <w:r>
        <w:t>的连接方式和拓扑结构，包括全连接层、卷积层、池化层等。</w:t>
      </w:r>
    </w:p>
    <w:p w14:paraId="2EB48E5D" w14:textId="77777777" w:rsidR="00CB558B" w:rsidRDefault="00CB558B" w:rsidP="00F55501">
      <w:pPr>
        <w:pStyle w:val="3"/>
        <w:numPr>
          <w:ilvl w:val="1"/>
          <w:numId w:val="62"/>
        </w:numPr>
        <w:ind w:left="576" w:hanging="576"/>
        <w:rPr>
          <w:rFonts w:ascii="黑体" w:hAnsi="黑体" w:cstheme="majorBidi"/>
          <w:bCs/>
          <w:sz w:val="28"/>
        </w:rPr>
      </w:pPr>
      <w:proofErr w:type="gramStart"/>
      <w:r w:rsidRPr="00C00B01">
        <w:rPr>
          <w:rFonts w:ascii="黑体" w:hAnsi="黑体" w:cstheme="majorBidi" w:hint="eastAsia"/>
          <w:bCs/>
          <w:sz w:val="28"/>
        </w:rPr>
        <w:t>手动调参和</w:t>
      </w:r>
      <w:proofErr w:type="gramEnd"/>
      <w:r w:rsidRPr="00C00B01">
        <w:rPr>
          <w:rFonts w:ascii="黑体" w:hAnsi="黑体" w:cstheme="majorBidi" w:hint="eastAsia"/>
          <w:bCs/>
          <w:sz w:val="28"/>
        </w:rPr>
        <w:t>自动调参</w:t>
      </w:r>
    </w:p>
    <w:p w14:paraId="5FC65CDA" w14:textId="77777777" w:rsidR="00CB558B" w:rsidRPr="00A4013F" w:rsidRDefault="00CB558B" w:rsidP="00CB558B">
      <w:pPr>
        <w:ind w:firstLine="360"/>
      </w:pPr>
      <w:proofErr w:type="gramStart"/>
      <w:r w:rsidRPr="00A4013F">
        <w:rPr>
          <w:rFonts w:hint="eastAsia"/>
        </w:rPr>
        <w:t>调参分为手动调参</w:t>
      </w:r>
      <w:proofErr w:type="gramEnd"/>
      <w:r w:rsidRPr="00A4013F">
        <w:rPr>
          <w:rFonts w:hint="eastAsia"/>
        </w:rPr>
        <w:t>和自动调参，</w:t>
      </w:r>
      <w:proofErr w:type="gramStart"/>
      <w:r w:rsidRPr="00A4013F">
        <w:rPr>
          <w:rFonts w:hint="eastAsia"/>
        </w:rPr>
        <w:t>手动调参是</w:t>
      </w:r>
      <w:proofErr w:type="gramEnd"/>
      <w:r w:rsidRPr="00A4013F">
        <w:rPr>
          <w:rFonts w:hint="eastAsia"/>
        </w:rPr>
        <w:t>指通过经验和观察来手动调整超参数的取值，以优化深度学习模型的性能。</w:t>
      </w:r>
      <w:proofErr w:type="gramStart"/>
      <w:r w:rsidRPr="00A4013F">
        <w:rPr>
          <w:rFonts w:hint="eastAsia"/>
        </w:rPr>
        <w:t>手动调参通常</w:t>
      </w:r>
      <w:proofErr w:type="gramEnd"/>
      <w:r w:rsidRPr="00A4013F">
        <w:rPr>
          <w:rFonts w:hint="eastAsia"/>
        </w:rPr>
        <w:t>需要具备一定的领域知识和经验，以及对深度学习模型的理解和掌握。</w:t>
      </w:r>
    </w:p>
    <w:p w14:paraId="57E4F395" w14:textId="77777777" w:rsidR="00CB558B" w:rsidRPr="00A4013F" w:rsidRDefault="00CB558B" w:rsidP="00CB558B">
      <w:pPr>
        <w:pStyle w:val="ad"/>
        <w:ind w:left="360" w:firstLineChars="0" w:firstLine="0"/>
      </w:pPr>
      <w:proofErr w:type="gramStart"/>
      <w:r w:rsidRPr="00A4013F">
        <w:rPr>
          <w:rFonts w:hint="eastAsia"/>
        </w:rPr>
        <w:t>手动调参的</w:t>
      </w:r>
      <w:proofErr w:type="gramEnd"/>
      <w:r w:rsidRPr="00A4013F">
        <w:rPr>
          <w:rFonts w:hint="eastAsia"/>
        </w:rPr>
        <w:t>过程可以通过以下几个步骤实现：</w:t>
      </w:r>
    </w:p>
    <w:p w14:paraId="0561738C" w14:textId="77777777" w:rsidR="00CB558B" w:rsidRPr="00A4013F" w:rsidRDefault="00CB558B" w:rsidP="00CB558B">
      <w:pPr>
        <w:ind w:firstLine="360"/>
      </w:pPr>
      <w:r>
        <w:t xml:space="preserve">1. </w:t>
      </w:r>
      <w:r w:rsidRPr="00A4013F">
        <w:rPr>
          <w:rFonts w:hint="eastAsia"/>
        </w:rPr>
        <w:t>确定调整的超参数：首先需要确定要调整的超参数，包括学习率、正则化系数、批量大小、层数等。</w:t>
      </w:r>
    </w:p>
    <w:p w14:paraId="069A823A" w14:textId="77777777" w:rsidR="00CB558B" w:rsidRPr="00A4013F" w:rsidRDefault="00CB558B" w:rsidP="00CB558B">
      <w:pPr>
        <w:ind w:firstLine="360"/>
      </w:pPr>
      <w:r>
        <w:t xml:space="preserve">2. </w:t>
      </w:r>
      <w:r w:rsidRPr="00A4013F">
        <w:rPr>
          <w:rFonts w:hint="eastAsia"/>
        </w:rPr>
        <w:t>设定超参数的初始值：根据经验和先前的工作，设置超参数的初值，然后训练模型并评估性能，根据评估结果调整超参数的值。</w:t>
      </w:r>
    </w:p>
    <w:p w14:paraId="70829FAB" w14:textId="77777777" w:rsidR="00CB558B" w:rsidRPr="00A4013F" w:rsidRDefault="00CB558B" w:rsidP="00CB558B">
      <w:pPr>
        <w:ind w:firstLine="360"/>
      </w:pPr>
      <w:r>
        <w:rPr>
          <w:rFonts w:hint="eastAsia"/>
        </w:rPr>
        <w:t>3</w:t>
      </w:r>
      <w:r>
        <w:t xml:space="preserve">. </w:t>
      </w:r>
      <w:r w:rsidRPr="00A4013F">
        <w:rPr>
          <w:rFonts w:hint="eastAsia"/>
        </w:rPr>
        <w:t>不断迭代调整：不断地迭代调整超参数的值，直到获得满意的模型性能为止。在调整的过程中，需要注意避免过拟合和欠拟合等问题。</w:t>
      </w:r>
    </w:p>
    <w:p w14:paraId="5E345097" w14:textId="77777777" w:rsidR="00CB558B" w:rsidRDefault="00CB558B" w:rsidP="00CB558B">
      <w:pPr>
        <w:ind w:firstLine="360"/>
      </w:pPr>
      <w:r w:rsidRPr="00A4013F">
        <w:rPr>
          <w:rFonts w:hint="eastAsia"/>
        </w:rPr>
        <w:lastRenderedPageBreak/>
        <w:t>手动</w:t>
      </w:r>
      <w:proofErr w:type="gramStart"/>
      <w:r w:rsidRPr="00A4013F">
        <w:rPr>
          <w:rFonts w:hint="eastAsia"/>
        </w:rPr>
        <w:t>调参虽然</w:t>
      </w:r>
      <w:proofErr w:type="gramEnd"/>
      <w:r w:rsidRPr="00A4013F">
        <w:rPr>
          <w:rFonts w:hint="eastAsia"/>
        </w:rPr>
        <w:t>需要一定的经验和时间，但它能够有效地优化模型性能，特别是在数据集较小或者模型比较简单的情况下。</w:t>
      </w:r>
    </w:p>
    <w:p w14:paraId="1804993C" w14:textId="77777777" w:rsidR="00CB558B" w:rsidRDefault="00CB558B" w:rsidP="00CB558B">
      <w:proofErr w:type="gramStart"/>
      <w:r>
        <w:rPr>
          <w:rFonts w:hint="eastAsia"/>
        </w:rPr>
        <w:t>自动调参是</w:t>
      </w:r>
      <w:proofErr w:type="gramEnd"/>
      <w:r>
        <w:rPr>
          <w:rFonts w:hint="eastAsia"/>
        </w:rPr>
        <w:t>指利用计算机算法和机器学习技术，自动地探索超参数空间，以寻找最优的超参数组合，从而优化深度学习模型的性能。</w:t>
      </w:r>
    </w:p>
    <w:p w14:paraId="03774740" w14:textId="77777777" w:rsidR="00CB558B" w:rsidRDefault="00CB558B" w:rsidP="00CB558B">
      <w:r>
        <w:rPr>
          <w:rFonts w:hint="eastAsia"/>
        </w:rPr>
        <w:t>常用的</w:t>
      </w:r>
      <w:proofErr w:type="gramStart"/>
      <w:r>
        <w:rPr>
          <w:rFonts w:hint="eastAsia"/>
        </w:rPr>
        <w:t>自动调参算法</w:t>
      </w:r>
      <w:proofErr w:type="gramEnd"/>
      <w:r>
        <w:rPr>
          <w:rFonts w:hint="eastAsia"/>
        </w:rPr>
        <w:t>包括网格搜索、随机搜索、贝叶斯优化等。这些算法通过不断地在超参数空间中采样，以获取更多的性能信息，并根据性能信息调整超参数的取值。这种自动化的</w:t>
      </w:r>
      <w:proofErr w:type="gramStart"/>
      <w:r>
        <w:rPr>
          <w:rFonts w:hint="eastAsia"/>
        </w:rPr>
        <w:t>调参方法</w:t>
      </w:r>
      <w:proofErr w:type="gramEnd"/>
      <w:r>
        <w:rPr>
          <w:rFonts w:hint="eastAsia"/>
        </w:rPr>
        <w:t>可以大大减少人工干预的时间和成本，并能够获得更好的模型性能。</w:t>
      </w:r>
    </w:p>
    <w:p w14:paraId="11F51B6C" w14:textId="77777777" w:rsidR="00CB558B" w:rsidRDefault="00CB558B" w:rsidP="00CB558B">
      <w:proofErr w:type="gramStart"/>
      <w:r>
        <w:rPr>
          <w:rFonts w:hint="eastAsia"/>
        </w:rPr>
        <w:t>自动调参的</w:t>
      </w:r>
      <w:proofErr w:type="gramEnd"/>
      <w:r>
        <w:rPr>
          <w:rFonts w:hint="eastAsia"/>
        </w:rPr>
        <w:t>过程通常包括以下几个步骤：</w:t>
      </w:r>
    </w:p>
    <w:p w14:paraId="0329C86B" w14:textId="77777777" w:rsidR="00CB558B" w:rsidRDefault="00CB558B" w:rsidP="00CB558B">
      <w:pPr>
        <w:ind w:firstLine="420"/>
      </w:pPr>
      <w:r>
        <w:rPr>
          <w:rFonts w:hint="eastAsia"/>
        </w:rPr>
        <w:t>1</w:t>
      </w:r>
      <w:r>
        <w:t xml:space="preserve">. </w:t>
      </w:r>
      <w:r>
        <w:t>确定超参数空间：需要确定超参数的范围和取值。不同的超参数空间会对调</w:t>
      </w:r>
      <w:proofErr w:type="gramStart"/>
      <w:r>
        <w:t>参结果</w:t>
      </w:r>
      <w:proofErr w:type="gramEnd"/>
      <w:r>
        <w:t>产生不一样的影响。</w:t>
      </w:r>
    </w:p>
    <w:p w14:paraId="74FA5D9A" w14:textId="77777777" w:rsidR="00CB558B" w:rsidRDefault="00CB558B" w:rsidP="00CB558B">
      <w:pPr>
        <w:ind w:firstLine="420"/>
      </w:pPr>
      <w:r>
        <w:rPr>
          <w:rFonts w:hint="eastAsia"/>
        </w:rPr>
        <w:t>2</w:t>
      </w:r>
      <w:r>
        <w:t xml:space="preserve">. </w:t>
      </w:r>
      <w:proofErr w:type="gramStart"/>
      <w:r>
        <w:t>选择调参算法</w:t>
      </w:r>
      <w:proofErr w:type="gramEnd"/>
      <w:r>
        <w:t>：根据实际情况选择合适</w:t>
      </w:r>
      <w:proofErr w:type="gramStart"/>
      <w:r>
        <w:t>的调参算法</w:t>
      </w:r>
      <w:proofErr w:type="gramEnd"/>
      <w:r>
        <w:t>，例如网格搜索、随机搜索、贝叶斯优化等。</w:t>
      </w:r>
    </w:p>
    <w:p w14:paraId="43E5C7A5" w14:textId="77777777" w:rsidR="00CB558B" w:rsidRDefault="00CB558B" w:rsidP="00CB558B">
      <w:pPr>
        <w:ind w:firstLine="420"/>
      </w:pPr>
      <w:r>
        <w:rPr>
          <w:rFonts w:hint="eastAsia"/>
        </w:rPr>
        <w:t>3</w:t>
      </w:r>
      <w:r>
        <w:t xml:space="preserve">. </w:t>
      </w:r>
      <w:r>
        <w:t>设定评估指标：根据任务需求和实际情况，设定评估指标，例如准确率、召回率、</w:t>
      </w:r>
      <w:r>
        <w:t>F1</w:t>
      </w:r>
      <w:r>
        <w:t>值等。</w:t>
      </w:r>
    </w:p>
    <w:p w14:paraId="6128E8AB" w14:textId="77777777" w:rsidR="00CB558B" w:rsidRDefault="00CB558B" w:rsidP="00CB558B">
      <w:pPr>
        <w:ind w:firstLine="420"/>
      </w:pPr>
      <w:r>
        <w:rPr>
          <w:rFonts w:hint="eastAsia"/>
        </w:rPr>
        <w:t>4</w:t>
      </w:r>
      <w:r>
        <w:t xml:space="preserve">. </w:t>
      </w:r>
      <w:r>
        <w:t>自动搜索：根据选择</w:t>
      </w:r>
      <w:proofErr w:type="gramStart"/>
      <w:r>
        <w:t>的调参算法</w:t>
      </w:r>
      <w:proofErr w:type="gramEnd"/>
      <w:r>
        <w:t>，在超参数空间中进行自动搜索，获取不同超参数组合的性能评估结果。</w:t>
      </w:r>
    </w:p>
    <w:p w14:paraId="7972DF41" w14:textId="77777777" w:rsidR="00CB558B" w:rsidRDefault="00CB558B" w:rsidP="00CB558B">
      <w:pPr>
        <w:ind w:firstLine="420"/>
      </w:pPr>
      <w:r>
        <w:rPr>
          <w:rFonts w:hint="eastAsia"/>
        </w:rPr>
        <w:t>5</w:t>
      </w:r>
      <w:r>
        <w:t xml:space="preserve">. </w:t>
      </w:r>
      <w:r>
        <w:t>选择最优参数：根据评估指标和超参数组合的性能评估结果，选择最优的超参数组合作为模型的最终参数。</w:t>
      </w:r>
    </w:p>
    <w:p w14:paraId="46EBB979" w14:textId="77777777" w:rsidR="00CB558B" w:rsidRDefault="00CB558B" w:rsidP="00CB558B">
      <w:pPr>
        <w:ind w:firstLine="420"/>
      </w:pPr>
      <w:proofErr w:type="gramStart"/>
      <w:r>
        <w:rPr>
          <w:rFonts w:hint="eastAsia"/>
        </w:rPr>
        <w:t>自动调参可以</w:t>
      </w:r>
      <w:proofErr w:type="gramEnd"/>
      <w:r>
        <w:rPr>
          <w:rFonts w:hint="eastAsia"/>
        </w:rPr>
        <w:t>大大提高深度学习模型的性能，并可以</w:t>
      </w:r>
      <w:proofErr w:type="gramStart"/>
      <w:r>
        <w:rPr>
          <w:rFonts w:hint="eastAsia"/>
        </w:rPr>
        <w:t>节省调参的</w:t>
      </w:r>
      <w:proofErr w:type="gramEnd"/>
      <w:r>
        <w:rPr>
          <w:rFonts w:hint="eastAsia"/>
        </w:rPr>
        <w:t>时间和成本。但需要注意，自动</w:t>
      </w:r>
      <w:proofErr w:type="gramStart"/>
      <w:r>
        <w:rPr>
          <w:rFonts w:hint="eastAsia"/>
        </w:rPr>
        <w:t>调参仍然</w:t>
      </w:r>
      <w:proofErr w:type="gramEnd"/>
      <w:r>
        <w:rPr>
          <w:rFonts w:hint="eastAsia"/>
        </w:rPr>
        <w:t>需要对模型和任务有一定的理解和经验，才能获得更好的结果。在实践中，通常需要</w:t>
      </w:r>
      <w:proofErr w:type="gramStart"/>
      <w:r>
        <w:rPr>
          <w:rFonts w:hint="eastAsia"/>
        </w:rPr>
        <w:t>手动调参和</w:t>
      </w:r>
      <w:proofErr w:type="gramEnd"/>
      <w:r>
        <w:rPr>
          <w:rFonts w:hint="eastAsia"/>
        </w:rPr>
        <w:t>自动</w:t>
      </w:r>
      <w:proofErr w:type="gramStart"/>
      <w:r>
        <w:rPr>
          <w:rFonts w:hint="eastAsia"/>
        </w:rPr>
        <w:t>调参结合</w:t>
      </w:r>
      <w:proofErr w:type="gramEnd"/>
      <w:r>
        <w:rPr>
          <w:rFonts w:hint="eastAsia"/>
        </w:rPr>
        <w:t>使用，以获得更好的性能和更高的效率。</w:t>
      </w:r>
    </w:p>
    <w:p w14:paraId="5C373058" w14:textId="77777777" w:rsidR="00CB558B" w:rsidRDefault="00CB558B" w:rsidP="00F55501">
      <w:pPr>
        <w:pStyle w:val="3"/>
        <w:numPr>
          <w:ilvl w:val="1"/>
          <w:numId w:val="62"/>
        </w:numPr>
        <w:ind w:left="576" w:hanging="576"/>
        <w:rPr>
          <w:rFonts w:ascii="黑体" w:hAnsi="黑体" w:cstheme="majorBidi"/>
          <w:bCs/>
          <w:sz w:val="28"/>
        </w:rPr>
      </w:pPr>
      <w:proofErr w:type="gramStart"/>
      <w:r>
        <w:rPr>
          <w:rFonts w:ascii="黑体" w:hAnsi="黑体" w:cstheme="majorBidi" w:hint="eastAsia"/>
          <w:bCs/>
          <w:sz w:val="28"/>
        </w:rPr>
        <w:t>调参算法</w:t>
      </w:r>
      <w:proofErr w:type="gramEnd"/>
    </w:p>
    <w:p w14:paraId="4C46948F" w14:textId="77777777" w:rsidR="00CB558B" w:rsidRPr="00C00B01" w:rsidRDefault="00CB558B" w:rsidP="00CB558B">
      <w:pPr>
        <w:ind w:firstLineChars="200" w:firstLine="420"/>
      </w:pPr>
      <w:r>
        <w:rPr>
          <w:rFonts w:hint="eastAsia"/>
        </w:rPr>
        <w:t>1</w:t>
      </w:r>
      <w:r>
        <w:t>.</w:t>
      </w:r>
      <w:r w:rsidRPr="00C00B01">
        <w:rPr>
          <w:rFonts w:hint="eastAsia"/>
        </w:rPr>
        <w:t xml:space="preserve"> </w:t>
      </w:r>
      <w:r w:rsidRPr="00C00B01">
        <w:rPr>
          <w:rFonts w:hint="eastAsia"/>
        </w:rPr>
        <w:t>网格搜索（</w:t>
      </w:r>
      <w:r w:rsidRPr="00C00B01">
        <w:t>Grid Search</w:t>
      </w:r>
      <w:r w:rsidRPr="00C00B01">
        <w:t>）</w:t>
      </w:r>
    </w:p>
    <w:p w14:paraId="4ABDFDB4" w14:textId="77777777" w:rsidR="00CB558B" w:rsidRPr="00A4013F" w:rsidRDefault="00CB558B" w:rsidP="00CB558B">
      <w:pPr>
        <w:ind w:firstLineChars="200" w:firstLine="420"/>
      </w:pPr>
      <w:r w:rsidRPr="00A4013F">
        <w:rPr>
          <w:rFonts w:hint="eastAsia"/>
        </w:rPr>
        <w:t>网格搜索算法是一种常见的超参数优化方法，通过在超参数空间中进行穷举搜索，来寻找最优的超参数组合。网格搜索算法的基本思想是将超参数空间划分为一个个网格，然后对</w:t>
      </w:r>
      <w:r w:rsidRPr="00A4013F">
        <w:rPr>
          <w:rFonts w:hint="eastAsia"/>
        </w:rPr>
        <w:lastRenderedPageBreak/>
        <w:t>每个网格中的超参数组合进行训练和评估，最终选择最优的超参数组合。</w:t>
      </w:r>
    </w:p>
    <w:p w14:paraId="75BAAE5D" w14:textId="77777777" w:rsidR="00CB558B" w:rsidRPr="00A4013F" w:rsidRDefault="00CB558B" w:rsidP="00CB558B">
      <w:r w:rsidRPr="00A4013F">
        <w:rPr>
          <w:rFonts w:hint="eastAsia"/>
        </w:rPr>
        <w:t>网格搜索算法的步骤如下：</w:t>
      </w:r>
    </w:p>
    <w:p w14:paraId="15C02D09" w14:textId="77777777" w:rsidR="00CB558B" w:rsidRPr="00A4013F" w:rsidRDefault="00CB558B" w:rsidP="00CB558B">
      <w:pPr>
        <w:ind w:firstLineChars="200" w:firstLine="420"/>
      </w:pPr>
      <w:r w:rsidRPr="00A4013F">
        <w:rPr>
          <w:rFonts w:hint="eastAsia"/>
        </w:rPr>
        <w:t>（</w:t>
      </w:r>
      <w:r w:rsidRPr="00A4013F">
        <w:rPr>
          <w:rFonts w:hint="eastAsia"/>
        </w:rPr>
        <w:t>1</w:t>
      </w:r>
      <w:r w:rsidRPr="00A4013F">
        <w:rPr>
          <w:rFonts w:hint="eastAsia"/>
        </w:rPr>
        <w:t>）确定要优化的超参数和超参数的取值范围。</w:t>
      </w:r>
    </w:p>
    <w:p w14:paraId="088C6081" w14:textId="77777777" w:rsidR="00CB558B" w:rsidRPr="00A4013F" w:rsidRDefault="00CB558B" w:rsidP="00CB558B">
      <w:pPr>
        <w:ind w:firstLine="420"/>
      </w:pPr>
      <w:r w:rsidRPr="00A4013F">
        <w:rPr>
          <w:rFonts w:hint="eastAsia"/>
        </w:rPr>
        <w:t>（</w:t>
      </w:r>
      <w:r w:rsidRPr="00A4013F">
        <w:t>2</w:t>
      </w:r>
      <w:r w:rsidRPr="00A4013F">
        <w:rPr>
          <w:rFonts w:hint="eastAsia"/>
        </w:rPr>
        <w:t>）根据超参数的取值范围，将超参数空间划分为多个网格。</w:t>
      </w:r>
    </w:p>
    <w:p w14:paraId="0C5EEB1D" w14:textId="77777777" w:rsidR="00CB558B" w:rsidRPr="00A4013F" w:rsidRDefault="00CB558B" w:rsidP="00CB558B">
      <w:pPr>
        <w:ind w:firstLine="420"/>
      </w:pPr>
      <w:r w:rsidRPr="00A4013F">
        <w:rPr>
          <w:rFonts w:hint="eastAsia"/>
        </w:rPr>
        <w:t>（</w:t>
      </w:r>
      <w:r w:rsidRPr="00A4013F">
        <w:rPr>
          <w:rFonts w:hint="eastAsia"/>
        </w:rPr>
        <w:t>3</w:t>
      </w:r>
      <w:r w:rsidRPr="00A4013F">
        <w:rPr>
          <w:rFonts w:hint="eastAsia"/>
        </w:rPr>
        <w:t>）对于每个网格中的超参数组合，训练模型并在验证集上评估模型性能。</w:t>
      </w:r>
    </w:p>
    <w:p w14:paraId="306E7E7E" w14:textId="77777777" w:rsidR="00CB558B" w:rsidRPr="00A4013F" w:rsidRDefault="00CB558B" w:rsidP="00CB558B">
      <w:pPr>
        <w:ind w:firstLine="420"/>
      </w:pPr>
      <w:r w:rsidRPr="00A4013F">
        <w:rPr>
          <w:rFonts w:hint="eastAsia"/>
        </w:rPr>
        <w:t>（</w:t>
      </w:r>
      <w:r w:rsidRPr="00A4013F">
        <w:rPr>
          <w:rFonts w:hint="eastAsia"/>
        </w:rPr>
        <w:t>4</w:t>
      </w:r>
      <w:r w:rsidRPr="00A4013F">
        <w:rPr>
          <w:rFonts w:hint="eastAsia"/>
        </w:rPr>
        <w:t>）根据模型性能选择最优的超参数组合。</w:t>
      </w:r>
    </w:p>
    <w:p w14:paraId="19F78224" w14:textId="77777777" w:rsidR="00CB558B" w:rsidRPr="00A4013F" w:rsidRDefault="00CB558B" w:rsidP="00CB558B">
      <w:pPr>
        <w:ind w:firstLine="420"/>
      </w:pPr>
      <w:r w:rsidRPr="00A4013F">
        <w:rPr>
          <w:rFonts w:hint="eastAsia"/>
        </w:rPr>
        <w:t>（</w:t>
      </w:r>
      <w:r w:rsidRPr="00A4013F">
        <w:rPr>
          <w:rFonts w:hint="eastAsia"/>
        </w:rPr>
        <w:t>5</w:t>
      </w:r>
      <w:r w:rsidRPr="00A4013F">
        <w:rPr>
          <w:rFonts w:hint="eastAsia"/>
        </w:rPr>
        <w:t>）在测试集上测试最优超参数组合下的模型性能。</w:t>
      </w:r>
    </w:p>
    <w:p w14:paraId="474854CD" w14:textId="77777777" w:rsidR="00CB558B" w:rsidRDefault="00CB558B" w:rsidP="00CB558B">
      <w:pPr>
        <w:ind w:firstLineChars="200" w:firstLine="420"/>
      </w:pPr>
      <w:r w:rsidRPr="00A4013F">
        <w:rPr>
          <w:rFonts w:hint="eastAsia"/>
        </w:rPr>
        <w:t>网格搜索算法的优点是易于实现，对于超参数空间较小的问题效果较好。但是，对于超参数空间较大的问题，网格搜索算法的计算量会非常大，效率较低。所以使用网格搜索时，一般会先使用较广的搜索范围和较大的步长，来寻找全局最优值可能的位置；然后逐渐缩小搜索范围和步长，来寻找更精确的最优值。这种操作方案可以降低所需的时间和计算量，但由于目标函数一般是非</w:t>
      </w:r>
      <w:proofErr w:type="gramStart"/>
      <w:r w:rsidRPr="00A4013F">
        <w:rPr>
          <w:rFonts w:hint="eastAsia"/>
        </w:rPr>
        <w:t>凸</w:t>
      </w:r>
      <w:proofErr w:type="gramEnd"/>
      <w:r w:rsidRPr="00A4013F">
        <w:rPr>
          <w:rFonts w:hint="eastAsia"/>
        </w:rPr>
        <w:t>的，所以很可能会错过全局最优值。此外，网格搜索算法无法利用超参数之间的相关性进行搜索，容易出现过拟合等问题。因此，在实际应用中，网格搜索算法通常会和其他超参数优化算法结合使用，例如随机搜索、贝叶斯优化等。</w:t>
      </w:r>
    </w:p>
    <w:p w14:paraId="3CEA1F61" w14:textId="77777777" w:rsidR="00CB558B" w:rsidRDefault="00CB558B" w:rsidP="00CB558B">
      <w:pPr>
        <w:jc w:val="center"/>
      </w:pPr>
      <w:r w:rsidRPr="00A110C4">
        <w:rPr>
          <w:noProof/>
        </w:rPr>
        <w:drawing>
          <wp:inline distT="0" distB="0" distL="0" distR="0" wp14:anchorId="350FC931" wp14:editId="39A63584">
            <wp:extent cx="3655169" cy="1933575"/>
            <wp:effectExtent l="0" t="0" r="2540" b="0"/>
            <wp:docPr id="1650004265" name="图片 1650004265">
              <a:extLst xmlns:a="http://schemas.openxmlformats.org/drawingml/2006/main">
                <a:ext uri="{FF2B5EF4-FFF2-40B4-BE49-F238E27FC236}">
                  <a16:creationId xmlns:a16="http://schemas.microsoft.com/office/drawing/2014/main" id="{BBC9D88B-094B-4C13-A2EC-8906CA8CC1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04265" name="图片 1650004265">
                      <a:extLst>
                        <a:ext uri="{FF2B5EF4-FFF2-40B4-BE49-F238E27FC236}">
                          <a16:creationId xmlns:a16="http://schemas.microsoft.com/office/drawing/2014/main" id="{BBC9D88B-094B-4C13-A2EC-8906CA8CC1B6}"/>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3664289" cy="1938400"/>
                    </a:xfrm>
                    <a:prstGeom prst="rect">
                      <a:avLst/>
                    </a:prstGeom>
                  </pic:spPr>
                </pic:pic>
              </a:graphicData>
            </a:graphic>
          </wp:inline>
        </w:drawing>
      </w:r>
    </w:p>
    <w:p w14:paraId="7CC29D15" w14:textId="77777777" w:rsidR="00CB558B" w:rsidRPr="00A4013F" w:rsidRDefault="00CB558B" w:rsidP="00CB558B">
      <w:pPr>
        <w:pStyle w:val="a4"/>
      </w:pPr>
      <w:r>
        <w:t>图</w:t>
      </w:r>
      <w:r>
        <w:t xml:space="preserve"> </w:t>
      </w:r>
      <w:r>
        <w:fldChar w:fldCharType="begin"/>
      </w:r>
      <w:r>
        <w:instrText xml:space="preserve"> STYLEREF 1 \s </w:instrText>
      </w:r>
      <w:r>
        <w:fldChar w:fldCharType="separate"/>
      </w:r>
      <w:r>
        <w:rPr>
          <w:noProof/>
        </w:rPr>
        <w:t>1</w:t>
      </w:r>
      <w:r>
        <w:fldChar w:fldCharType="end"/>
      </w:r>
      <w:r>
        <w:t>1</w:t>
      </w:r>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r>
        <w:rPr>
          <w:rFonts w:hint="eastAsia"/>
        </w:rPr>
        <w:t>网格搜索与随机搜索示意图</w:t>
      </w:r>
    </w:p>
    <w:p w14:paraId="51112E75" w14:textId="77777777" w:rsidR="00CB558B" w:rsidRPr="00A4013F" w:rsidRDefault="00CB558B" w:rsidP="00CB558B">
      <w:pPr>
        <w:ind w:firstLine="420"/>
      </w:pPr>
      <w:r>
        <w:rPr>
          <w:rFonts w:hint="eastAsia"/>
        </w:rPr>
        <w:t>2</w:t>
      </w:r>
      <w:r>
        <w:t xml:space="preserve">. </w:t>
      </w:r>
      <w:r w:rsidRPr="00A4013F">
        <w:rPr>
          <w:rFonts w:hint="eastAsia"/>
        </w:rPr>
        <w:t>随机搜索（</w:t>
      </w:r>
      <w:r w:rsidRPr="00A4013F">
        <w:t>R</w:t>
      </w:r>
      <w:r w:rsidRPr="00A4013F">
        <w:rPr>
          <w:rFonts w:hint="eastAsia"/>
        </w:rPr>
        <w:t>a</w:t>
      </w:r>
      <w:r w:rsidRPr="00A4013F">
        <w:t>ndom Search</w:t>
      </w:r>
      <w:r w:rsidRPr="00A4013F">
        <w:rPr>
          <w:rFonts w:hint="eastAsia"/>
        </w:rPr>
        <w:t>）</w:t>
      </w:r>
    </w:p>
    <w:p w14:paraId="1B3013DA" w14:textId="77777777" w:rsidR="00CB558B" w:rsidRPr="00A4013F" w:rsidRDefault="00CB558B" w:rsidP="00CB558B">
      <w:pPr>
        <w:ind w:firstLineChars="200" w:firstLine="420"/>
      </w:pPr>
      <w:r w:rsidRPr="00A4013F">
        <w:rPr>
          <w:rFonts w:hint="eastAsia"/>
        </w:rPr>
        <w:t>随机搜索算法与网格搜索算法相似，只是不再测试参数空间中的</w:t>
      </w:r>
      <w:proofErr w:type="gramStart"/>
      <w:r w:rsidRPr="00A4013F">
        <w:rPr>
          <w:rFonts w:hint="eastAsia"/>
        </w:rPr>
        <w:t>的</w:t>
      </w:r>
      <w:proofErr w:type="gramEnd"/>
      <w:r w:rsidRPr="00A4013F">
        <w:rPr>
          <w:rFonts w:hint="eastAsia"/>
        </w:rPr>
        <w:t>所有值，随机搜索算法通过在超参数空间中随机采样来寻找最优的超参数组合，从而避免了网格搜索算法的计算量大和效率低等问题。相比于网格搜索算法，随机搜索算法更加灵活，可以在更广泛的超参数空间内寻找最优超参数组合。</w:t>
      </w:r>
    </w:p>
    <w:p w14:paraId="1E764167" w14:textId="77777777" w:rsidR="00CB558B" w:rsidRPr="00A4013F" w:rsidRDefault="00CB558B" w:rsidP="00CB558B">
      <w:r w:rsidRPr="00A4013F">
        <w:rPr>
          <w:rFonts w:hint="eastAsia"/>
        </w:rPr>
        <w:lastRenderedPageBreak/>
        <w:t>随机搜索算法的步骤如下：</w:t>
      </w:r>
    </w:p>
    <w:p w14:paraId="39B7D087" w14:textId="77777777" w:rsidR="00CB558B" w:rsidRPr="00A4013F" w:rsidRDefault="00CB558B" w:rsidP="00CB558B">
      <w:r w:rsidRPr="00A4013F">
        <w:rPr>
          <w:rFonts w:hint="eastAsia"/>
        </w:rPr>
        <w:t>（</w:t>
      </w:r>
      <w:r w:rsidRPr="00A4013F">
        <w:rPr>
          <w:rFonts w:hint="eastAsia"/>
        </w:rPr>
        <w:t>1</w:t>
      </w:r>
      <w:r w:rsidRPr="00A4013F">
        <w:rPr>
          <w:rFonts w:hint="eastAsia"/>
        </w:rPr>
        <w:t>）确定要优化的超参数和超参数的取值范围。</w:t>
      </w:r>
    </w:p>
    <w:p w14:paraId="5BC7A927" w14:textId="77777777" w:rsidR="00CB558B" w:rsidRPr="00A4013F" w:rsidRDefault="00CB558B" w:rsidP="00CB558B">
      <w:r w:rsidRPr="00A4013F">
        <w:rPr>
          <w:rFonts w:hint="eastAsia"/>
        </w:rPr>
        <w:t>（</w:t>
      </w:r>
      <w:r w:rsidRPr="00A4013F">
        <w:rPr>
          <w:rFonts w:hint="eastAsia"/>
        </w:rPr>
        <w:t>2</w:t>
      </w:r>
      <w:r w:rsidRPr="00A4013F">
        <w:rPr>
          <w:rFonts w:hint="eastAsia"/>
        </w:rPr>
        <w:t>）根据超参数的取值范围，在超参数空间中进行随机采样。</w:t>
      </w:r>
    </w:p>
    <w:p w14:paraId="15B11C68" w14:textId="77777777" w:rsidR="00CB558B" w:rsidRPr="00A4013F" w:rsidRDefault="00CB558B" w:rsidP="00CB558B">
      <w:r w:rsidRPr="00A4013F">
        <w:rPr>
          <w:rFonts w:hint="eastAsia"/>
        </w:rPr>
        <w:t>（</w:t>
      </w:r>
      <w:r w:rsidRPr="00A4013F">
        <w:rPr>
          <w:rFonts w:hint="eastAsia"/>
        </w:rPr>
        <w:t>3</w:t>
      </w:r>
      <w:r w:rsidRPr="00A4013F">
        <w:rPr>
          <w:rFonts w:hint="eastAsia"/>
        </w:rPr>
        <w:t>）对于每个随机采样得到的超参数组合，训练模型并在验证集上评估模型性能。</w:t>
      </w:r>
    </w:p>
    <w:p w14:paraId="469B7016" w14:textId="77777777" w:rsidR="00CB558B" w:rsidRPr="00A4013F" w:rsidRDefault="00CB558B" w:rsidP="00CB558B">
      <w:r w:rsidRPr="00A4013F">
        <w:rPr>
          <w:rFonts w:hint="eastAsia"/>
        </w:rPr>
        <w:t>（</w:t>
      </w:r>
      <w:r w:rsidRPr="00A4013F">
        <w:rPr>
          <w:rFonts w:hint="eastAsia"/>
        </w:rPr>
        <w:t>4</w:t>
      </w:r>
      <w:r w:rsidRPr="00A4013F">
        <w:rPr>
          <w:rFonts w:hint="eastAsia"/>
        </w:rPr>
        <w:t>）根据模型性能选择最优的超参数组合。</w:t>
      </w:r>
    </w:p>
    <w:p w14:paraId="5427DF92" w14:textId="77777777" w:rsidR="00CB558B" w:rsidRPr="00A4013F" w:rsidRDefault="00CB558B" w:rsidP="00CB558B">
      <w:r w:rsidRPr="00A4013F">
        <w:rPr>
          <w:rFonts w:hint="eastAsia"/>
        </w:rPr>
        <w:t>（</w:t>
      </w:r>
      <w:r w:rsidRPr="00A4013F">
        <w:rPr>
          <w:rFonts w:hint="eastAsia"/>
        </w:rPr>
        <w:t>5</w:t>
      </w:r>
      <w:r w:rsidRPr="00A4013F">
        <w:rPr>
          <w:rFonts w:hint="eastAsia"/>
        </w:rPr>
        <w:t>）在测试集上测试最优超参数组合下的模型性能。</w:t>
      </w:r>
    </w:p>
    <w:p w14:paraId="18B8CD3E" w14:textId="77777777" w:rsidR="00CB558B" w:rsidRPr="00A4013F" w:rsidRDefault="00CB558B" w:rsidP="00CB558B">
      <w:pPr>
        <w:ind w:firstLineChars="200" w:firstLine="420"/>
      </w:pPr>
      <w:r w:rsidRPr="00A4013F">
        <w:rPr>
          <w:rFonts w:hint="eastAsia"/>
        </w:rPr>
        <w:t>随机搜索算法的优点也是易于实现，对于超参数空间较大的问题效果较好。但是，随机搜索算法也有一些缺点，例如可能会在超参数空间的某些区域采样过多或过少，导致模型性能的损失。此外，随机搜索算法也无法利用超参数之间的相关性进行搜索，可能会漏掉一些重要的超参数组合。因此，在实际应用中，随机搜索算法通常也会和其他超参数优化算法结合使用，例如网格搜索、贝叶斯优化等。</w:t>
      </w:r>
    </w:p>
    <w:p w14:paraId="04A677E7" w14:textId="77777777" w:rsidR="00CB558B" w:rsidRPr="00A4013F" w:rsidRDefault="00CB558B" w:rsidP="00CB558B">
      <w:pPr>
        <w:ind w:firstLine="420"/>
      </w:pPr>
      <w:r>
        <w:t xml:space="preserve">3. </w:t>
      </w:r>
      <w:r w:rsidRPr="00A4013F">
        <w:rPr>
          <w:rFonts w:hint="eastAsia"/>
        </w:rPr>
        <w:t>贝叶斯优化（</w:t>
      </w:r>
      <w:r w:rsidRPr="00A4013F">
        <w:t>Bayesian Optimization</w:t>
      </w:r>
      <w:r w:rsidRPr="00A4013F">
        <w:rPr>
          <w:rFonts w:hint="eastAsia"/>
        </w:rPr>
        <w:t>）</w:t>
      </w:r>
    </w:p>
    <w:p w14:paraId="01528B20" w14:textId="77777777" w:rsidR="00CB558B" w:rsidRPr="00A4013F" w:rsidRDefault="00CB558B" w:rsidP="00CB558B">
      <w:pPr>
        <w:ind w:firstLineChars="200" w:firstLine="420"/>
      </w:pPr>
      <w:r w:rsidRPr="00A4013F">
        <w:rPr>
          <w:rFonts w:hint="eastAsia"/>
        </w:rPr>
        <w:t>贝叶斯优化是一种基于贝叶斯推断的超参数优化方法，它通过在超参数空间中建立代理模型来推断最优超参数组合的位置，从而在尽可能少的训练次数内找到最优的超参数组合。相对于网格搜索和随机搜索等方法，贝叶斯优化具有更高的搜索效率和更好的性能。</w:t>
      </w:r>
    </w:p>
    <w:p w14:paraId="56AFF290" w14:textId="77777777" w:rsidR="00CB558B" w:rsidRPr="00A4013F" w:rsidRDefault="00CB558B" w:rsidP="00CB558B">
      <w:r w:rsidRPr="00A4013F">
        <w:rPr>
          <w:rFonts w:hint="eastAsia"/>
        </w:rPr>
        <w:t>贝叶斯优化的核心思想是，在已有的超参数组合和模型性能的数据集上，通过先验分布和后验分布的贝叶斯公式计算下一次尝试的超参数组合的概率，并根据概率进行采样。这样，在尝试少量超参数组合的情况下，就能够不断地优化代理模型，从而找到最优的超参数组合。</w:t>
      </w:r>
    </w:p>
    <w:p w14:paraId="36F95109" w14:textId="77777777" w:rsidR="00CB558B" w:rsidRPr="00A4013F" w:rsidRDefault="00CB558B" w:rsidP="00CB558B">
      <w:r w:rsidRPr="00A4013F">
        <w:rPr>
          <w:rFonts w:hint="eastAsia"/>
        </w:rPr>
        <w:t>贝叶斯优化的基本流程如下：</w:t>
      </w:r>
    </w:p>
    <w:p w14:paraId="15A69998" w14:textId="77777777" w:rsidR="00CB558B" w:rsidRPr="00A4013F" w:rsidRDefault="00CB558B" w:rsidP="00CB558B">
      <w:pPr>
        <w:ind w:firstLine="420"/>
      </w:pPr>
      <w:r w:rsidRPr="00A4013F">
        <w:rPr>
          <w:rFonts w:hint="eastAsia"/>
        </w:rPr>
        <w:t>（</w:t>
      </w:r>
      <w:r w:rsidRPr="00A4013F">
        <w:rPr>
          <w:rFonts w:hint="eastAsia"/>
        </w:rPr>
        <w:t>1</w:t>
      </w:r>
      <w:r w:rsidRPr="00A4013F">
        <w:rPr>
          <w:rFonts w:hint="eastAsia"/>
        </w:rPr>
        <w:t>）定义代理模型，例如高斯过程（</w:t>
      </w:r>
      <w:r w:rsidRPr="00A4013F">
        <w:t>Gaussian Process</w:t>
      </w:r>
      <w:r w:rsidRPr="00A4013F">
        <w:t>）模型、随机森林（</w:t>
      </w:r>
      <w:r w:rsidRPr="00A4013F">
        <w:t>Random Forest</w:t>
      </w:r>
      <w:r w:rsidRPr="00A4013F">
        <w:t>）模型等。</w:t>
      </w:r>
    </w:p>
    <w:p w14:paraId="335F0F19" w14:textId="77777777" w:rsidR="00CB558B" w:rsidRPr="00A4013F" w:rsidRDefault="00CB558B" w:rsidP="00CB558B">
      <w:pPr>
        <w:ind w:firstLine="420"/>
      </w:pPr>
      <w:r w:rsidRPr="00A4013F">
        <w:rPr>
          <w:rFonts w:hint="eastAsia"/>
        </w:rPr>
        <w:t>（</w:t>
      </w:r>
      <w:r w:rsidRPr="00A4013F">
        <w:rPr>
          <w:rFonts w:hint="eastAsia"/>
        </w:rPr>
        <w:t>2</w:t>
      </w:r>
      <w:r w:rsidRPr="00A4013F">
        <w:rPr>
          <w:rFonts w:hint="eastAsia"/>
        </w:rPr>
        <w:t>）建立先验分布，例如高斯分布等。</w:t>
      </w:r>
    </w:p>
    <w:p w14:paraId="60D2F25E" w14:textId="77777777" w:rsidR="00CB558B" w:rsidRPr="00A4013F" w:rsidRDefault="00CB558B" w:rsidP="00CB558B">
      <w:pPr>
        <w:ind w:firstLine="420"/>
      </w:pPr>
      <w:r w:rsidRPr="00A4013F">
        <w:rPr>
          <w:rFonts w:hint="eastAsia"/>
        </w:rPr>
        <w:t>（</w:t>
      </w:r>
      <w:r w:rsidRPr="00A4013F">
        <w:rPr>
          <w:rFonts w:hint="eastAsia"/>
        </w:rPr>
        <w:t>3</w:t>
      </w:r>
      <w:r w:rsidRPr="00A4013F">
        <w:rPr>
          <w:rFonts w:hint="eastAsia"/>
        </w:rPr>
        <w:t>）通过先验分布和已有的超参数组合及模型性能的数据集，计算超参数组合的后验分布。</w:t>
      </w:r>
    </w:p>
    <w:p w14:paraId="17A8FA82" w14:textId="77777777" w:rsidR="00CB558B" w:rsidRPr="00A4013F" w:rsidRDefault="00CB558B" w:rsidP="00CB558B">
      <w:pPr>
        <w:ind w:firstLine="420"/>
      </w:pPr>
      <w:r w:rsidRPr="00A4013F">
        <w:rPr>
          <w:rFonts w:hint="eastAsia"/>
        </w:rPr>
        <w:t>（</w:t>
      </w:r>
      <w:r w:rsidRPr="00A4013F">
        <w:rPr>
          <w:rFonts w:hint="eastAsia"/>
        </w:rPr>
        <w:t>4</w:t>
      </w:r>
      <w:r w:rsidRPr="00A4013F">
        <w:rPr>
          <w:rFonts w:hint="eastAsia"/>
        </w:rPr>
        <w:t>）根据后验分布进行采样，得到下一次要尝试的超参数组合。</w:t>
      </w:r>
    </w:p>
    <w:p w14:paraId="489F1874" w14:textId="77777777" w:rsidR="00CB558B" w:rsidRPr="00A4013F" w:rsidRDefault="00CB558B" w:rsidP="00CB558B">
      <w:pPr>
        <w:ind w:firstLine="420"/>
      </w:pPr>
      <w:r w:rsidRPr="00A4013F">
        <w:rPr>
          <w:rFonts w:hint="eastAsia"/>
        </w:rPr>
        <w:t>（</w:t>
      </w:r>
      <w:r w:rsidRPr="00A4013F">
        <w:rPr>
          <w:rFonts w:hint="eastAsia"/>
        </w:rPr>
        <w:t>5</w:t>
      </w:r>
      <w:r w:rsidRPr="00A4013F">
        <w:rPr>
          <w:rFonts w:hint="eastAsia"/>
        </w:rPr>
        <w:t>）训练模型并在验证集上评估模型性能，将新的超参数组合及模型性能加入数据集</w:t>
      </w:r>
      <w:r w:rsidRPr="00A4013F">
        <w:rPr>
          <w:rFonts w:hint="eastAsia"/>
        </w:rPr>
        <w:lastRenderedPageBreak/>
        <w:t>中。</w:t>
      </w:r>
    </w:p>
    <w:p w14:paraId="1A7A0212" w14:textId="77777777" w:rsidR="00CB558B" w:rsidRPr="00A4013F" w:rsidRDefault="00CB558B" w:rsidP="00CB558B">
      <w:pPr>
        <w:ind w:firstLine="420"/>
      </w:pPr>
      <w:r w:rsidRPr="00A4013F">
        <w:rPr>
          <w:rFonts w:hint="eastAsia"/>
        </w:rPr>
        <w:t>（</w:t>
      </w:r>
      <w:r w:rsidRPr="00A4013F">
        <w:t>6</w:t>
      </w:r>
      <w:r w:rsidRPr="00A4013F">
        <w:rPr>
          <w:rFonts w:hint="eastAsia"/>
        </w:rPr>
        <w:t>）重复步骤（</w:t>
      </w:r>
      <w:r w:rsidRPr="00A4013F">
        <w:rPr>
          <w:rFonts w:hint="eastAsia"/>
        </w:rPr>
        <w:t>3</w:t>
      </w:r>
      <w:r w:rsidRPr="00A4013F">
        <w:rPr>
          <w:rFonts w:hint="eastAsia"/>
        </w:rPr>
        <w:t>）至（</w:t>
      </w:r>
      <w:r w:rsidRPr="00A4013F">
        <w:rPr>
          <w:rFonts w:hint="eastAsia"/>
        </w:rPr>
        <w:t>5</w:t>
      </w:r>
      <w:r w:rsidRPr="00A4013F">
        <w:rPr>
          <w:rFonts w:hint="eastAsia"/>
        </w:rPr>
        <w:t>）</w:t>
      </w:r>
      <w:r w:rsidRPr="00A4013F">
        <w:t>，直到达到指定的训练次数或找到最优的超参数组合。</w:t>
      </w:r>
    </w:p>
    <w:p w14:paraId="55AE1D8B" w14:textId="77777777" w:rsidR="00CB558B" w:rsidRPr="00A4013F" w:rsidRDefault="00CB558B" w:rsidP="00CB558B">
      <w:pPr>
        <w:ind w:firstLineChars="200" w:firstLine="420"/>
      </w:pPr>
      <w:r w:rsidRPr="00A4013F">
        <w:rPr>
          <w:rFonts w:hint="eastAsia"/>
        </w:rPr>
        <w:t>贝叶斯优化的优点是能够充分利用已有的超参数组合和模型性能的数据，减少搜索次数和训练时间，同时具有高效、鲁棒性好等特点。但是，贝叶斯优化也有一些缺点，例如建立代理模型和计算后验分布需要较高的计算复杂度，而且需要足够多的训练次数才能找到最优的超参数组合。因此，在实际应用中，贝叶斯优化通常会和其他超参数优化算法结合使用，例如网格搜索、随机搜索等。</w:t>
      </w:r>
    </w:p>
    <w:p w14:paraId="13B02F65" w14:textId="77777777" w:rsidR="00CB558B" w:rsidRPr="00A4013F" w:rsidRDefault="00CB558B" w:rsidP="00CB558B">
      <w:pPr>
        <w:ind w:firstLine="420"/>
      </w:pPr>
      <w:r>
        <w:t xml:space="preserve">4. </w:t>
      </w:r>
      <w:r w:rsidRPr="00A4013F">
        <w:t xml:space="preserve">Tree-structured </w:t>
      </w:r>
      <w:proofErr w:type="spellStart"/>
      <w:r w:rsidRPr="00A4013F">
        <w:t>Parzen</w:t>
      </w:r>
      <w:proofErr w:type="spellEnd"/>
      <w:r w:rsidRPr="00A4013F">
        <w:t xml:space="preserve"> estimators (TPE)</w:t>
      </w:r>
    </w:p>
    <w:p w14:paraId="6916FD9F" w14:textId="77777777" w:rsidR="00CB558B" w:rsidRPr="00A4013F" w:rsidRDefault="00CB558B" w:rsidP="00CB558B">
      <w:pPr>
        <w:ind w:firstLineChars="200" w:firstLine="420"/>
      </w:pPr>
      <w:r w:rsidRPr="00A4013F">
        <w:t xml:space="preserve">Tree-structured </w:t>
      </w:r>
      <w:proofErr w:type="spellStart"/>
      <w:r w:rsidRPr="00A4013F">
        <w:t>Parzen</w:t>
      </w:r>
      <w:proofErr w:type="spellEnd"/>
      <w:r w:rsidRPr="00A4013F">
        <w:t xml:space="preserve"> estimators (TPE)</w:t>
      </w:r>
      <w:r w:rsidRPr="00A4013F">
        <w:t>是一种贝叶斯优化的变种方法，它通过对参数空间</w:t>
      </w:r>
      <w:proofErr w:type="gramStart"/>
      <w:r w:rsidRPr="00A4013F">
        <w:t>进行二叉划分</w:t>
      </w:r>
      <w:proofErr w:type="gramEnd"/>
      <w:r w:rsidRPr="00A4013F">
        <w:t>来建立一个树形结构，并利用样本的分类信息来优化树形结构中各节点的分割点，从而在较少的训练次数内快速找到最优的超参数组合。</w:t>
      </w:r>
    </w:p>
    <w:p w14:paraId="320CA4FD" w14:textId="77777777" w:rsidR="00CB558B" w:rsidRPr="00A4013F" w:rsidRDefault="00CB558B" w:rsidP="00CB558B">
      <w:r w:rsidRPr="00A4013F">
        <w:t xml:space="preserve">TPE </w:t>
      </w:r>
      <w:r w:rsidRPr="00A4013F">
        <w:t>的基本思路是将参数空间分成两个部分：一部分是符合某种分布的</w:t>
      </w:r>
      <w:r w:rsidRPr="00A4013F">
        <w:t>“</w:t>
      </w:r>
      <w:r w:rsidRPr="00A4013F">
        <w:t>优质</w:t>
      </w:r>
      <w:r w:rsidRPr="00A4013F">
        <w:t>”</w:t>
      </w:r>
      <w:r w:rsidRPr="00A4013F">
        <w:t>区域，另一部分是符合其他分布的</w:t>
      </w:r>
      <w:r w:rsidRPr="00A4013F">
        <w:t>“</w:t>
      </w:r>
      <w:r w:rsidRPr="00A4013F">
        <w:t>普通</w:t>
      </w:r>
      <w:r w:rsidRPr="00A4013F">
        <w:t>”</w:t>
      </w:r>
      <w:r w:rsidRPr="00A4013F">
        <w:t>区域。然后，通过不断地优化两种分布的超参数，逐渐缩小</w:t>
      </w:r>
      <w:r w:rsidRPr="00A4013F">
        <w:t>“</w:t>
      </w:r>
      <w:r w:rsidRPr="00A4013F">
        <w:t>优质</w:t>
      </w:r>
      <w:r w:rsidRPr="00A4013F">
        <w:t>”</w:t>
      </w:r>
      <w:r w:rsidRPr="00A4013F">
        <w:t>区域的范围，最终找到最优的超参数组合。</w:t>
      </w:r>
    </w:p>
    <w:p w14:paraId="2A224ACA" w14:textId="77777777" w:rsidR="00CB558B" w:rsidRPr="00A4013F" w:rsidRDefault="00CB558B" w:rsidP="00CB558B">
      <w:r w:rsidRPr="00A4013F">
        <w:rPr>
          <w:rFonts w:hint="eastAsia"/>
        </w:rPr>
        <w:t>具体来说，</w:t>
      </w:r>
      <w:r w:rsidRPr="00A4013F">
        <w:t>TPE</w:t>
      </w:r>
      <w:r w:rsidRPr="00A4013F">
        <w:t>的流程如下：</w:t>
      </w:r>
    </w:p>
    <w:p w14:paraId="009BE8CD" w14:textId="77777777" w:rsidR="00CB558B" w:rsidRPr="00A4013F" w:rsidRDefault="00CB558B" w:rsidP="00CB558B">
      <w:pPr>
        <w:ind w:firstLine="420"/>
      </w:pPr>
      <w:r w:rsidRPr="00A4013F">
        <w:rPr>
          <w:rFonts w:hint="eastAsia"/>
        </w:rPr>
        <w:t>（</w:t>
      </w:r>
      <w:r w:rsidRPr="00A4013F">
        <w:rPr>
          <w:rFonts w:hint="eastAsia"/>
        </w:rPr>
        <w:t>1</w:t>
      </w:r>
      <w:r w:rsidRPr="00A4013F">
        <w:rPr>
          <w:rFonts w:hint="eastAsia"/>
        </w:rPr>
        <w:t>）定义两个分布</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 xml:space="preserve">) </m:t>
        </m:r>
      </m:oMath>
      <w:r w:rsidRPr="00A4013F">
        <w:t>和</w:t>
      </w:r>
      <m:oMath>
        <m:r>
          <w:rPr>
            <w:rFonts w:ascii="Cambria Math" w:hAnsi="Cambria Math"/>
          </w:rPr>
          <m:t>q</m:t>
        </m:r>
        <m:r>
          <m:rPr>
            <m:sty m:val="p"/>
          </m:rPr>
          <w:rPr>
            <w:rFonts w:ascii="Cambria Math" w:hAnsi="Cambria Math"/>
          </w:rPr>
          <m:t>(</m:t>
        </m:r>
        <m:r>
          <w:rPr>
            <w:rFonts w:ascii="Cambria Math" w:hAnsi="Cambria Math"/>
          </w:rPr>
          <m:t>x</m:t>
        </m:r>
        <m:r>
          <m:rPr>
            <m:sty m:val="p"/>
          </m:rPr>
          <w:rPr>
            <w:rFonts w:ascii="Cambria Math" w:hAnsi="Cambria Math"/>
          </w:rPr>
          <m:t>)</m:t>
        </m:r>
      </m:oMath>
      <w:r w:rsidRPr="00A4013F">
        <w:t>，其中</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sidRPr="00A4013F">
        <w:t>表示</w:t>
      </w:r>
      <w:r w:rsidRPr="00A4013F">
        <w:t>“</w:t>
      </w:r>
      <w:r w:rsidRPr="00A4013F">
        <w:t>优质</w:t>
      </w:r>
      <w:r w:rsidRPr="00A4013F">
        <w:t>”</w:t>
      </w:r>
      <w:r w:rsidRPr="00A4013F">
        <w:t>区域的分布，</w:t>
      </w:r>
      <m:oMath>
        <m:r>
          <w:rPr>
            <w:rFonts w:ascii="Cambria Math" w:hAnsi="Cambria Math"/>
          </w:rPr>
          <m:t>q</m:t>
        </m:r>
        <m:r>
          <m:rPr>
            <m:sty m:val="p"/>
          </m:rPr>
          <w:rPr>
            <w:rFonts w:ascii="Cambria Math" w:hAnsi="Cambria Math"/>
          </w:rPr>
          <m:t>(</m:t>
        </m:r>
        <m:r>
          <w:rPr>
            <w:rFonts w:ascii="Cambria Math" w:hAnsi="Cambria Math"/>
          </w:rPr>
          <m:t>x</m:t>
        </m:r>
        <m:r>
          <m:rPr>
            <m:sty m:val="p"/>
          </m:rPr>
          <w:rPr>
            <w:rFonts w:ascii="Cambria Math" w:hAnsi="Cambria Math"/>
          </w:rPr>
          <m:t>)</m:t>
        </m:r>
      </m:oMath>
      <w:r w:rsidRPr="00A4013F">
        <w:t>表示</w:t>
      </w:r>
      <w:r w:rsidRPr="00A4013F">
        <w:t>“</w:t>
      </w:r>
      <w:r w:rsidRPr="00A4013F">
        <w:t>普通</w:t>
      </w:r>
      <w:r w:rsidRPr="00A4013F">
        <w:t>”</w:t>
      </w:r>
      <w:r w:rsidRPr="00A4013F">
        <w:t>区域的分布。</w:t>
      </w:r>
    </w:p>
    <w:p w14:paraId="783EA389" w14:textId="77777777" w:rsidR="00CB558B" w:rsidRPr="00A4013F" w:rsidRDefault="00CB558B" w:rsidP="00CB558B">
      <w:pPr>
        <w:ind w:firstLine="420"/>
      </w:pPr>
      <w:r w:rsidRPr="00A4013F">
        <w:rPr>
          <w:rFonts w:hint="eastAsia"/>
        </w:rPr>
        <w:t>（</w:t>
      </w:r>
      <w:r w:rsidRPr="00A4013F">
        <w:rPr>
          <w:rFonts w:hint="eastAsia"/>
        </w:rPr>
        <w:t>2</w:t>
      </w:r>
      <w:r w:rsidRPr="00A4013F">
        <w:rPr>
          <w:rFonts w:hint="eastAsia"/>
        </w:rPr>
        <w:t>）利用已有的样本数据，分别拟合</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sidRPr="00A4013F">
        <w:t>和</w:t>
      </w:r>
      <m:oMath>
        <m:r>
          <w:rPr>
            <w:rFonts w:ascii="Cambria Math" w:hAnsi="Cambria Math"/>
          </w:rPr>
          <m:t>q</m:t>
        </m:r>
        <m:r>
          <m:rPr>
            <m:sty m:val="p"/>
          </m:rPr>
          <w:rPr>
            <w:rFonts w:ascii="Cambria Math" w:hAnsi="Cambria Math"/>
          </w:rPr>
          <m:t>(</m:t>
        </m:r>
        <m:r>
          <w:rPr>
            <w:rFonts w:ascii="Cambria Math" w:hAnsi="Cambria Math"/>
          </w:rPr>
          <m:t>x</m:t>
        </m:r>
        <m:r>
          <m:rPr>
            <m:sty m:val="p"/>
          </m:rPr>
          <w:rPr>
            <w:rFonts w:ascii="Cambria Math" w:hAnsi="Cambria Math"/>
          </w:rPr>
          <m:t>)</m:t>
        </m:r>
      </m:oMath>
      <w:r w:rsidRPr="00A4013F">
        <w:t>的超参数。</w:t>
      </w:r>
    </w:p>
    <w:p w14:paraId="1614BF47" w14:textId="77777777" w:rsidR="00CB558B" w:rsidRPr="00A4013F" w:rsidRDefault="00CB558B" w:rsidP="00CB558B">
      <w:pPr>
        <w:ind w:firstLine="420"/>
      </w:pPr>
      <w:r w:rsidRPr="00A4013F">
        <w:rPr>
          <w:rFonts w:hint="eastAsia"/>
        </w:rPr>
        <w:t>（</w:t>
      </w:r>
      <w:r w:rsidRPr="00A4013F">
        <w:rPr>
          <w:rFonts w:hint="eastAsia"/>
        </w:rPr>
        <w:t>3</w:t>
      </w:r>
      <w:r w:rsidRPr="00A4013F">
        <w:rPr>
          <w:rFonts w:hint="eastAsia"/>
        </w:rPr>
        <w:t>）利用</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sidRPr="00A4013F">
        <w:t>和</w:t>
      </w:r>
      <m:oMath>
        <m:r>
          <w:rPr>
            <w:rFonts w:ascii="Cambria Math" w:hAnsi="Cambria Math"/>
          </w:rPr>
          <m:t>q</m:t>
        </m:r>
        <m:r>
          <m:rPr>
            <m:sty m:val="p"/>
          </m:rPr>
          <w:rPr>
            <w:rFonts w:ascii="Cambria Math" w:hAnsi="Cambria Math"/>
          </w:rPr>
          <m:t>(</m:t>
        </m:r>
        <m:r>
          <w:rPr>
            <w:rFonts w:ascii="Cambria Math" w:hAnsi="Cambria Math"/>
          </w:rPr>
          <m:t>x</m:t>
        </m:r>
        <m:r>
          <m:rPr>
            <m:sty m:val="p"/>
          </m:rPr>
          <w:rPr>
            <w:rFonts w:ascii="Cambria Math" w:hAnsi="Cambria Math"/>
          </w:rPr>
          <m:t>)</m:t>
        </m:r>
      </m:oMath>
      <w:r w:rsidRPr="00A4013F">
        <w:t>来生成新的超参数，其中，</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sidRPr="00A4013F">
        <w:t>生成的超参数在</w:t>
      </w:r>
      <w:r w:rsidRPr="00A4013F">
        <w:t>“</w:t>
      </w:r>
      <w:r w:rsidRPr="00A4013F">
        <w:t>优质</w:t>
      </w:r>
      <w:r w:rsidRPr="00A4013F">
        <w:t>”</w:t>
      </w:r>
      <w:r w:rsidRPr="00A4013F">
        <w:t>区域采样，</w:t>
      </w:r>
      <m:oMath>
        <m:r>
          <w:rPr>
            <w:rFonts w:ascii="Cambria Math" w:hAnsi="Cambria Math"/>
          </w:rPr>
          <m:t>q</m:t>
        </m:r>
        <m:r>
          <m:rPr>
            <m:sty m:val="p"/>
          </m:rPr>
          <w:rPr>
            <w:rFonts w:ascii="Cambria Math" w:hAnsi="Cambria Math"/>
          </w:rPr>
          <m:t>(</m:t>
        </m:r>
        <m:r>
          <w:rPr>
            <w:rFonts w:ascii="Cambria Math" w:hAnsi="Cambria Math"/>
          </w:rPr>
          <m:t>x</m:t>
        </m:r>
        <m:r>
          <m:rPr>
            <m:sty m:val="p"/>
          </m:rPr>
          <w:rPr>
            <w:rFonts w:ascii="Cambria Math" w:hAnsi="Cambria Math"/>
          </w:rPr>
          <m:t>)</m:t>
        </m:r>
      </m:oMath>
      <w:r w:rsidRPr="00A4013F">
        <w:t>生成的超参数在</w:t>
      </w:r>
      <w:r w:rsidRPr="00A4013F">
        <w:t>“</w:t>
      </w:r>
      <w:r w:rsidRPr="00A4013F">
        <w:t>普通</w:t>
      </w:r>
      <w:r w:rsidRPr="00A4013F">
        <w:t>”</w:t>
      </w:r>
      <w:r w:rsidRPr="00A4013F">
        <w:t>区域采样。</w:t>
      </w:r>
    </w:p>
    <w:p w14:paraId="34FAB33A" w14:textId="77777777" w:rsidR="00CB558B" w:rsidRPr="00A4013F" w:rsidRDefault="00CB558B" w:rsidP="00CB558B">
      <w:pPr>
        <w:ind w:firstLine="420"/>
      </w:pPr>
      <w:r w:rsidRPr="00A4013F">
        <w:rPr>
          <w:rFonts w:hint="eastAsia"/>
        </w:rPr>
        <w:t>（</w:t>
      </w:r>
      <w:r w:rsidRPr="00A4013F">
        <w:rPr>
          <w:rFonts w:hint="eastAsia"/>
        </w:rPr>
        <w:t>4</w:t>
      </w:r>
      <w:r w:rsidRPr="00A4013F">
        <w:rPr>
          <w:rFonts w:hint="eastAsia"/>
        </w:rPr>
        <w:t>）对生成的新的超参数进行训练和评估，并将其添加到样本数据中。</w:t>
      </w:r>
    </w:p>
    <w:p w14:paraId="10BA86E6" w14:textId="77777777" w:rsidR="00CB558B" w:rsidRPr="00A4013F" w:rsidRDefault="00CB558B" w:rsidP="00CB558B">
      <w:pPr>
        <w:ind w:firstLine="420"/>
      </w:pPr>
      <w:r w:rsidRPr="00A4013F">
        <w:rPr>
          <w:rFonts w:hint="eastAsia"/>
        </w:rPr>
        <w:t>（</w:t>
      </w:r>
      <w:r w:rsidRPr="00A4013F">
        <w:rPr>
          <w:rFonts w:hint="eastAsia"/>
        </w:rPr>
        <w:t>5</w:t>
      </w:r>
      <w:r w:rsidRPr="00A4013F">
        <w:rPr>
          <w:rFonts w:hint="eastAsia"/>
        </w:rPr>
        <w:t>）根据评估结果，更新</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sidRPr="00A4013F">
        <w:t>和</w:t>
      </w:r>
      <m:oMath>
        <m:r>
          <w:rPr>
            <w:rFonts w:ascii="Cambria Math" w:hAnsi="Cambria Math"/>
          </w:rPr>
          <m:t>q</m:t>
        </m:r>
        <m:r>
          <m:rPr>
            <m:sty m:val="p"/>
          </m:rPr>
          <w:rPr>
            <w:rFonts w:ascii="Cambria Math" w:hAnsi="Cambria Math"/>
          </w:rPr>
          <m:t>(</m:t>
        </m:r>
        <m:r>
          <w:rPr>
            <w:rFonts w:ascii="Cambria Math" w:hAnsi="Cambria Math"/>
          </w:rPr>
          <m:t>x</m:t>
        </m:r>
        <m:r>
          <m:rPr>
            <m:sty m:val="p"/>
          </m:rPr>
          <w:rPr>
            <w:rFonts w:ascii="Cambria Math" w:hAnsi="Cambria Math"/>
          </w:rPr>
          <m:t>)</m:t>
        </m:r>
      </m:oMath>
      <w:r w:rsidRPr="00A4013F">
        <w:t>的超参数。</w:t>
      </w:r>
    </w:p>
    <w:p w14:paraId="5ED5DC53" w14:textId="77777777" w:rsidR="00CB558B" w:rsidRPr="00A4013F" w:rsidRDefault="00CB558B" w:rsidP="00CB558B">
      <w:pPr>
        <w:ind w:firstLine="420"/>
      </w:pPr>
      <w:r w:rsidRPr="00A4013F">
        <w:rPr>
          <w:rFonts w:hint="eastAsia"/>
        </w:rPr>
        <w:t>（</w:t>
      </w:r>
      <w:r w:rsidRPr="00A4013F">
        <w:rPr>
          <w:rFonts w:hint="eastAsia"/>
        </w:rPr>
        <w:t>6</w:t>
      </w:r>
      <w:r w:rsidRPr="00A4013F">
        <w:rPr>
          <w:rFonts w:hint="eastAsia"/>
        </w:rPr>
        <w:t>）重复步骤（</w:t>
      </w:r>
      <w:r w:rsidRPr="00A4013F">
        <w:rPr>
          <w:rFonts w:hint="eastAsia"/>
        </w:rPr>
        <w:t>3</w:t>
      </w:r>
      <w:r w:rsidRPr="00A4013F">
        <w:rPr>
          <w:rFonts w:hint="eastAsia"/>
        </w:rPr>
        <w:t>）至（</w:t>
      </w:r>
      <w:r w:rsidRPr="00A4013F">
        <w:rPr>
          <w:rFonts w:hint="eastAsia"/>
        </w:rPr>
        <w:t>5</w:t>
      </w:r>
      <w:r w:rsidRPr="00A4013F">
        <w:rPr>
          <w:rFonts w:hint="eastAsia"/>
        </w:rPr>
        <w:t>）</w:t>
      </w:r>
      <w:r w:rsidRPr="00A4013F">
        <w:t>，直到达到指定的训练次数或找到最优的超参数组合。</w:t>
      </w:r>
    </w:p>
    <w:p w14:paraId="4D7253E3" w14:textId="77777777" w:rsidR="00CB558B" w:rsidRDefault="00CB558B" w:rsidP="00CB558B">
      <w:pPr>
        <w:ind w:firstLineChars="200" w:firstLine="420"/>
      </w:pPr>
      <w:r w:rsidRPr="00A4013F">
        <w:rPr>
          <w:rFonts w:hint="eastAsia"/>
        </w:rPr>
        <w:t>相对于传统的贝叶斯优化方法，</w:t>
      </w:r>
      <w:r w:rsidRPr="00A4013F">
        <w:t xml:space="preserve">TPE </w:t>
      </w:r>
      <w:r w:rsidRPr="00A4013F">
        <w:t>的优点在于其树形结构的特殊形式，能够更快地找到最优的超参数组合。而且，</w:t>
      </w:r>
      <w:r w:rsidRPr="00A4013F">
        <w:t xml:space="preserve">TPE </w:t>
      </w:r>
      <w:r w:rsidRPr="00A4013F">
        <w:t>的实现比较简单，可以通过改变分布的形式和超参数的选择来适应不同的问题。不过，</w:t>
      </w:r>
      <w:r w:rsidRPr="00A4013F">
        <w:t xml:space="preserve">TPE </w:t>
      </w:r>
      <w:r w:rsidRPr="00A4013F">
        <w:t>也有一些缺点，例如可能会出现过度拟合的情况，需要在</w:t>
      </w:r>
      <w:r w:rsidRPr="00A4013F">
        <w:lastRenderedPageBreak/>
        <w:t>实践中加以注意。</w:t>
      </w:r>
    </w:p>
    <w:p w14:paraId="36090F58" w14:textId="77777777" w:rsidR="00CB558B" w:rsidRPr="00C00B01" w:rsidRDefault="00CB558B" w:rsidP="00CB558B"/>
    <w:p w14:paraId="149E81AE" w14:textId="77777777" w:rsidR="00CB558B" w:rsidRDefault="00CB558B" w:rsidP="00F55501">
      <w:pPr>
        <w:pStyle w:val="3"/>
        <w:numPr>
          <w:ilvl w:val="1"/>
          <w:numId w:val="62"/>
        </w:numPr>
        <w:ind w:left="567" w:hanging="567"/>
        <w:rPr>
          <w:rFonts w:ascii="黑体" w:hAnsi="黑体" w:cstheme="majorBidi"/>
          <w:bCs/>
          <w:sz w:val="28"/>
        </w:rPr>
      </w:pPr>
      <w:r>
        <w:rPr>
          <w:rFonts w:ascii="黑体" w:hAnsi="黑体" w:cstheme="majorBidi" w:hint="eastAsia"/>
          <w:bCs/>
          <w:sz w:val="28"/>
        </w:rPr>
        <w:t xml:space="preserve"> </w:t>
      </w:r>
      <w:proofErr w:type="gramStart"/>
      <w:r>
        <w:rPr>
          <w:rFonts w:ascii="黑体" w:hAnsi="黑体" w:cstheme="majorBidi" w:hint="eastAsia"/>
          <w:bCs/>
          <w:sz w:val="28"/>
        </w:rPr>
        <w:t>调参工具</w:t>
      </w:r>
      <w:proofErr w:type="gramEnd"/>
    </w:p>
    <w:p w14:paraId="1FE1BA78" w14:textId="77777777" w:rsidR="00CB558B" w:rsidRDefault="00CB558B" w:rsidP="00F55501">
      <w:pPr>
        <w:pStyle w:val="ad"/>
        <w:numPr>
          <w:ilvl w:val="0"/>
          <w:numId w:val="63"/>
        </w:numPr>
        <w:ind w:firstLineChars="0"/>
      </w:pPr>
      <w:r w:rsidRPr="00D71EDD">
        <w:t>Scikit-learn</w:t>
      </w:r>
    </w:p>
    <w:p w14:paraId="31BB414C" w14:textId="77777777" w:rsidR="00CB558B" w:rsidRDefault="00CB558B" w:rsidP="00CB558B">
      <w:pPr>
        <w:ind w:firstLine="420"/>
      </w:pPr>
      <w:r w:rsidRPr="00D71EDD">
        <w:t>Scikit-learn</w:t>
      </w:r>
      <w:r w:rsidRPr="00D71EDD">
        <w:rPr>
          <w:rFonts w:hint="eastAsia"/>
        </w:rPr>
        <w:t>是一个流行的</w:t>
      </w:r>
      <w:r w:rsidRPr="00D71EDD">
        <w:t>Python</w:t>
      </w:r>
      <w:r w:rsidRPr="00D71EDD">
        <w:t>机器学习库</w:t>
      </w:r>
      <w:r>
        <w:rPr>
          <w:rFonts w:hint="eastAsia"/>
        </w:rPr>
        <w:t>，它具有</w:t>
      </w:r>
      <w:r w:rsidRPr="00D71EDD">
        <w:rPr>
          <w:rFonts w:hint="eastAsia"/>
        </w:rPr>
        <w:t>网格搜索和随机搜索的实现，如果您使用</w:t>
      </w:r>
      <w:proofErr w:type="spellStart"/>
      <w:r w:rsidRPr="00D71EDD">
        <w:t>sklearn</w:t>
      </w:r>
      <w:proofErr w:type="spellEnd"/>
      <w:r w:rsidRPr="00D71EDD">
        <w:t>构建模型，它是一个很好的起点。</w:t>
      </w:r>
    </w:p>
    <w:p w14:paraId="77C4C0D2" w14:textId="77777777" w:rsidR="00CB558B" w:rsidRDefault="00CB558B" w:rsidP="00CB558B">
      <w:pPr>
        <w:ind w:firstLine="360"/>
      </w:pPr>
      <w:r>
        <w:rPr>
          <w:rFonts w:hint="eastAsia"/>
        </w:rPr>
        <w:t>使用</w:t>
      </w:r>
      <w:r w:rsidRPr="00D71EDD">
        <w:t>Scikit-learn</w:t>
      </w:r>
      <w:r>
        <w:rPr>
          <w:rFonts w:hint="eastAsia"/>
        </w:rPr>
        <w:t>进行网格搜索，使用机器学习算法</w:t>
      </w:r>
      <w:r>
        <w:rPr>
          <w:rFonts w:hint="eastAsia"/>
        </w:rPr>
        <w:t>S</w:t>
      </w:r>
      <w:r>
        <w:t>VM</w:t>
      </w:r>
      <w:r>
        <w:rPr>
          <w:rFonts w:hint="eastAsia"/>
        </w:rPr>
        <w:t>对</w:t>
      </w:r>
      <w:r w:rsidRPr="00464E9E">
        <w:rPr>
          <w:rFonts w:hint="eastAsia"/>
        </w:rPr>
        <w:t>鸢尾</w:t>
      </w:r>
      <w:proofErr w:type="gramStart"/>
      <w:r w:rsidRPr="00464E9E">
        <w:rPr>
          <w:rFonts w:hint="eastAsia"/>
        </w:rPr>
        <w:t>花</w:t>
      </w:r>
      <w:r>
        <w:rPr>
          <w:rFonts w:hint="eastAsia"/>
        </w:rPr>
        <w:t>数据</w:t>
      </w:r>
      <w:proofErr w:type="gramEnd"/>
      <w:r>
        <w:rPr>
          <w:rFonts w:hint="eastAsia"/>
        </w:rPr>
        <w:t>集分类，在</w:t>
      </w:r>
      <w:r>
        <w:rPr>
          <w:rFonts w:hint="eastAsia"/>
        </w:rPr>
        <w:t>p</w:t>
      </w:r>
      <w:r>
        <w:t>arameters</w:t>
      </w:r>
      <w:r>
        <w:rPr>
          <w:rFonts w:hint="eastAsia"/>
        </w:rPr>
        <w:t>变量中</w:t>
      </w:r>
      <w:proofErr w:type="gramStart"/>
      <w:r>
        <w:rPr>
          <w:rFonts w:hint="eastAsia"/>
        </w:rPr>
        <w:t>设置好超参数</w:t>
      </w:r>
      <w:proofErr w:type="gramEnd"/>
      <w:r>
        <w:rPr>
          <w:rFonts w:hint="eastAsia"/>
        </w:rPr>
        <w:t>的搜索空间，</w:t>
      </w:r>
      <w:proofErr w:type="spellStart"/>
      <w:r w:rsidRPr="00464E9E">
        <w:t>GridSearchCV</w:t>
      </w:r>
      <w:proofErr w:type="spellEnd"/>
      <w:r>
        <w:rPr>
          <w:rFonts w:hint="eastAsia"/>
        </w:rPr>
        <w:t>类来</w:t>
      </w:r>
      <w:r w:rsidRPr="00464E9E">
        <w:rPr>
          <w:rFonts w:hint="eastAsia"/>
        </w:rPr>
        <w:t>执行网格搜索，它会自动执行交叉验证，并返回最佳参数组合的模型。</w:t>
      </w:r>
    </w:p>
    <w:p w14:paraId="52262BAE" w14:textId="77777777" w:rsidR="00CB558B" w:rsidRDefault="00CB558B" w:rsidP="00F55501">
      <w:pPr>
        <w:pStyle w:val="code"/>
        <w:numPr>
          <w:ilvl w:val="0"/>
          <w:numId w:val="72"/>
        </w:numPr>
        <w:ind w:right="210"/>
      </w:pPr>
      <w:r>
        <w:t>from sklearn import svm, datasets</w:t>
      </w:r>
    </w:p>
    <w:p w14:paraId="1D668190" w14:textId="77777777" w:rsidR="00CB558B" w:rsidRDefault="00CB558B" w:rsidP="00CB558B">
      <w:pPr>
        <w:pStyle w:val="code"/>
        <w:ind w:right="210"/>
      </w:pPr>
      <w:r>
        <w:t>from sklearn.model_selection import GridSearchCV</w:t>
      </w:r>
    </w:p>
    <w:p w14:paraId="00853281" w14:textId="77777777" w:rsidR="00CB558B" w:rsidRDefault="00CB558B" w:rsidP="00CB558B">
      <w:pPr>
        <w:pStyle w:val="code"/>
        <w:ind w:right="210"/>
      </w:pPr>
    </w:p>
    <w:p w14:paraId="10EF3364" w14:textId="77777777" w:rsidR="00CB558B" w:rsidRDefault="00CB558B" w:rsidP="00CB558B">
      <w:pPr>
        <w:pStyle w:val="code"/>
        <w:ind w:right="210"/>
      </w:pPr>
      <w:r>
        <w:t>iris = datasets.load_iris()</w:t>
      </w:r>
    </w:p>
    <w:p w14:paraId="43934378" w14:textId="77777777" w:rsidR="00CB558B" w:rsidRDefault="00CB558B" w:rsidP="00CB558B">
      <w:pPr>
        <w:pStyle w:val="code"/>
        <w:ind w:right="210"/>
      </w:pPr>
      <w:r>
        <w:t>parameters = {'kernel':('linear','poly','rbf'), 'C':[1, 10, 100],'gamma': [0.001, 0.01, 0.1, 1, 10]}</w:t>
      </w:r>
    </w:p>
    <w:p w14:paraId="03902428" w14:textId="77777777" w:rsidR="00CB558B" w:rsidRDefault="00CB558B" w:rsidP="00CB558B">
      <w:pPr>
        <w:pStyle w:val="code"/>
        <w:ind w:right="210"/>
      </w:pPr>
      <w:r>
        <w:t>svc = svm.SVC()</w:t>
      </w:r>
    </w:p>
    <w:p w14:paraId="4BC7CE53" w14:textId="77777777" w:rsidR="00CB558B" w:rsidRDefault="00CB558B" w:rsidP="00CB558B">
      <w:pPr>
        <w:pStyle w:val="code"/>
        <w:ind w:right="210"/>
      </w:pPr>
      <w:r>
        <w:t>clf = GridSearchCV(svc, parameters,cv=3,iid=False)</w:t>
      </w:r>
    </w:p>
    <w:p w14:paraId="4B431E0B" w14:textId="77777777" w:rsidR="00CB558B" w:rsidRDefault="00CB558B" w:rsidP="00CB558B">
      <w:pPr>
        <w:pStyle w:val="code"/>
        <w:ind w:right="210"/>
      </w:pPr>
      <w:r>
        <w:t>search = clf.fit(iris.data, iris.target)</w:t>
      </w:r>
    </w:p>
    <w:p w14:paraId="68E4684E" w14:textId="77777777" w:rsidR="00CB558B" w:rsidRDefault="00CB558B" w:rsidP="00CB558B">
      <w:pPr>
        <w:pStyle w:val="code"/>
        <w:ind w:right="210"/>
      </w:pPr>
      <w:r w:rsidRPr="00464E9E">
        <w:t>print(search.best_params_)</w:t>
      </w:r>
    </w:p>
    <w:p w14:paraId="1D827026" w14:textId="77777777" w:rsidR="00CB558B" w:rsidRPr="00464E9E" w:rsidRDefault="00CB558B" w:rsidP="00CB558B">
      <w:pPr>
        <w:pStyle w:val="code"/>
        <w:ind w:right="210"/>
      </w:pPr>
      <w:r>
        <w:t>print("Best parameters: {}".format(search.best_params_))</w:t>
      </w:r>
    </w:p>
    <w:p w14:paraId="3015264A" w14:textId="77777777" w:rsidR="00CB558B" w:rsidRDefault="00CB558B" w:rsidP="00CB558B">
      <w:pPr>
        <w:ind w:firstLineChars="200" w:firstLine="420"/>
      </w:pPr>
      <w:r>
        <w:rPr>
          <w:rFonts w:hint="eastAsia"/>
        </w:rPr>
        <w:t>使用逻辑回归对</w:t>
      </w:r>
      <w:r w:rsidRPr="00464E9E">
        <w:rPr>
          <w:rFonts w:hint="eastAsia"/>
        </w:rPr>
        <w:t>鸢尾</w:t>
      </w:r>
      <w:proofErr w:type="gramStart"/>
      <w:r w:rsidRPr="00464E9E">
        <w:rPr>
          <w:rFonts w:hint="eastAsia"/>
        </w:rPr>
        <w:t>花</w:t>
      </w:r>
      <w:r>
        <w:rPr>
          <w:rFonts w:hint="eastAsia"/>
        </w:rPr>
        <w:t>数据</w:t>
      </w:r>
      <w:proofErr w:type="gramEnd"/>
      <w:r>
        <w:rPr>
          <w:rFonts w:hint="eastAsia"/>
        </w:rPr>
        <w:t>集分类，与网格搜索类似，</w:t>
      </w:r>
      <w:proofErr w:type="gramStart"/>
      <w:r>
        <w:rPr>
          <w:rFonts w:hint="eastAsia"/>
        </w:rPr>
        <w:t>定义好超参数空间</w:t>
      </w:r>
      <w:proofErr w:type="gramEnd"/>
      <w:r>
        <w:rPr>
          <w:rFonts w:hint="eastAsia"/>
        </w:rPr>
        <w:t>后，</w:t>
      </w:r>
      <w:proofErr w:type="spellStart"/>
      <w:r w:rsidRPr="00671259">
        <w:t>RandomizedSearchCV</w:t>
      </w:r>
      <w:proofErr w:type="spellEnd"/>
      <w:r>
        <w:rPr>
          <w:rFonts w:hint="eastAsia"/>
        </w:rPr>
        <w:t>类进行随机搜索以探索最佳参数。</w:t>
      </w:r>
    </w:p>
    <w:p w14:paraId="366ABF79" w14:textId="77777777" w:rsidR="00CB558B" w:rsidRDefault="00CB558B" w:rsidP="00CB558B">
      <w:pPr>
        <w:pStyle w:val="code"/>
        <w:ind w:left="420" w:right="210"/>
      </w:pPr>
      <w:r>
        <w:t>from sklearn.datasets import load_iris</w:t>
      </w:r>
    </w:p>
    <w:p w14:paraId="38404F96" w14:textId="77777777" w:rsidR="00CB558B" w:rsidRDefault="00CB558B" w:rsidP="00CB558B">
      <w:pPr>
        <w:pStyle w:val="code"/>
        <w:ind w:left="420" w:right="210"/>
      </w:pPr>
      <w:r>
        <w:t>from sklearn.linear_model import LogisticRegression</w:t>
      </w:r>
    </w:p>
    <w:p w14:paraId="163A040A" w14:textId="77777777" w:rsidR="00CB558B" w:rsidRDefault="00CB558B" w:rsidP="00CB558B">
      <w:pPr>
        <w:pStyle w:val="code"/>
        <w:ind w:left="420" w:right="210"/>
      </w:pPr>
      <w:r>
        <w:t>from sklearn.model_selection import RandomizedSearchCV</w:t>
      </w:r>
    </w:p>
    <w:p w14:paraId="4AB99F3E" w14:textId="77777777" w:rsidR="00CB558B" w:rsidRDefault="00CB558B" w:rsidP="00CB558B">
      <w:pPr>
        <w:pStyle w:val="code"/>
        <w:ind w:left="420" w:right="210"/>
      </w:pPr>
    </w:p>
    <w:p w14:paraId="4E1EDC6C" w14:textId="77777777" w:rsidR="00CB558B" w:rsidRDefault="00CB558B" w:rsidP="00CB558B">
      <w:pPr>
        <w:pStyle w:val="code"/>
        <w:ind w:left="420" w:right="210"/>
      </w:pPr>
      <w:r>
        <w:t>from scipy.stats import uniform</w:t>
      </w:r>
    </w:p>
    <w:p w14:paraId="10FAFF57" w14:textId="77777777" w:rsidR="00CB558B" w:rsidRDefault="00CB558B" w:rsidP="00CB558B">
      <w:pPr>
        <w:pStyle w:val="code"/>
        <w:ind w:left="420" w:right="210"/>
      </w:pPr>
      <w:r>
        <w:t>iris = load_iris()</w:t>
      </w:r>
    </w:p>
    <w:p w14:paraId="082279DC" w14:textId="77777777" w:rsidR="00CB558B" w:rsidRDefault="00CB558B" w:rsidP="00CB558B">
      <w:pPr>
        <w:pStyle w:val="code"/>
        <w:ind w:left="420" w:right="210"/>
      </w:pPr>
      <w:r>
        <w:t>logistic = LogisticRegression(solver='saga', tol=1e-2, multi_class='auto',max_iter=200, random_state=0)</w:t>
      </w:r>
    </w:p>
    <w:p w14:paraId="2DA9AAD0" w14:textId="77777777" w:rsidR="00CB558B" w:rsidRDefault="00CB558B" w:rsidP="00CB558B">
      <w:pPr>
        <w:pStyle w:val="code"/>
        <w:ind w:left="420" w:right="210"/>
      </w:pPr>
      <w:r>
        <w:t>distributions = dict(C=uniform(loc=0, scale=4), penalty=['l2', 'l1'])</w:t>
      </w:r>
    </w:p>
    <w:p w14:paraId="610AC8C0" w14:textId="77777777" w:rsidR="00CB558B" w:rsidRDefault="00CB558B" w:rsidP="00CB558B">
      <w:pPr>
        <w:pStyle w:val="code"/>
        <w:ind w:left="420" w:right="210"/>
      </w:pPr>
      <w:r>
        <w:lastRenderedPageBreak/>
        <w:t>clf = RandomizedSearchCV(logistic, distributions, cv=3, random_state=0)</w:t>
      </w:r>
    </w:p>
    <w:p w14:paraId="75C449C2" w14:textId="77777777" w:rsidR="00CB558B" w:rsidRDefault="00CB558B" w:rsidP="00CB558B">
      <w:pPr>
        <w:pStyle w:val="code"/>
        <w:ind w:left="420" w:right="210"/>
      </w:pPr>
      <w:r>
        <w:t>search = clf.fit(iris.data, iris.target)</w:t>
      </w:r>
    </w:p>
    <w:p w14:paraId="064E99C8" w14:textId="77777777" w:rsidR="00CB558B" w:rsidRPr="00671259" w:rsidRDefault="00CB558B" w:rsidP="00CB558B">
      <w:pPr>
        <w:pStyle w:val="code"/>
        <w:ind w:left="420" w:right="210"/>
      </w:pPr>
      <w:r>
        <w:t>print(search.best_params_)</w:t>
      </w:r>
    </w:p>
    <w:p w14:paraId="106E3C57" w14:textId="77777777" w:rsidR="00CB558B" w:rsidRDefault="00CB558B" w:rsidP="00F55501">
      <w:pPr>
        <w:pStyle w:val="ad"/>
        <w:numPr>
          <w:ilvl w:val="0"/>
          <w:numId w:val="63"/>
        </w:numPr>
        <w:ind w:firstLineChars="0"/>
      </w:pPr>
      <w:proofErr w:type="spellStart"/>
      <w:r>
        <w:t>O</w:t>
      </w:r>
      <w:r>
        <w:rPr>
          <w:rFonts w:hint="eastAsia"/>
        </w:rPr>
        <w:t>p</w:t>
      </w:r>
      <w:r>
        <w:t>tuna</w:t>
      </w:r>
      <w:proofErr w:type="spellEnd"/>
    </w:p>
    <w:p w14:paraId="700D8F4C" w14:textId="77777777" w:rsidR="00CB558B" w:rsidRDefault="00CB558B" w:rsidP="00CB558B">
      <w:pPr>
        <w:ind w:firstLine="420"/>
      </w:pPr>
      <w:proofErr w:type="spellStart"/>
      <w:r>
        <w:t>O</w:t>
      </w:r>
      <w:r>
        <w:rPr>
          <w:rFonts w:hint="eastAsia"/>
        </w:rPr>
        <w:t>p</w:t>
      </w:r>
      <w:r>
        <w:t>tuna</w:t>
      </w:r>
      <w:r w:rsidRPr="00AC37AC">
        <w:t>Optuna</w:t>
      </w:r>
      <w:proofErr w:type="spellEnd"/>
      <w:r w:rsidRPr="00AC37AC">
        <w:t>是一个用于自动超参数优化的</w:t>
      </w:r>
      <w:r w:rsidRPr="00AC37AC">
        <w:t>Python</w:t>
      </w:r>
      <w:r w:rsidRPr="00AC37AC">
        <w:t>库</w:t>
      </w:r>
      <w:r>
        <w:rPr>
          <w:rFonts w:hint="eastAsia"/>
        </w:rPr>
        <w:t>，使用路径详细信息的历史记录来确定有前途的区域来搜索优化超参数，从而在最短的时间内找到</w:t>
      </w:r>
      <w:proofErr w:type="gramStart"/>
      <w:r>
        <w:rPr>
          <w:rFonts w:hint="eastAsia"/>
        </w:rPr>
        <w:t>最佳超</w:t>
      </w:r>
      <w:proofErr w:type="gramEnd"/>
      <w:r>
        <w:rPr>
          <w:rFonts w:hint="eastAsia"/>
        </w:rPr>
        <w:t>参数。</w:t>
      </w:r>
      <w:r>
        <w:t xml:space="preserve"> </w:t>
      </w:r>
      <w:r>
        <w:rPr>
          <w:rFonts w:hint="eastAsia"/>
        </w:rPr>
        <w:t>它具有修剪功能，可以在训练的早期阶段自动停止没有希望的路径。</w:t>
      </w:r>
      <w:proofErr w:type="spellStart"/>
      <w:r>
        <w:t>Optuna</w:t>
      </w:r>
      <w:proofErr w:type="spellEnd"/>
      <w:r>
        <w:t>提供的一些关键特性是：</w:t>
      </w:r>
    </w:p>
    <w:p w14:paraId="533F5191" w14:textId="77777777" w:rsidR="00CB558B" w:rsidRDefault="00CB558B" w:rsidP="00CB558B">
      <w:pPr>
        <w:ind w:firstLine="420"/>
      </w:pPr>
      <w:r>
        <w:rPr>
          <w:rFonts w:hint="eastAsia"/>
        </w:rPr>
        <w:t>（</w:t>
      </w:r>
      <w:r>
        <w:rPr>
          <w:rFonts w:hint="eastAsia"/>
        </w:rPr>
        <w:t>1</w:t>
      </w:r>
      <w:r>
        <w:rPr>
          <w:rFonts w:hint="eastAsia"/>
        </w:rPr>
        <w:t>）轻量级、多功能且与平台无关的架构</w:t>
      </w:r>
    </w:p>
    <w:p w14:paraId="3F29045D" w14:textId="77777777" w:rsidR="00CB558B" w:rsidRDefault="00CB558B" w:rsidP="00CB558B">
      <w:pPr>
        <w:ind w:firstLine="420"/>
      </w:pPr>
      <w:r>
        <w:rPr>
          <w:rFonts w:hint="eastAsia"/>
        </w:rPr>
        <w:t>（</w:t>
      </w:r>
      <w:r>
        <w:rPr>
          <w:rFonts w:hint="eastAsia"/>
        </w:rPr>
        <w:t>2</w:t>
      </w:r>
      <w:r>
        <w:rPr>
          <w:rFonts w:hint="eastAsia"/>
        </w:rPr>
        <w:t>）</w:t>
      </w:r>
      <w:r>
        <w:t xml:space="preserve">Pythonic </w:t>
      </w:r>
      <w:r>
        <w:t>搜索空间</w:t>
      </w:r>
    </w:p>
    <w:p w14:paraId="239931B6" w14:textId="77777777" w:rsidR="00CB558B" w:rsidRDefault="00CB558B" w:rsidP="00CB558B">
      <w:pPr>
        <w:ind w:firstLine="420"/>
      </w:pPr>
      <w:r>
        <w:rPr>
          <w:rFonts w:hint="eastAsia"/>
        </w:rPr>
        <w:t>（</w:t>
      </w:r>
      <w:r>
        <w:rPr>
          <w:rFonts w:hint="eastAsia"/>
        </w:rPr>
        <w:t>3</w:t>
      </w:r>
      <w:r>
        <w:rPr>
          <w:rFonts w:hint="eastAsia"/>
        </w:rPr>
        <w:t>）高效的优化算法</w:t>
      </w:r>
    </w:p>
    <w:p w14:paraId="4714E95C" w14:textId="77777777" w:rsidR="00CB558B" w:rsidRDefault="00CB558B" w:rsidP="00CB558B">
      <w:pPr>
        <w:ind w:firstLine="420"/>
      </w:pPr>
      <w:r>
        <w:rPr>
          <w:rFonts w:hint="eastAsia"/>
        </w:rPr>
        <w:t>（</w:t>
      </w:r>
      <w:r>
        <w:rPr>
          <w:rFonts w:hint="eastAsia"/>
        </w:rPr>
        <w:t>4</w:t>
      </w:r>
      <w:r>
        <w:rPr>
          <w:rFonts w:hint="eastAsia"/>
        </w:rPr>
        <w:t>）易于并行化</w:t>
      </w:r>
    </w:p>
    <w:p w14:paraId="08494AE3" w14:textId="77777777" w:rsidR="00CB558B" w:rsidRDefault="00CB558B" w:rsidP="00CB558B">
      <w:pPr>
        <w:ind w:firstLine="420"/>
      </w:pPr>
      <w:r>
        <w:rPr>
          <w:rFonts w:hint="eastAsia"/>
        </w:rPr>
        <w:t>（</w:t>
      </w:r>
      <w:r>
        <w:rPr>
          <w:rFonts w:hint="eastAsia"/>
        </w:rPr>
        <w:t>5</w:t>
      </w:r>
      <w:r>
        <w:rPr>
          <w:rFonts w:hint="eastAsia"/>
        </w:rPr>
        <w:t>）快速可视化</w:t>
      </w:r>
    </w:p>
    <w:p w14:paraId="7ECA9F7B" w14:textId="77777777" w:rsidR="00CB558B" w:rsidRDefault="00CB558B" w:rsidP="00CB558B">
      <w:pPr>
        <w:ind w:firstLine="420"/>
      </w:pPr>
      <w:proofErr w:type="spellStart"/>
      <w:r>
        <w:t>O</w:t>
      </w:r>
      <w:r>
        <w:rPr>
          <w:rFonts w:hint="eastAsia"/>
        </w:rPr>
        <w:t>p</w:t>
      </w:r>
      <w:r>
        <w:t>tuna</w:t>
      </w:r>
      <w:proofErr w:type="spellEnd"/>
      <w:r>
        <w:rPr>
          <w:rFonts w:hint="eastAsia"/>
        </w:rPr>
        <w:t>工具的使用方法：</w:t>
      </w:r>
    </w:p>
    <w:p w14:paraId="3E553AA7" w14:textId="77777777" w:rsidR="00CB558B" w:rsidRDefault="00CB558B" w:rsidP="00CB558B">
      <w:r>
        <w:rPr>
          <w:rFonts w:hint="eastAsia"/>
        </w:rPr>
        <w:t>（</w:t>
      </w:r>
      <w:r>
        <w:rPr>
          <w:rFonts w:hint="eastAsia"/>
        </w:rPr>
        <w:t>1</w:t>
      </w:r>
      <w:r>
        <w:rPr>
          <w:rFonts w:hint="eastAsia"/>
        </w:rPr>
        <w:t>）使用如下命令安装</w:t>
      </w:r>
      <w:proofErr w:type="spellStart"/>
      <w:r>
        <w:t>Optuna</w:t>
      </w:r>
      <w:proofErr w:type="spellEnd"/>
    </w:p>
    <w:p w14:paraId="66B7F401" w14:textId="77777777" w:rsidR="00CB558B" w:rsidRDefault="00CB558B" w:rsidP="00CB558B">
      <w:pPr>
        <w:pStyle w:val="code"/>
        <w:ind w:left="420" w:right="210"/>
      </w:pPr>
      <w:r w:rsidRPr="00AC37AC">
        <w:t>pip install optuna</w:t>
      </w:r>
    </w:p>
    <w:p w14:paraId="3A18B450" w14:textId="77777777" w:rsidR="00CB558B" w:rsidRPr="00AC37AC" w:rsidRDefault="00CB558B" w:rsidP="00CB558B">
      <w:r>
        <w:rPr>
          <w:rFonts w:hint="eastAsia"/>
        </w:rPr>
        <w:t>（</w:t>
      </w:r>
      <w:r>
        <w:rPr>
          <w:rFonts w:hint="eastAsia"/>
        </w:rPr>
        <w:t>2</w:t>
      </w:r>
      <w:r>
        <w:rPr>
          <w:rFonts w:hint="eastAsia"/>
        </w:rPr>
        <w:t>）</w:t>
      </w:r>
      <w:r w:rsidRPr="00AC37AC">
        <w:rPr>
          <w:rFonts w:hint="eastAsia"/>
        </w:rPr>
        <w:t>定义优化目标函数：您需要定义一个评估超参数配置的目标函数</w:t>
      </w:r>
      <w:r w:rsidRPr="00AC37AC">
        <w:t>objective(trial)</w:t>
      </w:r>
      <w:r w:rsidRPr="00AC37AC">
        <w:rPr>
          <w:rFonts w:hint="eastAsia"/>
        </w:rPr>
        <w:t>。这个函数的输入是超参数的字典，输出是一个评估指标（例如模型的准确率或损失函数值）。</w:t>
      </w:r>
    </w:p>
    <w:p w14:paraId="60CA34C1" w14:textId="77777777" w:rsidR="00CB558B" w:rsidRDefault="00CB558B" w:rsidP="00CB558B">
      <w:r>
        <w:rPr>
          <w:rFonts w:hint="eastAsia"/>
        </w:rPr>
        <w:t>（</w:t>
      </w:r>
      <w:r>
        <w:rPr>
          <w:rFonts w:hint="eastAsia"/>
        </w:rPr>
        <w:t>3</w:t>
      </w:r>
      <w:r>
        <w:rPr>
          <w:rFonts w:hint="eastAsia"/>
        </w:rPr>
        <w:t>）</w:t>
      </w:r>
      <w:r w:rsidRPr="00AC37AC">
        <w:rPr>
          <w:rFonts w:hint="eastAsia"/>
        </w:rPr>
        <w:t>定义超参数空间：您需要定义</w:t>
      </w:r>
      <w:proofErr w:type="gramStart"/>
      <w:r w:rsidRPr="00AC37AC">
        <w:rPr>
          <w:rFonts w:hint="eastAsia"/>
        </w:rPr>
        <w:t>每个超</w:t>
      </w:r>
      <w:proofErr w:type="gramEnd"/>
      <w:r w:rsidRPr="00AC37AC">
        <w:rPr>
          <w:rFonts w:hint="eastAsia"/>
        </w:rPr>
        <w:t>参数的搜索范围。</w:t>
      </w:r>
      <w:proofErr w:type="spellStart"/>
      <w:r w:rsidRPr="00AC37AC">
        <w:t>Optuna</w:t>
      </w:r>
      <w:proofErr w:type="spellEnd"/>
      <w:r w:rsidRPr="00AC37AC">
        <w:t>支持离散、连续和条件参数类型。</w:t>
      </w:r>
    </w:p>
    <w:p w14:paraId="4856CC32" w14:textId="77777777" w:rsidR="00CB558B" w:rsidRDefault="00CB558B" w:rsidP="00CB558B">
      <w:r>
        <w:rPr>
          <w:rFonts w:hint="eastAsia"/>
        </w:rPr>
        <w:t>（</w:t>
      </w:r>
      <w:r>
        <w:rPr>
          <w:rFonts w:hint="eastAsia"/>
        </w:rPr>
        <w:t>4</w:t>
      </w:r>
      <w:r>
        <w:rPr>
          <w:rFonts w:hint="eastAsia"/>
        </w:rPr>
        <w:t>）</w:t>
      </w:r>
      <w:r w:rsidRPr="00AC37AC">
        <w:rPr>
          <w:rFonts w:hint="eastAsia"/>
        </w:rPr>
        <w:t>创建一个研究对象并优化目标函数。</w:t>
      </w:r>
    </w:p>
    <w:p w14:paraId="44E46C36" w14:textId="77777777" w:rsidR="00CB558B" w:rsidRDefault="00CB558B" w:rsidP="00CB558B">
      <w:r>
        <w:rPr>
          <w:rFonts w:hint="eastAsia"/>
        </w:rPr>
        <w:t>（</w:t>
      </w:r>
      <w:r>
        <w:rPr>
          <w:rFonts w:hint="eastAsia"/>
        </w:rPr>
        <w:t>5</w:t>
      </w:r>
      <w:r>
        <w:rPr>
          <w:rFonts w:hint="eastAsia"/>
        </w:rPr>
        <w:t>）输出调优结果。</w:t>
      </w:r>
    </w:p>
    <w:p w14:paraId="0A18297D" w14:textId="77777777" w:rsidR="00CB558B" w:rsidRPr="00AC37AC" w:rsidRDefault="00CB558B" w:rsidP="00CB558B">
      <w:pPr>
        <w:ind w:firstLine="420"/>
      </w:pPr>
      <w:proofErr w:type="spellStart"/>
      <w:r>
        <w:rPr>
          <w:rFonts w:hint="eastAsia"/>
        </w:rPr>
        <w:t>Optu</w:t>
      </w:r>
      <w:r>
        <w:t>na</w:t>
      </w:r>
      <w:proofErr w:type="spellEnd"/>
      <w:r>
        <w:rPr>
          <w:rFonts w:hint="eastAsia"/>
        </w:rPr>
        <w:t>工具对</w:t>
      </w:r>
      <w:proofErr w:type="spellStart"/>
      <w:r>
        <w:rPr>
          <w:rFonts w:hint="eastAsia"/>
        </w:rPr>
        <w:t>P</w:t>
      </w:r>
      <w:r>
        <w:t>ytorch</w:t>
      </w:r>
      <w:proofErr w:type="spellEnd"/>
      <w:r>
        <w:rPr>
          <w:rFonts w:hint="eastAsia"/>
        </w:rPr>
        <w:t>框架的调优模板：</w:t>
      </w:r>
    </w:p>
    <w:p w14:paraId="5BFC5A07" w14:textId="77777777" w:rsidR="00CB558B" w:rsidRDefault="00CB558B" w:rsidP="00CB558B">
      <w:pPr>
        <w:pStyle w:val="code"/>
        <w:ind w:left="420" w:right="210"/>
      </w:pPr>
      <w:r>
        <w:t>import torch</w:t>
      </w:r>
    </w:p>
    <w:p w14:paraId="7B16B287" w14:textId="77777777" w:rsidR="00CB558B" w:rsidRDefault="00CB558B" w:rsidP="00CB558B">
      <w:pPr>
        <w:pStyle w:val="code"/>
        <w:ind w:left="420" w:right="210"/>
      </w:pPr>
      <w:r>
        <w:t>import optuna</w:t>
      </w:r>
    </w:p>
    <w:p w14:paraId="30CBEC24" w14:textId="77777777" w:rsidR="00CB558B" w:rsidRDefault="00CB558B" w:rsidP="00CB558B">
      <w:pPr>
        <w:pStyle w:val="code"/>
        <w:ind w:left="420" w:right="210"/>
      </w:pPr>
    </w:p>
    <w:p w14:paraId="1A2EE7BD" w14:textId="77777777" w:rsidR="00CB558B" w:rsidRDefault="00CB558B" w:rsidP="00CB558B">
      <w:pPr>
        <w:pStyle w:val="code"/>
        <w:ind w:left="420" w:right="210"/>
      </w:pPr>
      <w:r>
        <w:t xml:space="preserve"># </w:t>
      </w:r>
      <w:r w:rsidRPr="00AC37AC">
        <w:rPr>
          <w:rFonts w:hint="eastAsia"/>
        </w:rPr>
        <w:t>定义优化目标函数</w:t>
      </w:r>
    </w:p>
    <w:p w14:paraId="147CFC27" w14:textId="77777777" w:rsidR="00CB558B" w:rsidRDefault="00CB558B" w:rsidP="00CB558B">
      <w:pPr>
        <w:pStyle w:val="code"/>
        <w:ind w:left="420" w:right="210"/>
      </w:pPr>
      <w:r>
        <w:t>def objective(trial):</w:t>
      </w:r>
    </w:p>
    <w:p w14:paraId="19E22A61" w14:textId="77777777" w:rsidR="00CB558B" w:rsidRDefault="00CB558B" w:rsidP="00CB558B">
      <w:pPr>
        <w:pStyle w:val="code"/>
        <w:ind w:left="420" w:right="210"/>
      </w:pPr>
    </w:p>
    <w:p w14:paraId="14808649" w14:textId="77777777" w:rsidR="00CB558B" w:rsidRDefault="00CB558B" w:rsidP="00CB558B">
      <w:pPr>
        <w:pStyle w:val="code"/>
        <w:ind w:left="420" w:right="210"/>
      </w:pPr>
      <w:r>
        <w:t xml:space="preserve">    # </w:t>
      </w:r>
      <w:r w:rsidRPr="00E61BD3">
        <w:t>trial</w:t>
      </w:r>
      <w:r>
        <w:rPr>
          <w:rFonts w:hint="eastAsia"/>
        </w:rPr>
        <w:t>对象定</w:t>
      </w:r>
      <w:r w:rsidRPr="00AC37AC">
        <w:rPr>
          <w:rFonts w:hint="eastAsia"/>
        </w:rPr>
        <w:t>义超参数的搜索范围。</w:t>
      </w:r>
    </w:p>
    <w:p w14:paraId="21AC5718" w14:textId="77777777" w:rsidR="00CB558B" w:rsidRDefault="00CB558B" w:rsidP="00CB558B">
      <w:pPr>
        <w:pStyle w:val="code"/>
        <w:ind w:left="420" w:right="210"/>
      </w:pPr>
      <w:r>
        <w:lastRenderedPageBreak/>
        <w:t xml:space="preserve">    n_layers = trial.suggest_int('n_layers', 1, 3)</w:t>
      </w:r>
    </w:p>
    <w:p w14:paraId="6B95EC83" w14:textId="77777777" w:rsidR="00CB558B" w:rsidRDefault="00CB558B" w:rsidP="00CB558B">
      <w:pPr>
        <w:pStyle w:val="code"/>
        <w:ind w:left="420" w:right="210"/>
      </w:pPr>
      <w:r>
        <w:t xml:space="preserve">    layers = []</w:t>
      </w:r>
    </w:p>
    <w:p w14:paraId="719F51A7" w14:textId="77777777" w:rsidR="00CB558B" w:rsidRDefault="00CB558B" w:rsidP="00CB558B">
      <w:pPr>
        <w:pStyle w:val="code"/>
        <w:ind w:left="420" w:right="210"/>
      </w:pPr>
    </w:p>
    <w:p w14:paraId="080C5B73" w14:textId="77777777" w:rsidR="00CB558B" w:rsidRDefault="00CB558B" w:rsidP="00CB558B">
      <w:pPr>
        <w:pStyle w:val="code"/>
        <w:ind w:left="420" w:right="210"/>
      </w:pPr>
      <w:r>
        <w:t xml:space="preserve">    in_features = 28 * 28</w:t>
      </w:r>
    </w:p>
    <w:p w14:paraId="5D1CEDEB" w14:textId="77777777" w:rsidR="00CB558B" w:rsidRDefault="00CB558B" w:rsidP="00CB558B">
      <w:pPr>
        <w:pStyle w:val="code"/>
        <w:ind w:left="420" w:right="210"/>
      </w:pPr>
      <w:r>
        <w:t xml:space="preserve">    for i in range(n_layers):</w:t>
      </w:r>
    </w:p>
    <w:p w14:paraId="39E0317B" w14:textId="77777777" w:rsidR="00CB558B" w:rsidRDefault="00CB558B" w:rsidP="00CB558B">
      <w:pPr>
        <w:pStyle w:val="code"/>
        <w:ind w:left="420" w:right="210"/>
      </w:pPr>
      <w:r>
        <w:t xml:space="preserve">        out_features = trial.suggest_int(f'n_units_l{i}', 4, 128)</w:t>
      </w:r>
    </w:p>
    <w:p w14:paraId="68D6FEBE" w14:textId="77777777" w:rsidR="00CB558B" w:rsidRDefault="00CB558B" w:rsidP="00CB558B">
      <w:pPr>
        <w:pStyle w:val="code"/>
        <w:ind w:left="420" w:right="210"/>
      </w:pPr>
      <w:r>
        <w:t xml:space="preserve">        layers.append(torch.nn.Linear(in_features, out_features))</w:t>
      </w:r>
    </w:p>
    <w:p w14:paraId="1AF7AEAB" w14:textId="77777777" w:rsidR="00CB558B" w:rsidRDefault="00CB558B" w:rsidP="00CB558B">
      <w:pPr>
        <w:pStyle w:val="code"/>
        <w:ind w:left="420" w:right="210"/>
      </w:pPr>
      <w:r>
        <w:t xml:space="preserve">        layers.append(torch.nn.ReLU())</w:t>
      </w:r>
    </w:p>
    <w:p w14:paraId="2AF4A253" w14:textId="77777777" w:rsidR="00CB558B" w:rsidRDefault="00CB558B" w:rsidP="00CB558B">
      <w:pPr>
        <w:pStyle w:val="code"/>
        <w:ind w:left="420" w:right="210"/>
      </w:pPr>
      <w:r>
        <w:t xml:space="preserve">        in_features = out_features</w:t>
      </w:r>
    </w:p>
    <w:p w14:paraId="06041995" w14:textId="77777777" w:rsidR="00CB558B" w:rsidRDefault="00CB558B" w:rsidP="00CB558B">
      <w:pPr>
        <w:pStyle w:val="code"/>
        <w:ind w:left="420" w:right="210"/>
      </w:pPr>
      <w:r>
        <w:t xml:space="preserve">    layers.append(torch.nn.Linear(in_features, 10))</w:t>
      </w:r>
    </w:p>
    <w:p w14:paraId="66560AEB" w14:textId="77777777" w:rsidR="00CB558B" w:rsidRDefault="00CB558B" w:rsidP="00CB558B">
      <w:pPr>
        <w:pStyle w:val="code"/>
        <w:ind w:left="420" w:right="210"/>
      </w:pPr>
      <w:r>
        <w:t xml:space="preserve">    layers.append(torch.nn.LogSoftmax(dim=1))</w:t>
      </w:r>
    </w:p>
    <w:p w14:paraId="0DEDD681" w14:textId="77777777" w:rsidR="00CB558B" w:rsidRDefault="00CB558B" w:rsidP="00CB558B">
      <w:pPr>
        <w:pStyle w:val="code"/>
        <w:ind w:left="420" w:right="210"/>
      </w:pPr>
      <w:r>
        <w:t xml:space="preserve">    model = torch.nn.Sequential(*layers).to(torch.device('cpu'))</w:t>
      </w:r>
    </w:p>
    <w:p w14:paraId="784AD360" w14:textId="77777777" w:rsidR="00CB558B" w:rsidRDefault="00CB558B" w:rsidP="00CB558B">
      <w:pPr>
        <w:pStyle w:val="code"/>
        <w:ind w:left="420" w:right="210"/>
      </w:pPr>
      <w:r>
        <w:t xml:space="preserve">    ...</w:t>
      </w:r>
    </w:p>
    <w:p w14:paraId="699BF2C6" w14:textId="77777777" w:rsidR="00CB558B" w:rsidRDefault="00CB558B" w:rsidP="00CB558B">
      <w:pPr>
        <w:pStyle w:val="code"/>
        <w:ind w:left="420" w:right="210"/>
      </w:pPr>
      <w:r>
        <w:rPr>
          <w:rFonts w:hint="eastAsia"/>
        </w:rPr>
        <w:t xml:space="preserve"> </w:t>
      </w:r>
      <w:r>
        <w:t xml:space="preserve">   # </w:t>
      </w:r>
      <w:r w:rsidRPr="00AC37AC">
        <w:rPr>
          <w:rFonts w:hint="eastAsia"/>
        </w:rPr>
        <w:t>输出</w:t>
      </w:r>
      <w:r>
        <w:rPr>
          <w:rFonts w:hint="eastAsia"/>
        </w:rPr>
        <w:t>模型准确率作为</w:t>
      </w:r>
      <w:r w:rsidRPr="00AC37AC">
        <w:rPr>
          <w:rFonts w:hint="eastAsia"/>
        </w:rPr>
        <w:t>评估指标</w:t>
      </w:r>
    </w:p>
    <w:p w14:paraId="1EBD7B29" w14:textId="77777777" w:rsidR="00CB558B" w:rsidRDefault="00CB558B" w:rsidP="00CB558B">
      <w:pPr>
        <w:pStyle w:val="code"/>
        <w:ind w:left="420" w:right="210"/>
      </w:pPr>
      <w:r>
        <w:t xml:space="preserve">    return accuracy</w:t>
      </w:r>
    </w:p>
    <w:p w14:paraId="662A9694" w14:textId="77777777" w:rsidR="00CB558B" w:rsidRDefault="00CB558B" w:rsidP="00CB558B">
      <w:pPr>
        <w:pStyle w:val="code"/>
        <w:ind w:left="420" w:right="210"/>
      </w:pPr>
    </w:p>
    <w:p w14:paraId="0ADF9EEF" w14:textId="77777777" w:rsidR="00CB558B" w:rsidRDefault="00CB558B" w:rsidP="00CB558B">
      <w:pPr>
        <w:pStyle w:val="code"/>
        <w:ind w:left="420" w:right="210"/>
      </w:pPr>
      <w:r>
        <w:rPr>
          <w:rFonts w:hint="eastAsia"/>
        </w:rPr>
        <w:t>#</w:t>
      </w:r>
      <w:r>
        <w:t xml:space="preserve"> </w:t>
      </w:r>
      <w:r w:rsidRPr="00A70092">
        <w:rPr>
          <w:rFonts w:hint="eastAsia"/>
        </w:rPr>
        <w:t>创建一个研究对象并优化目标函数。</w:t>
      </w:r>
    </w:p>
    <w:p w14:paraId="3FE0F145" w14:textId="77777777" w:rsidR="00CB558B" w:rsidRDefault="00CB558B" w:rsidP="00CB558B">
      <w:pPr>
        <w:pStyle w:val="code"/>
        <w:ind w:left="420" w:right="210"/>
      </w:pPr>
      <w:r>
        <w:t>study = optuna.create_study(direction='maximize')</w:t>
      </w:r>
    </w:p>
    <w:p w14:paraId="3394B19E" w14:textId="77777777" w:rsidR="00CB558B" w:rsidRDefault="00CB558B" w:rsidP="00CB558B">
      <w:pPr>
        <w:pStyle w:val="code"/>
        <w:ind w:left="420" w:right="210"/>
      </w:pPr>
      <w:r>
        <w:t>study.optimize(objective, n_trials=100)</w:t>
      </w:r>
    </w:p>
    <w:p w14:paraId="6A6ED429" w14:textId="77777777" w:rsidR="00CB558B" w:rsidRDefault="00CB558B" w:rsidP="00CB558B">
      <w:pPr>
        <w:pStyle w:val="code"/>
        <w:ind w:left="420" w:right="210"/>
      </w:pPr>
    </w:p>
    <w:p w14:paraId="38CE19F6" w14:textId="77777777" w:rsidR="00CB558B" w:rsidRDefault="00CB558B" w:rsidP="00CB558B">
      <w:pPr>
        <w:pStyle w:val="code"/>
        <w:ind w:left="420" w:right="210"/>
      </w:pPr>
      <w:r>
        <w:rPr>
          <w:rFonts w:hint="eastAsia"/>
        </w:rPr>
        <w:t>#</w:t>
      </w:r>
      <w:r>
        <w:t xml:space="preserve"> </w:t>
      </w:r>
      <w:r>
        <w:rPr>
          <w:rFonts w:hint="eastAsia"/>
        </w:rPr>
        <w:t>打印最佳准确率及超参数组合</w:t>
      </w:r>
    </w:p>
    <w:p w14:paraId="55C6CFE0" w14:textId="77777777" w:rsidR="00CB558B" w:rsidRDefault="00CB558B" w:rsidP="00CB558B">
      <w:pPr>
        <w:pStyle w:val="code"/>
        <w:ind w:left="420" w:right="210"/>
      </w:pPr>
      <w:r w:rsidRPr="00A70092">
        <w:t>print('Accuracy: {}'.format(study.best_trial.value))</w:t>
      </w:r>
    </w:p>
    <w:p w14:paraId="4721B897" w14:textId="77777777" w:rsidR="00CB558B" w:rsidRDefault="00CB558B" w:rsidP="00CB558B">
      <w:pPr>
        <w:pStyle w:val="code"/>
        <w:ind w:left="420" w:right="210"/>
      </w:pPr>
      <w:r>
        <w:t>for key, value in trial.params.items():</w:t>
      </w:r>
    </w:p>
    <w:p w14:paraId="73B34820" w14:textId="77777777" w:rsidR="00CB558B" w:rsidRPr="00AC37AC" w:rsidRDefault="00CB558B" w:rsidP="00CB558B">
      <w:pPr>
        <w:pStyle w:val="code"/>
        <w:ind w:left="420" w:right="210"/>
      </w:pPr>
      <w:r>
        <w:t xml:space="preserve">    print("    {}: {}".format(key, value))</w:t>
      </w:r>
    </w:p>
    <w:p w14:paraId="3FE2FA92" w14:textId="77777777" w:rsidR="00CB558B" w:rsidRDefault="00CB558B" w:rsidP="00CB558B"/>
    <w:p w14:paraId="01B39221" w14:textId="77777777" w:rsidR="00CB558B" w:rsidRDefault="00CB558B" w:rsidP="00F55501">
      <w:pPr>
        <w:pStyle w:val="ad"/>
        <w:numPr>
          <w:ilvl w:val="0"/>
          <w:numId w:val="63"/>
        </w:numPr>
        <w:ind w:firstLineChars="0"/>
      </w:pPr>
      <w:r>
        <w:rPr>
          <w:rFonts w:hint="eastAsia"/>
        </w:rPr>
        <w:t>R</w:t>
      </w:r>
      <w:r>
        <w:t>ay</w:t>
      </w:r>
    </w:p>
    <w:p w14:paraId="60F99C5B" w14:textId="77777777" w:rsidR="00CB558B" w:rsidRDefault="00CB558B" w:rsidP="00CB558B">
      <w:pPr>
        <w:ind w:firstLine="420"/>
      </w:pPr>
      <w:r w:rsidRPr="00A55656">
        <w:t>Ray</w:t>
      </w:r>
      <w:r w:rsidRPr="00A55656">
        <w:t>是一个开源的分布式计算框架，它提供了很多</w:t>
      </w:r>
      <w:proofErr w:type="gramStart"/>
      <w:r w:rsidRPr="00A55656">
        <w:t>用于调参的</w:t>
      </w:r>
      <w:proofErr w:type="gramEnd"/>
      <w:r w:rsidRPr="00A55656">
        <w:t>工具和功能</w:t>
      </w:r>
      <w:r>
        <w:rPr>
          <w:rFonts w:hint="eastAsia"/>
        </w:rPr>
        <w:t>，其中</w:t>
      </w:r>
      <w:r w:rsidRPr="00A55656">
        <w:t>Ray Tune</w:t>
      </w:r>
      <w:r w:rsidRPr="00A55656">
        <w:t>是</w:t>
      </w:r>
      <w:r w:rsidRPr="00A55656">
        <w:t>Ray</w:t>
      </w:r>
      <w:r w:rsidRPr="00A55656">
        <w:t>的</w:t>
      </w:r>
      <w:proofErr w:type="gramStart"/>
      <w:r w:rsidRPr="00A55656">
        <w:t>一</w:t>
      </w:r>
      <w:proofErr w:type="gramEnd"/>
      <w:r w:rsidRPr="00A55656">
        <w:t>个子模块，专门用于超参数优化和调参。它提供了一系列的算法和搜索空间定义方式，包括网格搜索、随机搜索、超参数优化算法（如</w:t>
      </w:r>
      <w:proofErr w:type="spellStart"/>
      <w:r w:rsidRPr="00A55656">
        <w:t>Hyperopt</w:t>
      </w:r>
      <w:proofErr w:type="spellEnd"/>
      <w:r w:rsidRPr="00A55656">
        <w:t>、</w:t>
      </w:r>
      <w:r w:rsidRPr="00A55656">
        <w:t>Bayesian Optimization</w:t>
      </w:r>
      <w:r>
        <w:rPr>
          <w:rFonts w:hint="eastAsia"/>
        </w:rPr>
        <w:t>、</w:t>
      </w:r>
      <w:proofErr w:type="spellStart"/>
      <w:r w:rsidRPr="00A55656">
        <w:t>Optuna</w:t>
      </w:r>
      <w:proofErr w:type="spellEnd"/>
      <w:r w:rsidRPr="00A55656">
        <w:t>等）。</w:t>
      </w:r>
    </w:p>
    <w:p w14:paraId="62F03AE2" w14:textId="77777777" w:rsidR="00CB558B" w:rsidRPr="008D0623" w:rsidRDefault="00CB558B" w:rsidP="00CB558B">
      <w:pPr>
        <w:ind w:firstLine="420"/>
      </w:pPr>
      <w:r>
        <w:rPr>
          <w:rFonts w:hint="eastAsia"/>
        </w:rPr>
        <w:t>除此之外，</w:t>
      </w:r>
      <w:r w:rsidRPr="001B2545">
        <w:t>Ray Tune</w:t>
      </w:r>
      <w:r w:rsidRPr="001B2545">
        <w:rPr>
          <w:rFonts w:hint="eastAsia"/>
        </w:rPr>
        <w:t>支持多种框架，如</w:t>
      </w:r>
      <w:r w:rsidRPr="001B2545">
        <w:t xml:space="preserve"> </w:t>
      </w:r>
      <w:proofErr w:type="spellStart"/>
      <w:r w:rsidRPr="001B2545">
        <w:t>Sklearn</w:t>
      </w:r>
      <w:proofErr w:type="spellEnd"/>
      <w:r w:rsidRPr="001B2545">
        <w:t>、</w:t>
      </w:r>
      <w:proofErr w:type="spellStart"/>
      <w:r w:rsidRPr="001B2545">
        <w:t>XGBoost</w:t>
      </w:r>
      <w:proofErr w:type="spellEnd"/>
      <w:r w:rsidRPr="001B2545">
        <w:t>、</w:t>
      </w:r>
      <w:r w:rsidRPr="001B2545">
        <w:t>TensorFlow</w:t>
      </w:r>
      <w:r w:rsidRPr="001B2545">
        <w:t>、</w:t>
      </w:r>
      <w:proofErr w:type="spellStart"/>
      <w:r w:rsidRPr="001B2545">
        <w:t>PyTorch</w:t>
      </w:r>
      <w:proofErr w:type="spellEnd"/>
      <w:r w:rsidRPr="001B2545">
        <w:t xml:space="preserve"> </w:t>
      </w:r>
      <w:r w:rsidRPr="001B2545">
        <w:t>等。</w:t>
      </w:r>
      <w:r>
        <w:t>R</w:t>
      </w:r>
      <w:r>
        <w:rPr>
          <w:rFonts w:hint="eastAsia"/>
        </w:rPr>
        <w:t>ay</w:t>
      </w:r>
      <w:r>
        <w:rPr>
          <w:rFonts w:hint="eastAsia"/>
        </w:rPr>
        <w:t>的强大功能可以</w:t>
      </w:r>
      <w:r w:rsidRPr="00A55656">
        <w:rPr>
          <w:rFonts w:hint="eastAsia"/>
        </w:rPr>
        <w:t>帮助你更轻松地进行参数调优和模型训练。</w:t>
      </w:r>
      <w:r>
        <w:rPr>
          <w:rFonts w:hint="eastAsia"/>
        </w:rPr>
        <w:t>与</w:t>
      </w:r>
      <w:proofErr w:type="spellStart"/>
      <w:r>
        <w:rPr>
          <w:rFonts w:hint="eastAsia"/>
        </w:rPr>
        <w:t>Op</w:t>
      </w:r>
      <w:r>
        <w:t>tuna</w:t>
      </w:r>
      <w:proofErr w:type="spellEnd"/>
      <w:r>
        <w:rPr>
          <w:rFonts w:hint="eastAsia"/>
        </w:rPr>
        <w:t>工具</w:t>
      </w:r>
      <w:proofErr w:type="gramStart"/>
      <w:r>
        <w:rPr>
          <w:rFonts w:hint="eastAsia"/>
        </w:rPr>
        <w:t>调参十分</w:t>
      </w:r>
      <w:proofErr w:type="gramEnd"/>
      <w:r>
        <w:rPr>
          <w:rFonts w:hint="eastAsia"/>
        </w:rPr>
        <w:t>相似，</w:t>
      </w:r>
      <w:r w:rsidRPr="00A55656">
        <w:rPr>
          <w:rFonts w:hint="eastAsia"/>
        </w:rPr>
        <w:t>你可以在</w:t>
      </w:r>
      <w:r w:rsidRPr="00A55656">
        <w:t>Ray</w:t>
      </w:r>
      <w:r w:rsidRPr="00A55656">
        <w:t>的官方文档中找到更详细的说明和示例代码来了解如何使用这些工具。</w:t>
      </w:r>
    </w:p>
    <w:p w14:paraId="154599B7" w14:textId="45FBA582" w:rsidR="00CB558B" w:rsidRDefault="00CB558B">
      <w:pPr>
        <w:widowControl/>
        <w:spacing w:line="240" w:lineRule="auto"/>
        <w:jc w:val="left"/>
      </w:pPr>
      <w:r>
        <w:br w:type="page"/>
      </w:r>
    </w:p>
    <w:p w14:paraId="0DAB6A21" w14:textId="59C89B14" w:rsidR="00CB558B" w:rsidRPr="00E2797F" w:rsidRDefault="00CB558B" w:rsidP="00CB558B">
      <w:pPr>
        <w:pStyle w:val="1"/>
      </w:pPr>
      <w:r>
        <w:rPr>
          <w:rFonts w:hint="eastAsia"/>
        </w:rPr>
        <w:lastRenderedPageBreak/>
        <w:t>迁移学习</w:t>
      </w:r>
    </w:p>
    <w:p w14:paraId="04133C86" w14:textId="77777777" w:rsidR="00CB558B" w:rsidRDefault="00CB558B" w:rsidP="00CB558B">
      <w:pPr>
        <w:pStyle w:val="2"/>
        <w:numPr>
          <w:ilvl w:val="0"/>
          <w:numId w:val="0"/>
        </w:numPr>
      </w:pPr>
      <w:r>
        <w:rPr>
          <w:rFonts w:hint="eastAsia"/>
        </w:rPr>
        <w:t>1</w:t>
      </w:r>
      <w:r>
        <w:t>2.1</w:t>
      </w:r>
      <w:proofErr w:type="gramStart"/>
      <w:r>
        <w:rPr>
          <w:rFonts w:hint="eastAsia"/>
        </w:rPr>
        <w:t>预训练</w:t>
      </w:r>
      <w:proofErr w:type="gramEnd"/>
      <w:r>
        <w:rPr>
          <w:rFonts w:hint="eastAsia"/>
        </w:rPr>
        <w:t>模型</w:t>
      </w:r>
    </w:p>
    <w:p w14:paraId="71058D8F" w14:textId="77777777" w:rsidR="00CB558B" w:rsidRDefault="00CB558B" w:rsidP="00CB558B">
      <w:pPr>
        <w:pStyle w:val="3"/>
        <w:numPr>
          <w:ilvl w:val="0"/>
          <w:numId w:val="0"/>
        </w:numPr>
      </w:pPr>
      <w:r>
        <w:rPr>
          <w:rFonts w:hint="eastAsia"/>
        </w:rPr>
        <w:t>1</w:t>
      </w:r>
      <w:r>
        <w:t>2.1.1</w:t>
      </w:r>
      <w:r>
        <w:rPr>
          <w:rFonts w:hint="eastAsia"/>
        </w:rPr>
        <w:t>迁移学习的时代背景？</w:t>
      </w:r>
    </w:p>
    <w:p w14:paraId="7D149F95" w14:textId="77777777" w:rsidR="00CB558B" w:rsidRDefault="00CB558B" w:rsidP="00CB558B">
      <w:pPr>
        <w:ind w:firstLine="420"/>
      </w:pPr>
      <w:r>
        <w:rPr>
          <w:rFonts w:hint="eastAsia"/>
        </w:rPr>
        <w:t>在当今大数据时代，我们所面临的实际问题中的数据量和数据类型日益增长。这种增长带来了机器学习模型构建和泛化能力方面的新挑战。如何快速构建具有强泛化能力的模型已成为研究的热点之一。而在这个领域，迁移学习作为一种强大的技术，正在被越来越多的人所重视。</w:t>
      </w:r>
    </w:p>
    <w:p w14:paraId="1B3B020E" w14:textId="77777777" w:rsidR="00CB558B" w:rsidRDefault="00CB558B" w:rsidP="00CB558B">
      <w:pPr>
        <w:ind w:firstLine="420"/>
      </w:pPr>
      <w:r>
        <w:rPr>
          <w:rFonts w:hint="eastAsia"/>
        </w:rPr>
        <w:t>站在巨人的肩膀上，可以让我们看的更远看的更多，这也用来表达要我们善于学习先辈们的经验，一个人的成功往往取决于一个人累计的知识，这句话放在机器学习中就是迁移学习</w:t>
      </w:r>
      <w:r>
        <w:t>Transfer Learning</w:t>
      </w:r>
    </w:p>
    <w:p w14:paraId="41CA8E5B" w14:textId="77777777" w:rsidR="00CB558B" w:rsidRDefault="00CB558B" w:rsidP="00CB558B">
      <w:pPr>
        <w:ind w:firstLine="420"/>
      </w:pPr>
      <w:r>
        <w:rPr>
          <w:rFonts w:hint="eastAsia"/>
        </w:rPr>
        <w:t>随着人工智能技术不断发展，神经网络层数从一开始简单的几层变得越来越多、越来越复杂，其中的一个原因是计算机的硬件资源变得越来越强大，能够处理更庞大的信息，在同样的时间内机器能学习到的知识更多。但是不是所有人都拥有这么庞大的计算能力，而且有的时候面对类似的任务时，我们希望借鉴已有的资源，同一类型的实验不用自己完全从头开始做。借鉴已有的经验往往能帮助我们节省很多时间，而不必花费大量时间</w:t>
      </w:r>
      <w:proofErr w:type="gramStart"/>
      <w:r>
        <w:rPr>
          <w:rFonts w:hint="eastAsia"/>
        </w:rPr>
        <w:t>和算力从头</w:t>
      </w:r>
      <w:proofErr w:type="gramEnd"/>
      <w:r>
        <w:rPr>
          <w:rFonts w:hint="eastAsia"/>
        </w:rPr>
        <w:t>训练一个庞大的神经网络。</w:t>
      </w:r>
    </w:p>
    <w:p w14:paraId="12C4068A" w14:textId="77777777" w:rsidR="00CB558B" w:rsidRDefault="00CB558B" w:rsidP="00CB558B">
      <w:pPr>
        <w:ind w:firstLine="420"/>
      </w:pPr>
      <w:r>
        <w:rPr>
          <w:rFonts w:hint="eastAsia"/>
        </w:rPr>
        <w:t>在大数据时代中，数据的特点是虽然数据量多，但大多数都没有标注。这意味着，为了训练机器学习模型，我们需要进行大量的标注工作。然而，这种工作需要花费大量的时间和精力，代价是高昂的。因此，利用已有的标签数据和模型进行重用成为了可能。迁移学习就是一种利用已有模型和数据进行模型构建的方法。</w:t>
      </w:r>
    </w:p>
    <w:p w14:paraId="053B8892" w14:textId="77777777" w:rsidR="00CB558B" w:rsidRDefault="00CB558B" w:rsidP="00CB558B">
      <w:pPr>
        <w:ind w:firstLine="420"/>
      </w:pPr>
      <w:r>
        <w:rPr>
          <w:rFonts w:hint="eastAsia"/>
        </w:rPr>
        <w:t>传统的机器学习方法通常假定数据服从相同分布。但是，在实际场景中，由于数据来源的差异以及潜在的域偏移问题，很难保证这一假设的正确性。因此，迁移学习方法的出现解决了这个问题。迁移学习可以通过</w:t>
      </w:r>
      <w:proofErr w:type="gramStart"/>
      <w:r>
        <w:rPr>
          <w:rFonts w:hint="eastAsia"/>
        </w:rPr>
        <w:t>利用源域和</w:t>
      </w:r>
      <w:proofErr w:type="gramEnd"/>
      <w:r>
        <w:rPr>
          <w:rFonts w:hint="eastAsia"/>
        </w:rPr>
        <w:t>目标域之间的相关性，将已有的模型和数据应</w:t>
      </w:r>
      <w:r>
        <w:rPr>
          <w:rFonts w:hint="eastAsia"/>
        </w:rPr>
        <w:lastRenderedPageBreak/>
        <w:t>用到新的领域中。</w:t>
      </w:r>
    </w:p>
    <w:p w14:paraId="57F2F180" w14:textId="77777777" w:rsidR="00CB558B" w:rsidRDefault="00CB558B" w:rsidP="00CB558B">
      <w:pPr>
        <w:ind w:firstLine="420"/>
      </w:pPr>
      <w:proofErr w:type="gramStart"/>
      <w:r>
        <w:rPr>
          <w:rFonts w:hint="eastAsia"/>
        </w:rPr>
        <w:t>预训练</w:t>
      </w:r>
      <w:proofErr w:type="gramEnd"/>
      <w:r>
        <w:rPr>
          <w:rFonts w:hint="eastAsia"/>
        </w:rPr>
        <w:t>模型是迁移学习中的一个重要方向。</w:t>
      </w:r>
      <w:proofErr w:type="gramStart"/>
      <w:r>
        <w:rPr>
          <w:rFonts w:hint="eastAsia"/>
        </w:rPr>
        <w:t>预训练</w:t>
      </w:r>
      <w:proofErr w:type="gramEnd"/>
      <w:r>
        <w:rPr>
          <w:rFonts w:hint="eastAsia"/>
        </w:rPr>
        <w:t>模型在大规模无标注数据上进行训练，从而可以学习到通用的特征表示。这些特征表示可以用于各种任务和领域中的迁移学习。通过</w:t>
      </w:r>
      <w:proofErr w:type="gramStart"/>
      <w:r>
        <w:rPr>
          <w:rFonts w:hint="eastAsia"/>
        </w:rPr>
        <w:t>预训练</w:t>
      </w:r>
      <w:proofErr w:type="gramEnd"/>
      <w:r>
        <w:rPr>
          <w:rFonts w:hint="eastAsia"/>
        </w:rPr>
        <w:t>模型，我们可以大大减少从头开始</w:t>
      </w:r>
      <w:proofErr w:type="gramStart"/>
      <w:r>
        <w:rPr>
          <w:rFonts w:hint="eastAsia"/>
        </w:rPr>
        <w:t>构建每</w:t>
      </w:r>
      <w:proofErr w:type="gramEnd"/>
      <w:r>
        <w:rPr>
          <w:rFonts w:hint="eastAsia"/>
        </w:rPr>
        <w:t>一个模型的时间和代价。</w:t>
      </w:r>
    </w:p>
    <w:p w14:paraId="1E2798A3" w14:textId="77777777" w:rsidR="00CB558B" w:rsidRDefault="00CB558B" w:rsidP="00CB558B">
      <w:pPr>
        <w:rPr>
          <w:color w:val="0070C0"/>
        </w:rPr>
      </w:pPr>
    </w:p>
    <w:p w14:paraId="70177696" w14:textId="77777777" w:rsidR="00CB558B" w:rsidRPr="00A110C4" w:rsidRDefault="00CB558B" w:rsidP="00CB558B">
      <w:pPr>
        <w:pStyle w:val="3"/>
        <w:numPr>
          <w:ilvl w:val="0"/>
          <w:numId w:val="0"/>
        </w:numPr>
      </w:pPr>
      <w:r>
        <w:t>12.1.2</w:t>
      </w:r>
      <w:proofErr w:type="gramStart"/>
      <w:r>
        <w:rPr>
          <w:rFonts w:hint="eastAsia"/>
        </w:rPr>
        <w:t>预训练</w:t>
      </w:r>
      <w:proofErr w:type="gramEnd"/>
      <w:r>
        <w:rPr>
          <w:rFonts w:hint="eastAsia"/>
        </w:rPr>
        <w:t>模型的定义和原理</w:t>
      </w:r>
    </w:p>
    <w:p w14:paraId="4F2D3C5F" w14:textId="77777777" w:rsidR="00CB558B" w:rsidRDefault="00CB558B" w:rsidP="00CB558B">
      <w:pPr>
        <w:ind w:firstLine="420"/>
      </w:pPr>
      <w:proofErr w:type="gramStart"/>
      <w:r>
        <w:rPr>
          <w:rFonts w:hint="eastAsia"/>
        </w:rPr>
        <w:t>预训练</w:t>
      </w:r>
      <w:proofErr w:type="gramEnd"/>
      <w:r>
        <w:rPr>
          <w:rFonts w:hint="eastAsia"/>
        </w:rPr>
        <w:t>模型是深度学习中的一种重要技术，它通过利用大量未标注数据进行预训练，从而学习出通用的语言知识和特征表示，以适应多个任务的需求。相比于传统的机器学习方法，</w:t>
      </w:r>
      <w:proofErr w:type="gramStart"/>
      <w:r>
        <w:rPr>
          <w:rFonts w:hint="eastAsia"/>
        </w:rPr>
        <w:t>预训练</w:t>
      </w:r>
      <w:proofErr w:type="gramEnd"/>
      <w:r>
        <w:rPr>
          <w:rFonts w:hint="eastAsia"/>
        </w:rPr>
        <w:t>模型能够更好地处理语言和图像等领域中的复杂问题，取得更好的效果。</w:t>
      </w:r>
    </w:p>
    <w:p w14:paraId="1571E74D" w14:textId="77777777" w:rsidR="00CB558B" w:rsidRDefault="00CB558B" w:rsidP="00CB558B">
      <w:pPr>
        <w:ind w:firstLine="420"/>
      </w:pPr>
      <w:proofErr w:type="gramStart"/>
      <w:r>
        <w:rPr>
          <w:rFonts w:hint="eastAsia"/>
        </w:rPr>
        <w:t>预训练</w:t>
      </w:r>
      <w:proofErr w:type="gramEnd"/>
      <w:r>
        <w:rPr>
          <w:rFonts w:hint="eastAsia"/>
        </w:rPr>
        <w:t>模型的基本思想是利用大规模未标注数据进行预训练，然后在有标注数据的任务上进行微调。具体来说，</w:t>
      </w:r>
      <w:proofErr w:type="gramStart"/>
      <w:r>
        <w:rPr>
          <w:rFonts w:hint="eastAsia"/>
        </w:rPr>
        <w:t>预训练</w:t>
      </w:r>
      <w:proofErr w:type="gramEnd"/>
      <w:r>
        <w:rPr>
          <w:rFonts w:hint="eastAsia"/>
        </w:rPr>
        <w:t>模型通常使用自监督学习方法进行预训练。自监督学习是一种无需人工标注的学习方式，它通过构造一些任务，使得模型在处理数据时需要关注数据的某些特征，从而使得模型能够学习到数据的特征表示。</w:t>
      </w:r>
    </w:p>
    <w:p w14:paraId="4DC31FD5" w14:textId="77777777" w:rsidR="00CB558B" w:rsidRDefault="00CB558B" w:rsidP="00CB558B">
      <w:pPr>
        <w:ind w:firstLine="420"/>
      </w:pPr>
      <w:r>
        <w:rPr>
          <w:rFonts w:hint="eastAsia"/>
        </w:rPr>
        <w:t>以计算机视觉为例，</w:t>
      </w:r>
      <w:proofErr w:type="gramStart"/>
      <w:r>
        <w:rPr>
          <w:rFonts w:hint="eastAsia"/>
        </w:rPr>
        <w:t>预训练</w:t>
      </w:r>
      <w:proofErr w:type="gramEnd"/>
      <w:r>
        <w:rPr>
          <w:rFonts w:hint="eastAsia"/>
        </w:rPr>
        <w:t>模型可以在大规模图像数据集上进行训练，从而学习到图像的通用特征表示，如边缘、纹理等。在下游任务中，可以使用这些</w:t>
      </w:r>
      <w:proofErr w:type="gramStart"/>
      <w:r>
        <w:rPr>
          <w:rFonts w:hint="eastAsia"/>
        </w:rPr>
        <w:t>预训练</w:t>
      </w:r>
      <w:proofErr w:type="gramEnd"/>
      <w:r>
        <w:rPr>
          <w:rFonts w:hint="eastAsia"/>
        </w:rPr>
        <w:t>模型来初始化卷积神经网络（</w:t>
      </w:r>
      <w:r>
        <w:t>CNN</w:t>
      </w:r>
      <w:r>
        <w:t>）的权重，然后再通过微调等技术来训练</w:t>
      </w:r>
      <w:r>
        <w:t>CNN</w:t>
      </w:r>
      <w:r>
        <w:t>进行特定任务的学习，如图像分类、目标检测等。这样可以避免从头开始训练模型，节省大量的时间和计算资源，并且通常可以获得更好的性能。</w:t>
      </w:r>
    </w:p>
    <w:p w14:paraId="51A90452" w14:textId="77777777" w:rsidR="00CB558B" w:rsidRPr="003E39CF" w:rsidRDefault="00CB558B" w:rsidP="00CB558B">
      <w:pPr>
        <w:ind w:firstLine="420"/>
      </w:pPr>
      <w:r>
        <w:rPr>
          <w:rFonts w:hint="eastAsia"/>
        </w:rPr>
        <w:t>迁移学习是一种广泛应用于机器学习领域的技术，它可以通过利用已有数据集的知识来加速训练，从而改进模型性能和效率。</w:t>
      </w:r>
    </w:p>
    <w:p w14:paraId="5C17A4BD" w14:textId="77777777" w:rsidR="00CB558B" w:rsidRDefault="00CB558B" w:rsidP="00CB558B">
      <w:pPr>
        <w:ind w:firstLine="420"/>
      </w:pPr>
      <w:r>
        <w:rPr>
          <w:rFonts w:hint="eastAsia"/>
        </w:rPr>
        <w:t>现在的机器学习任务涉及到大量的数据和算力，数据集过小可能会导致模型过拟合，同时，训练神经网络过程中需要调节各种各样的参数，这些参数的调整会占用特别多</w:t>
      </w:r>
      <w:proofErr w:type="gramStart"/>
      <w:r>
        <w:rPr>
          <w:rFonts w:hint="eastAsia"/>
        </w:rPr>
        <w:t>的算力和</w:t>
      </w:r>
      <w:proofErr w:type="gramEnd"/>
      <w:r>
        <w:rPr>
          <w:rFonts w:hint="eastAsia"/>
        </w:rPr>
        <w:t>时间，会增加成本。为了克服这些问题，迁移学习被提出来并逐渐成为一种重要的技术。迁移学习的主要思想是利用已有数据集的知识来帮助我们在目标任务上更快、更准确地训练模型。</w:t>
      </w:r>
    </w:p>
    <w:p w14:paraId="1217D688" w14:textId="77777777" w:rsidR="00CB558B" w:rsidRDefault="00CB558B" w:rsidP="00CB558B">
      <w:pPr>
        <w:ind w:firstLine="420"/>
      </w:pPr>
      <w:r>
        <w:rPr>
          <w:rFonts w:hint="eastAsia"/>
        </w:rPr>
        <w:lastRenderedPageBreak/>
        <w:t>在迁移学习中，已有的数据集被称为</w:t>
      </w:r>
      <w:proofErr w:type="gramStart"/>
      <w:r>
        <w:rPr>
          <w:rFonts w:hint="eastAsia"/>
        </w:rPr>
        <w:t>源数据</w:t>
      </w:r>
      <w:proofErr w:type="gramEnd"/>
      <w:r>
        <w:rPr>
          <w:rFonts w:hint="eastAsia"/>
        </w:rPr>
        <w:t>集，而我们希望将模型应用到的新数据集则称为目标数据集。如</w:t>
      </w:r>
      <w:r>
        <w:fldChar w:fldCharType="begin"/>
      </w:r>
      <w:r>
        <w:instrText xml:space="preserve"> </w:instrText>
      </w:r>
      <w:r>
        <w:rPr>
          <w:rFonts w:hint="eastAsia"/>
        </w:rPr>
        <w:instrText>REF _Ref135131086 \h</w:instrText>
      </w:r>
      <w:r>
        <w:instrText xml:space="preserve"> </w:instrText>
      </w:r>
      <w:r>
        <w:fldChar w:fldCharType="separate"/>
      </w:r>
      <w:r>
        <w:t>图</w:t>
      </w:r>
      <w:r>
        <w:t xml:space="preserve"> </w:t>
      </w:r>
      <w:r>
        <w:rPr>
          <w:noProof/>
        </w:rPr>
        <w:t>1</w:t>
      </w:r>
      <w:r>
        <w:fldChar w:fldCharType="end"/>
      </w:r>
      <w:r>
        <w:rPr>
          <w:rFonts w:hint="eastAsia"/>
        </w:rPr>
        <w:t>，</w:t>
      </w:r>
      <w:proofErr w:type="gramStart"/>
      <w:r>
        <w:rPr>
          <w:rFonts w:hint="eastAsia"/>
        </w:rPr>
        <w:t>源数据集来自</w:t>
      </w:r>
      <w:proofErr w:type="gramEnd"/>
      <w:r>
        <w:rPr>
          <w:rFonts w:hint="eastAsia"/>
        </w:rPr>
        <w:t>于自行车商品的展示图片，目标数据</w:t>
      </w:r>
      <w:proofErr w:type="gramStart"/>
      <w:r>
        <w:rPr>
          <w:rFonts w:hint="eastAsia"/>
        </w:rPr>
        <w:t>集来自</w:t>
      </w:r>
      <w:proofErr w:type="gramEnd"/>
      <w:r>
        <w:rPr>
          <w:rFonts w:hint="eastAsia"/>
        </w:rPr>
        <w:t>于现实生活中的自行车实景。在大多数情况下，</w:t>
      </w:r>
      <w:proofErr w:type="gramStart"/>
      <w:r>
        <w:rPr>
          <w:rFonts w:hint="eastAsia"/>
        </w:rPr>
        <w:t>源数据</w:t>
      </w:r>
      <w:proofErr w:type="gramEnd"/>
      <w:r>
        <w:rPr>
          <w:rFonts w:hint="eastAsia"/>
        </w:rPr>
        <w:t>集和目标数据集不同，因此不能直接将</w:t>
      </w:r>
      <w:proofErr w:type="gramStart"/>
      <w:r>
        <w:rPr>
          <w:rFonts w:hint="eastAsia"/>
        </w:rPr>
        <w:t>源数据</w:t>
      </w:r>
      <w:proofErr w:type="gramEnd"/>
      <w:r>
        <w:rPr>
          <w:rFonts w:hint="eastAsia"/>
        </w:rPr>
        <w:t>集中的模型应用到目标数据集上。这就需要我们利用迁移学习的方法，将</w:t>
      </w:r>
      <w:proofErr w:type="gramStart"/>
      <w:r>
        <w:rPr>
          <w:rFonts w:hint="eastAsia"/>
        </w:rPr>
        <w:t>源数据</w:t>
      </w:r>
      <w:proofErr w:type="gramEnd"/>
      <w:r>
        <w:rPr>
          <w:rFonts w:hint="eastAsia"/>
        </w:rPr>
        <w:t>集中的知识迁移到目标数据集上。</w:t>
      </w:r>
    </w:p>
    <w:p w14:paraId="378DDA27" w14:textId="77777777" w:rsidR="00CB558B" w:rsidRDefault="00CB558B" w:rsidP="00CB558B">
      <w:pPr>
        <w:keepNext/>
        <w:ind w:firstLine="420"/>
        <w:jc w:val="center"/>
      </w:pPr>
      <w:r>
        <w:rPr>
          <w:noProof/>
        </w:rPr>
        <w:drawing>
          <wp:inline distT="0" distB="0" distL="0" distR="0" wp14:anchorId="43450AD6" wp14:editId="4ABD9ED0">
            <wp:extent cx="1920446" cy="1956681"/>
            <wp:effectExtent l="0" t="0" r="3810" b="5715"/>
            <wp:docPr id="16840056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05663" name=""/>
                    <pic:cNvPicPr/>
                  </pic:nvPicPr>
                  <pic:blipFill>
                    <a:blip r:embed="rId97"/>
                    <a:stretch>
                      <a:fillRect/>
                    </a:stretch>
                  </pic:blipFill>
                  <pic:spPr>
                    <a:xfrm>
                      <a:off x="0" y="0"/>
                      <a:ext cx="1935843" cy="1972369"/>
                    </a:xfrm>
                    <a:prstGeom prst="rect">
                      <a:avLst/>
                    </a:prstGeom>
                  </pic:spPr>
                </pic:pic>
              </a:graphicData>
            </a:graphic>
          </wp:inline>
        </w:drawing>
      </w:r>
    </w:p>
    <w:p w14:paraId="57F6CD3A" w14:textId="77777777" w:rsidR="00CB558B" w:rsidRDefault="00CB558B" w:rsidP="00CB558B">
      <w:pPr>
        <w:pStyle w:val="a4"/>
      </w:pPr>
      <w:bookmarkStart w:id="6" w:name="_Ref135131086"/>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6"/>
      <w:proofErr w:type="gramStart"/>
      <w:r>
        <w:rPr>
          <w:rFonts w:hint="eastAsia"/>
        </w:rPr>
        <w:t>源数据</w:t>
      </w:r>
      <w:proofErr w:type="gramEnd"/>
      <w:r>
        <w:rPr>
          <w:rFonts w:hint="eastAsia"/>
        </w:rPr>
        <w:t>集和目标数据集</w:t>
      </w:r>
    </w:p>
    <w:p w14:paraId="322C19B7" w14:textId="77777777" w:rsidR="00CB558B" w:rsidRDefault="00CB558B" w:rsidP="00CB558B">
      <w:pPr>
        <w:ind w:firstLine="420"/>
      </w:pPr>
      <w:r>
        <w:rPr>
          <w:rFonts w:hint="eastAsia"/>
        </w:rPr>
        <w:t>如</w:t>
      </w:r>
      <w:r>
        <w:fldChar w:fldCharType="begin"/>
      </w:r>
      <w:r>
        <w:instrText xml:space="preserve"> </w:instrText>
      </w:r>
      <w:r>
        <w:rPr>
          <w:rFonts w:hint="eastAsia"/>
        </w:rPr>
        <w:instrText>REF _Ref135216237 \h</w:instrText>
      </w:r>
      <w:r>
        <w:instrText xml:space="preserve"> </w:instrText>
      </w:r>
      <w:r>
        <w:fldChar w:fldCharType="separate"/>
      </w:r>
      <w:r>
        <w:t>图</w:t>
      </w:r>
      <w:r>
        <w:t xml:space="preserve"> </w:t>
      </w:r>
      <w:r>
        <w:rPr>
          <w:noProof/>
        </w:rPr>
        <w:t>2</w:t>
      </w:r>
      <w:r>
        <w:rPr>
          <w:rFonts w:hint="eastAsia"/>
        </w:rPr>
        <w:t>源模型和目标学习间的迁移学习概念</w:t>
      </w:r>
      <w:r>
        <w:fldChar w:fldCharType="end"/>
      </w:r>
      <w:r>
        <w:rPr>
          <w:rFonts w:hint="eastAsia"/>
        </w:rPr>
        <w:t>其中一种常见的迁移学习方法是使用</w:t>
      </w:r>
      <w:proofErr w:type="gramStart"/>
      <w:r>
        <w:rPr>
          <w:rFonts w:hint="eastAsia"/>
        </w:rPr>
        <w:t>预训练</w:t>
      </w:r>
      <w:proofErr w:type="gramEnd"/>
      <w:r>
        <w:rPr>
          <w:rFonts w:hint="eastAsia"/>
        </w:rPr>
        <w:t>模型。</w:t>
      </w:r>
      <w:proofErr w:type="gramStart"/>
      <w:r>
        <w:rPr>
          <w:rFonts w:hint="eastAsia"/>
        </w:rPr>
        <w:t>预训练</w:t>
      </w:r>
      <w:proofErr w:type="gramEnd"/>
      <w:r>
        <w:rPr>
          <w:rFonts w:hint="eastAsia"/>
        </w:rPr>
        <w:t>模型是在一个大规模数据集上训练的模型，例如，</w:t>
      </w:r>
      <w:r>
        <w:t>ImageNet</w:t>
      </w:r>
      <w:r>
        <w:t>数据集就是一个大规模的图像数据集。这些</w:t>
      </w:r>
      <w:proofErr w:type="gramStart"/>
      <w:r>
        <w:t>预训练</w:t>
      </w:r>
      <w:proofErr w:type="gramEnd"/>
      <w:r>
        <w:t>模型已经在</w:t>
      </w:r>
      <w:proofErr w:type="gramStart"/>
      <w:r>
        <w:t>源数据</w:t>
      </w:r>
      <w:proofErr w:type="gramEnd"/>
      <w:r>
        <w:t>集上进行了训练，并具有较好的特征提取能力。因此，如果我们的目标数据集与</w:t>
      </w:r>
      <w:proofErr w:type="gramStart"/>
      <w:r>
        <w:t>源数据</w:t>
      </w:r>
      <w:proofErr w:type="gramEnd"/>
      <w:r>
        <w:t>集相似，我们就可以使用</w:t>
      </w:r>
      <w:proofErr w:type="gramStart"/>
      <w:r>
        <w:t>预训练</w:t>
      </w:r>
      <w:proofErr w:type="gramEnd"/>
      <w:r>
        <w:t>模型来初始化我们的模型，从而加速模型训练和提高模型的性能。</w:t>
      </w:r>
    </w:p>
    <w:p w14:paraId="60E34DAE" w14:textId="77777777" w:rsidR="00CB558B" w:rsidRDefault="00CB558B" w:rsidP="00CB558B">
      <w:pPr>
        <w:keepNext/>
        <w:jc w:val="center"/>
      </w:pPr>
      <w:r>
        <w:rPr>
          <w:noProof/>
        </w:rPr>
        <w:drawing>
          <wp:inline distT="0" distB="0" distL="0" distR="0" wp14:anchorId="6782810E" wp14:editId="149DDAB8">
            <wp:extent cx="2579914" cy="1636508"/>
            <wp:effectExtent l="0" t="0" r="0" b="1905"/>
            <wp:docPr id="1572277734" name="图片 1572277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78765" name=""/>
                    <pic:cNvPicPr/>
                  </pic:nvPicPr>
                  <pic:blipFill>
                    <a:blip r:embed="rId98"/>
                    <a:stretch>
                      <a:fillRect/>
                    </a:stretch>
                  </pic:blipFill>
                  <pic:spPr>
                    <a:xfrm>
                      <a:off x="0" y="0"/>
                      <a:ext cx="2601338" cy="1650098"/>
                    </a:xfrm>
                    <a:prstGeom prst="rect">
                      <a:avLst/>
                    </a:prstGeom>
                  </pic:spPr>
                </pic:pic>
              </a:graphicData>
            </a:graphic>
          </wp:inline>
        </w:drawing>
      </w:r>
    </w:p>
    <w:p w14:paraId="0B280200" w14:textId="77777777" w:rsidR="00CB558B" w:rsidRDefault="00CB558B" w:rsidP="00CB558B">
      <w:pPr>
        <w:pStyle w:val="a4"/>
      </w:pPr>
      <w:bookmarkStart w:id="7" w:name="_Ref13521623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Pr>
          <w:rFonts w:hint="eastAsia"/>
        </w:rPr>
        <w:t>源模型和目标学习间的迁移学习概念</w:t>
      </w:r>
      <w:bookmarkEnd w:id="7"/>
    </w:p>
    <w:p w14:paraId="18E18229" w14:textId="77777777" w:rsidR="00CB558B" w:rsidRDefault="00CB558B" w:rsidP="00CB558B">
      <w:pPr>
        <w:ind w:firstLine="420"/>
      </w:pPr>
      <w:proofErr w:type="gramStart"/>
      <w:r>
        <w:rPr>
          <w:rFonts w:hint="eastAsia"/>
        </w:rPr>
        <w:t>预训练</w:t>
      </w:r>
      <w:proofErr w:type="gramEnd"/>
      <w:r>
        <w:rPr>
          <w:rFonts w:hint="eastAsia"/>
        </w:rPr>
        <w:t>模型通常是通过卷积神经网络训练而成的。卷积神经网络在图像处理任务中表现良好，因为它们可以有效地从图像中提取特征。因此，在迁移学习中，我们通常会使用卷积</w:t>
      </w:r>
      <w:r>
        <w:rPr>
          <w:rFonts w:hint="eastAsia"/>
        </w:rPr>
        <w:lastRenderedPageBreak/>
        <w:t>神经网络来初始化我们的模型。在</w:t>
      </w:r>
      <w:proofErr w:type="gramStart"/>
      <w:r>
        <w:rPr>
          <w:rFonts w:hint="eastAsia"/>
        </w:rPr>
        <w:t>预训练</w:t>
      </w:r>
      <w:proofErr w:type="gramEnd"/>
      <w:r>
        <w:rPr>
          <w:rFonts w:hint="eastAsia"/>
        </w:rPr>
        <w:t>模型中，网络的每一层都有自己的权重和偏置等参数，这些参数已经在</w:t>
      </w:r>
      <w:proofErr w:type="gramStart"/>
      <w:r>
        <w:rPr>
          <w:rFonts w:hint="eastAsia"/>
        </w:rPr>
        <w:t>源数据</w:t>
      </w:r>
      <w:proofErr w:type="gramEnd"/>
      <w:r>
        <w:rPr>
          <w:rFonts w:hint="eastAsia"/>
        </w:rPr>
        <w:t>集上训练好了。我们可以直接将这些参数拿来初始化我们的模型，从而加速模型训练过程。</w:t>
      </w:r>
    </w:p>
    <w:p w14:paraId="1E4B0F4D" w14:textId="77777777" w:rsidR="00CB558B" w:rsidRDefault="00CB558B" w:rsidP="00CB558B">
      <w:pPr>
        <w:ind w:firstLine="420"/>
      </w:pPr>
      <w:r>
        <w:rPr>
          <w:rFonts w:hint="eastAsia"/>
        </w:rPr>
        <w:t>使用</w:t>
      </w:r>
      <w:proofErr w:type="gramStart"/>
      <w:r>
        <w:rPr>
          <w:rFonts w:hint="eastAsia"/>
        </w:rPr>
        <w:t>预训练</w:t>
      </w:r>
      <w:proofErr w:type="gramEnd"/>
      <w:r>
        <w:rPr>
          <w:rFonts w:hint="eastAsia"/>
        </w:rPr>
        <w:t>模型的优点在于它可以减少模型训练的时间和成本。传统的模型训练需要大量的数据和算力，通常需要进行大量的试错和参数调整才能找到最优的模型配置。这个过程需要耗费大量的时间和资源。而使用</w:t>
      </w:r>
      <w:proofErr w:type="gramStart"/>
      <w:r>
        <w:rPr>
          <w:rFonts w:hint="eastAsia"/>
        </w:rPr>
        <w:t>预训练</w:t>
      </w:r>
      <w:proofErr w:type="gramEnd"/>
      <w:r>
        <w:rPr>
          <w:rFonts w:hint="eastAsia"/>
        </w:rPr>
        <w:t>模型，则可以利用</w:t>
      </w:r>
      <w:proofErr w:type="gramStart"/>
      <w:r>
        <w:rPr>
          <w:rFonts w:hint="eastAsia"/>
        </w:rPr>
        <w:t>源数据</w:t>
      </w:r>
      <w:proofErr w:type="gramEnd"/>
      <w:r>
        <w:rPr>
          <w:rFonts w:hint="eastAsia"/>
        </w:rPr>
        <w:t>集中的已有知识，避免从头开始训练模型，大大缩短了模型训练时间。此外，</w:t>
      </w:r>
      <w:proofErr w:type="gramStart"/>
      <w:r>
        <w:rPr>
          <w:rFonts w:hint="eastAsia"/>
        </w:rPr>
        <w:t>预训练</w:t>
      </w:r>
      <w:proofErr w:type="gramEnd"/>
      <w:r>
        <w:rPr>
          <w:rFonts w:hint="eastAsia"/>
        </w:rPr>
        <w:t>模型中已经有了较好的特征提取能力，这些特征提取器已经被训练得非常充分，可以识别</w:t>
      </w:r>
      <w:proofErr w:type="gramStart"/>
      <w:r>
        <w:rPr>
          <w:rFonts w:hint="eastAsia"/>
        </w:rPr>
        <w:t>出源数据</w:t>
      </w:r>
      <w:proofErr w:type="gramEnd"/>
      <w:r>
        <w:rPr>
          <w:rFonts w:hint="eastAsia"/>
        </w:rPr>
        <w:t>集中的各种特征。如果目标数据集与</w:t>
      </w:r>
      <w:proofErr w:type="gramStart"/>
      <w:r>
        <w:rPr>
          <w:rFonts w:hint="eastAsia"/>
        </w:rPr>
        <w:t>源数据</w:t>
      </w:r>
      <w:proofErr w:type="gramEnd"/>
      <w:r>
        <w:rPr>
          <w:rFonts w:hint="eastAsia"/>
        </w:rPr>
        <w:t>集相似，那么我们可以通过迁移学习来利用这些特征提取器，从而加速模型训练和提高模型性能。</w:t>
      </w:r>
    </w:p>
    <w:p w14:paraId="4096BD7C" w14:textId="77777777" w:rsidR="00CB558B" w:rsidRDefault="00CB558B" w:rsidP="00CB558B">
      <w:pPr>
        <w:ind w:firstLine="420"/>
      </w:pPr>
      <w:r>
        <w:rPr>
          <w:rFonts w:hint="eastAsia"/>
        </w:rPr>
        <w:t>需要注意的是，虽然</w:t>
      </w:r>
      <w:proofErr w:type="gramStart"/>
      <w:r>
        <w:rPr>
          <w:rFonts w:hint="eastAsia"/>
        </w:rPr>
        <w:t>预训练</w:t>
      </w:r>
      <w:proofErr w:type="gramEnd"/>
      <w:r>
        <w:rPr>
          <w:rFonts w:hint="eastAsia"/>
        </w:rPr>
        <w:t>模型可以加速模型训练和提高模型性能，但它并不是适用于所有场景的通用解决方案。当目标数据集与</w:t>
      </w:r>
      <w:proofErr w:type="gramStart"/>
      <w:r>
        <w:rPr>
          <w:rFonts w:hint="eastAsia"/>
        </w:rPr>
        <w:t>源数据</w:t>
      </w:r>
      <w:proofErr w:type="gramEnd"/>
      <w:r>
        <w:rPr>
          <w:rFonts w:hint="eastAsia"/>
        </w:rPr>
        <w:t>集差别很大时，</w:t>
      </w:r>
      <w:proofErr w:type="gramStart"/>
      <w:r>
        <w:rPr>
          <w:rFonts w:hint="eastAsia"/>
        </w:rPr>
        <w:t>预训练</w:t>
      </w:r>
      <w:proofErr w:type="gramEnd"/>
      <w:r>
        <w:rPr>
          <w:rFonts w:hint="eastAsia"/>
        </w:rPr>
        <w:t>模型的效果可能会大打折扣。此外，当数据集过小时，</w:t>
      </w:r>
      <w:proofErr w:type="gramStart"/>
      <w:r>
        <w:rPr>
          <w:rFonts w:hint="eastAsia"/>
        </w:rPr>
        <w:t>预训练</w:t>
      </w:r>
      <w:proofErr w:type="gramEnd"/>
      <w:r>
        <w:rPr>
          <w:rFonts w:hint="eastAsia"/>
        </w:rPr>
        <w:t>模型可能会过拟合目标数据集。因此，在使用</w:t>
      </w:r>
      <w:proofErr w:type="gramStart"/>
      <w:r>
        <w:rPr>
          <w:rFonts w:hint="eastAsia"/>
        </w:rPr>
        <w:t>预训练</w:t>
      </w:r>
      <w:proofErr w:type="gramEnd"/>
      <w:r>
        <w:rPr>
          <w:rFonts w:hint="eastAsia"/>
        </w:rPr>
        <w:t>模型时，需要根据实际情况进行调整和优化，以充分发挥它的优势。</w:t>
      </w:r>
    </w:p>
    <w:p w14:paraId="71F026F2" w14:textId="77777777" w:rsidR="00CB558B" w:rsidRDefault="00CB558B" w:rsidP="00CB558B">
      <w:pPr>
        <w:ind w:firstLine="420"/>
      </w:pPr>
      <w:r>
        <w:rPr>
          <w:rFonts w:hint="eastAsia"/>
        </w:rPr>
        <w:t>除了使用</w:t>
      </w:r>
      <w:proofErr w:type="gramStart"/>
      <w:r>
        <w:rPr>
          <w:rFonts w:hint="eastAsia"/>
        </w:rPr>
        <w:t>预训练</w:t>
      </w:r>
      <w:proofErr w:type="gramEnd"/>
      <w:r>
        <w:rPr>
          <w:rFonts w:hint="eastAsia"/>
        </w:rPr>
        <w:t>模型，迁移学习还可以采用其他方法，例如迁移特征学习和迁移学习中的联合学习。这些方法都有自己的优缺点和适用场景，需要根据具体情况进行选择。</w:t>
      </w:r>
    </w:p>
    <w:p w14:paraId="2512F725" w14:textId="77777777" w:rsidR="00CB558B" w:rsidRDefault="00CB558B" w:rsidP="00CB558B">
      <w:pPr>
        <w:ind w:firstLine="420"/>
      </w:pPr>
      <w:r>
        <w:rPr>
          <w:rFonts w:hint="eastAsia"/>
        </w:rPr>
        <w:t>总之，迁移学习是一种非常有用的机器学习技术，它可以通过利用已有数据集中的知识来加速模型训练和提高模型性能。其中，</w:t>
      </w:r>
      <w:proofErr w:type="gramStart"/>
      <w:r>
        <w:rPr>
          <w:rFonts w:hint="eastAsia"/>
        </w:rPr>
        <w:t>预训练</w:t>
      </w:r>
      <w:proofErr w:type="gramEnd"/>
      <w:r>
        <w:rPr>
          <w:rFonts w:hint="eastAsia"/>
        </w:rPr>
        <w:t>模型是一种常用的迁移学习方法，它可以利用</w:t>
      </w:r>
      <w:proofErr w:type="gramStart"/>
      <w:r>
        <w:rPr>
          <w:rFonts w:hint="eastAsia"/>
        </w:rPr>
        <w:t>源数据</w:t>
      </w:r>
      <w:proofErr w:type="gramEnd"/>
      <w:r>
        <w:rPr>
          <w:rFonts w:hint="eastAsia"/>
        </w:rPr>
        <w:t>集中的已有知识来初始化模型，并利用其特征提取能力来提高模型性能。在实际应用中，我们需要根据具体情况选择合适的方法，并进行优化和调整，以充分发挥迁移学习的优势。</w:t>
      </w:r>
    </w:p>
    <w:p w14:paraId="63A00933" w14:textId="77777777" w:rsidR="00CB558B" w:rsidRDefault="00CB558B" w:rsidP="00CB558B"/>
    <w:p w14:paraId="0D8DE3AA" w14:textId="77777777" w:rsidR="00CB558B" w:rsidRPr="001B5F12" w:rsidRDefault="00CB558B" w:rsidP="00CB558B">
      <w:pPr>
        <w:pStyle w:val="3"/>
        <w:numPr>
          <w:ilvl w:val="0"/>
          <w:numId w:val="0"/>
        </w:numPr>
      </w:pPr>
      <w:r>
        <w:t>12.1.3</w:t>
      </w:r>
      <w:proofErr w:type="gramStart"/>
      <w:r>
        <w:rPr>
          <w:rFonts w:hint="eastAsia"/>
        </w:rPr>
        <w:t>预训练</w:t>
      </w:r>
      <w:proofErr w:type="gramEnd"/>
      <w:r>
        <w:rPr>
          <w:rFonts w:hint="eastAsia"/>
        </w:rPr>
        <w:t>模型的类别</w:t>
      </w:r>
    </w:p>
    <w:p w14:paraId="1763A715" w14:textId="77777777" w:rsidR="00CB558B" w:rsidRDefault="00CB558B" w:rsidP="00CB558B">
      <w:pPr>
        <w:ind w:firstLine="420"/>
      </w:pPr>
      <w:proofErr w:type="gramStart"/>
      <w:r>
        <w:t>谷歌在</w:t>
      </w:r>
      <w:proofErr w:type="gramEnd"/>
      <w:r>
        <w:t>2018</w:t>
      </w:r>
      <w:r>
        <w:t>年发布的一款</w:t>
      </w:r>
      <w:r>
        <w:t>NLP</w:t>
      </w:r>
      <w:proofErr w:type="gramStart"/>
      <w:r>
        <w:t>预训练</w:t>
      </w:r>
      <w:proofErr w:type="gramEnd"/>
      <w:r>
        <w:t>模型</w:t>
      </w:r>
      <w:r>
        <w:t>BERT</w:t>
      </w:r>
      <w:r>
        <w:t>模型，它采用了独特的神经网络架构</w:t>
      </w:r>
      <w:r>
        <w:t>Transformer</w:t>
      </w:r>
      <w:r>
        <w:t>进行语言理解，同时利用双向编码器获取上下文信息，从而有效提高了自然语言</w:t>
      </w:r>
      <w:r>
        <w:lastRenderedPageBreak/>
        <w:t>处理的表现</w:t>
      </w:r>
      <w:r>
        <w:rPr>
          <w:rFonts w:hint="eastAsia"/>
        </w:rPr>
        <w:t>。</w:t>
      </w:r>
      <w:r>
        <w:t>BERT</w:t>
      </w:r>
      <w:r>
        <w:t>模型采用的是掩码语言模型（</w:t>
      </w:r>
      <w:r>
        <w:t>Masked Language Model</w:t>
      </w:r>
      <w:r>
        <w:t>，</w:t>
      </w:r>
      <w:r>
        <w:t>MLM</w:t>
      </w:r>
      <w:r>
        <w:t>）任务，即在输入序列中随机掩盖一些词汇，让模型预测掩盖的词汇是什么。这个任务可以让模型学习到上下文信息和语言的结构，从而学习到通用的语言知</w:t>
      </w:r>
      <w:r>
        <w:rPr>
          <w:rFonts w:hint="eastAsia"/>
        </w:rPr>
        <w:t>识</w:t>
      </w:r>
      <w:r w:rsidRPr="00D45BDF">
        <w:rPr>
          <w:vertAlign w:val="superscript"/>
        </w:rPr>
        <w:fldChar w:fldCharType="begin"/>
      </w:r>
      <w:r w:rsidRPr="00D45BDF">
        <w:rPr>
          <w:vertAlign w:val="superscript"/>
        </w:rPr>
        <w:instrText xml:space="preserve"> </w:instrText>
      </w:r>
      <w:r w:rsidRPr="00D45BDF">
        <w:rPr>
          <w:rFonts w:hint="eastAsia"/>
          <w:vertAlign w:val="superscript"/>
        </w:rPr>
        <w:instrText>REF _Ref134714438 \r \h</w:instrText>
      </w:r>
      <w:r w:rsidRPr="00D45BDF">
        <w:rPr>
          <w:vertAlign w:val="superscript"/>
        </w:rPr>
        <w:instrText xml:space="preserve"> </w:instrText>
      </w:r>
      <w:r>
        <w:rPr>
          <w:vertAlign w:val="superscript"/>
        </w:rPr>
        <w:instrText xml:space="preserve"> \* MERGEFORMAT </w:instrText>
      </w:r>
      <w:r w:rsidRPr="00D45BDF">
        <w:rPr>
          <w:vertAlign w:val="superscript"/>
        </w:rPr>
      </w:r>
      <w:r w:rsidRPr="00D45BDF">
        <w:rPr>
          <w:vertAlign w:val="superscript"/>
        </w:rPr>
        <w:fldChar w:fldCharType="separate"/>
      </w:r>
      <w:r>
        <w:rPr>
          <w:vertAlign w:val="superscript"/>
        </w:rPr>
        <w:t>[1]</w:t>
      </w:r>
      <w:r w:rsidRPr="00D45BDF">
        <w:rPr>
          <w:vertAlign w:val="superscript"/>
        </w:rPr>
        <w:fldChar w:fldCharType="end"/>
      </w:r>
      <w:r>
        <w:rPr>
          <w:rFonts w:hint="eastAsia"/>
        </w:rPr>
        <w:t>。</w:t>
      </w:r>
    </w:p>
    <w:p w14:paraId="650D9E8D" w14:textId="77777777" w:rsidR="00CB558B" w:rsidRDefault="00CB558B" w:rsidP="00CB558B">
      <w:pPr>
        <w:keepNext/>
      </w:pPr>
      <w:r>
        <w:rPr>
          <w:noProof/>
        </w:rPr>
        <w:drawing>
          <wp:inline distT="0" distB="0" distL="0" distR="0" wp14:anchorId="06DC7626" wp14:editId="52AD5736">
            <wp:extent cx="5327650" cy="2144395"/>
            <wp:effectExtent l="0" t="0" r="6350" b="8255"/>
            <wp:docPr id="14460111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011142" name=""/>
                    <pic:cNvPicPr/>
                  </pic:nvPicPr>
                  <pic:blipFill>
                    <a:blip r:embed="rId99"/>
                    <a:stretch>
                      <a:fillRect/>
                    </a:stretch>
                  </pic:blipFill>
                  <pic:spPr>
                    <a:xfrm>
                      <a:off x="0" y="0"/>
                      <a:ext cx="5327650" cy="2144395"/>
                    </a:xfrm>
                    <a:prstGeom prst="rect">
                      <a:avLst/>
                    </a:prstGeom>
                  </pic:spPr>
                </pic:pic>
              </a:graphicData>
            </a:graphic>
          </wp:inline>
        </w:drawing>
      </w:r>
    </w:p>
    <w:p w14:paraId="568883D4" w14:textId="77777777" w:rsidR="00CB558B" w:rsidRDefault="00CB558B" w:rsidP="00CB558B">
      <w:pPr>
        <w:pStyle w:val="a4"/>
      </w:pPr>
      <w:bookmarkStart w:id="8" w:name="_Ref135131300"/>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8"/>
      <w:r>
        <w:t xml:space="preserve"> </w:t>
      </w:r>
      <w:r>
        <w:rPr>
          <w:rFonts w:hint="eastAsia"/>
        </w:rPr>
        <w:t>BERT</w:t>
      </w:r>
      <w:proofErr w:type="gramStart"/>
      <w:r>
        <w:rPr>
          <w:rFonts w:hint="eastAsia"/>
        </w:rPr>
        <w:t>预训练</w:t>
      </w:r>
      <w:proofErr w:type="gramEnd"/>
      <w:r>
        <w:rPr>
          <w:rFonts w:hint="eastAsia"/>
        </w:rPr>
        <w:t>和微调过程</w:t>
      </w:r>
    </w:p>
    <w:p w14:paraId="4E36387A" w14:textId="77777777" w:rsidR="00CB558B" w:rsidRPr="00A40A91" w:rsidRDefault="00CB558B" w:rsidP="00CB558B">
      <w:pPr>
        <w:ind w:firstLine="420"/>
      </w:pPr>
      <w:r>
        <w:fldChar w:fldCharType="begin"/>
      </w:r>
      <w:r>
        <w:instrText xml:space="preserve"> </w:instrText>
      </w:r>
      <w:r>
        <w:rPr>
          <w:rFonts w:hint="eastAsia"/>
        </w:rPr>
        <w:instrText>REF _Ref135131300 \h</w:instrText>
      </w:r>
      <w:r>
        <w:instrText xml:space="preserve"> </w:instrText>
      </w:r>
      <w:r>
        <w:fldChar w:fldCharType="separate"/>
      </w:r>
      <w:r>
        <w:t>图</w:t>
      </w:r>
      <w:r>
        <w:t xml:space="preserve"> </w:t>
      </w:r>
      <w:r>
        <w:rPr>
          <w:noProof/>
        </w:rPr>
        <w:t>3</w:t>
      </w:r>
      <w:r>
        <w:fldChar w:fldCharType="end"/>
      </w:r>
      <w:r>
        <w:rPr>
          <w:rFonts w:hint="eastAsia"/>
        </w:rPr>
        <w:t>展示了</w:t>
      </w:r>
      <w:r w:rsidRPr="005A0F2A">
        <w:t>BERT</w:t>
      </w:r>
      <w:r w:rsidRPr="005A0F2A">
        <w:t>的整体</w:t>
      </w:r>
      <w:proofErr w:type="gramStart"/>
      <w:r w:rsidRPr="005A0F2A">
        <w:t>预训练</w:t>
      </w:r>
      <w:proofErr w:type="gramEnd"/>
      <w:r w:rsidRPr="005A0F2A">
        <w:t>和微调过程。除了输出层外，</w:t>
      </w:r>
      <w:proofErr w:type="gramStart"/>
      <w:r w:rsidRPr="005A0F2A">
        <w:t>预训练</w:t>
      </w:r>
      <w:proofErr w:type="gramEnd"/>
      <w:r w:rsidRPr="005A0F2A">
        <w:t>和微调使用相同的架构。相同的</w:t>
      </w:r>
      <w:proofErr w:type="gramStart"/>
      <w:r w:rsidRPr="005A0F2A">
        <w:t>预训练</w:t>
      </w:r>
      <w:proofErr w:type="gramEnd"/>
      <w:r w:rsidRPr="005A0F2A">
        <w:t>模型参数被用于初始化不同下游任务的模型。在微调期间，所有参数都会被微调。</w:t>
      </w:r>
    </w:p>
    <w:p w14:paraId="11217FB5" w14:textId="77777777" w:rsidR="00CB558B" w:rsidRDefault="00CB558B" w:rsidP="00CB558B">
      <w:pPr>
        <w:ind w:firstLine="420"/>
      </w:pPr>
      <w:proofErr w:type="gramStart"/>
      <w:r>
        <w:rPr>
          <w:rFonts w:hint="eastAsia"/>
        </w:rPr>
        <w:t>预训练</w:t>
      </w:r>
      <w:proofErr w:type="gramEnd"/>
      <w:r>
        <w:rPr>
          <w:rFonts w:hint="eastAsia"/>
        </w:rPr>
        <w:t>模型的优点是能够在大规模的未标注数据上进行预训练，从而学习到通用的语言知识和特征表示，这些特征对于多个任务都有很好的适用性。因此，</w:t>
      </w:r>
      <w:proofErr w:type="gramStart"/>
      <w:r>
        <w:rPr>
          <w:rFonts w:hint="eastAsia"/>
        </w:rPr>
        <w:t>预训练</w:t>
      </w:r>
      <w:proofErr w:type="gramEnd"/>
      <w:r>
        <w:rPr>
          <w:rFonts w:hint="eastAsia"/>
        </w:rPr>
        <w:t>模型可以在不同领域和任务中进行迁移学习，避免了从头开始训练模型的时间和计算成本。</w:t>
      </w:r>
    </w:p>
    <w:p w14:paraId="4D2CFEFF" w14:textId="77777777" w:rsidR="00CB558B" w:rsidRDefault="00CB558B" w:rsidP="00CB558B">
      <w:pPr>
        <w:ind w:firstLine="420"/>
      </w:pPr>
      <w:r>
        <w:rPr>
          <w:rFonts w:hint="eastAsia"/>
        </w:rPr>
        <w:t>除了</w:t>
      </w:r>
      <w:r>
        <w:t>BERT</w:t>
      </w:r>
      <w:r>
        <w:t>之外，还有许多其他的</w:t>
      </w:r>
      <w:proofErr w:type="gramStart"/>
      <w:r>
        <w:t>预训练</w:t>
      </w:r>
      <w:proofErr w:type="gramEnd"/>
      <w:r>
        <w:t>模型，如</w:t>
      </w:r>
      <w:r>
        <w:t>GPT</w:t>
      </w:r>
      <w:r>
        <w:t>、</w:t>
      </w:r>
      <w:proofErr w:type="spellStart"/>
      <w:r>
        <w:t>ELMo</w:t>
      </w:r>
      <w:proofErr w:type="spellEnd"/>
      <w:r>
        <w:t>、</w:t>
      </w:r>
      <w:proofErr w:type="spellStart"/>
      <w:r>
        <w:t>RoBERTa</w:t>
      </w:r>
      <w:proofErr w:type="spellEnd"/>
      <w:r>
        <w:t>、</w:t>
      </w:r>
      <w:r>
        <w:t>ALBERT</w:t>
      </w:r>
      <w:r>
        <w:t>等。其中，</w:t>
      </w:r>
      <w:r>
        <w:t>GPT</w:t>
      </w:r>
      <w:r>
        <w:t>是一种基于自回归语言模型的</w:t>
      </w:r>
      <w:proofErr w:type="gramStart"/>
      <w:r>
        <w:t>预训练</w:t>
      </w:r>
      <w:proofErr w:type="gramEnd"/>
      <w:r>
        <w:t>模型，它在语言生成和理解等任务上表现出了非常出色的性能；</w:t>
      </w:r>
      <w:proofErr w:type="spellStart"/>
      <w:r w:rsidRPr="00505EE1">
        <w:t>ELMo</w:t>
      </w:r>
      <w:proofErr w:type="spellEnd"/>
      <w:r w:rsidRPr="00505EE1">
        <w:t>是一个双向语言模型，它使用了一个两层的双向</w:t>
      </w:r>
      <w:r w:rsidRPr="00505EE1">
        <w:t>LSTM</w:t>
      </w:r>
      <w:r w:rsidRPr="00505EE1">
        <w:t>来预测每个单词在给定上下文中的概率。</w:t>
      </w:r>
      <w:proofErr w:type="spellStart"/>
      <w:r w:rsidRPr="00505EE1">
        <w:t>ELMo</w:t>
      </w:r>
      <w:proofErr w:type="spellEnd"/>
      <w:r w:rsidRPr="00505EE1">
        <w:t>的优点是它可以为每个单词生成多个向量表示，这些向量表示可以捕捉到单词在不同上下文中的不同含义</w:t>
      </w:r>
      <w:r w:rsidRPr="006C4EF2">
        <w:rPr>
          <w:vertAlign w:val="superscript"/>
        </w:rPr>
        <w:fldChar w:fldCharType="begin"/>
      </w:r>
      <w:r w:rsidRPr="006C4EF2">
        <w:rPr>
          <w:vertAlign w:val="superscript"/>
        </w:rPr>
        <w:instrText xml:space="preserve"> REF _Ref134714478 \r \h </w:instrText>
      </w:r>
      <w:r>
        <w:rPr>
          <w:vertAlign w:val="superscript"/>
        </w:rPr>
        <w:instrText xml:space="preserve"> \* MERGEFORMAT </w:instrText>
      </w:r>
      <w:r w:rsidRPr="006C4EF2">
        <w:rPr>
          <w:vertAlign w:val="superscript"/>
        </w:rPr>
      </w:r>
      <w:r w:rsidRPr="006C4EF2">
        <w:rPr>
          <w:vertAlign w:val="superscript"/>
        </w:rPr>
        <w:fldChar w:fldCharType="separate"/>
      </w:r>
      <w:r>
        <w:rPr>
          <w:vertAlign w:val="superscript"/>
        </w:rPr>
        <w:t>[2]</w:t>
      </w:r>
      <w:r w:rsidRPr="006C4EF2">
        <w:rPr>
          <w:vertAlign w:val="superscript"/>
        </w:rPr>
        <w:fldChar w:fldCharType="end"/>
      </w:r>
      <w:r w:rsidRPr="00505EE1">
        <w:t>。</w:t>
      </w:r>
      <w:proofErr w:type="spellStart"/>
      <w:r>
        <w:t>RoBERTa</w:t>
      </w:r>
      <w:proofErr w:type="spellEnd"/>
      <w:r>
        <w:t>是基于</w:t>
      </w:r>
      <w:r>
        <w:t>BERT</w:t>
      </w:r>
      <w:r>
        <w:t>进行改进的</w:t>
      </w:r>
      <w:proofErr w:type="gramStart"/>
      <w:r>
        <w:t>预训练</w:t>
      </w:r>
      <w:proofErr w:type="gramEnd"/>
      <w:r>
        <w:t>模型，采用更大的训练数据和更长的训练时间，取得了更好的效果</w:t>
      </w:r>
      <w:r w:rsidRPr="00663225">
        <w:rPr>
          <w:vertAlign w:val="superscript"/>
        </w:rPr>
        <w:fldChar w:fldCharType="begin"/>
      </w:r>
      <w:r w:rsidRPr="00663225">
        <w:rPr>
          <w:vertAlign w:val="superscript"/>
        </w:rPr>
        <w:instrText xml:space="preserve"> REF _Ref134714510 \r \h </w:instrText>
      </w:r>
      <w:r>
        <w:rPr>
          <w:vertAlign w:val="superscript"/>
        </w:rPr>
        <w:instrText xml:space="preserve"> \* MERGEFORMAT </w:instrText>
      </w:r>
      <w:r w:rsidRPr="00663225">
        <w:rPr>
          <w:vertAlign w:val="superscript"/>
        </w:rPr>
      </w:r>
      <w:r w:rsidRPr="00663225">
        <w:rPr>
          <w:vertAlign w:val="superscript"/>
        </w:rPr>
        <w:fldChar w:fldCharType="separate"/>
      </w:r>
      <w:r>
        <w:rPr>
          <w:vertAlign w:val="superscript"/>
        </w:rPr>
        <w:t>[3]</w:t>
      </w:r>
      <w:r w:rsidRPr="00663225">
        <w:rPr>
          <w:vertAlign w:val="superscript"/>
        </w:rPr>
        <w:fldChar w:fldCharType="end"/>
      </w:r>
      <w:r>
        <w:rPr>
          <w:rFonts w:hint="eastAsia"/>
        </w:rPr>
        <w:t>；</w:t>
      </w:r>
      <w:r>
        <w:t>ALBERT</w:t>
      </w:r>
      <w:r>
        <w:t>是一种轻量级的</w:t>
      </w:r>
      <w:r>
        <w:t>BERT</w:t>
      </w:r>
      <w:r>
        <w:t>模型，采用参数共享和嵌入因子分解等技术来减少参数量和计算量，从而在保证性能的情况下减少了模型的大小</w:t>
      </w:r>
      <w:r w:rsidRPr="00E30D95">
        <w:rPr>
          <w:vertAlign w:val="superscript"/>
        </w:rPr>
        <w:fldChar w:fldCharType="begin"/>
      </w:r>
      <w:r w:rsidRPr="00E30D95">
        <w:rPr>
          <w:vertAlign w:val="superscript"/>
        </w:rPr>
        <w:instrText xml:space="preserve"> REF _Ref134714540 \r \h </w:instrText>
      </w:r>
      <w:r>
        <w:rPr>
          <w:vertAlign w:val="superscript"/>
        </w:rPr>
        <w:instrText xml:space="preserve"> \* MERGEFORMAT </w:instrText>
      </w:r>
      <w:r w:rsidRPr="00E30D95">
        <w:rPr>
          <w:vertAlign w:val="superscript"/>
        </w:rPr>
      </w:r>
      <w:r w:rsidRPr="00E30D95">
        <w:rPr>
          <w:vertAlign w:val="superscript"/>
        </w:rPr>
        <w:fldChar w:fldCharType="separate"/>
      </w:r>
      <w:r>
        <w:rPr>
          <w:vertAlign w:val="superscript"/>
        </w:rPr>
        <w:t>[4]</w:t>
      </w:r>
      <w:r w:rsidRPr="00E30D95">
        <w:rPr>
          <w:vertAlign w:val="superscript"/>
        </w:rPr>
        <w:fldChar w:fldCharType="end"/>
      </w:r>
      <w:r>
        <w:t>。这些模型的出现，使得</w:t>
      </w:r>
      <w:proofErr w:type="gramStart"/>
      <w:r>
        <w:t>预训练</w:t>
      </w:r>
      <w:proofErr w:type="gramEnd"/>
      <w:r>
        <w:t>模型在自然语言处理领域得到了广泛应用，同时也促进了深</w:t>
      </w:r>
      <w:r>
        <w:rPr>
          <w:rFonts w:hint="eastAsia"/>
        </w:rPr>
        <w:t>度学习模型的发展和进步。</w:t>
      </w:r>
    </w:p>
    <w:p w14:paraId="523F57F9" w14:textId="77777777" w:rsidR="00CB558B" w:rsidRDefault="00CB558B" w:rsidP="00CB558B"/>
    <w:p w14:paraId="631ED567" w14:textId="77777777" w:rsidR="00CB558B" w:rsidRDefault="00CB558B" w:rsidP="00CB558B">
      <w:pPr>
        <w:pStyle w:val="3"/>
        <w:numPr>
          <w:ilvl w:val="0"/>
          <w:numId w:val="0"/>
        </w:numPr>
      </w:pPr>
      <w:r>
        <w:t>12.1.4</w:t>
      </w:r>
      <w:proofErr w:type="gramStart"/>
      <w:r>
        <w:rPr>
          <w:rFonts w:hint="eastAsia"/>
        </w:rPr>
        <w:t>预训练</w:t>
      </w:r>
      <w:proofErr w:type="gramEnd"/>
      <w:r>
        <w:rPr>
          <w:rFonts w:hint="eastAsia"/>
        </w:rPr>
        <w:t>模型在迁移学习中的作用</w:t>
      </w:r>
    </w:p>
    <w:p w14:paraId="30EDCA7A" w14:textId="77777777" w:rsidR="00CB558B" w:rsidRDefault="00CB558B" w:rsidP="00CB558B">
      <w:pPr>
        <w:ind w:firstLine="420"/>
      </w:pPr>
      <w:r>
        <w:rPr>
          <w:rFonts w:hint="eastAsia"/>
        </w:rPr>
        <w:t>迁移学习是机器学习中的一种重要技术，它可以通过利用已有的模型和数据，来解决新任务中标记数据难以获取的问题。在迁移学习中，</w:t>
      </w:r>
      <w:proofErr w:type="gramStart"/>
      <w:r>
        <w:rPr>
          <w:rFonts w:hint="eastAsia"/>
        </w:rPr>
        <w:t>预训练</w:t>
      </w:r>
      <w:proofErr w:type="gramEnd"/>
      <w:r>
        <w:rPr>
          <w:rFonts w:hint="eastAsia"/>
        </w:rPr>
        <w:t>模型扮演着重要的角色。</w:t>
      </w:r>
    </w:p>
    <w:p w14:paraId="2D7D800A" w14:textId="77777777" w:rsidR="00CB558B" w:rsidRDefault="00CB558B" w:rsidP="00CB558B">
      <w:pPr>
        <w:ind w:firstLine="420"/>
      </w:pPr>
      <w:r>
        <w:rPr>
          <w:rFonts w:hint="eastAsia"/>
        </w:rPr>
        <w:t>传统的深度学习模型需要大量的标注数据进行训练，这限制了深度学习的应用范围，因为标注数据的获取通常是非常困难和昂贵的。而</w:t>
      </w:r>
      <w:proofErr w:type="gramStart"/>
      <w:r>
        <w:rPr>
          <w:rFonts w:hint="eastAsia"/>
        </w:rPr>
        <w:t>预训练</w:t>
      </w:r>
      <w:proofErr w:type="gramEnd"/>
      <w:r>
        <w:rPr>
          <w:rFonts w:hint="eastAsia"/>
        </w:rPr>
        <w:t>模型则可以通过在大规模未标注数据上进行预训练，学习到通用的语言知识和特征表示，使得模型更具有泛化能力，可以用较少的标注数据来完成特定任务的学习，进而加速模型的训练过程。</w:t>
      </w:r>
    </w:p>
    <w:p w14:paraId="42A5D1AE" w14:textId="77777777" w:rsidR="00CB558B" w:rsidRDefault="00CB558B" w:rsidP="00CB558B">
      <w:pPr>
        <w:ind w:firstLine="420"/>
      </w:pPr>
      <w:r>
        <w:rPr>
          <w:rFonts w:hint="eastAsia"/>
        </w:rPr>
        <w:t>在迁移学习中，</w:t>
      </w:r>
      <w:proofErr w:type="gramStart"/>
      <w:r>
        <w:rPr>
          <w:rFonts w:hint="eastAsia"/>
        </w:rPr>
        <w:t>预训练</w:t>
      </w:r>
      <w:proofErr w:type="gramEnd"/>
      <w:r>
        <w:rPr>
          <w:rFonts w:hint="eastAsia"/>
        </w:rPr>
        <w:t>模型在迁移学习中通常用于微调和特征提取两个方面：</w:t>
      </w:r>
    </w:p>
    <w:p w14:paraId="6E69D614" w14:textId="77777777" w:rsidR="00CB558B" w:rsidRDefault="00CB558B" w:rsidP="00CB558B">
      <w:pPr>
        <w:ind w:firstLine="420"/>
      </w:pPr>
      <w:r>
        <w:rPr>
          <w:rFonts w:hint="eastAsia"/>
        </w:rPr>
        <w:t>微调（</w:t>
      </w:r>
      <w:r>
        <w:t>Fine-tuning</w:t>
      </w:r>
      <w:r>
        <w:t>）：</w:t>
      </w:r>
      <w:proofErr w:type="gramStart"/>
      <w:r>
        <w:t>预训练</w:t>
      </w:r>
      <w:proofErr w:type="gramEnd"/>
      <w:r>
        <w:t>模型可以作为一个初始化的模型，被用于特定任务的微调。在微调过程中，模型在一个新的任务上用标注数据进行训练，然后根据任务的优化目标来微调</w:t>
      </w:r>
      <w:proofErr w:type="gramStart"/>
      <w:r>
        <w:t>预训练</w:t>
      </w:r>
      <w:proofErr w:type="gramEnd"/>
      <w:r>
        <w:t>模型的参数。这样，模型可以利用</w:t>
      </w:r>
      <w:proofErr w:type="gramStart"/>
      <w:r>
        <w:t>预训练</w:t>
      </w:r>
      <w:proofErr w:type="gramEnd"/>
      <w:r>
        <w:t>模型已经学到的通用特征和知识，同时又能够针对新任务进行优化，从而提高模型的性能。</w:t>
      </w:r>
    </w:p>
    <w:p w14:paraId="6D469D3F" w14:textId="77777777" w:rsidR="00CB558B" w:rsidRDefault="00CB558B" w:rsidP="00CB558B">
      <w:pPr>
        <w:ind w:firstLine="420"/>
      </w:pPr>
      <w:r>
        <w:rPr>
          <w:rFonts w:hint="eastAsia"/>
        </w:rPr>
        <w:t>特征提取（</w:t>
      </w:r>
      <w:r>
        <w:t>Feature Extraction</w:t>
      </w:r>
      <w:r>
        <w:t>）：在某些情况下，我们可能只有非常少的标注数据，甚至只有一个小的数据集。这时，我们可以使用</w:t>
      </w:r>
      <w:proofErr w:type="gramStart"/>
      <w:r>
        <w:t>预训练</w:t>
      </w:r>
      <w:proofErr w:type="gramEnd"/>
      <w:r>
        <w:t>模型来提取数据的特征表示，然后使用这些特征表示来训练一个浅层的分类器，以完成特定任务的学习。这种方法通常被称为迁移学习的特征提取方法。这种方法的优点是可以使用</w:t>
      </w:r>
      <w:proofErr w:type="gramStart"/>
      <w:r>
        <w:t>预训练</w:t>
      </w:r>
      <w:proofErr w:type="gramEnd"/>
      <w:r>
        <w:t>模型的通用特征，从而不需要大量的标注数据。</w:t>
      </w:r>
    </w:p>
    <w:p w14:paraId="490B6DF3" w14:textId="77777777" w:rsidR="00CB558B" w:rsidRDefault="00CB558B" w:rsidP="00CB558B">
      <w:pPr>
        <w:ind w:firstLine="420"/>
      </w:pPr>
      <w:r>
        <w:rPr>
          <w:rFonts w:hint="eastAsia"/>
        </w:rPr>
        <w:t>总的来说，</w:t>
      </w:r>
      <w:proofErr w:type="gramStart"/>
      <w:r>
        <w:rPr>
          <w:rFonts w:hint="eastAsia"/>
        </w:rPr>
        <w:t>预训练</w:t>
      </w:r>
      <w:proofErr w:type="gramEnd"/>
      <w:r>
        <w:rPr>
          <w:rFonts w:hint="eastAsia"/>
        </w:rPr>
        <w:t>模型在迁移学习中的作用是将通用的语言知识和特征表示迁移到新任务上，从而在保留先前学到的知识的同时，又能够针对新任务进行优化，提高模型的性能。</w:t>
      </w:r>
    </w:p>
    <w:p w14:paraId="5685EB0D" w14:textId="77777777" w:rsidR="00CB558B" w:rsidRDefault="00CB558B" w:rsidP="00CB558B"/>
    <w:p w14:paraId="6A974183" w14:textId="77777777" w:rsidR="00CB558B" w:rsidRDefault="00CB558B" w:rsidP="00CB558B">
      <w:pPr>
        <w:pStyle w:val="2"/>
        <w:numPr>
          <w:ilvl w:val="0"/>
          <w:numId w:val="0"/>
        </w:numPr>
      </w:pPr>
      <w:r>
        <w:rPr>
          <w:rFonts w:hint="eastAsia"/>
        </w:rPr>
        <w:lastRenderedPageBreak/>
        <w:t>1</w:t>
      </w:r>
      <w:r>
        <w:t>2.2</w:t>
      </w:r>
      <w:r>
        <w:rPr>
          <w:rFonts w:hint="eastAsia"/>
        </w:rPr>
        <w:t>微调模型</w:t>
      </w:r>
    </w:p>
    <w:p w14:paraId="47B93F17" w14:textId="77777777" w:rsidR="00CB558B" w:rsidRDefault="00CB558B" w:rsidP="00CB558B">
      <w:pPr>
        <w:pStyle w:val="3"/>
        <w:numPr>
          <w:ilvl w:val="0"/>
          <w:numId w:val="0"/>
        </w:numPr>
      </w:pPr>
      <w:r>
        <w:t>12.2.1</w:t>
      </w:r>
      <w:r>
        <w:rPr>
          <w:rFonts w:hint="eastAsia"/>
        </w:rPr>
        <w:t>什么是微调模型？</w:t>
      </w:r>
    </w:p>
    <w:p w14:paraId="28B642E7" w14:textId="77777777" w:rsidR="00CB558B" w:rsidRDefault="00CB558B" w:rsidP="00CB558B">
      <w:pPr>
        <w:ind w:firstLine="420"/>
      </w:pPr>
      <w:r>
        <w:rPr>
          <w:rFonts w:hint="eastAsia"/>
        </w:rPr>
        <w:t>在深度学习中，神经网络的低层次的特征通常是较为通用的，因为它们能够检测出基本的边缘、线条、颜色等信息，这些信息在各种数据集中都是相似的。而高层次的特征则更加与具体数据集相关，因为它们的表示更加抽象，能够检测到更加复杂的模式。</w:t>
      </w:r>
    </w:p>
    <w:p w14:paraId="733160D2" w14:textId="77777777" w:rsidR="00CB558B" w:rsidRDefault="00CB558B" w:rsidP="00CB558B">
      <w:pPr>
        <w:ind w:firstLine="420"/>
      </w:pPr>
      <w:r>
        <w:rPr>
          <w:rFonts w:hint="eastAsia"/>
        </w:rPr>
        <w:t>在微调模型时，我们通常会冻结</w:t>
      </w:r>
      <w:proofErr w:type="gramStart"/>
      <w:r>
        <w:rPr>
          <w:rFonts w:hint="eastAsia"/>
        </w:rPr>
        <w:t>预训练</w:t>
      </w:r>
      <w:proofErr w:type="gramEnd"/>
      <w:r>
        <w:rPr>
          <w:rFonts w:hint="eastAsia"/>
        </w:rPr>
        <w:t>模型的底部一些层的参数，即保持这些层的权重不变，不参与更新。因为这些</w:t>
      </w:r>
      <w:proofErr w:type="gramStart"/>
      <w:r>
        <w:rPr>
          <w:rFonts w:hint="eastAsia"/>
        </w:rPr>
        <w:t>层学习</w:t>
      </w:r>
      <w:proofErr w:type="gramEnd"/>
      <w:r>
        <w:rPr>
          <w:rFonts w:hint="eastAsia"/>
        </w:rPr>
        <w:t>到的是通用特征，可以直接用于新的任务。只有在底部层之上的一些层才需要进行微调，以适应新任务的需求，这样可以在不破坏</w:t>
      </w:r>
      <w:proofErr w:type="gramStart"/>
      <w:r>
        <w:rPr>
          <w:rFonts w:hint="eastAsia"/>
        </w:rPr>
        <w:t>预训练</w:t>
      </w:r>
      <w:proofErr w:type="gramEnd"/>
      <w:r>
        <w:rPr>
          <w:rFonts w:hint="eastAsia"/>
        </w:rPr>
        <w:t>模型已经学到的特征的情况下，更快地收敛和提高性能。</w:t>
      </w:r>
    </w:p>
    <w:p w14:paraId="485C4E60" w14:textId="77777777" w:rsidR="00CB558B" w:rsidRDefault="00CB558B" w:rsidP="00CB558B">
      <w:pPr>
        <w:ind w:firstLine="420"/>
      </w:pPr>
      <w:r>
        <w:rPr>
          <w:rFonts w:hint="eastAsia"/>
        </w:rPr>
        <w:t>假设我们想从图像中识别出不同品种的花卉，然后将它们的名称和描述推荐给用户。一种可能的方法是先找出</w:t>
      </w:r>
      <w:r>
        <w:t>100</w:t>
      </w:r>
      <w:r>
        <w:t>种常见的花卉，为每种花卉拍摄</w:t>
      </w:r>
      <w:r>
        <w:t>1,000</w:t>
      </w:r>
      <w:r>
        <w:t>张不同角度的图像，然后在收集到的图像数据集上训练一个分类模型。</w:t>
      </w:r>
      <w:r>
        <w:rPr>
          <w:rFonts w:hint="eastAsia"/>
        </w:rPr>
        <w:t>如果我们直接使用由</w:t>
      </w:r>
      <w:r>
        <w:t>ImageNet</w:t>
      </w:r>
      <w:r>
        <w:t>数据集</w:t>
      </w:r>
      <w:r>
        <w:rPr>
          <w:rFonts w:hint="eastAsia"/>
        </w:rPr>
        <w:t>训练得到的</w:t>
      </w:r>
      <w:r>
        <w:t>模型</w:t>
      </w:r>
      <w:r>
        <w:rPr>
          <w:rFonts w:hint="eastAsia"/>
        </w:rPr>
        <w:t>，</w:t>
      </w:r>
      <w:r>
        <w:t>这个花卉数据集</w:t>
      </w:r>
      <w:r>
        <w:rPr>
          <w:rFonts w:hint="eastAsia"/>
        </w:rPr>
        <w:t>的</w:t>
      </w:r>
      <w:r>
        <w:t>样本数仍然不及</w:t>
      </w:r>
      <w:r>
        <w:t>ImageNet</w:t>
      </w:r>
      <w:r>
        <w:t>数据集中样本数的十分之一。这可能会导致适用于</w:t>
      </w:r>
      <w:r>
        <w:t>ImageNet</w:t>
      </w:r>
      <w:r>
        <w:t>数据集的复杂模型在这个花卉数据集上过拟合。同时，因为</w:t>
      </w:r>
      <w:r>
        <w:rPr>
          <w:rFonts w:hint="eastAsia"/>
        </w:rPr>
        <w:t>花卉的</w:t>
      </w:r>
      <w:r>
        <w:t>数据量有限，最终</w:t>
      </w:r>
      <w:r>
        <w:rPr>
          <w:rFonts w:hint="eastAsia"/>
        </w:rPr>
        <w:t>由这些花卉数据集</w:t>
      </w:r>
      <w:r>
        <w:t>训练得到的模型的精度也可能达不到实用的要求。</w:t>
      </w:r>
    </w:p>
    <w:p w14:paraId="18379CE8" w14:textId="77777777" w:rsidR="00CB558B" w:rsidRDefault="00CB558B" w:rsidP="00CB558B">
      <w:pPr>
        <w:ind w:firstLine="420"/>
      </w:pPr>
      <w:r>
        <w:rPr>
          <w:rFonts w:hint="eastAsia"/>
        </w:rPr>
        <w:t>为了应对上述问题，一个显而易见的解决办法是收集更多的数据。然而，收集和标注数据会花费大量的时间和资金。例如，为了收集</w:t>
      </w:r>
      <w:r>
        <w:t>ImageNet</w:t>
      </w:r>
      <w:r>
        <w:t>数据集，研究人员花费了数百万美元的研究经费。虽然目前的数据采集成本已降低了不少，但其成本仍然不可忽略。</w:t>
      </w:r>
    </w:p>
    <w:p w14:paraId="288B3691" w14:textId="77777777" w:rsidR="00CB558B" w:rsidRDefault="00CB558B" w:rsidP="00CB558B">
      <w:pPr>
        <w:ind w:firstLine="420"/>
      </w:pPr>
      <w:r>
        <w:rPr>
          <w:rFonts w:hint="eastAsia"/>
        </w:rPr>
        <w:t>另外一种解决办法是应用迁移学习（</w:t>
      </w:r>
      <w:r>
        <w:t>transfer learning</w:t>
      </w:r>
      <w:r>
        <w:t>），将从</w:t>
      </w:r>
      <w:proofErr w:type="gramStart"/>
      <w:r>
        <w:t>源数据</w:t>
      </w:r>
      <w:proofErr w:type="gramEnd"/>
      <w:r>
        <w:t>集学到的知识迁移到目标数据集上。例如，虽然</w:t>
      </w:r>
      <w:r>
        <w:t>ImageNet</w:t>
      </w:r>
      <w:r>
        <w:t>数据集的图像大多跟花卉无关，但在该数据集上训练的模型可以抽取较通用的图像特征，从而能够帮助识别边缘、纹理、形状和物体组成等。这些类似的特征对于识别花卉也可能同样有效。</w:t>
      </w:r>
    </w:p>
    <w:p w14:paraId="7FB91AAF" w14:textId="77777777" w:rsidR="00CB558B" w:rsidRPr="009F235C" w:rsidRDefault="00CB558B" w:rsidP="00CB558B">
      <w:pPr>
        <w:ind w:firstLine="420"/>
      </w:pPr>
      <w:r w:rsidRPr="009F235C">
        <w:rPr>
          <w:rFonts w:hint="eastAsia"/>
        </w:rPr>
        <w:t>微调模型也是迁移学习的另一个方向。它是在已有的</w:t>
      </w:r>
      <w:proofErr w:type="gramStart"/>
      <w:r w:rsidRPr="009F235C">
        <w:rPr>
          <w:rFonts w:hint="eastAsia"/>
        </w:rPr>
        <w:t>预训练</w:t>
      </w:r>
      <w:proofErr w:type="gramEnd"/>
      <w:r w:rsidRPr="009F235C">
        <w:rPr>
          <w:rFonts w:hint="eastAsia"/>
        </w:rPr>
        <w:t>模型的基础上，通过在新的任务上进行训练和调整来获得更好的性能。通过微调模型，我们可以利用</w:t>
      </w:r>
      <w:proofErr w:type="gramStart"/>
      <w:r w:rsidRPr="009F235C">
        <w:rPr>
          <w:rFonts w:hint="eastAsia"/>
        </w:rPr>
        <w:t>预训练</w:t>
      </w:r>
      <w:proofErr w:type="gramEnd"/>
      <w:r w:rsidRPr="009F235C">
        <w:rPr>
          <w:rFonts w:hint="eastAsia"/>
        </w:rPr>
        <w:t>模型所学到的通用特征，快速适应新任务并提高性能。</w:t>
      </w:r>
    </w:p>
    <w:p w14:paraId="7B41ACBF" w14:textId="77777777" w:rsidR="00CB558B" w:rsidRPr="009F235C" w:rsidRDefault="00CB558B" w:rsidP="00CB558B"/>
    <w:p w14:paraId="218D2149" w14:textId="77777777" w:rsidR="00CB558B" w:rsidRPr="00A110C4" w:rsidRDefault="00CB558B" w:rsidP="00CB558B">
      <w:pPr>
        <w:pStyle w:val="3"/>
        <w:numPr>
          <w:ilvl w:val="0"/>
          <w:numId w:val="0"/>
        </w:numPr>
      </w:pPr>
      <w:r>
        <w:t>12.2.2</w:t>
      </w:r>
      <w:r>
        <w:rPr>
          <w:rFonts w:hint="eastAsia"/>
        </w:rPr>
        <w:t>如何使用微调模型进行迁移学习</w:t>
      </w:r>
    </w:p>
    <w:p w14:paraId="3E42B7C6" w14:textId="77777777" w:rsidR="00CB558B" w:rsidRDefault="00CB558B" w:rsidP="00CB558B">
      <w:pPr>
        <w:ind w:firstLine="420"/>
      </w:pPr>
      <w:r>
        <w:rPr>
          <w:rFonts w:hint="eastAsia"/>
        </w:rPr>
        <w:t>在这里，我们要介绍一种经常被用于迁移学习的技术：微调（</w:t>
      </w:r>
      <w:r>
        <w:t>fine tuning</w:t>
      </w:r>
      <w:r>
        <w:t>）。微调的步骤包括以下</w:t>
      </w:r>
      <w:r>
        <w:t>4</w:t>
      </w:r>
      <w:r>
        <w:t>个阶段：</w:t>
      </w:r>
    </w:p>
    <w:p w14:paraId="209100FF" w14:textId="77777777" w:rsidR="00CB558B" w:rsidRDefault="00CB558B" w:rsidP="00CB558B">
      <w:pPr>
        <w:ind w:firstLine="420"/>
      </w:pPr>
      <w:r>
        <w:rPr>
          <w:rFonts w:hint="eastAsia"/>
        </w:rPr>
        <w:t>首先，我们需要在</w:t>
      </w:r>
      <w:proofErr w:type="gramStart"/>
      <w:r>
        <w:rPr>
          <w:rFonts w:hint="eastAsia"/>
        </w:rPr>
        <w:t>源数据</w:t>
      </w:r>
      <w:proofErr w:type="gramEnd"/>
      <w:r>
        <w:rPr>
          <w:rFonts w:hint="eastAsia"/>
        </w:rPr>
        <w:t>集（如</w:t>
      </w:r>
      <w:r>
        <w:t>ImageNet</w:t>
      </w:r>
      <w:r>
        <w:t>数据集）上对神经网络模型进行预训练，</w:t>
      </w:r>
      <w:r>
        <w:rPr>
          <w:rFonts w:hint="eastAsia"/>
        </w:rPr>
        <w:t>得到</w:t>
      </w:r>
      <w:r>
        <w:t>源模型。</w:t>
      </w:r>
    </w:p>
    <w:p w14:paraId="75DFF6D9" w14:textId="77777777" w:rsidR="00CB558B" w:rsidRDefault="00CB558B" w:rsidP="00CB558B">
      <w:pPr>
        <w:ind w:firstLine="420"/>
      </w:pPr>
      <w:r>
        <w:rPr>
          <w:rFonts w:hint="eastAsia"/>
        </w:rPr>
        <w:t>其次，我们需要创建一个全新的神经网络模型，即目标模型。这个模型会复制源模型除了输出层以外的所有模型设计和参数。我们假设这些模型参数已经包含了从</w:t>
      </w:r>
      <w:proofErr w:type="gramStart"/>
      <w:r>
        <w:rPr>
          <w:rFonts w:hint="eastAsia"/>
        </w:rPr>
        <w:t>源数据</w:t>
      </w:r>
      <w:proofErr w:type="gramEnd"/>
      <w:r>
        <w:rPr>
          <w:rFonts w:hint="eastAsia"/>
        </w:rPr>
        <w:t>集中学习到的知识，并且这些知识同样适用于目标数据集。</w:t>
      </w:r>
      <w:proofErr w:type="gramStart"/>
      <w:r>
        <w:rPr>
          <w:rFonts w:hint="eastAsia"/>
        </w:rPr>
        <w:t>由于源</w:t>
      </w:r>
      <w:proofErr w:type="gramEnd"/>
      <w:r>
        <w:rPr>
          <w:rFonts w:hint="eastAsia"/>
        </w:rPr>
        <w:t>模型的输出层与</w:t>
      </w:r>
      <w:proofErr w:type="gramStart"/>
      <w:r>
        <w:rPr>
          <w:rFonts w:hint="eastAsia"/>
        </w:rPr>
        <w:t>源数据</w:t>
      </w:r>
      <w:proofErr w:type="gramEnd"/>
      <w:r>
        <w:rPr>
          <w:rFonts w:hint="eastAsia"/>
        </w:rPr>
        <w:t>集的标签非常相关，因此我们不会在目标模型中使用它。</w:t>
      </w:r>
    </w:p>
    <w:p w14:paraId="2C0DD639" w14:textId="77777777" w:rsidR="00CB558B" w:rsidRDefault="00CB558B" w:rsidP="00CB558B">
      <w:pPr>
        <w:ind w:firstLine="420"/>
      </w:pPr>
      <w:r>
        <w:rPr>
          <w:rFonts w:hint="eastAsia"/>
        </w:rPr>
        <w:t>接着，我们需要在目标模型上添加一个输出层，其大小为目标数据集的类别个数，并随机初始化该层的模型参数。</w:t>
      </w:r>
    </w:p>
    <w:p w14:paraId="29E0180F" w14:textId="77777777" w:rsidR="00CB558B" w:rsidRDefault="00CB558B" w:rsidP="00CB558B">
      <w:pPr>
        <w:ind w:firstLine="420"/>
      </w:pPr>
      <w:r>
        <w:rPr>
          <w:rFonts w:hint="eastAsia"/>
        </w:rPr>
        <w:t>最后，我们在目标数据集（例如花卉数据集）上训练目标模型。在这个过程中，我们会重新训练输出层，而其他层的参数则是</w:t>
      </w:r>
      <w:proofErr w:type="gramStart"/>
      <w:r>
        <w:rPr>
          <w:rFonts w:hint="eastAsia"/>
        </w:rPr>
        <w:t>基于源</w:t>
      </w:r>
      <w:proofErr w:type="gramEnd"/>
      <w:r>
        <w:rPr>
          <w:rFonts w:hint="eastAsia"/>
        </w:rPr>
        <w:t>模型的参数微调得到的。</w:t>
      </w:r>
    </w:p>
    <w:p w14:paraId="1507B8A4" w14:textId="77777777" w:rsidR="00CB558B" w:rsidRDefault="00CB558B" w:rsidP="00CB558B">
      <w:pPr>
        <w:ind w:firstLine="420"/>
      </w:pPr>
      <w:r>
        <w:rPr>
          <w:rFonts w:hint="eastAsia"/>
        </w:rPr>
        <w:t>当目标数据</w:t>
      </w:r>
      <w:proofErr w:type="gramStart"/>
      <w:r>
        <w:rPr>
          <w:rFonts w:hint="eastAsia"/>
        </w:rPr>
        <w:t>集比源数据</w:t>
      </w:r>
      <w:proofErr w:type="gramEnd"/>
      <w:r>
        <w:rPr>
          <w:rFonts w:hint="eastAsia"/>
        </w:rPr>
        <w:t>集小得多时，微调有助于提高模型的泛化能力。</w:t>
      </w:r>
    </w:p>
    <w:p w14:paraId="6443201A" w14:textId="77777777" w:rsidR="00CB558B" w:rsidRDefault="00CB558B" w:rsidP="00CB558B"/>
    <w:p w14:paraId="7E336BF2" w14:textId="77777777" w:rsidR="00CB558B" w:rsidRDefault="00CB558B" w:rsidP="00CB558B">
      <w:pPr>
        <w:pStyle w:val="2"/>
        <w:numPr>
          <w:ilvl w:val="0"/>
          <w:numId w:val="0"/>
        </w:numPr>
      </w:pPr>
      <w:r>
        <w:rPr>
          <w:rFonts w:hint="eastAsia"/>
        </w:rPr>
        <w:t>1</w:t>
      </w:r>
      <w:r>
        <w:t>2.3</w:t>
      </w:r>
      <w:r>
        <w:rPr>
          <w:rFonts w:hint="eastAsia"/>
        </w:rPr>
        <w:t>领域自适应</w:t>
      </w:r>
    </w:p>
    <w:p w14:paraId="15C10F57" w14:textId="77777777" w:rsidR="00CB558B" w:rsidRPr="00A110C4" w:rsidRDefault="00CB558B" w:rsidP="00CB558B">
      <w:pPr>
        <w:pStyle w:val="3"/>
        <w:numPr>
          <w:ilvl w:val="0"/>
          <w:numId w:val="0"/>
        </w:numPr>
      </w:pPr>
      <w:r>
        <w:t>12.3.1</w:t>
      </w:r>
      <w:r>
        <w:rPr>
          <w:rFonts w:hint="eastAsia"/>
        </w:rPr>
        <w:t>什么是领域自适应？</w:t>
      </w:r>
    </w:p>
    <w:p w14:paraId="2A7629CA" w14:textId="77777777" w:rsidR="00CB558B" w:rsidRDefault="00CB558B" w:rsidP="00CB558B">
      <w:pPr>
        <w:ind w:firstLine="420"/>
      </w:pPr>
      <w:r>
        <w:rPr>
          <w:rFonts w:hint="eastAsia"/>
        </w:rPr>
        <w:t>学会炒菜就更容易学会煲汤、学会数学就更容易学会物理，利用我们已经积累的经验来解决相似的任务是我们的天赋，我们希望人工智能也能具备这种能力。在诸多深度学习领域中存在很多相似的任务，例如计算机视觉领域，无论是区分苹果和橘子、还是区分自行车和摩托车都是图像分类任务，我们希望人工智能能在学习区分苹果和橘子后，利用这段经验来鉴别自行车和摩托车。我们知道卷积神经网络的前几层网络的作用是提取图像特征，最后的</w:t>
      </w:r>
      <w:r>
        <w:rPr>
          <w:rFonts w:hint="eastAsia"/>
        </w:rPr>
        <w:lastRenderedPageBreak/>
        <w:t>全连接层进行分类。于是将训练好后的水果分类网络的前几层直接使用，再使用自行车和摩托车的数据来重新训练最后的全连接层来完成分类。迁移学习就是利用数据、任务、模型间的相似性，将训练好的内容应用到新的任务上。以上两个过程发生在两个数据域之间，其中被迁移的对象被称为源域，被赋予经验的</w:t>
      </w:r>
      <w:proofErr w:type="gramStart"/>
      <w:r>
        <w:rPr>
          <w:rFonts w:hint="eastAsia"/>
        </w:rPr>
        <w:t>数据域被成为</w:t>
      </w:r>
      <w:proofErr w:type="gramEnd"/>
      <w:r>
        <w:rPr>
          <w:rFonts w:hint="eastAsia"/>
        </w:rPr>
        <w:t>目标域。</w:t>
      </w:r>
      <w:r w:rsidRPr="00827DD1">
        <w:rPr>
          <w:rFonts w:hint="eastAsia"/>
        </w:rPr>
        <w:t>有时候，目标领域的数据集过小，需要利用</w:t>
      </w:r>
      <w:proofErr w:type="gramStart"/>
      <w:r w:rsidRPr="00827DD1">
        <w:rPr>
          <w:rFonts w:hint="eastAsia"/>
        </w:rPr>
        <w:t>源领域</w:t>
      </w:r>
      <w:proofErr w:type="gramEnd"/>
      <w:r w:rsidRPr="00827DD1">
        <w:rPr>
          <w:rFonts w:hint="eastAsia"/>
        </w:rPr>
        <w:t>的标注数据来辅助完成任务。此外，为了减少训练时间或实现个性化应用</w:t>
      </w:r>
      <w:r>
        <w:rPr>
          <w:rFonts w:hint="eastAsia"/>
        </w:rPr>
        <w:t>，例如疾病诊断、医学图像分析、语言识别、情感分析等，都是迁移学习擅长的领域</w:t>
      </w:r>
    </w:p>
    <w:p w14:paraId="122DF22B" w14:textId="77777777" w:rsidR="00CB558B" w:rsidRPr="006B75A4" w:rsidRDefault="00CB558B" w:rsidP="00CB558B"/>
    <w:p w14:paraId="07B00F8D" w14:textId="77777777" w:rsidR="00CB558B" w:rsidRPr="00A110C4" w:rsidRDefault="00CB558B" w:rsidP="00CB558B">
      <w:pPr>
        <w:pStyle w:val="3"/>
        <w:numPr>
          <w:ilvl w:val="0"/>
          <w:numId w:val="0"/>
        </w:numPr>
      </w:pPr>
      <w:r>
        <w:t>12.3.2</w:t>
      </w:r>
      <w:r>
        <w:rPr>
          <w:rFonts w:hint="eastAsia"/>
        </w:rPr>
        <w:t>领域自适应的原理</w:t>
      </w:r>
    </w:p>
    <w:p w14:paraId="085142FB" w14:textId="77777777" w:rsidR="00CB558B" w:rsidRPr="00563DF9" w:rsidRDefault="00CB558B" w:rsidP="00CB558B">
      <w:pPr>
        <w:ind w:firstLine="420"/>
      </w:pPr>
      <w:r w:rsidRPr="00563DF9">
        <w:rPr>
          <w:rFonts w:hint="eastAsia"/>
        </w:rPr>
        <w:t>领域自适应是迁移学习的另一个重要方向。在这种情况下，</w:t>
      </w:r>
      <w:proofErr w:type="gramStart"/>
      <w:r w:rsidRPr="00563DF9">
        <w:rPr>
          <w:rFonts w:hint="eastAsia"/>
        </w:rPr>
        <w:t>源域和</w:t>
      </w:r>
      <w:proofErr w:type="gramEnd"/>
      <w:r w:rsidRPr="00563DF9">
        <w:rPr>
          <w:rFonts w:hint="eastAsia"/>
        </w:rPr>
        <w:t>目标域的分布存在差异。通过对</w:t>
      </w:r>
      <w:proofErr w:type="gramStart"/>
      <w:r w:rsidRPr="00563DF9">
        <w:rPr>
          <w:rFonts w:hint="eastAsia"/>
        </w:rPr>
        <w:t>源域数据</w:t>
      </w:r>
      <w:proofErr w:type="gramEnd"/>
      <w:r w:rsidRPr="00563DF9">
        <w:rPr>
          <w:rFonts w:hint="eastAsia"/>
        </w:rPr>
        <w:t>的学习，领域自适应可以帮助模型更好地适应目标</w:t>
      </w:r>
      <w:proofErr w:type="gramStart"/>
      <w:r w:rsidRPr="00563DF9">
        <w:rPr>
          <w:rFonts w:hint="eastAsia"/>
        </w:rPr>
        <w:t>域数据</w:t>
      </w:r>
      <w:proofErr w:type="gramEnd"/>
      <w:r w:rsidRPr="00563DF9">
        <w:rPr>
          <w:rFonts w:hint="eastAsia"/>
        </w:rPr>
        <w:t>的特点。这种方法可以在不需要太多目标</w:t>
      </w:r>
      <w:proofErr w:type="gramStart"/>
      <w:r w:rsidRPr="00563DF9">
        <w:rPr>
          <w:rFonts w:hint="eastAsia"/>
        </w:rPr>
        <w:t>域数据</w:t>
      </w:r>
      <w:proofErr w:type="gramEnd"/>
      <w:r w:rsidRPr="00563DF9">
        <w:rPr>
          <w:rFonts w:hint="eastAsia"/>
        </w:rPr>
        <w:t>的情况下，提高模型的泛化性能。</w:t>
      </w:r>
    </w:p>
    <w:p w14:paraId="308357D9" w14:textId="77777777" w:rsidR="00CB558B" w:rsidRDefault="00CB558B" w:rsidP="00CB558B">
      <w:r>
        <w:rPr>
          <w:rFonts w:hint="eastAsia"/>
        </w:rPr>
        <w:t>迁移学习的基本概念</w:t>
      </w:r>
    </w:p>
    <w:p w14:paraId="39CDF04E" w14:textId="77777777" w:rsidR="00CB558B" w:rsidRDefault="00CB558B" w:rsidP="00CB558B">
      <w:r>
        <w:tab/>
      </w:r>
      <w:r>
        <w:rPr>
          <w:rFonts w:hint="eastAsia"/>
        </w:rPr>
        <w:t>领域自适应（</w:t>
      </w:r>
      <w:r>
        <w:rPr>
          <w:rFonts w:hint="eastAsia"/>
        </w:rPr>
        <w:t>Domain</w:t>
      </w:r>
      <w:r>
        <w:t xml:space="preserve"> </w:t>
      </w:r>
      <w:r>
        <w:rPr>
          <w:rFonts w:hint="eastAsia"/>
        </w:rPr>
        <w:t>Adaptation</w:t>
      </w:r>
      <w:r>
        <w:rPr>
          <w:rFonts w:hint="eastAsia"/>
        </w:rPr>
        <w:t>）</w:t>
      </w:r>
    </w:p>
    <w:p w14:paraId="2C88BD53" w14:textId="77777777" w:rsidR="00CB558B" w:rsidRDefault="00CB558B" w:rsidP="00CB558B">
      <w:pPr>
        <w:ind w:firstLine="420"/>
      </w:pPr>
      <w:r>
        <w:rPr>
          <w:rFonts w:hint="eastAsia"/>
        </w:rPr>
        <w:t>域（</w:t>
      </w:r>
      <w:r>
        <w:rPr>
          <w:rFonts w:hint="eastAsia"/>
        </w:rPr>
        <w:t>Domain</w:t>
      </w:r>
      <w:r>
        <w:rPr>
          <w:rFonts w:hint="eastAsia"/>
        </w:rPr>
        <w:t>）：数据集的特征分布。</w:t>
      </w:r>
    </w:p>
    <w:p w14:paraId="14D3DC97" w14:textId="77777777" w:rsidR="00CB558B" w:rsidRDefault="00CB558B" w:rsidP="00CB558B">
      <w:pPr>
        <w:ind w:firstLine="420"/>
      </w:pPr>
      <w:r>
        <w:rPr>
          <w:rFonts w:hint="eastAsia"/>
        </w:rPr>
        <w:t>源域（</w:t>
      </w:r>
      <w:r>
        <w:rPr>
          <w:rFonts w:hint="eastAsia"/>
        </w:rPr>
        <w:t>Source</w:t>
      </w:r>
      <w:r>
        <w:t xml:space="preserve"> </w:t>
      </w:r>
      <w:r>
        <w:rPr>
          <w:rFonts w:hint="eastAsia"/>
        </w:rPr>
        <w:t>domain</w:t>
      </w:r>
      <w:r>
        <w:rPr>
          <w:rFonts w:hint="eastAsia"/>
        </w:rPr>
        <w:t>）：</w:t>
      </w:r>
      <w:r w:rsidRPr="009719A0">
        <w:rPr>
          <w:rFonts w:hint="eastAsia"/>
        </w:rPr>
        <w:t>已经有标注数据的域</w:t>
      </w:r>
    </w:p>
    <w:p w14:paraId="1EC2529E" w14:textId="77777777" w:rsidR="00CB558B" w:rsidRDefault="00CB558B" w:rsidP="00CB558B">
      <w:pPr>
        <w:ind w:firstLine="420"/>
      </w:pPr>
      <w:r>
        <w:rPr>
          <w:rFonts w:hint="eastAsia"/>
        </w:rPr>
        <w:t>目标域（</w:t>
      </w:r>
      <w:r>
        <w:rPr>
          <w:rFonts w:hint="eastAsia"/>
        </w:rPr>
        <w:t>Target domain</w:t>
      </w:r>
      <w:r>
        <w:rPr>
          <w:rFonts w:hint="eastAsia"/>
        </w:rPr>
        <w:t>）：</w:t>
      </w:r>
      <w:r w:rsidRPr="009719A0">
        <w:rPr>
          <w:rFonts w:hint="eastAsia"/>
        </w:rPr>
        <w:t>没有标注数据的域，需要用源域的数据来迁移学习。</w:t>
      </w:r>
    </w:p>
    <w:p w14:paraId="1FE82EFF" w14:textId="77777777" w:rsidR="00CB558B" w:rsidRDefault="00CB558B" w:rsidP="00CB558B">
      <w:pPr>
        <w:ind w:firstLine="420"/>
      </w:pPr>
      <w:r w:rsidRPr="009F647E">
        <w:t>任务</w:t>
      </w:r>
      <w:r>
        <w:rPr>
          <w:rFonts w:hint="eastAsia"/>
        </w:rPr>
        <w:t>（</w:t>
      </w:r>
      <w:r>
        <w:rPr>
          <w:rFonts w:hint="eastAsia"/>
        </w:rPr>
        <w:t>Task</w:t>
      </w:r>
      <w:r>
        <w:rPr>
          <w:rFonts w:hint="eastAsia"/>
        </w:rPr>
        <w:t>）</w:t>
      </w:r>
      <w:r w:rsidRPr="009F647E">
        <w:t>：模型需要完成的具体学习任务，例如图像分类、目标检测等。</w:t>
      </w:r>
    </w:p>
    <w:p w14:paraId="295FBDF0" w14:textId="77777777" w:rsidR="00CB558B" w:rsidRDefault="00CB558B" w:rsidP="00CB558B">
      <w:pPr>
        <w:ind w:firstLine="420"/>
      </w:pPr>
      <w:r w:rsidRPr="006A0892">
        <w:rPr>
          <w:rFonts w:hint="eastAsia"/>
        </w:rPr>
        <w:t>条件（</w:t>
      </w:r>
      <w:r w:rsidRPr="006A0892">
        <w:t>Condition</w:t>
      </w:r>
      <w:r w:rsidRPr="006A0892">
        <w:t>）：</w:t>
      </w:r>
      <w:proofErr w:type="gramStart"/>
      <w:r w:rsidRPr="006A0892">
        <w:t>描述源域和</w:t>
      </w:r>
      <w:proofErr w:type="gramEnd"/>
      <w:r w:rsidRPr="006A0892">
        <w:t>目标域的差异的一些特征，例如不同的拍摄条件、时间和空间分布等。</w:t>
      </w:r>
    </w:p>
    <w:p w14:paraId="590656BC" w14:textId="77777777" w:rsidR="00CB558B" w:rsidRDefault="00CB558B" w:rsidP="00CB558B">
      <w:pPr>
        <w:ind w:firstLine="420"/>
      </w:pPr>
      <w:r>
        <w:rPr>
          <w:rFonts w:hint="eastAsia"/>
        </w:rPr>
        <w:t>目标（</w:t>
      </w:r>
      <w:r>
        <w:t>Objective</w:t>
      </w:r>
      <w:r>
        <w:t>）：迁移学习的目标，例如在目标领域上获得更好的泛化性能。</w:t>
      </w:r>
    </w:p>
    <w:p w14:paraId="633A4D20" w14:textId="77777777" w:rsidR="00CB558B" w:rsidRPr="006A0892" w:rsidRDefault="00CB558B" w:rsidP="00CB558B">
      <w:pPr>
        <w:ind w:firstLine="420"/>
      </w:pPr>
      <w:r>
        <w:rPr>
          <w:rFonts w:hint="eastAsia"/>
        </w:rPr>
        <w:t>限制条件（</w:t>
      </w:r>
      <w:r>
        <w:t>Constraints</w:t>
      </w:r>
      <w:r>
        <w:t>）：在迁移学习过程中需要满足的一些限制，例如</w:t>
      </w:r>
      <w:proofErr w:type="gramStart"/>
      <w:r>
        <w:t>源领域</w:t>
      </w:r>
      <w:proofErr w:type="gramEnd"/>
      <w:r>
        <w:t>和目标领域中的数据应该具有一些共同的特征，以便模型能够更好地进行迁移。</w:t>
      </w:r>
    </w:p>
    <w:p w14:paraId="4EADB4DE" w14:textId="77777777" w:rsidR="00CB558B" w:rsidRDefault="00CB558B" w:rsidP="00CB558B">
      <w:pPr>
        <w:ind w:firstLine="420"/>
      </w:pPr>
      <w:r w:rsidRPr="00FC1D1A">
        <w:rPr>
          <w:rFonts w:hint="eastAsia"/>
        </w:rPr>
        <w:t>在迁移学习中，我们常常需要</w:t>
      </w:r>
      <w:proofErr w:type="gramStart"/>
      <w:r w:rsidRPr="00FC1D1A">
        <w:rPr>
          <w:rFonts w:hint="eastAsia"/>
        </w:rPr>
        <w:t>考虑源域和</w:t>
      </w:r>
      <w:proofErr w:type="gramEnd"/>
      <w:r w:rsidRPr="00FC1D1A">
        <w:rPr>
          <w:rFonts w:hint="eastAsia"/>
        </w:rPr>
        <w:t>目标域之间的特征分布情况。</w:t>
      </w:r>
      <w:proofErr w:type="gramStart"/>
      <w:r w:rsidRPr="00FC1D1A">
        <w:rPr>
          <w:rFonts w:hint="eastAsia"/>
        </w:rPr>
        <w:t>如果源域</w:t>
      </w:r>
      <w:proofErr w:type="gramEnd"/>
      <w:r w:rsidRPr="00FC1D1A">
        <w:rPr>
          <w:rFonts w:hint="eastAsia"/>
        </w:rPr>
        <w:t>和目标域的特征分布非常相似，那么我们可以很容易地</w:t>
      </w:r>
      <w:proofErr w:type="gramStart"/>
      <w:r w:rsidRPr="00FC1D1A">
        <w:rPr>
          <w:rFonts w:hint="eastAsia"/>
        </w:rPr>
        <w:t>将源域上学</w:t>
      </w:r>
      <w:proofErr w:type="gramEnd"/>
      <w:r w:rsidRPr="00FC1D1A">
        <w:rPr>
          <w:rFonts w:hint="eastAsia"/>
        </w:rPr>
        <w:t>到的知识迁移到目标域上，实现迁移学习的目标。相反，</w:t>
      </w:r>
      <w:proofErr w:type="gramStart"/>
      <w:r w:rsidRPr="00FC1D1A">
        <w:rPr>
          <w:rFonts w:hint="eastAsia"/>
        </w:rPr>
        <w:t>如果源域</w:t>
      </w:r>
      <w:proofErr w:type="gramEnd"/>
      <w:r w:rsidRPr="00FC1D1A">
        <w:rPr>
          <w:rFonts w:hint="eastAsia"/>
        </w:rPr>
        <w:t>和目标域的特征分布差别很大，我们就需要设计相应的方</w:t>
      </w:r>
      <w:r w:rsidRPr="00FC1D1A">
        <w:rPr>
          <w:rFonts w:hint="eastAsia"/>
        </w:rPr>
        <w:lastRenderedPageBreak/>
        <w:t>法来缩小特征分布之间的差异，以达到迁移学习的目的。</w:t>
      </w:r>
    </w:p>
    <w:p w14:paraId="7900863B" w14:textId="77777777" w:rsidR="00CB558B" w:rsidRPr="00CC6EC5" w:rsidRDefault="00CB558B" w:rsidP="00CB558B">
      <w:pPr>
        <w:ind w:firstLine="420"/>
        <w:rPr>
          <w:i/>
        </w:rPr>
      </w:pPr>
      <w:r>
        <w:rPr>
          <w:rFonts w:hint="eastAsia"/>
        </w:rPr>
        <w:t>迁移学习（</w:t>
      </w:r>
      <w:r>
        <w:rPr>
          <w:rFonts w:hint="eastAsia"/>
        </w:rPr>
        <w:t>Transfer</w:t>
      </w:r>
      <w:r>
        <w:t xml:space="preserve"> </w:t>
      </w:r>
      <w:r>
        <w:rPr>
          <w:rFonts w:hint="eastAsia"/>
        </w:rPr>
        <w:t>learning</w:t>
      </w:r>
      <w:r>
        <w:rPr>
          <w:rFonts w:hint="eastAsia"/>
        </w:rPr>
        <w:t>）：</w:t>
      </w:r>
      <w:proofErr w:type="gramStart"/>
      <w:r>
        <w:rPr>
          <w:rFonts w:hint="eastAsia"/>
        </w:rPr>
        <w:t>已知源域</w:t>
      </w:r>
      <w:proofErr w:type="gramEnd"/>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s</m:t>
            </m:r>
          </m:sub>
        </m:sSub>
        <m:r>
          <w:rPr>
            <w:rFonts w:ascii="Cambria Math" w:hAnsi="Cambria Math"/>
          </w:rPr>
          <m:t>=</m:t>
        </m:r>
        <m:sSubSup>
          <m:sSubSupPr>
            <m:ctrlPr>
              <w:rPr>
                <w:rFonts w:ascii="Cambria Math" w:hAnsi="Cambria Math"/>
                <w:i/>
              </w:rPr>
            </m:ctrlPr>
          </m:sSubSupPr>
          <m:e>
            <m:r>
              <w:rPr>
                <w:rFonts w:ascii="Cambria Math" w:hAnsi="Cambria Math"/>
              </w:rPr>
              <m:t>{</m:t>
            </m:r>
            <m:sSubSup>
              <m:sSubSupPr>
                <m:ctrlPr>
                  <w:rPr>
                    <w:rFonts w:ascii="Cambria Math" w:hAnsi="Cambria Math"/>
                    <w:i/>
                    <w:noProof/>
                  </w:rPr>
                </m:ctrlPr>
              </m:sSubSupPr>
              <m:e>
                <m:r>
                  <w:rPr>
                    <w:rFonts w:ascii="Cambria Math" w:hAnsi="Cambria Math"/>
                    <w:noProof/>
                  </w:rPr>
                  <m:t>x</m:t>
                </m:r>
              </m:e>
              <m:sub>
                <m:r>
                  <w:rPr>
                    <w:rFonts w:ascii="Cambria Math" w:hAnsi="Cambria Math"/>
                    <w:noProof/>
                  </w:rPr>
                  <m:t>i</m:t>
                </m:r>
              </m:sub>
              <m:sup>
                <m:r>
                  <w:rPr>
                    <w:rFonts w:ascii="Cambria Math" w:hAnsi="Cambria Math"/>
                    <w:noProof/>
                  </w:rPr>
                  <m:t>s</m:t>
                </m:r>
              </m:sup>
            </m:sSubSup>
            <m:r>
              <w:rPr>
                <w:rFonts w:ascii="Cambria Math" w:hAnsi="Cambria Math"/>
              </w:rPr>
              <m:t>,</m:t>
            </m:r>
            <m:sSubSup>
              <m:sSubSupPr>
                <m:ctrlPr>
                  <w:rPr>
                    <w:rFonts w:ascii="Cambria Math" w:hAnsi="Cambria Math"/>
                    <w:i/>
                    <w:noProof/>
                  </w:rPr>
                </m:ctrlPr>
              </m:sSubSupPr>
              <m:e>
                <m:r>
                  <w:rPr>
                    <w:rFonts w:ascii="Cambria Math" w:hAnsi="Cambria Math"/>
                    <w:noProof/>
                  </w:rPr>
                  <m:t>y</m:t>
                </m:r>
              </m:e>
              <m:sub>
                <m:r>
                  <w:rPr>
                    <w:rFonts w:ascii="Cambria Math" w:hAnsi="Cambria Math"/>
                    <w:noProof/>
                  </w:rPr>
                  <m:t>i</m:t>
                </m:r>
              </m:sub>
              <m:sup>
                <m:r>
                  <w:rPr>
                    <w:rFonts w:ascii="Cambria Math" w:hAnsi="Cambria Math"/>
                    <w:noProof/>
                  </w:rPr>
                  <m:t>s</m:t>
                </m:r>
              </m:sup>
            </m:sSubSup>
            <m:r>
              <w:rPr>
                <w:rFonts w:ascii="Cambria Math" w:hAnsi="Cambria Math"/>
              </w:rPr>
              <m:t>}</m:t>
            </m:r>
          </m:e>
          <m:sub>
            <m:r>
              <w:rPr>
                <w:rFonts w:ascii="Cambria Math" w:hAnsi="Cambria Math"/>
              </w:rPr>
              <m:t>i=1</m:t>
            </m:r>
          </m:sub>
          <m:sup>
            <m:sSub>
              <m:sSubPr>
                <m:ctrlPr>
                  <w:rPr>
                    <w:rFonts w:ascii="Cambria Math" w:hAnsi="Cambria Math"/>
                    <w:i/>
                    <w:noProof/>
                  </w:rPr>
                </m:ctrlPr>
              </m:sSubPr>
              <m:e>
                <m:r>
                  <w:rPr>
                    <w:rFonts w:ascii="Cambria Math" w:hAnsi="Cambria Math"/>
                    <w:noProof/>
                  </w:rPr>
                  <m:t>n</m:t>
                </m:r>
              </m:e>
              <m:sub>
                <m:r>
                  <w:rPr>
                    <w:rFonts w:ascii="Cambria Math" w:hAnsi="Cambria Math" w:hint="eastAsia"/>
                    <w:noProof/>
                  </w:rPr>
                  <m:t>s</m:t>
                </m:r>
              </m:sub>
            </m:sSub>
          </m:sup>
        </m:sSubSup>
      </m:oMath>
      <w:r>
        <w:rPr>
          <w:rFonts w:hint="eastAsia"/>
        </w:rPr>
        <w:t>含有标签（</w:t>
      </w:r>
      <w:proofErr w:type="gramStart"/>
      <w:r>
        <w:rPr>
          <w:rFonts w:hint="eastAsia"/>
        </w:rPr>
        <w:t>源域样本</w:t>
      </w:r>
      <w:proofErr w:type="gramEnd"/>
      <w:r>
        <w:rPr>
          <w:rFonts w:hint="eastAsia"/>
        </w:rPr>
        <w:t>数量</w:t>
      </w:r>
      <m:oMath>
        <m:sSub>
          <m:sSubPr>
            <m:ctrlPr>
              <w:rPr>
                <w:rFonts w:ascii="Cambria Math" w:hAnsi="Cambria Math"/>
                <w:i/>
                <w:noProof/>
              </w:rPr>
            </m:ctrlPr>
          </m:sSubPr>
          <m:e>
            <m:r>
              <w:rPr>
                <w:rFonts w:ascii="Cambria Math" w:hAnsi="Cambria Math"/>
                <w:noProof/>
              </w:rPr>
              <m:t>n</m:t>
            </m:r>
          </m:e>
          <m:sub>
            <m:r>
              <w:rPr>
                <w:rFonts w:ascii="Cambria Math" w:hAnsi="Cambria Math" w:hint="eastAsia"/>
                <w:noProof/>
              </w:rPr>
              <m:t>s</m:t>
            </m:r>
          </m:sub>
        </m:sSub>
      </m:oMath>
      <w:r>
        <w:rPr>
          <w:rFonts w:hint="eastAsia"/>
        </w:rPr>
        <w:t>、样本</w:t>
      </w:r>
      <m:oMath>
        <m:sSubSup>
          <m:sSubSupPr>
            <m:ctrlPr>
              <w:rPr>
                <w:rFonts w:ascii="Cambria Math" w:hAnsi="Cambria Math"/>
                <w:i/>
                <w:noProof/>
              </w:rPr>
            </m:ctrlPr>
          </m:sSubSupPr>
          <m:e>
            <m:r>
              <w:rPr>
                <w:rFonts w:ascii="Cambria Math" w:hAnsi="Cambria Math"/>
                <w:noProof/>
              </w:rPr>
              <m:t>x</m:t>
            </m:r>
          </m:e>
          <m:sub>
            <m:r>
              <w:rPr>
                <w:rFonts w:ascii="Cambria Math" w:hAnsi="Cambria Math"/>
                <w:noProof/>
              </w:rPr>
              <m:t>i</m:t>
            </m:r>
          </m:sub>
          <m:sup>
            <m:r>
              <w:rPr>
                <w:rFonts w:ascii="Cambria Math" w:hAnsi="Cambria Math"/>
                <w:noProof/>
              </w:rPr>
              <m:t>s</m:t>
            </m:r>
          </m:sup>
        </m:sSubSup>
      </m:oMath>
      <w:r>
        <w:rPr>
          <w:rFonts w:hint="eastAsia"/>
        </w:rPr>
        <w:t>、标签</w:t>
      </w:r>
      <m:oMath>
        <m:sSubSup>
          <m:sSubSupPr>
            <m:ctrlPr>
              <w:rPr>
                <w:rFonts w:ascii="Cambria Math" w:hAnsi="Cambria Math"/>
                <w:i/>
                <w:noProof/>
              </w:rPr>
            </m:ctrlPr>
          </m:sSubSupPr>
          <m:e>
            <m:r>
              <w:rPr>
                <w:rFonts w:ascii="Cambria Math" w:hAnsi="Cambria Math"/>
                <w:noProof/>
              </w:rPr>
              <m:t>y</m:t>
            </m:r>
          </m:e>
          <m:sub>
            <m:r>
              <w:rPr>
                <w:rFonts w:ascii="Cambria Math" w:hAnsi="Cambria Math"/>
                <w:noProof/>
              </w:rPr>
              <m:t>i</m:t>
            </m:r>
          </m:sub>
          <m:sup>
            <m:r>
              <w:rPr>
                <w:rFonts w:ascii="Cambria Math" w:hAnsi="Cambria Math"/>
                <w:noProof/>
              </w:rPr>
              <m:t>s</m:t>
            </m:r>
          </m:sup>
        </m:sSubSup>
      </m:oMath>
      <w:r>
        <w:rPr>
          <w:rFonts w:hint="eastAsia"/>
        </w:rPr>
        <w:t>和索引</w:t>
      </w:r>
      <m:oMath>
        <m:r>
          <w:rPr>
            <w:rFonts w:ascii="Cambria Math" w:hAnsi="Cambria Math" w:hint="eastAsia"/>
            <w:noProof/>
          </w:rPr>
          <m:t>i</m:t>
        </m:r>
      </m:oMath>
      <w:r>
        <w:rPr>
          <w:rFonts w:hint="eastAsia"/>
        </w:rPr>
        <w:t>）、目标域</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t</m:t>
            </m:r>
          </m:sub>
        </m:sSub>
        <m:r>
          <w:rPr>
            <w:rFonts w:ascii="Cambria Math" w:hAnsi="Cambria Math"/>
          </w:rPr>
          <m:t>=</m:t>
        </m:r>
        <m:sSubSup>
          <m:sSubSupPr>
            <m:ctrlPr>
              <w:rPr>
                <w:rFonts w:ascii="Cambria Math" w:hAnsi="Cambria Math"/>
                <w:i/>
              </w:rPr>
            </m:ctrlPr>
          </m:sSubSupPr>
          <m:e>
            <m:r>
              <w:rPr>
                <w:rFonts w:ascii="Cambria Math" w:hAnsi="Cambria Math"/>
              </w:rPr>
              <m:t>{</m:t>
            </m:r>
            <m:sSubSup>
              <m:sSubSupPr>
                <m:ctrlPr>
                  <w:rPr>
                    <w:rFonts w:ascii="Cambria Math" w:hAnsi="Cambria Math"/>
                    <w:i/>
                    <w:noProof/>
                  </w:rPr>
                </m:ctrlPr>
              </m:sSubSupPr>
              <m:e>
                <m:r>
                  <w:rPr>
                    <w:rFonts w:ascii="Cambria Math" w:hAnsi="Cambria Math"/>
                    <w:noProof/>
                  </w:rPr>
                  <m:t>x</m:t>
                </m:r>
              </m:e>
              <m:sub>
                <m:r>
                  <w:rPr>
                    <w:rFonts w:ascii="Cambria Math" w:hAnsi="Cambria Math"/>
                    <w:noProof/>
                  </w:rPr>
                  <m:t>j</m:t>
                </m:r>
              </m:sub>
              <m:sup>
                <m:r>
                  <w:rPr>
                    <w:rFonts w:ascii="Cambria Math" w:hAnsi="Cambria Math"/>
                    <w:noProof/>
                  </w:rPr>
                  <m:t>t</m:t>
                </m:r>
              </m:sup>
            </m:sSubSup>
            <m:r>
              <w:rPr>
                <w:rFonts w:ascii="Cambria Math" w:hAnsi="Cambria Math"/>
              </w:rPr>
              <m:t>}</m:t>
            </m:r>
          </m:e>
          <m:sub>
            <m:r>
              <w:rPr>
                <w:rFonts w:ascii="Cambria Math" w:hAnsi="Cambria Math"/>
              </w:rPr>
              <m:t>j=1</m:t>
            </m:r>
          </m:sub>
          <m:sup>
            <m:sSub>
              <m:sSubPr>
                <m:ctrlPr>
                  <w:rPr>
                    <w:rFonts w:ascii="Cambria Math" w:hAnsi="Cambria Math"/>
                    <w:i/>
                    <w:noProof/>
                  </w:rPr>
                </m:ctrlPr>
              </m:sSubPr>
              <m:e>
                <m:r>
                  <w:rPr>
                    <w:rFonts w:ascii="Cambria Math" w:hAnsi="Cambria Math"/>
                    <w:noProof/>
                  </w:rPr>
                  <m:t>n</m:t>
                </m:r>
              </m:e>
              <m:sub>
                <m:r>
                  <w:rPr>
                    <w:rFonts w:ascii="Cambria Math" w:hAnsi="Cambria Math"/>
                    <w:noProof/>
                  </w:rPr>
                  <m:t>t</m:t>
                </m:r>
              </m:sub>
            </m:sSub>
          </m:sup>
        </m:sSubSup>
      </m:oMath>
      <w:r>
        <w:rPr>
          <w:rFonts w:hint="eastAsia"/>
        </w:rPr>
        <w:t>（目标域样本数量</w:t>
      </w:r>
      <m:oMath>
        <m:sSub>
          <m:sSubPr>
            <m:ctrlPr>
              <w:rPr>
                <w:rFonts w:ascii="Cambria Math" w:hAnsi="Cambria Math"/>
                <w:i/>
                <w:noProof/>
              </w:rPr>
            </m:ctrlPr>
          </m:sSubPr>
          <m:e>
            <m:r>
              <w:rPr>
                <w:rFonts w:ascii="Cambria Math" w:hAnsi="Cambria Math"/>
                <w:noProof/>
              </w:rPr>
              <m:t>n</m:t>
            </m:r>
          </m:e>
          <m:sub>
            <m:r>
              <w:rPr>
                <w:rFonts w:ascii="Cambria Math" w:hAnsi="Cambria Math" w:hint="eastAsia"/>
                <w:noProof/>
              </w:rPr>
              <m:t>t</m:t>
            </m:r>
          </m:sub>
        </m:sSub>
      </m:oMath>
      <w:r>
        <w:rPr>
          <w:rFonts w:hint="eastAsia"/>
        </w:rPr>
        <w:t>、样本</w:t>
      </w:r>
      <m:oMath>
        <m:sSubSup>
          <m:sSubSupPr>
            <m:ctrlPr>
              <w:rPr>
                <w:rFonts w:ascii="Cambria Math" w:hAnsi="Cambria Math"/>
                <w:i/>
                <w:noProof/>
              </w:rPr>
            </m:ctrlPr>
          </m:sSubSupPr>
          <m:e>
            <m:r>
              <w:rPr>
                <w:rFonts w:ascii="Cambria Math" w:hAnsi="Cambria Math"/>
                <w:noProof/>
              </w:rPr>
              <m:t>x</m:t>
            </m:r>
          </m:e>
          <m:sub>
            <m:r>
              <w:rPr>
                <w:rFonts w:ascii="Cambria Math" w:hAnsi="Cambria Math"/>
                <w:noProof/>
              </w:rPr>
              <m:t>j</m:t>
            </m:r>
          </m:sub>
          <m:sup>
            <m:r>
              <w:rPr>
                <w:rFonts w:ascii="Cambria Math" w:hAnsi="Cambria Math"/>
                <w:noProof/>
              </w:rPr>
              <m:t>s</m:t>
            </m:r>
          </m:sup>
        </m:sSubSup>
      </m:oMath>
      <w:r>
        <w:rPr>
          <w:rFonts w:hint="eastAsia"/>
        </w:rPr>
        <w:t>和索引</w:t>
      </w:r>
      <m:oMath>
        <m:r>
          <w:rPr>
            <w:rFonts w:ascii="Cambria Math" w:hAnsi="Cambria Math"/>
          </w:rPr>
          <m:t>j</m:t>
        </m:r>
      </m:oMath>
      <w:r>
        <w:rPr>
          <w:rFonts w:hint="eastAsia"/>
        </w:rPr>
        <w:t>）不含标签，并且满足</w:t>
      </w:r>
      <m:oMath>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hint="eastAsia"/>
              </w:rPr>
              <m:t>s</m:t>
            </m:r>
          </m:sup>
        </m:sSup>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oMath>
      <w:r>
        <w:rPr>
          <w:rFonts w:hint="eastAsia"/>
        </w:rPr>
        <w:t>，</w:t>
      </w:r>
      <w:proofErr w:type="gramStart"/>
      <w:r>
        <w:rPr>
          <w:rFonts w:hint="eastAsia"/>
        </w:rPr>
        <w:t>即源域样本</w:t>
      </w:r>
      <w:proofErr w:type="gramEnd"/>
      <m:oMath>
        <m:sSup>
          <m:sSupPr>
            <m:ctrlPr>
              <w:rPr>
                <w:rFonts w:ascii="Cambria Math" w:hAnsi="Cambria Math"/>
                <w:i/>
              </w:rPr>
            </m:ctrlPr>
          </m:sSupPr>
          <m:e>
            <m:r>
              <w:rPr>
                <w:rFonts w:ascii="Cambria Math" w:hAnsi="Cambria Math"/>
              </w:rPr>
              <m:t>x</m:t>
            </m:r>
          </m:e>
          <m:sup>
            <m:r>
              <w:rPr>
                <w:rFonts w:ascii="Cambria Math" w:hAnsi="Cambria Math" w:hint="eastAsia"/>
              </w:rPr>
              <m:t>s</m:t>
            </m:r>
          </m:sup>
        </m:sSup>
      </m:oMath>
      <w:r>
        <w:rPr>
          <w:rFonts w:hint="eastAsia"/>
        </w:rPr>
        <w:t>和目标域样本</w:t>
      </w:r>
      <m:oMath>
        <m:sSup>
          <m:sSupPr>
            <m:ctrlPr>
              <w:rPr>
                <w:rFonts w:ascii="Cambria Math" w:hAnsi="Cambria Math"/>
                <w:i/>
              </w:rPr>
            </m:ctrlPr>
          </m:sSupPr>
          <m:e>
            <m:r>
              <w:rPr>
                <w:rFonts w:ascii="Cambria Math" w:hAnsi="Cambria Math"/>
              </w:rPr>
              <m:t>x</m:t>
            </m:r>
          </m:e>
          <m:sup>
            <m:r>
              <w:rPr>
                <w:rFonts w:ascii="Cambria Math" w:hAnsi="Cambria Math"/>
              </w:rPr>
              <m:t>t</m:t>
            </m:r>
          </m:sup>
        </m:sSup>
      </m:oMath>
      <w:r>
        <w:rPr>
          <w:rFonts w:hint="eastAsia"/>
        </w:rPr>
        <w:t>分布不同。根据含有标签</w:t>
      </w:r>
      <w:proofErr w:type="gramStart"/>
      <w:r>
        <w:rPr>
          <w:rFonts w:hint="eastAsia"/>
        </w:rPr>
        <w:t>的源域样本</w:t>
      </w:r>
      <w:proofErr w:type="gramEnd"/>
      <w:r>
        <w:rPr>
          <w:rFonts w:hint="eastAsia"/>
        </w:rPr>
        <w:t>数据集</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s</m:t>
            </m:r>
          </m:sub>
        </m:sSub>
      </m:oMath>
      <w:r>
        <w:rPr>
          <w:rFonts w:hint="eastAsia"/>
        </w:rPr>
        <w:t>训练一个用于预测目标</w:t>
      </w:r>
      <w:proofErr w:type="gramStart"/>
      <w:r>
        <w:rPr>
          <w:rFonts w:hint="eastAsia"/>
        </w:rPr>
        <w:t>域数据</w:t>
      </w:r>
      <w:proofErr w:type="gramEnd"/>
      <w:r>
        <w:rPr>
          <w:rFonts w:hint="eastAsia"/>
        </w:rPr>
        <w:t>集</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t</m:t>
            </m:r>
          </m:sub>
        </m:sSub>
      </m:oMath>
      <w:r>
        <w:rPr>
          <w:rFonts w:hint="eastAsia"/>
        </w:rPr>
        <w:t>的标签</w:t>
      </w:r>
      <m:oMath>
        <m:sSup>
          <m:sSupPr>
            <m:ctrlPr>
              <w:rPr>
                <w:rFonts w:ascii="Cambria Math" w:hAnsi="Cambria Math"/>
                <w:i/>
              </w:rPr>
            </m:ctrlPr>
          </m:sSupPr>
          <m:e>
            <m:r>
              <w:rPr>
                <w:rFonts w:ascii="Cambria Math" w:hAnsi="Cambria Math"/>
              </w:rPr>
              <m:t>y</m:t>
            </m:r>
          </m:e>
          <m:sup>
            <m:r>
              <w:rPr>
                <w:rFonts w:ascii="Cambria Math" w:hAnsi="Cambria Math" w:hint="eastAsia"/>
              </w:rPr>
              <m:t>t</m:t>
            </m:r>
          </m:sup>
        </m:sSup>
        <m:r>
          <w:rPr>
            <w:rFonts w:ascii="Cambria Math" w:hAnsi="Cambria Math"/>
          </w:rPr>
          <m:t>ϵ</m:t>
        </m:r>
        <m:sSub>
          <m:sSubPr>
            <m:ctrlPr>
              <w:rPr>
                <w:rFonts w:ascii="Cambria Math" w:hAnsi="Cambria Math"/>
                <w:i/>
              </w:rPr>
            </m:ctrlPr>
          </m:sSubPr>
          <m:e>
            <m:r>
              <w:rPr>
                <w:rFonts w:ascii="Cambria Math" w:hAnsi="Cambria Math" w:hint="eastAsia"/>
              </w:rPr>
              <m:t>У</m:t>
            </m:r>
          </m:e>
          <m:sub>
            <m:r>
              <w:rPr>
                <w:rFonts w:ascii="Cambria Math" w:hAnsi="Cambria Math"/>
              </w:rPr>
              <m:t>t</m:t>
            </m:r>
          </m:sub>
        </m:sSub>
      </m:oMath>
      <w:r>
        <w:rPr>
          <w:rFonts w:hint="eastAsia"/>
        </w:rPr>
        <w:t>的分类器</w:t>
      </w:r>
      <m:oMath>
        <m:r>
          <w:rPr>
            <w:rFonts w:ascii="Cambria Math" w:hAnsi="Cambria Math" w:hint="eastAsia"/>
          </w:rPr>
          <m:t>f</m:t>
        </m:r>
        <m:r>
          <w:rPr>
            <w:rFonts w:ascii="Cambria Math" w:hAnsi="Cambria Math"/>
          </w:rPr>
          <m:t>:x→y</m:t>
        </m:r>
      </m:oMath>
      <w:r>
        <w:rPr>
          <w:rFonts w:hint="eastAsia"/>
        </w:rPr>
        <w:t>，这就是迁移学习的任务。</w:t>
      </w:r>
    </w:p>
    <w:p w14:paraId="242A809E" w14:textId="77777777" w:rsidR="00CB558B" w:rsidRPr="00CC6EC5" w:rsidRDefault="00CB558B" w:rsidP="00CB558B">
      <w:pPr>
        <w:ind w:firstLine="420"/>
        <w:rPr>
          <w:i/>
        </w:rPr>
      </w:pPr>
      <w:r>
        <w:rPr>
          <w:rFonts w:hint="eastAsia"/>
        </w:rPr>
        <w:t>域适应（</w:t>
      </w:r>
      <w:r>
        <w:rPr>
          <w:rFonts w:hint="eastAsia"/>
        </w:rPr>
        <w:t>Domain</w:t>
      </w:r>
      <w:r>
        <w:t xml:space="preserve"> </w:t>
      </w:r>
      <w:proofErr w:type="spellStart"/>
      <w:r>
        <w:rPr>
          <w:rFonts w:hint="eastAsia"/>
        </w:rPr>
        <w:t>adapation</w:t>
      </w:r>
      <w:proofErr w:type="spellEnd"/>
      <w:r>
        <w:rPr>
          <w:rFonts w:hint="eastAsia"/>
        </w:rPr>
        <w:t>）：</w:t>
      </w:r>
      <w:proofErr w:type="gramStart"/>
      <w:r>
        <w:rPr>
          <w:rFonts w:hint="eastAsia"/>
        </w:rPr>
        <w:t>已知源域</w:t>
      </w:r>
      <w:proofErr w:type="gramEnd"/>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s</m:t>
            </m:r>
          </m:sub>
        </m:sSub>
        <m:r>
          <w:rPr>
            <w:rFonts w:ascii="Cambria Math" w:hAnsi="Cambria Math"/>
          </w:rPr>
          <m:t>=</m:t>
        </m:r>
        <m:sSubSup>
          <m:sSubSupPr>
            <m:ctrlPr>
              <w:rPr>
                <w:rFonts w:ascii="Cambria Math" w:hAnsi="Cambria Math"/>
                <w:i/>
              </w:rPr>
            </m:ctrlPr>
          </m:sSubSupPr>
          <m:e>
            <m:r>
              <w:rPr>
                <w:rFonts w:ascii="Cambria Math" w:hAnsi="Cambria Math"/>
              </w:rPr>
              <m:t>{</m:t>
            </m:r>
            <m:sSubSup>
              <m:sSubSupPr>
                <m:ctrlPr>
                  <w:rPr>
                    <w:rFonts w:ascii="Cambria Math" w:hAnsi="Cambria Math"/>
                    <w:i/>
                    <w:noProof/>
                  </w:rPr>
                </m:ctrlPr>
              </m:sSubSupPr>
              <m:e>
                <m:r>
                  <w:rPr>
                    <w:rFonts w:ascii="Cambria Math" w:hAnsi="Cambria Math"/>
                    <w:noProof/>
                  </w:rPr>
                  <m:t>x</m:t>
                </m:r>
              </m:e>
              <m:sub>
                <m:r>
                  <w:rPr>
                    <w:rFonts w:ascii="Cambria Math" w:hAnsi="Cambria Math"/>
                    <w:noProof/>
                  </w:rPr>
                  <m:t>i</m:t>
                </m:r>
              </m:sub>
              <m:sup>
                <m:r>
                  <w:rPr>
                    <w:rFonts w:ascii="Cambria Math" w:hAnsi="Cambria Math"/>
                    <w:noProof/>
                  </w:rPr>
                  <m:t>s</m:t>
                </m:r>
              </m:sup>
            </m:sSubSup>
            <m:r>
              <w:rPr>
                <w:rFonts w:ascii="Cambria Math" w:hAnsi="Cambria Math"/>
              </w:rPr>
              <m:t>,</m:t>
            </m:r>
            <m:sSubSup>
              <m:sSubSupPr>
                <m:ctrlPr>
                  <w:rPr>
                    <w:rFonts w:ascii="Cambria Math" w:hAnsi="Cambria Math"/>
                    <w:i/>
                    <w:noProof/>
                  </w:rPr>
                </m:ctrlPr>
              </m:sSubSupPr>
              <m:e>
                <m:r>
                  <w:rPr>
                    <w:rFonts w:ascii="Cambria Math" w:hAnsi="Cambria Math"/>
                    <w:noProof/>
                  </w:rPr>
                  <m:t>y</m:t>
                </m:r>
              </m:e>
              <m:sub>
                <m:r>
                  <w:rPr>
                    <w:rFonts w:ascii="Cambria Math" w:hAnsi="Cambria Math"/>
                    <w:noProof/>
                  </w:rPr>
                  <m:t>i</m:t>
                </m:r>
              </m:sub>
              <m:sup>
                <m:r>
                  <w:rPr>
                    <w:rFonts w:ascii="Cambria Math" w:hAnsi="Cambria Math"/>
                    <w:noProof/>
                  </w:rPr>
                  <m:t>s</m:t>
                </m:r>
              </m:sup>
            </m:sSubSup>
            <m:r>
              <w:rPr>
                <w:rFonts w:ascii="Cambria Math" w:hAnsi="Cambria Math"/>
              </w:rPr>
              <m:t>}</m:t>
            </m:r>
          </m:e>
          <m:sub>
            <m:r>
              <w:rPr>
                <w:rFonts w:ascii="Cambria Math" w:hAnsi="Cambria Math"/>
              </w:rPr>
              <m:t>i=1</m:t>
            </m:r>
          </m:sub>
          <m:sup>
            <m:sSub>
              <m:sSubPr>
                <m:ctrlPr>
                  <w:rPr>
                    <w:rFonts w:ascii="Cambria Math" w:hAnsi="Cambria Math"/>
                    <w:i/>
                    <w:noProof/>
                  </w:rPr>
                </m:ctrlPr>
              </m:sSubPr>
              <m:e>
                <m:r>
                  <w:rPr>
                    <w:rFonts w:ascii="Cambria Math" w:hAnsi="Cambria Math"/>
                    <w:noProof/>
                  </w:rPr>
                  <m:t>n</m:t>
                </m:r>
              </m:e>
              <m:sub>
                <m:r>
                  <w:rPr>
                    <w:rFonts w:ascii="Cambria Math" w:hAnsi="Cambria Math" w:hint="eastAsia"/>
                    <w:noProof/>
                  </w:rPr>
                  <m:t>s</m:t>
                </m:r>
              </m:sub>
            </m:sSub>
          </m:sup>
        </m:sSubSup>
      </m:oMath>
      <w:r>
        <w:rPr>
          <w:rFonts w:hint="eastAsia"/>
        </w:rPr>
        <w:t>含有标签（</w:t>
      </w:r>
      <w:proofErr w:type="gramStart"/>
      <w:r>
        <w:rPr>
          <w:rFonts w:hint="eastAsia"/>
        </w:rPr>
        <w:t>源域样本</w:t>
      </w:r>
      <w:proofErr w:type="gramEnd"/>
      <w:r>
        <w:rPr>
          <w:rFonts w:hint="eastAsia"/>
        </w:rPr>
        <w:t>数量</w:t>
      </w:r>
      <m:oMath>
        <m:sSub>
          <m:sSubPr>
            <m:ctrlPr>
              <w:rPr>
                <w:rFonts w:ascii="Cambria Math" w:hAnsi="Cambria Math"/>
                <w:i/>
                <w:noProof/>
              </w:rPr>
            </m:ctrlPr>
          </m:sSubPr>
          <m:e>
            <m:r>
              <w:rPr>
                <w:rFonts w:ascii="Cambria Math" w:hAnsi="Cambria Math"/>
                <w:noProof/>
              </w:rPr>
              <m:t>n</m:t>
            </m:r>
          </m:e>
          <m:sub>
            <m:r>
              <w:rPr>
                <w:rFonts w:ascii="Cambria Math" w:hAnsi="Cambria Math" w:hint="eastAsia"/>
                <w:noProof/>
              </w:rPr>
              <m:t>s</m:t>
            </m:r>
          </m:sub>
        </m:sSub>
      </m:oMath>
      <w:r>
        <w:rPr>
          <w:rFonts w:hint="eastAsia"/>
        </w:rPr>
        <w:t>、样本</w:t>
      </w:r>
      <m:oMath>
        <m:sSubSup>
          <m:sSubSupPr>
            <m:ctrlPr>
              <w:rPr>
                <w:rFonts w:ascii="Cambria Math" w:hAnsi="Cambria Math"/>
                <w:i/>
                <w:noProof/>
              </w:rPr>
            </m:ctrlPr>
          </m:sSubSupPr>
          <m:e>
            <m:r>
              <w:rPr>
                <w:rFonts w:ascii="Cambria Math" w:hAnsi="Cambria Math"/>
                <w:noProof/>
              </w:rPr>
              <m:t>x</m:t>
            </m:r>
          </m:e>
          <m:sub>
            <m:r>
              <w:rPr>
                <w:rFonts w:ascii="Cambria Math" w:hAnsi="Cambria Math"/>
                <w:noProof/>
              </w:rPr>
              <m:t>i</m:t>
            </m:r>
          </m:sub>
          <m:sup>
            <m:r>
              <w:rPr>
                <w:rFonts w:ascii="Cambria Math" w:hAnsi="Cambria Math"/>
                <w:noProof/>
              </w:rPr>
              <m:t>s</m:t>
            </m:r>
          </m:sup>
        </m:sSubSup>
      </m:oMath>
      <w:r>
        <w:rPr>
          <w:rFonts w:hint="eastAsia"/>
        </w:rPr>
        <w:t>、标签</w:t>
      </w:r>
      <m:oMath>
        <m:sSubSup>
          <m:sSubSupPr>
            <m:ctrlPr>
              <w:rPr>
                <w:rFonts w:ascii="Cambria Math" w:hAnsi="Cambria Math"/>
                <w:i/>
                <w:noProof/>
              </w:rPr>
            </m:ctrlPr>
          </m:sSubSupPr>
          <m:e>
            <m:r>
              <w:rPr>
                <w:rFonts w:ascii="Cambria Math" w:hAnsi="Cambria Math"/>
                <w:noProof/>
              </w:rPr>
              <m:t>y</m:t>
            </m:r>
          </m:e>
          <m:sub>
            <m:r>
              <w:rPr>
                <w:rFonts w:ascii="Cambria Math" w:hAnsi="Cambria Math"/>
                <w:noProof/>
              </w:rPr>
              <m:t>i</m:t>
            </m:r>
          </m:sub>
          <m:sup>
            <m:r>
              <w:rPr>
                <w:rFonts w:ascii="Cambria Math" w:hAnsi="Cambria Math"/>
                <w:noProof/>
              </w:rPr>
              <m:t>s</m:t>
            </m:r>
          </m:sup>
        </m:sSubSup>
      </m:oMath>
      <w:r>
        <w:rPr>
          <w:rFonts w:hint="eastAsia"/>
        </w:rPr>
        <w:t>和索引</w:t>
      </w:r>
      <m:oMath>
        <m:r>
          <w:rPr>
            <w:rFonts w:ascii="Cambria Math" w:hAnsi="Cambria Math" w:hint="eastAsia"/>
            <w:noProof/>
          </w:rPr>
          <m:t>i</m:t>
        </m:r>
      </m:oMath>
      <w:r>
        <w:rPr>
          <w:rFonts w:hint="eastAsia"/>
        </w:rPr>
        <w:t>）、目标域</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t</m:t>
            </m:r>
          </m:sub>
        </m:sSub>
        <m:r>
          <w:rPr>
            <w:rFonts w:ascii="Cambria Math" w:hAnsi="Cambria Math"/>
          </w:rPr>
          <m:t>=</m:t>
        </m:r>
        <m:sSubSup>
          <m:sSubSupPr>
            <m:ctrlPr>
              <w:rPr>
                <w:rFonts w:ascii="Cambria Math" w:hAnsi="Cambria Math"/>
                <w:i/>
              </w:rPr>
            </m:ctrlPr>
          </m:sSubSupPr>
          <m:e>
            <m:r>
              <w:rPr>
                <w:rFonts w:ascii="Cambria Math" w:hAnsi="Cambria Math"/>
              </w:rPr>
              <m:t>{</m:t>
            </m:r>
            <m:sSubSup>
              <m:sSubSupPr>
                <m:ctrlPr>
                  <w:rPr>
                    <w:rFonts w:ascii="Cambria Math" w:hAnsi="Cambria Math"/>
                    <w:i/>
                    <w:noProof/>
                  </w:rPr>
                </m:ctrlPr>
              </m:sSubSupPr>
              <m:e>
                <m:r>
                  <w:rPr>
                    <w:rFonts w:ascii="Cambria Math" w:hAnsi="Cambria Math"/>
                    <w:noProof/>
                  </w:rPr>
                  <m:t>x</m:t>
                </m:r>
              </m:e>
              <m:sub>
                <m:r>
                  <w:rPr>
                    <w:rFonts w:ascii="Cambria Math" w:hAnsi="Cambria Math"/>
                    <w:noProof/>
                  </w:rPr>
                  <m:t>j</m:t>
                </m:r>
              </m:sub>
              <m:sup>
                <m:r>
                  <w:rPr>
                    <w:rFonts w:ascii="Cambria Math" w:hAnsi="Cambria Math"/>
                    <w:noProof/>
                  </w:rPr>
                  <m:t>t</m:t>
                </m:r>
              </m:sup>
            </m:sSubSup>
            <m:r>
              <w:rPr>
                <w:rFonts w:ascii="Cambria Math" w:hAnsi="Cambria Math"/>
              </w:rPr>
              <m:t>}</m:t>
            </m:r>
          </m:e>
          <m:sub>
            <m:r>
              <w:rPr>
                <w:rFonts w:ascii="Cambria Math" w:hAnsi="Cambria Math"/>
              </w:rPr>
              <m:t>j=1</m:t>
            </m:r>
          </m:sub>
          <m:sup>
            <m:sSub>
              <m:sSubPr>
                <m:ctrlPr>
                  <w:rPr>
                    <w:rFonts w:ascii="Cambria Math" w:hAnsi="Cambria Math"/>
                    <w:i/>
                    <w:noProof/>
                  </w:rPr>
                </m:ctrlPr>
              </m:sSubPr>
              <m:e>
                <m:r>
                  <w:rPr>
                    <w:rFonts w:ascii="Cambria Math" w:hAnsi="Cambria Math"/>
                    <w:noProof/>
                  </w:rPr>
                  <m:t>n</m:t>
                </m:r>
              </m:e>
              <m:sub>
                <m:r>
                  <w:rPr>
                    <w:rFonts w:ascii="Cambria Math" w:hAnsi="Cambria Math"/>
                    <w:noProof/>
                  </w:rPr>
                  <m:t>t</m:t>
                </m:r>
              </m:sub>
            </m:sSub>
          </m:sup>
        </m:sSubSup>
      </m:oMath>
      <w:r>
        <w:rPr>
          <w:rFonts w:hint="eastAsia"/>
        </w:rPr>
        <w:t>（目标域样本数量</w:t>
      </w:r>
      <m:oMath>
        <m:sSub>
          <m:sSubPr>
            <m:ctrlPr>
              <w:rPr>
                <w:rFonts w:ascii="Cambria Math" w:hAnsi="Cambria Math"/>
                <w:i/>
                <w:noProof/>
              </w:rPr>
            </m:ctrlPr>
          </m:sSubPr>
          <m:e>
            <m:r>
              <w:rPr>
                <w:rFonts w:ascii="Cambria Math" w:hAnsi="Cambria Math"/>
                <w:noProof/>
              </w:rPr>
              <m:t>n</m:t>
            </m:r>
          </m:e>
          <m:sub>
            <m:r>
              <w:rPr>
                <w:rFonts w:ascii="Cambria Math" w:hAnsi="Cambria Math" w:hint="eastAsia"/>
                <w:noProof/>
              </w:rPr>
              <m:t>t</m:t>
            </m:r>
          </m:sub>
        </m:sSub>
      </m:oMath>
      <w:r>
        <w:rPr>
          <w:rFonts w:hint="eastAsia"/>
        </w:rPr>
        <w:t>、样本</w:t>
      </w:r>
      <m:oMath>
        <m:sSubSup>
          <m:sSubSupPr>
            <m:ctrlPr>
              <w:rPr>
                <w:rFonts w:ascii="Cambria Math" w:hAnsi="Cambria Math"/>
                <w:i/>
                <w:noProof/>
              </w:rPr>
            </m:ctrlPr>
          </m:sSubSupPr>
          <m:e>
            <m:r>
              <w:rPr>
                <w:rFonts w:ascii="Cambria Math" w:hAnsi="Cambria Math"/>
                <w:noProof/>
              </w:rPr>
              <m:t>x</m:t>
            </m:r>
          </m:e>
          <m:sub>
            <m:r>
              <w:rPr>
                <w:rFonts w:ascii="Cambria Math" w:hAnsi="Cambria Math"/>
                <w:noProof/>
              </w:rPr>
              <m:t>j</m:t>
            </m:r>
          </m:sub>
          <m:sup>
            <m:r>
              <w:rPr>
                <w:rFonts w:ascii="Cambria Math" w:hAnsi="Cambria Math"/>
                <w:noProof/>
              </w:rPr>
              <m:t>s</m:t>
            </m:r>
          </m:sup>
        </m:sSubSup>
      </m:oMath>
      <w:r>
        <w:rPr>
          <w:rFonts w:hint="eastAsia"/>
        </w:rPr>
        <w:t>和索引</w:t>
      </w:r>
      <m:oMath>
        <m:r>
          <w:rPr>
            <w:rFonts w:ascii="Cambria Math" w:hAnsi="Cambria Math"/>
          </w:rPr>
          <m:t>j</m:t>
        </m:r>
      </m:oMath>
      <w:r>
        <w:rPr>
          <w:rFonts w:hint="eastAsia"/>
        </w:rPr>
        <w:t>）不含标签，并且满足</w:t>
      </w:r>
      <m:oMath>
        <m:sSub>
          <m:sSubPr>
            <m:ctrlPr>
              <w:rPr>
                <w:rFonts w:ascii="Cambria Math" w:hAnsi="Cambria Math"/>
                <w:i/>
              </w:rPr>
            </m:ctrlPr>
          </m:sSubPr>
          <m:e>
            <m:r>
              <w:rPr>
                <w:rFonts w:ascii="Cambria Math" w:hAnsi="Cambria Math" w:hint="eastAsia"/>
              </w:rPr>
              <m:t>Х</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hint="eastAsia"/>
              </w:rPr>
              <m:t>Х</m:t>
            </m:r>
          </m:e>
          <m:sub>
            <m:r>
              <w:rPr>
                <w:rFonts w:ascii="Cambria Math" w:hAnsi="Cambria Math" w:hint="eastAsia"/>
              </w:rPr>
              <m:t>t</m:t>
            </m:r>
          </m:sub>
        </m:sSub>
      </m:oMath>
      <w:r>
        <w:rPr>
          <w:rFonts w:hint="eastAsia"/>
        </w:rPr>
        <w:t>且</w:t>
      </w:r>
      <m:oMath>
        <m:sSub>
          <m:sSubPr>
            <m:ctrlPr>
              <w:rPr>
                <w:rFonts w:ascii="Cambria Math" w:hAnsi="Cambria Math"/>
                <w:i/>
              </w:rPr>
            </m:ctrlPr>
          </m:sSubPr>
          <m:e>
            <m:r>
              <w:rPr>
                <w:rFonts w:ascii="Cambria Math" w:hAnsi="Cambria Math" w:hint="eastAsia"/>
              </w:rPr>
              <m:t>У</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hint="eastAsia"/>
              </w:rPr>
              <m:t>У</m:t>
            </m:r>
          </m:e>
          <m:sub>
            <m:r>
              <w:rPr>
                <w:rFonts w:ascii="Cambria Math" w:hAnsi="Cambria Math" w:hint="eastAsia"/>
              </w:rPr>
              <m:t>t</m:t>
            </m:r>
          </m:sub>
        </m:sSub>
      </m:oMath>
      <w:r>
        <w:rPr>
          <w:rFonts w:hint="eastAsia"/>
        </w:rPr>
        <w:t>，</w:t>
      </w:r>
      <w:proofErr w:type="gramStart"/>
      <w:r>
        <w:rPr>
          <w:rFonts w:hint="eastAsia"/>
        </w:rPr>
        <w:t>即源域和</w:t>
      </w:r>
      <w:proofErr w:type="gramEnd"/>
      <w:r>
        <w:rPr>
          <w:rFonts w:hint="eastAsia"/>
        </w:rPr>
        <w:t>目标域的特征空间和标签空间都相同。但是</w:t>
      </w:r>
      <m:oMath>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hint="eastAsia"/>
              </w:rPr>
              <m:t>s</m:t>
            </m:r>
          </m:sup>
        </m:sSup>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oMath>
      <w:r>
        <w:rPr>
          <w:rFonts w:hint="eastAsia"/>
        </w:rPr>
        <w:t>，</w:t>
      </w:r>
      <w:proofErr w:type="gramStart"/>
      <w:r>
        <w:rPr>
          <w:rFonts w:hint="eastAsia"/>
        </w:rPr>
        <w:t>即源域和</w:t>
      </w:r>
      <w:proofErr w:type="gramEnd"/>
      <w:r>
        <w:rPr>
          <w:rFonts w:hint="eastAsia"/>
        </w:rPr>
        <w:t>目标域的边缘分布不同。根据含有标签</w:t>
      </w:r>
      <w:proofErr w:type="gramStart"/>
      <w:r>
        <w:rPr>
          <w:rFonts w:hint="eastAsia"/>
        </w:rPr>
        <w:t>的源域样本</w:t>
      </w:r>
      <w:proofErr w:type="gramEnd"/>
      <w:r>
        <w:rPr>
          <w:rFonts w:hint="eastAsia"/>
        </w:rPr>
        <w:t>数据集</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s</m:t>
            </m:r>
          </m:sub>
        </m:sSub>
      </m:oMath>
      <w:r>
        <w:rPr>
          <w:rFonts w:hint="eastAsia"/>
        </w:rPr>
        <w:t>训练一个用于预测目标</w:t>
      </w:r>
      <w:proofErr w:type="gramStart"/>
      <w:r>
        <w:rPr>
          <w:rFonts w:hint="eastAsia"/>
        </w:rPr>
        <w:t>域数据</w:t>
      </w:r>
      <w:proofErr w:type="gramEnd"/>
      <w:r>
        <w:rPr>
          <w:rFonts w:hint="eastAsia"/>
        </w:rPr>
        <w:t>集</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t</m:t>
            </m:r>
          </m:sub>
        </m:sSub>
      </m:oMath>
      <w:r>
        <w:rPr>
          <w:rFonts w:hint="eastAsia"/>
        </w:rPr>
        <w:t>的标签</w:t>
      </w:r>
      <m:oMath>
        <m:sSup>
          <m:sSupPr>
            <m:ctrlPr>
              <w:rPr>
                <w:rFonts w:ascii="Cambria Math" w:hAnsi="Cambria Math"/>
                <w:i/>
              </w:rPr>
            </m:ctrlPr>
          </m:sSupPr>
          <m:e>
            <m:r>
              <w:rPr>
                <w:rFonts w:ascii="Cambria Math" w:hAnsi="Cambria Math"/>
              </w:rPr>
              <m:t>y</m:t>
            </m:r>
          </m:e>
          <m:sup>
            <m:r>
              <w:rPr>
                <w:rFonts w:ascii="Cambria Math" w:hAnsi="Cambria Math" w:hint="eastAsia"/>
              </w:rPr>
              <m:t>t</m:t>
            </m:r>
          </m:sup>
        </m:sSup>
        <m:r>
          <w:rPr>
            <w:rFonts w:ascii="Cambria Math" w:hAnsi="Cambria Math"/>
          </w:rPr>
          <m:t>ϵ</m:t>
        </m:r>
        <m:sSub>
          <m:sSubPr>
            <m:ctrlPr>
              <w:rPr>
                <w:rFonts w:ascii="Cambria Math" w:hAnsi="Cambria Math"/>
                <w:i/>
              </w:rPr>
            </m:ctrlPr>
          </m:sSubPr>
          <m:e>
            <m:r>
              <w:rPr>
                <w:rFonts w:ascii="Cambria Math" w:hAnsi="Cambria Math" w:hint="eastAsia"/>
              </w:rPr>
              <m:t>У</m:t>
            </m:r>
          </m:e>
          <m:sub>
            <m:r>
              <w:rPr>
                <w:rFonts w:ascii="Cambria Math" w:hAnsi="Cambria Math"/>
              </w:rPr>
              <m:t>t</m:t>
            </m:r>
          </m:sub>
        </m:sSub>
      </m:oMath>
      <w:r>
        <w:rPr>
          <w:rFonts w:hint="eastAsia"/>
        </w:rPr>
        <w:t>的分类器</w:t>
      </w:r>
      <m:oMath>
        <m:r>
          <w:rPr>
            <w:rFonts w:ascii="Cambria Math" w:hAnsi="Cambria Math" w:hint="eastAsia"/>
          </w:rPr>
          <m:t>f</m:t>
        </m:r>
        <m:r>
          <w:rPr>
            <w:rFonts w:ascii="Cambria Math" w:hAnsi="Cambria Math"/>
          </w:rPr>
          <m:t>:x→y</m:t>
        </m:r>
      </m:oMath>
      <w:r>
        <w:rPr>
          <w:rFonts w:hint="eastAsia"/>
        </w:rPr>
        <w:t>，这就是</w:t>
      </w:r>
      <w:proofErr w:type="gramStart"/>
      <w:r>
        <w:rPr>
          <w:rFonts w:hint="eastAsia"/>
        </w:rPr>
        <w:t>域适应</w:t>
      </w:r>
      <w:proofErr w:type="gramEnd"/>
      <w:r>
        <w:rPr>
          <w:rFonts w:hint="eastAsia"/>
        </w:rPr>
        <w:t>算法的任务。</w:t>
      </w:r>
    </w:p>
    <w:p w14:paraId="0D94F88E" w14:textId="77777777" w:rsidR="00CB558B" w:rsidRDefault="00CB558B" w:rsidP="00CB558B">
      <w:pPr>
        <w:ind w:firstLine="420"/>
      </w:pPr>
      <w:r>
        <w:rPr>
          <w:rFonts w:hint="eastAsia"/>
        </w:rPr>
        <w:t>深度域适应（</w:t>
      </w:r>
      <w:r>
        <w:rPr>
          <w:rFonts w:hint="eastAsia"/>
        </w:rPr>
        <w:t>D</w:t>
      </w:r>
      <w:r>
        <w:t>eep domain adaptation</w:t>
      </w:r>
      <w:r>
        <w:rPr>
          <w:rFonts w:hint="eastAsia"/>
        </w:rPr>
        <w:t>）：</w:t>
      </w:r>
      <w:proofErr w:type="gramStart"/>
      <w:r>
        <w:rPr>
          <w:rFonts w:hint="eastAsia"/>
        </w:rPr>
        <w:t>已知源域</w:t>
      </w:r>
      <w:proofErr w:type="gramEnd"/>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s</m:t>
            </m:r>
          </m:sub>
        </m:sSub>
        <m:r>
          <w:rPr>
            <w:rFonts w:ascii="Cambria Math" w:hAnsi="Cambria Math"/>
          </w:rPr>
          <m:t>=</m:t>
        </m:r>
        <m:sSubSup>
          <m:sSubSupPr>
            <m:ctrlPr>
              <w:rPr>
                <w:rFonts w:ascii="Cambria Math" w:hAnsi="Cambria Math"/>
                <w:i/>
              </w:rPr>
            </m:ctrlPr>
          </m:sSubSupPr>
          <m:e>
            <m:r>
              <w:rPr>
                <w:rFonts w:ascii="Cambria Math" w:hAnsi="Cambria Math"/>
              </w:rPr>
              <m:t>{</m:t>
            </m:r>
            <m:sSubSup>
              <m:sSubSupPr>
                <m:ctrlPr>
                  <w:rPr>
                    <w:rFonts w:ascii="Cambria Math" w:hAnsi="Cambria Math"/>
                    <w:i/>
                    <w:noProof/>
                  </w:rPr>
                </m:ctrlPr>
              </m:sSubSupPr>
              <m:e>
                <m:r>
                  <w:rPr>
                    <w:rFonts w:ascii="Cambria Math" w:hAnsi="Cambria Math"/>
                    <w:noProof/>
                  </w:rPr>
                  <m:t>x</m:t>
                </m:r>
              </m:e>
              <m:sub>
                <m:r>
                  <w:rPr>
                    <w:rFonts w:ascii="Cambria Math" w:hAnsi="Cambria Math"/>
                    <w:noProof/>
                  </w:rPr>
                  <m:t>i</m:t>
                </m:r>
              </m:sub>
              <m:sup>
                <m:r>
                  <w:rPr>
                    <w:rFonts w:ascii="Cambria Math" w:hAnsi="Cambria Math"/>
                    <w:noProof/>
                  </w:rPr>
                  <m:t>s</m:t>
                </m:r>
              </m:sup>
            </m:sSubSup>
            <m:r>
              <w:rPr>
                <w:rFonts w:ascii="Cambria Math" w:hAnsi="Cambria Math"/>
              </w:rPr>
              <m:t>,</m:t>
            </m:r>
            <m:sSubSup>
              <m:sSubSupPr>
                <m:ctrlPr>
                  <w:rPr>
                    <w:rFonts w:ascii="Cambria Math" w:hAnsi="Cambria Math"/>
                    <w:i/>
                    <w:noProof/>
                  </w:rPr>
                </m:ctrlPr>
              </m:sSubSupPr>
              <m:e>
                <m:r>
                  <w:rPr>
                    <w:rFonts w:ascii="Cambria Math" w:hAnsi="Cambria Math"/>
                    <w:noProof/>
                  </w:rPr>
                  <m:t>y</m:t>
                </m:r>
              </m:e>
              <m:sub>
                <m:r>
                  <w:rPr>
                    <w:rFonts w:ascii="Cambria Math" w:hAnsi="Cambria Math"/>
                    <w:noProof/>
                  </w:rPr>
                  <m:t>i</m:t>
                </m:r>
              </m:sub>
              <m:sup>
                <m:r>
                  <w:rPr>
                    <w:rFonts w:ascii="Cambria Math" w:hAnsi="Cambria Math"/>
                    <w:noProof/>
                  </w:rPr>
                  <m:t>s</m:t>
                </m:r>
              </m:sup>
            </m:sSubSup>
            <m:r>
              <w:rPr>
                <w:rFonts w:ascii="Cambria Math" w:hAnsi="Cambria Math"/>
              </w:rPr>
              <m:t>}</m:t>
            </m:r>
          </m:e>
          <m:sub>
            <m:r>
              <w:rPr>
                <w:rFonts w:ascii="Cambria Math" w:hAnsi="Cambria Math"/>
              </w:rPr>
              <m:t>i=1</m:t>
            </m:r>
          </m:sub>
          <m:sup>
            <m:sSub>
              <m:sSubPr>
                <m:ctrlPr>
                  <w:rPr>
                    <w:rFonts w:ascii="Cambria Math" w:hAnsi="Cambria Math"/>
                    <w:i/>
                    <w:noProof/>
                  </w:rPr>
                </m:ctrlPr>
              </m:sSubPr>
              <m:e>
                <m:r>
                  <w:rPr>
                    <w:rFonts w:ascii="Cambria Math" w:hAnsi="Cambria Math"/>
                    <w:noProof/>
                  </w:rPr>
                  <m:t>n</m:t>
                </m:r>
              </m:e>
              <m:sub>
                <m:r>
                  <w:rPr>
                    <w:rFonts w:ascii="Cambria Math" w:hAnsi="Cambria Math" w:hint="eastAsia"/>
                    <w:noProof/>
                  </w:rPr>
                  <m:t>s</m:t>
                </m:r>
              </m:sub>
            </m:sSub>
          </m:sup>
        </m:sSubSup>
      </m:oMath>
      <w:r>
        <w:rPr>
          <w:rFonts w:hint="eastAsia"/>
        </w:rPr>
        <w:t>含有标签（</w:t>
      </w:r>
      <w:proofErr w:type="gramStart"/>
      <w:r>
        <w:rPr>
          <w:rFonts w:hint="eastAsia"/>
        </w:rPr>
        <w:t>源域样本</w:t>
      </w:r>
      <w:proofErr w:type="gramEnd"/>
      <w:r>
        <w:rPr>
          <w:rFonts w:hint="eastAsia"/>
        </w:rPr>
        <w:t>数量</w:t>
      </w:r>
      <m:oMath>
        <m:sSub>
          <m:sSubPr>
            <m:ctrlPr>
              <w:rPr>
                <w:rFonts w:ascii="Cambria Math" w:hAnsi="Cambria Math"/>
                <w:i/>
                <w:noProof/>
              </w:rPr>
            </m:ctrlPr>
          </m:sSubPr>
          <m:e>
            <m:r>
              <w:rPr>
                <w:rFonts w:ascii="Cambria Math" w:hAnsi="Cambria Math"/>
                <w:noProof/>
              </w:rPr>
              <m:t>n</m:t>
            </m:r>
          </m:e>
          <m:sub>
            <m:r>
              <w:rPr>
                <w:rFonts w:ascii="Cambria Math" w:hAnsi="Cambria Math" w:hint="eastAsia"/>
                <w:noProof/>
              </w:rPr>
              <m:t>s</m:t>
            </m:r>
          </m:sub>
        </m:sSub>
      </m:oMath>
      <w:r>
        <w:rPr>
          <w:rFonts w:hint="eastAsia"/>
        </w:rPr>
        <w:t>、样本</w:t>
      </w:r>
      <m:oMath>
        <m:sSubSup>
          <m:sSubSupPr>
            <m:ctrlPr>
              <w:rPr>
                <w:rFonts w:ascii="Cambria Math" w:hAnsi="Cambria Math"/>
                <w:i/>
                <w:noProof/>
              </w:rPr>
            </m:ctrlPr>
          </m:sSubSupPr>
          <m:e>
            <m:r>
              <w:rPr>
                <w:rFonts w:ascii="Cambria Math" w:hAnsi="Cambria Math"/>
                <w:noProof/>
              </w:rPr>
              <m:t>x</m:t>
            </m:r>
          </m:e>
          <m:sub>
            <m:r>
              <w:rPr>
                <w:rFonts w:ascii="Cambria Math" w:hAnsi="Cambria Math"/>
                <w:noProof/>
              </w:rPr>
              <m:t>i</m:t>
            </m:r>
          </m:sub>
          <m:sup>
            <m:r>
              <w:rPr>
                <w:rFonts w:ascii="Cambria Math" w:hAnsi="Cambria Math"/>
                <w:noProof/>
              </w:rPr>
              <m:t>s</m:t>
            </m:r>
          </m:sup>
        </m:sSubSup>
      </m:oMath>
      <w:r>
        <w:rPr>
          <w:rFonts w:hint="eastAsia"/>
        </w:rPr>
        <w:t>、标签</w:t>
      </w:r>
      <m:oMath>
        <m:sSubSup>
          <m:sSubSupPr>
            <m:ctrlPr>
              <w:rPr>
                <w:rFonts w:ascii="Cambria Math" w:hAnsi="Cambria Math"/>
                <w:i/>
                <w:noProof/>
              </w:rPr>
            </m:ctrlPr>
          </m:sSubSupPr>
          <m:e>
            <m:r>
              <w:rPr>
                <w:rFonts w:ascii="Cambria Math" w:hAnsi="Cambria Math"/>
                <w:noProof/>
              </w:rPr>
              <m:t>y</m:t>
            </m:r>
          </m:e>
          <m:sub>
            <m:r>
              <w:rPr>
                <w:rFonts w:ascii="Cambria Math" w:hAnsi="Cambria Math"/>
                <w:noProof/>
              </w:rPr>
              <m:t>i</m:t>
            </m:r>
          </m:sub>
          <m:sup>
            <m:r>
              <w:rPr>
                <w:rFonts w:ascii="Cambria Math" w:hAnsi="Cambria Math"/>
                <w:noProof/>
              </w:rPr>
              <m:t>s</m:t>
            </m:r>
          </m:sup>
        </m:sSubSup>
      </m:oMath>
      <w:r>
        <w:rPr>
          <w:rFonts w:hint="eastAsia"/>
        </w:rPr>
        <w:t>和索引</w:t>
      </w:r>
      <m:oMath>
        <m:r>
          <w:rPr>
            <w:rFonts w:ascii="Cambria Math" w:hAnsi="Cambria Math" w:hint="eastAsia"/>
            <w:noProof/>
          </w:rPr>
          <m:t>i</m:t>
        </m:r>
      </m:oMath>
      <w:r>
        <w:rPr>
          <w:rFonts w:hint="eastAsia"/>
        </w:rPr>
        <w:t>）、目标域</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t</m:t>
            </m:r>
          </m:sub>
        </m:sSub>
        <m:r>
          <w:rPr>
            <w:rFonts w:ascii="Cambria Math" w:hAnsi="Cambria Math"/>
          </w:rPr>
          <m:t>=</m:t>
        </m:r>
        <m:sSubSup>
          <m:sSubSupPr>
            <m:ctrlPr>
              <w:rPr>
                <w:rFonts w:ascii="Cambria Math" w:hAnsi="Cambria Math"/>
                <w:i/>
              </w:rPr>
            </m:ctrlPr>
          </m:sSubSupPr>
          <m:e>
            <m:r>
              <w:rPr>
                <w:rFonts w:ascii="Cambria Math" w:hAnsi="Cambria Math"/>
              </w:rPr>
              <m:t>{</m:t>
            </m:r>
            <m:sSubSup>
              <m:sSubSupPr>
                <m:ctrlPr>
                  <w:rPr>
                    <w:rFonts w:ascii="Cambria Math" w:hAnsi="Cambria Math"/>
                    <w:i/>
                    <w:noProof/>
                  </w:rPr>
                </m:ctrlPr>
              </m:sSubSupPr>
              <m:e>
                <m:r>
                  <w:rPr>
                    <w:rFonts w:ascii="Cambria Math" w:hAnsi="Cambria Math"/>
                    <w:noProof/>
                  </w:rPr>
                  <m:t>x</m:t>
                </m:r>
              </m:e>
              <m:sub>
                <m:r>
                  <w:rPr>
                    <w:rFonts w:ascii="Cambria Math" w:hAnsi="Cambria Math"/>
                    <w:noProof/>
                  </w:rPr>
                  <m:t>j</m:t>
                </m:r>
              </m:sub>
              <m:sup>
                <m:r>
                  <w:rPr>
                    <w:rFonts w:ascii="Cambria Math" w:hAnsi="Cambria Math"/>
                    <w:noProof/>
                  </w:rPr>
                  <m:t>t</m:t>
                </m:r>
              </m:sup>
            </m:sSubSup>
            <m:r>
              <w:rPr>
                <w:rFonts w:ascii="Cambria Math" w:hAnsi="Cambria Math"/>
              </w:rPr>
              <m:t>}</m:t>
            </m:r>
          </m:e>
          <m:sub>
            <m:r>
              <w:rPr>
                <w:rFonts w:ascii="Cambria Math" w:hAnsi="Cambria Math"/>
              </w:rPr>
              <m:t>j=1</m:t>
            </m:r>
          </m:sub>
          <m:sup>
            <m:sSub>
              <m:sSubPr>
                <m:ctrlPr>
                  <w:rPr>
                    <w:rFonts w:ascii="Cambria Math" w:hAnsi="Cambria Math"/>
                    <w:i/>
                    <w:noProof/>
                  </w:rPr>
                </m:ctrlPr>
              </m:sSubPr>
              <m:e>
                <m:r>
                  <w:rPr>
                    <w:rFonts w:ascii="Cambria Math" w:hAnsi="Cambria Math"/>
                    <w:noProof/>
                  </w:rPr>
                  <m:t>n</m:t>
                </m:r>
              </m:e>
              <m:sub>
                <m:r>
                  <w:rPr>
                    <w:rFonts w:ascii="Cambria Math" w:hAnsi="Cambria Math"/>
                    <w:noProof/>
                  </w:rPr>
                  <m:t>t</m:t>
                </m:r>
              </m:sub>
            </m:sSub>
          </m:sup>
        </m:sSubSup>
      </m:oMath>
      <w:r>
        <w:rPr>
          <w:rFonts w:hint="eastAsia"/>
        </w:rPr>
        <w:t>（目标域样本数量</w:t>
      </w:r>
      <m:oMath>
        <m:sSub>
          <m:sSubPr>
            <m:ctrlPr>
              <w:rPr>
                <w:rFonts w:ascii="Cambria Math" w:hAnsi="Cambria Math"/>
                <w:i/>
                <w:noProof/>
              </w:rPr>
            </m:ctrlPr>
          </m:sSubPr>
          <m:e>
            <m:r>
              <w:rPr>
                <w:rFonts w:ascii="Cambria Math" w:hAnsi="Cambria Math"/>
                <w:noProof/>
              </w:rPr>
              <m:t>n</m:t>
            </m:r>
          </m:e>
          <m:sub>
            <m:r>
              <w:rPr>
                <w:rFonts w:ascii="Cambria Math" w:hAnsi="Cambria Math" w:hint="eastAsia"/>
                <w:noProof/>
              </w:rPr>
              <m:t>t</m:t>
            </m:r>
          </m:sub>
        </m:sSub>
      </m:oMath>
      <w:r>
        <w:rPr>
          <w:rFonts w:hint="eastAsia"/>
        </w:rPr>
        <w:t>、样本</w:t>
      </w:r>
      <m:oMath>
        <m:sSubSup>
          <m:sSubSupPr>
            <m:ctrlPr>
              <w:rPr>
                <w:rFonts w:ascii="Cambria Math" w:hAnsi="Cambria Math"/>
                <w:i/>
                <w:noProof/>
              </w:rPr>
            </m:ctrlPr>
          </m:sSubSupPr>
          <m:e>
            <m:r>
              <w:rPr>
                <w:rFonts w:ascii="Cambria Math" w:hAnsi="Cambria Math"/>
                <w:noProof/>
              </w:rPr>
              <m:t>x</m:t>
            </m:r>
          </m:e>
          <m:sub>
            <m:r>
              <w:rPr>
                <w:rFonts w:ascii="Cambria Math" w:hAnsi="Cambria Math"/>
                <w:noProof/>
              </w:rPr>
              <m:t>j</m:t>
            </m:r>
          </m:sub>
          <m:sup>
            <m:r>
              <w:rPr>
                <w:rFonts w:ascii="Cambria Math" w:hAnsi="Cambria Math"/>
                <w:noProof/>
              </w:rPr>
              <m:t>s</m:t>
            </m:r>
          </m:sup>
        </m:sSubSup>
      </m:oMath>
      <w:r>
        <w:rPr>
          <w:rFonts w:hint="eastAsia"/>
        </w:rPr>
        <w:t>和索引</w:t>
      </w:r>
      <m:oMath>
        <m:r>
          <w:rPr>
            <w:rFonts w:ascii="Cambria Math" w:hAnsi="Cambria Math"/>
          </w:rPr>
          <m:t>j</m:t>
        </m:r>
      </m:oMath>
      <w:r>
        <w:rPr>
          <w:rFonts w:hint="eastAsia"/>
        </w:rPr>
        <w:t>）不含标签，并且满足</w:t>
      </w:r>
      <m:oMath>
        <m:sSub>
          <m:sSubPr>
            <m:ctrlPr>
              <w:rPr>
                <w:rFonts w:ascii="Cambria Math" w:hAnsi="Cambria Math"/>
                <w:i/>
              </w:rPr>
            </m:ctrlPr>
          </m:sSubPr>
          <m:e>
            <m:r>
              <w:rPr>
                <w:rFonts w:ascii="Cambria Math" w:hAnsi="Cambria Math" w:hint="eastAsia"/>
              </w:rPr>
              <m:t>Х</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hint="eastAsia"/>
              </w:rPr>
              <m:t>Х</m:t>
            </m:r>
          </m:e>
          <m:sub>
            <m:r>
              <w:rPr>
                <w:rFonts w:ascii="Cambria Math" w:hAnsi="Cambria Math" w:hint="eastAsia"/>
              </w:rPr>
              <m:t>t</m:t>
            </m:r>
          </m:sub>
        </m:sSub>
      </m:oMath>
      <w:r>
        <w:rPr>
          <w:rFonts w:hint="eastAsia"/>
        </w:rPr>
        <w:t>、</w:t>
      </w:r>
      <m:oMath>
        <m:sSub>
          <m:sSubPr>
            <m:ctrlPr>
              <w:rPr>
                <w:rFonts w:ascii="Cambria Math" w:hAnsi="Cambria Math"/>
                <w:i/>
              </w:rPr>
            </m:ctrlPr>
          </m:sSubPr>
          <m:e>
            <m:r>
              <w:rPr>
                <w:rFonts w:ascii="Cambria Math" w:hAnsi="Cambria Math" w:hint="eastAsia"/>
              </w:rPr>
              <m:t>У</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hint="eastAsia"/>
              </w:rPr>
              <m:t>У</m:t>
            </m:r>
          </m:e>
          <m:sub>
            <m:r>
              <w:rPr>
                <w:rFonts w:ascii="Cambria Math" w:hAnsi="Cambria Math" w:hint="eastAsia"/>
              </w:rPr>
              <m:t>t</m:t>
            </m:r>
          </m:sub>
        </m:sSub>
      </m:oMath>
      <w:r>
        <w:rPr>
          <w:rFonts w:hint="eastAsia"/>
        </w:rPr>
        <w:t>且</w:t>
      </w:r>
      <m:oMath>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hint="eastAsia"/>
                  </w:rPr>
                  <m:t>y</m:t>
                </m:r>
              </m:e>
              <m:sup>
                <m:r>
                  <w:rPr>
                    <w:rFonts w:ascii="Cambria Math" w:hAnsi="Cambria Math" w:hint="eastAsia"/>
                  </w:rPr>
                  <m:t>s</m:t>
                </m:r>
              </m:sup>
            </m:sSup>
          </m:e>
          <m:e>
            <m:sSup>
              <m:sSupPr>
                <m:ctrlPr>
                  <w:rPr>
                    <w:rFonts w:ascii="Cambria Math" w:hAnsi="Cambria Math"/>
                    <w:i/>
                  </w:rPr>
                </m:ctrlPr>
              </m:sSupPr>
              <m:e>
                <m:r>
                  <w:rPr>
                    <w:rFonts w:ascii="Cambria Math" w:hAnsi="Cambria Math"/>
                  </w:rPr>
                  <m:t>x</m:t>
                </m:r>
              </m:e>
              <m:sup>
                <m:r>
                  <w:rPr>
                    <w:rFonts w:ascii="Cambria Math" w:hAnsi="Cambria Math" w:hint="eastAsia"/>
                  </w:rPr>
                  <m:t>s</m:t>
                </m:r>
              </m:sup>
            </m:sSup>
          </m:e>
        </m:d>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hint="eastAsia"/>
                  </w:rPr>
                  <m:t>y</m:t>
                </m:r>
              </m:e>
              <m:sup>
                <m:r>
                  <w:rPr>
                    <w:rFonts w:ascii="Cambria Math" w:hAnsi="Cambria Math"/>
                  </w:rPr>
                  <m:t>t</m:t>
                </m:r>
              </m:sup>
            </m:sSup>
          </m:e>
          <m:e>
            <m:sSup>
              <m:sSupPr>
                <m:ctrlPr>
                  <w:rPr>
                    <w:rFonts w:ascii="Cambria Math" w:hAnsi="Cambria Math"/>
                    <w:i/>
                  </w:rPr>
                </m:ctrlPr>
              </m:sSupPr>
              <m:e>
                <m:r>
                  <w:rPr>
                    <w:rFonts w:ascii="Cambria Math" w:hAnsi="Cambria Math"/>
                  </w:rPr>
                  <m:t>x</m:t>
                </m:r>
              </m:e>
              <m:sup>
                <m:r>
                  <w:rPr>
                    <w:rFonts w:ascii="Cambria Math" w:hAnsi="Cambria Math"/>
                  </w:rPr>
                  <m:t>t</m:t>
                </m:r>
              </m:sup>
            </m:sSup>
          </m:e>
        </m:d>
      </m:oMath>
      <w:r>
        <w:rPr>
          <w:rFonts w:hint="eastAsia"/>
        </w:rPr>
        <w:t>，</w:t>
      </w:r>
      <w:proofErr w:type="gramStart"/>
      <w:r>
        <w:rPr>
          <w:rFonts w:hint="eastAsia"/>
        </w:rPr>
        <w:t>即源域和</w:t>
      </w:r>
      <w:proofErr w:type="gramEnd"/>
      <w:r>
        <w:rPr>
          <w:rFonts w:hint="eastAsia"/>
        </w:rPr>
        <w:t>目标域的特征空间、类别空间、条件概率分布都相同。但是</w:t>
      </w:r>
      <m:oMath>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hint="eastAsia"/>
              </w:rPr>
              <m:t>s</m:t>
            </m:r>
          </m:sup>
        </m:sSup>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oMath>
      <w:r>
        <w:rPr>
          <w:rFonts w:hint="eastAsia"/>
        </w:rPr>
        <w:t>，</w:t>
      </w:r>
      <w:proofErr w:type="gramStart"/>
      <w:r>
        <w:rPr>
          <w:rFonts w:hint="eastAsia"/>
        </w:rPr>
        <w:t>即源域和</w:t>
      </w:r>
      <w:proofErr w:type="gramEnd"/>
      <w:r>
        <w:rPr>
          <w:rFonts w:hint="eastAsia"/>
        </w:rPr>
        <w:t>目标域的边缘分布不同。根据含有标签</w:t>
      </w:r>
      <w:proofErr w:type="gramStart"/>
      <w:r>
        <w:rPr>
          <w:rFonts w:hint="eastAsia"/>
        </w:rPr>
        <w:t>的源域样本</w:t>
      </w:r>
      <w:proofErr w:type="gramEnd"/>
      <w:r>
        <w:rPr>
          <w:rFonts w:hint="eastAsia"/>
        </w:rPr>
        <w:t>数据集</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s</m:t>
            </m:r>
          </m:sub>
        </m:sSub>
      </m:oMath>
      <w:r>
        <w:rPr>
          <w:rFonts w:hint="eastAsia"/>
        </w:rPr>
        <w:t>训练一个用于预测目标</w:t>
      </w:r>
      <w:proofErr w:type="gramStart"/>
      <w:r>
        <w:rPr>
          <w:rFonts w:hint="eastAsia"/>
        </w:rPr>
        <w:t>域数据</w:t>
      </w:r>
      <w:proofErr w:type="gramEnd"/>
      <w:r>
        <w:rPr>
          <w:rFonts w:hint="eastAsia"/>
        </w:rPr>
        <w:t>集</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t</m:t>
            </m:r>
          </m:sub>
        </m:sSub>
      </m:oMath>
      <w:r>
        <w:rPr>
          <w:rFonts w:hint="eastAsia"/>
        </w:rPr>
        <w:t>的标签</w:t>
      </w:r>
      <m:oMath>
        <m:sSup>
          <m:sSupPr>
            <m:ctrlPr>
              <w:rPr>
                <w:rFonts w:ascii="Cambria Math" w:hAnsi="Cambria Math"/>
                <w:i/>
              </w:rPr>
            </m:ctrlPr>
          </m:sSupPr>
          <m:e>
            <m:r>
              <w:rPr>
                <w:rFonts w:ascii="Cambria Math" w:hAnsi="Cambria Math"/>
              </w:rPr>
              <m:t>y</m:t>
            </m:r>
          </m:e>
          <m:sup>
            <m:r>
              <w:rPr>
                <w:rFonts w:ascii="Cambria Math" w:hAnsi="Cambria Math" w:hint="eastAsia"/>
              </w:rPr>
              <m:t>t</m:t>
            </m:r>
          </m:sup>
        </m:sSup>
        <m:r>
          <w:rPr>
            <w:rFonts w:ascii="Cambria Math" w:hAnsi="Cambria Math"/>
          </w:rPr>
          <m:t>ϵ</m:t>
        </m:r>
        <m:sSub>
          <m:sSubPr>
            <m:ctrlPr>
              <w:rPr>
                <w:rFonts w:ascii="Cambria Math" w:hAnsi="Cambria Math"/>
                <w:i/>
              </w:rPr>
            </m:ctrlPr>
          </m:sSubPr>
          <m:e>
            <m:r>
              <w:rPr>
                <w:rFonts w:ascii="Cambria Math" w:hAnsi="Cambria Math" w:hint="eastAsia"/>
              </w:rPr>
              <m:t>У</m:t>
            </m:r>
          </m:e>
          <m:sub>
            <m:r>
              <w:rPr>
                <w:rFonts w:ascii="Cambria Math" w:hAnsi="Cambria Math"/>
              </w:rPr>
              <m:t>t</m:t>
            </m:r>
          </m:sub>
        </m:sSub>
      </m:oMath>
      <w:r>
        <w:rPr>
          <w:rFonts w:hint="eastAsia"/>
        </w:rPr>
        <w:t>的分类器</w:t>
      </w:r>
      <m:oMath>
        <m:r>
          <w:rPr>
            <w:rFonts w:ascii="Cambria Math" w:hAnsi="Cambria Math" w:hint="eastAsia"/>
          </w:rPr>
          <m:t>f</m:t>
        </m:r>
        <m:r>
          <w:rPr>
            <w:rFonts w:ascii="Cambria Math" w:hAnsi="Cambria Math"/>
          </w:rPr>
          <m:t>:x→y</m:t>
        </m:r>
      </m:oMath>
      <w:r>
        <w:rPr>
          <w:rFonts w:hint="eastAsia"/>
        </w:rPr>
        <w:t>，这就是</w:t>
      </w:r>
      <w:proofErr w:type="gramStart"/>
      <w:r>
        <w:rPr>
          <w:rFonts w:hint="eastAsia"/>
        </w:rPr>
        <w:t>域适应</w:t>
      </w:r>
      <w:proofErr w:type="gramEnd"/>
      <w:r>
        <w:rPr>
          <w:rFonts w:hint="eastAsia"/>
        </w:rPr>
        <w:t>算法的任务。</w:t>
      </w:r>
    </w:p>
    <w:p w14:paraId="27101A2F" w14:textId="77777777" w:rsidR="00CB558B" w:rsidRDefault="00CB558B" w:rsidP="00CB558B">
      <w:pPr>
        <w:ind w:firstLine="420"/>
      </w:pPr>
      <w:r>
        <w:rPr>
          <w:rFonts w:hint="eastAsia"/>
        </w:rPr>
        <w:t>以上描述</w:t>
      </w:r>
      <w:proofErr w:type="gramStart"/>
      <w:r>
        <w:rPr>
          <w:rFonts w:hint="eastAsia"/>
        </w:rPr>
        <w:t>了</w:t>
      </w:r>
      <w:r w:rsidRPr="00661877">
        <w:rPr>
          <w:rFonts w:hint="eastAsia"/>
        </w:rPr>
        <w:t>域适应</w:t>
      </w:r>
      <w:proofErr w:type="gramEnd"/>
      <w:r w:rsidRPr="00661877">
        <w:rPr>
          <w:rFonts w:hint="eastAsia"/>
        </w:rPr>
        <w:t>和迁移学习之间的关系</w:t>
      </w:r>
      <w:r>
        <w:rPr>
          <w:rFonts w:hint="eastAsia"/>
        </w:rPr>
        <w:t>，</w:t>
      </w:r>
      <w:r w:rsidRPr="00661877">
        <w:rPr>
          <w:rFonts w:hint="eastAsia"/>
        </w:rPr>
        <w:t>以及它们</w:t>
      </w:r>
      <w:r>
        <w:rPr>
          <w:rFonts w:hint="eastAsia"/>
        </w:rPr>
        <w:t>在</w:t>
      </w:r>
      <w:r w:rsidRPr="00661877">
        <w:rPr>
          <w:rFonts w:hint="eastAsia"/>
        </w:rPr>
        <w:t>不同边缘概率分布情况下解决预测目标</w:t>
      </w:r>
      <w:proofErr w:type="gramStart"/>
      <w:r w:rsidRPr="00661877">
        <w:rPr>
          <w:rFonts w:hint="eastAsia"/>
        </w:rPr>
        <w:t>域数据</w:t>
      </w:r>
      <w:proofErr w:type="gramEnd"/>
      <w:r w:rsidRPr="00661877">
        <w:rPr>
          <w:rFonts w:hint="eastAsia"/>
        </w:rPr>
        <w:t>标签的问题。</w:t>
      </w:r>
      <w:proofErr w:type="gramStart"/>
      <w:r w:rsidRPr="00661877">
        <w:rPr>
          <w:rFonts w:hint="eastAsia"/>
        </w:rPr>
        <w:t>域适应</w:t>
      </w:r>
      <w:proofErr w:type="gramEnd"/>
      <w:r w:rsidRPr="00661877">
        <w:rPr>
          <w:rFonts w:hint="eastAsia"/>
        </w:rPr>
        <w:t>与迁移学习相比，</w:t>
      </w:r>
      <w:proofErr w:type="gramStart"/>
      <w:r w:rsidRPr="00661877">
        <w:rPr>
          <w:rFonts w:hint="eastAsia"/>
        </w:rPr>
        <w:t>对源域和</w:t>
      </w:r>
      <w:proofErr w:type="gramEnd"/>
      <w:r w:rsidRPr="00661877">
        <w:rPr>
          <w:rFonts w:hint="eastAsia"/>
        </w:rPr>
        <w:t>目标域的标签空间和特征空间有更严格的要求，需要相同且条件概率分布相同</w:t>
      </w:r>
      <w:r>
        <w:rPr>
          <w:rFonts w:hint="eastAsia"/>
        </w:rPr>
        <w:t>，因此</w:t>
      </w:r>
      <w:proofErr w:type="gramStart"/>
      <w:r w:rsidRPr="00661877">
        <w:rPr>
          <w:rFonts w:hint="eastAsia"/>
        </w:rPr>
        <w:t>域适应</w:t>
      </w:r>
      <w:proofErr w:type="gramEnd"/>
      <w:r w:rsidRPr="00661877">
        <w:rPr>
          <w:rFonts w:hint="eastAsia"/>
        </w:rPr>
        <w:t>可以看作是迁移学习问题中约束更严格的子问题。由于</w:t>
      </w:r>
      <w:proofErr w:type="gramStart"/>
      <w:r w:rsidRPr="00661877">
        <w:rPr>
          <w:rFonts w:hint="eastAsia"/>
        </w:rPr>
        <w:t>域适应</w:t>
      </w:r>
      <w:proofErr w:type="gramEnd"/>
      <w:r w:rsidRPr="00661877">
        <w:rPr>
          <w:rFonts w:hint="eastAsia"/>
        </w:rPr>
        <w:t>问题有更多的条件要求，并且</w:t>
      </w:r>
      <w:proofErr w:type="gramStart"/>
      <w:r w:rsidRPr="00661877">
        <w:rPr>
          <w:rFonts w:hint="eastAsia"/>
        </w:rPr>
        <w:t>域适应</w:t>
      </w:r>
      <w:proofErr w:type="gramEnd"/>
      <w:r w:rsidRPr="00661877">
        <w:rPr>
          <w:rFonts w:hint="eastAsia"/>
        </w:rPr>
        <w:t>方法可以稍作调整来适应其他迁移学习问题，</w:t>
      </w:r>
      <w:r>
        <w:rPr>
          <w:rFonts w:hint="eastAsia"/>
        </w:rPr>
        <w:t>因此</w:t>
      </w:r>
      <w:proofErr w:type="gramStart"/>
      <w:r w:rsidRPr="00661877">
        <w:rPr>
          <w:rFonts w:hint="eastAsia"/>
        </w:rPr>
        <w:t>域适应</w:t>
      </w:r>
      <w:proofErr w:type="gramEnd"/>
      <w:r w:rsidRPr="00661877">
        <w:rPr>
          <w:rFonts w:hint="eastAsia"/>
        </w:rPr>
        <w:t>问题</w:t>
      </w:r>
      <w:r>
        <w:rPr>
          <w:rFonts w:hint="eastAsia"/>
        </w:rPr>
        <w:t>是当前迁移学习领域的重点研究方向</w:t>
      </w:r>
      <w:r w:rsidRPr="00330CE4">
        <w:rPr>
          <w:vertAlign w:val="superscript"/>
        </w:rPr>
        <w:fldChar w:fldCharType="begin"/>
      </w:r>
      <w:r w:rsidRPr="00330CE4">
        <w:rPr>
          <w:vertAlign w:val="superscript"/>
        </w:rPr>
        <w:instrText xml:space="preserve"> </w:instrText>
      </w:r>
      <w:r w:rsidRPr="00330CE4">
        <w:rPr>
          <w:rFonts w:hint="eastAsia"/>
          <w:vertAlign w:val="superscript"/>
        </w:rPr>
        <w:instrText>REF _Ref135215972 \r \h</w:instrText>
      </w:r>
      <w:r w:rsidRPr="00330CE4">
        <w:rPr>
          <w:vertAlign w:val="superscript"/>
        </w:rPr>
        <w:instrText xml:space="preserve"> </w:instrText>
      </w:r>
      <w:r>
        <w:rPr>
          <w:vertAlign w:val="superscript"/>
        </w:rPr>
        <w:instrText xml:space="preserve"> \* MERGEFORMAT </w:instrText>
      </w:r>
      <w:r w:rsidRPr="00330CE4">
        <w:rPr>
          <w:vertAlign w:val="superscript"/>
        </w:rPr>
      </w:r>
      <w:r w:rsidRPr="00330CE4">
        <w:rPr>
          <w:vertAlign w:val="superscript"/>
        </w:rPr>
        <w:fldChar w:fldCharType="separate"/>
      </w:r>
      <w:r>
        <w:rPr>
          <w:vertAlign w:val="superscript"/>
        </w:rPr>
        <w:t>[5]</w:t>
      </w:r>
      <w:r w:rsidRPr="00330CE4">
        <w:rPr>
          <w:vertAlign w:val="superscript"/>
        </w:rPr>
        <w:fldChar w:fldCharType="end"/>
      </w:r>
      <w:r w:rsidRPr="00661877">
        <w:rPr>
          <w:rFonts w:hint="eastAsia"/>
        </w:rPr>
        <w:t>。</w:t>
      </w:r>
    </w:p>
    <w:p w14:paraId="2FC93233" w14:textId="77777777" w:rsidR="00CB558B" w:rsidRPr="00741EB7" w:rsidRDefault="00CB558B" w:rsidP="00CB558B"/>
    <w:p w14:paraId="5497A00C" w14:textId="77777777" w:rsidR="00CB558B" w:rsidRDefault="00CB558B" w:rsidP="00CB558B">
      <w:pPr>
        <w:pStyle w:val="3"/>
        <w:numPr>
          <w:ilvl w:val="0"/>
          <w:numId w:val="0"/>
        </w:numPr>
      </w:pPr>
      <w:r>
        <w:lastRenderedPageBreak/>
        <w:t>12.3.3</w:t>
      </w:r>
      <w:r>
        <w:rPr>
          <w:rFonts w:hint="eastAsia"/>
        </w:rPr>
        <w:t>无监督域适应</w:t>
      </w:r>
    </w:p>
    <w:p w14:paraId="57E3DE2D" w14:textId="77777777" w:rsidR="00CB558B" w:rsidRDefault="00CB558B" w:rsidP="00CB558B">
      <w:pPr>
        <w:ind w:firstLine="420"/>
      </w:pPr>
      <w:r>
        <w:rPr>
          <w:rFonts w:hint="eastAsia"/>
        </w:rPr>
        <w:t>根据目标域有无标签可以分为一下三类：目标</w:t>
      </w:r>
      <w:proofErr w:type="gramStart"/>
      <w:r>
        <w:rPr>
          <w:rFonts w:hint="eastAsia"/>
        </w:rPr>
        <w:t>域全部</w:t>
      </w:r>
      <w:proofErr w:type="gramEnd"/>
      <w:r>
        <w:rPr>
          <w:rFonts w:hint="eastAsia"/>
        </w:rPr>
        <w:t>有标签（</w:t>
      </w:r>
      <w:r>
        <w:t>Supervised DA</w:t>
      </w:r>
      <w:r>
        <w:rPr>
          <w:rFonts w:hint="eastAsia"/>
        </w:rPr>
        <w:t>）、目标</w:t>
      </w:r>
      <w:proofErr w:type="gramStart"/>
      <w:r>
        <w:rPr>
          <w:rFonts w:hint="eastAsia"/>
        </w:rPr>
        <w:t>域部分</w:t>
      </w:r>
      <w:proofErr w:type="gramEnd"/>
      <w:r>
        <w:rPr>
          <w:rFonts w:hint="eastAsia"/>
        </w:rPr>
        <w:t>有标签（</w:t>
      </w:r>
      <w:r>
        <w:rPr>
          <w:rFonts w:hint="eastAsia"/>
        </w:rPr>
        <w:t>S</w:t>
      </w:r>
      <w:r>
        <w:t>emi-</w:t>
      </w:r>
      <w:r>
        <w:rPr>
          <w:rFonts w:hint="eastAsia"/>
        </w:rPr>
        <w:t>s</w:t>
      </w:r>
      <w:r>
        <w:t>upervised DA</w:t>
      </w:r>
      <w:r>
        <w:rPr>
          <w:rFonts w:hint="eastAsia"/>
        </w:rPr>
        <w:t>）、</w:t>
      </w:r>
      <w:proofErr w:type="gramStart"/>
      <w:r>
        <w:rPr>
          <w:rFonts w:hint="eastAsia"/>
        </w:rPr>
        <w:t>目标域全没有</w:t>
      </w:r>
      <w:proofErr w:type="gramEnd"/>
      <w:r>
        <w:rPr>
          <w:rFonts w:hint="eastAsia"/>
        </w:rPr>
        <w:t>标签（</w:t>
      </w:r>
      <w:r>
        <w:rPr>
          <w:rFonts w:hint="eastAsia"/>
        </w:rPr>
        <w:t>u</w:t>
      </w:r>
      <w:r>
        <w:t>n</w:t>
      </w:r>
      <w:r>
        <w:rPr>
          <w:rFonts w:hint="eastAsia"/>
        </w:rPr>
        <w:t>s</w:t>
      </w:r>
      <w:r>
        <w:t>upervised DA</w:t>
      </w:r>
      <w:r>
        <w:rPr>
          <w:rFonts w:hint="eastAsia"/>
        </w:rPr>
        <w:t>），其中</w:t>
      </w:r>
      <w:proofErr w:type="gramStart"/>
      <w:r>
        <w:rPr>
          <w:rFonts w:hint="eastAsia"/>
        </w:rPr>
        <w:t>目标域全没有</w:t>
      </w:r>
      <w:proofErr w:type="gramEnd"/>
      <w:r>
        <w:rPr>
          <w:rFonts w:hint="eastAsia"/>
        </w:rPr>
        <w:t>标签（</w:t>
      </w:r>
      <w:r>
        <w:rPr>
          <w:rFonts w:hint="eastAsia"/>
        </w:rPr>
        <w:t>U</w:t>
      </w:r>
      <w:r>
        <w:t>n</w:t>
      </w:r>
      <w:r>
        <w:rPr>
          <w:rFonts w:hint="eastAsia"/>
        </w:rPr>
        <w:t>s</w:t>
      </w:r>
      <w:r>
        <w:t>upervised DA</w:t>
      </w:r>
      <w:r>
        <w:rPr>
          <w:rFonts w:hint="eastAsia"/>
        </w:rPr>
        <w:t>）最具有挑战性。</w:t>
      </w:r>
    </w:p>
    <w:p w14:paraId="5BCF3AD0" w14:textId="77777777" w:rsidR="00CB558B" w:rsidRDefault="00CB558B" w:rsidP="00CB558B">
      <w:pPr>
        <w:ind w:firstLine="420"/>
      </w:pPr>
      <w:r w:rsidRPr="00A70C48">
        <w:rPr>
          <w:rFonts w:hint="eastAsia"/>
        </w:rPr>
        <w:t>深度学习</w:t>
      </w:r>
      <w:r>
        <w:rPr>
          <w:rFonts w:hint="eastAsia"/>
        </w:rPr>
        <w:t>在</w:t>
      </w:r>
      <w:r w:rsidRPr="00A70C48">
        <w:rPr>
          <w:rFonts w:hint="eastAsia"/>
        </w:rPr>
        <w:t>不同领域</w:t>
      </w:r>
      <w:r>
        <w:rPr>
          <w:rFonts w:hint="eastAsia"/>
        </w:rPr>
        <w:t>中发挥着重要的作用</w:t>
      </w:r>
      <w:r w:rsidRPr="00A70C48">
        <w:rPr>
          <w:rFonts w:hint="eastAsia"/>
        </w:rPr>
        <w:t>，</w:t>
      </w:r>
      <w:r>
        <w:rPr>
          <w:rFonts w:hint="eastAsia"/>
        </w:rPr>
        <w:t>其中的</w:t>
      </w:r>
      <w:r w:rsidRPr="00A70C48">
        <w:rPr>
          <w:rFonts w:hint="eastAsia"/>
        </w:rPr>
        <w:t>原因</w:t>
      </w:r>
      <w:r>
        <w:rPr>
          <w:rFonts w:hint="eastAsia"/>
        </w:rPr>
        <w:t>包括深度学习</w:t>
      </w:r>
      <w:r w:rsidRPr="00A70C48">
        <w:rPr>
          <w:rFonts w:hint="eastAsia"/>
        </w:rPr>
        <w:t>具有从数据中学习并</w:t>
      </w:r>
      <w:r>
        <w:rPr>
          <w:rFonts w:hint="eastAsia"/>
        </w:rPr>
        <w:t>具有优秀的泛化能力</w:t>
      </w:r>
      <w:r w:rsidRPr="00A70C48">
        <w:rPr>
          <w:rFonts w:hint="eastAsia"/>
        </w:rPr>
        <w:t>。然而，</w:t>
      </w:r>
      <w:r>
        <w:rPr>
          <w:rFonts w:hint="eastAsia"/>
        </w:rPr>
        <w:t>模型需要大量有标记的数据集进行拟合，</w:t>
      </w:r>
      <w:r w:rsidRPr="00A70C48">
        <w:t>训练和测试数据</w:t>
      </w:r>
      <w:r>
        <w:rPr>
          <w:rFonts w:hint="eastAsia"/>
        </w:rPr>
        <w:t>需要满足</w:t>
      </w:r>
      <w:r w:rsidRPr="00A70C48">
        <w:t>独立且同分布因此，当在</w:t>
      </w:r>
      <w:r>
        <w:rPr>
          <w:rFonts w:hint="eastAsia"/>
        </w:rPr>
        <w:t>模型</w:t>
      </w:r>
      <w:r w:rsidRPr="00A70C48">
        <w:t>适应阶段遇到分布</w:t>
      </w:r>
      <w:proofErr w:type="gramStart"/>
      <w:r w:rsidRPr="00A70C48">
        <w:t>外数据</w:t>
      </w:r>
      <w:proofErr w:type="gramEnd"/>
      <w:r w:rsidRPr="00A70C48">
        <w:t>时，</w:t>
      </w:r>
      <w:r>
        <w:rPr>
          <w:rFonts w:hint="eastAsia"/>
        </w:rPr>
        <w:t>深度学习的性能可能会有所下降</w:t>
      </w:r>
      <w:r w:rsidRPr="00A70C48">
        <w:t>。为了应对这个问题，提出了无监督领域适应（</w:t>
      </w:r>
      <w:r w:rsidRPr="00A70C48">
        <w:t>UDA</w:t>
      </w:r>
      <w:r w:rsidRPr="00A70C48">
        <w:t>）</w:t>
      </w:r>
    </w:p>
    <w:p w14:paraId="38102EEE" w14:textId="77777777" w:rsidR="00CB558B" w:rsidRDefault="00CB558B" w:rsidP="00CB558B">
      <w:pPr>
        <w:ind w:firstLine="420"/>
      </w:pPr>
      <w:r>
        <w:rPr>
          <w:rFonts w:hint="eastAsia"/>
        </w:rPr>
        <w:t>无监督域适应（</w:t>
      </w:r>
      <w:r>
        <w:t>Unsupervised Domain Adaptation</w:t>
      </w:r>
      <w:r>
        <w:t>，</w:t>
      </w:r>
      <w:r>
        <w:t>UDA</w:t>
      </w:r>
      <w:r>
        <w:t>）是一种域适应的类型，在这种类型中没有标记的目标域数据。在无监督</w:t>
      </w:r>
      <w:proofErr w:type="gramStart"/>
      <w:r>
        <w:t>域适应</w:t>
      </w:r>
      <w:proofErr w:type="gramEnd"/>
      <w:r>
        <w:t>中，目标是通过利用</w:t>
      </w:r>
      <w:proofErr w:type="gramStart"/>
      <w:r>
        <w:t>源域数据</w:t>
      </w:r>
      <w:proofErr w:type="gramEnd"/>
      <w:r>
        <w:t>和未标记的目标</w:t>
      </w:r>
      <w:proofErr w:type="gramStart"/>
      <w:r>
        <w:t>域数据</w:t>
      </w:r>
      <w:proofErr w:type="gramEnd"/>
      <w:r>
        <w:t>中可用的信息学习出在目标域上表现良好的模型。</w:t>
      </w:r>
    </w:p>
    <w:p w14:paraId="5FE5337B" w14:textId="77777777" w:rsidR="00CB558B" w:rsidRDefault="00CB558B" w:rsidP="00CB558B">
      <w:pPr>
        <w:ind w:firstLine="420"/>
      </w:pPr>
      <w:r>
        <w:t>UDA</w:t>
      </w:r>
      <w:r>
        <w:t>的基本思想是通过</w:t>
      </w:r>
      <w:proofErr w:type="gramStart"/>
      <w:r>
        <w:t>对齐源域和</w:t>
      </w:r>
      <w:proofErr w:type="gramEnd"/>
      <w:r>
        <w:t>目标域的特征分布来减少域漂移。这可以通过各种技术实现，如对抗训练、领域混淆和自我训练。</w:t>
      </w:r>
    </w:p>
    <w:p w14:paraId="76F4D969" w14:textId="77777777" w:rsidR="00CB558B" w:rsidRDefault="00CB558B" w:rsidP="00CB558B">
      <w:pPr>
        <w:ind w:firstLine="420"/>
      </w:pPr>
      <w:r>
        <w:rPr>
          <w:rFonts w:hint="eastAsia"/>
        </w:rPr>
        <w:t>一种常见的</w:t>
      </w:r>
      <w:r>
        <w:t>UDA</w:t>
      </w:r>
      <w:r>
        <w:t>方法是使用对抗训练，它涉及训练一个域鉴别器，该鉴别器试图</w:t>
      </w:r>
      <w:proofErr w:type="gramStart"/>
      <w:r>
        <w:t>区分源域和</w:t>
      </w:r>
      <w:proofErr w:type="gramEnd"/>
      <w:r>
        <w:t>目标域数据，同时训练一个特征提取器来</w:t>
      </w:r>
      <w:proofErr w:type="gramStart"/>
      <w:r>
        <w:t>最小化域分类</w:t>
      </w:r>
      <w:proofErr w:type="gramEnd"/>
      <w:r>
        <w:t>损失并最大化域混淆损失。另一种方法是领域混淆，它直接</w:t>
      </w:r>
      <w:proofErr w:type="gramStart"/>
      <w:r>
        <w:t>在源域和</w:t>
      </w:r>
      <w:proofErr w:type="gramEnd"/>
      <w:r>
        <w:t>目标</w:t>
      </w:r>
      <w:proofErr w:type="gramStart"/>
      <w:r>
        <w:t>域数据</w:t>
      </w:r>
      <w:proofErr w:type="gramEnd"/>
      <w:r>
        <w:t>之间最大化领域混淆损失。</w:t>
      </w:r>
    </w:p>
    <w:p w14:paraId="2A458848" w14:textId="77777777" w:rsidR="00CB558B" w:rsidRPr="00CF2E50" w:rsidRDefault="00CB558B" w:rsidP="00CB558B">
      <w:pPr>
        <w:ind w:firstLine="420"/>
      </w:pPr>
      <w:r>
        <w:t>UDA</w:t>
      </w:r>
      <w:r>
        <w:t>有许多实际应用，如目标识别、语音识别和自然语言处理，其中往往很难或很昂贵获得标记的目标域数据。通过使用</w:t>
      </w:r>
      <w:r>
        <w:t>UDA</w:t>
      </w:r>
      <w:r>
        <w:t>，我们可以利用丰富的标记</w:t>
      </w:r>
      <w:proofErr w:type="gramStart"/>
      <w:r>
        <w:t>源域数据</w:t>
      </w:r>
      <w:proofErr w:type="gramEnd"/>
      <w:r>
        <w:t>和未标记的目标</w:t>
      </w:r>
      <w:proofErr w:type="gramStart"/>
      <w:r>
        <w:t>域数据</w:t>
      </w:r>
      <w:proofErr w:type="gramEnd"/>
      <w:r>
        <w:t>来学习一个能够很好地推广到目标域的模型。</w:t>
      </w:r>
    </w:p>
    <w:p w14:paraId="488A04CD" w14:textId="77777777" w:rsidR="00CB558B" w:rsidRDefault="00CB558B" w:rsidP="00CB558B"/>
    <w:p w14:paraId="71E713B9" w14:textId="77777777" w:rsidR="00CB558B" w:rsidRDefault="00CB558B" w:rsidP="00CB558B">
      <w:pPr>
        <w:pStyle w:val="3"/>
        <w:numPr>
          <w:ilvl w:val="0"/>
          <w:numId w:val="0"/>
        </w:numPr>
      </w:pPr>
      <w:r>
        <w:t>12.3.4</w:t>
      </w:r>
      <w:r>
        <w:rPr>
          <w:rFonts w:hint="eastAsia"/>
        </w:rPr>
        <w:t>基于统计准则的深度</w:t>
      </w:r>
      <w:proofErr w:type="gramStart"/>
      <w:r>
        <w:rPr>
          <w:rFonts w:hint="eastAsia"/>
        </w:rPr>
        <w:t>域适应</w:t>
      </w:r>
      <w:proofErr w:type="gramEnd"/>
      <w:r>
        <w:rPr>
          <w:rFonts w:hint="eastAsia"/>
        </w:rPr>
        <w:t>方法</w:t>
      </w:r>
    </w:p>
    <w:p w14:paraId="48EC8596" w14:textId="77777777" w:rsidR="00CB558B" w:rsidRDefault="00CB558B" w:rsidP="00CB558B">
      <w:r>
        <w:tab/>
      </w:r>
      <w:r>
        <w:rPr>
          <w:rFonts w:hint="eastAsia"/>
        </w:rPr>
        <w:t>基于统计准则的深度</w:t>
      </w:r>
      <w:proofErr w:type="gramStart"/>
      <w:r>
        <w:rPr>
          <w:rFonts w:hint="eastAsia"/>
        </w:rPr>
        <w:t>域适应</w:t>
      </w:r>
      <w:proofErr w:type="gramEnd"/>
      <w:r>
        <w:rPr>
          <w:rFonts w:hint="eastAsia"/>
        </w:rPr>
        <w:t>方法通过使用均值和高阶矩来度量领域间的差异，常见的距离有：关联对齐距离、中心矩距离、最大均值差异。</w:t>
      </w:r>
    </w:p>
    <w:p w14:paraId="34CD9C31" w14:textId="77777777" w:rsidR="00CB558B" w:rsidRDefault="00CB558B" w:rsidP="00CB558B">
      <w:pPr>
        <w:ind w:firstLine="420"/>
      </w:pPr>
      <w:r>
        <w:rPr>
          <w:rFonts w:hint="eastAsia"/>
        </w:rPr>
        <w:t>关联对齐距离</w:t>
      </w:r>
      <w:r>
        <w:rPr>
          <w:rFonts w:hint="eastAsia"/>
        </w:rPr>
        <w:t>(</w:t>
      </w:r>
      <w:r>
        <w:t>Correlation alignment, CORAL)</w:t>
      </w:r>
    </w:p>
    <w:p w14:paraId="4EEDCF54" w14:textId="77777777" w:rsidR="00CB558B" w:rsidRDefault="00CB558B" w:rsidP="00CB558B">
      <w:pPr>
        <w:ind w:firstLine="420"/>
      </w:pPr>
      <w:r>
        <w:rPr>
          <w:rFonts w:hint="eastAsia"/>
        </w:rPr>
        <w:lastRenderedPageBreak/>
        <w:t>减小两个领域协方差矩阵的差异</w:t>
      </w:r>
      <w:r>
        <w:rPr>
          <w:rFonts w:hint="eastAsia"/>
        </w:rPr>
        <w:t>CORAL</w:t>
      </w:r>
      <w:r>
        <w:rPr>
          <w:rFonts w:hint="eastAsia"/>
        </w:rPr>
        <w:t>来进行迁移学习，</w:t>
      </w:r>
      <w:r>
        <w:rPr>
          <w:rFonts w:hint="eastAsia"/>
        </w:rPr>
        <w:t>CORAL</w:t>
      </w:r>
      <w:r>
        <w:rPr>
          <w:rFonts w:hint="eastAsia"/>
        </w:rPr>
        <w:t>的定义如下</w:t>
      </w:r>
      <w:r w:rsidRPr="00E51418">
        <w:rPr>
          <w:vertAlign w:val="superscript"/>
        </w:rPr>
        <w:fldChar w:fldCharType="begin"/>
      </w:r>
      <w:r w:rsidRPr="00E51418">
        <w:rPr>
          <w:vertAlign w:val="superscript"/>
        </w:rPr>
        <w:instrText xml:space="preserve"> </w:instrText>
      </w:r>
      <w:r w:rsidRPr="00E51418">
        <w:rPr>
          <w:rFonts w:hint="eastAsia"/>
          <w:vertAlign w:val="superscript"/>
        </w:rPr>
        <w:instrText>REF _Ref135157972 \r \h</w:instrText>
      </w:r>
      <w:r w:rsidRPr="00E51418">
        <w:rPr>
          <w:vertAlign w:val="superscript"/>
        </w:rPr>
        <w:instrText xml:space="preserve"> </w:instrText>
      </w:r>
      <w:r>
        <w:rPr>
          <w:vertAlign w:val="superscript"/>
        </w:rPr>
        <w:instrText xml:space="preserve"> \* MERGEFORMAT </w:instrText>
      </w:r>
      <w:r w:rsidRPr="00E51418">
        <w:rPr>
          <w:vertAlign w:val="superscript"/>
        </w:rPr>
      </w:r>
      <w:r w:rsidRPr="00E51418">
        <w:rPr>
          <w:vertAlign w:val="superscript"/>
        </w:rPr>
        <w:fldChar w:fldCharType="separate"/>
      </w:r>
      <w:r>
        <w:rPr>
          <w:vertAlign w:val="superscript"/>
        </w:rPr>
        <w:t>[6]</w:t>
      </w:r>
      <w:r w:rsidRPr="00E51418">
        <w:rPr>
          <w:vertAlign w:val="superscript"/>
        </w:rPr>
        <w:fldChar w:fldCharType="end"/>
      </w:r>
      <w:r>
        <w:rPr>
          <w:rFonts w:hint="eastAsia"/>
        </w:rPr>
        <w:t>：</w:t>
      </w:r>
    </w:p>
    <w:p w14:paraId="1437A6F4" w14:textId="77777777" w:rsidR="00CB558B" w:rsidRDefault="00CB558B" w:rsidP="00CB558B">
      <m:oMathPara>
        <m:oMath>
          <m:sSub>
            <m:sSubPr>
              <m:ctrlPr>
                <w:rPr>
                  <w:rFonts w:ascii="Cambria Math" w:hAnsi="Cambria Math"/>
                  <w:i/>
                </w:rPr>
              </m:ctrlPr>
            </m:sSubPr>
            <m:e>
              <m:r>
                <w:rPr>
                  <w:rFonts w:ascii="Cambria Math" w:hAnsi="Cambria Math" w:hint="eastAsia"/>
                </w:rPr>
                <m:t>L</m:t>
              </m:r>
            </m:e>
            <m:sub>
              <m:r>
                <w:rPr>
                  <w:rFonts w:ascii="Cambria Math" w:hAnsi="Cambria Math"/>
                </w:rPr>
                <m:t>CORA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d</m:t>
                  </m:r>
                </m:e>
                <m:sup>
                  <m:r>
                    <w:rPr>
                      <w:rFonts w:ascii="Cambria Math" w:hAnsi="Cambria Math"/>
                    </w:rPr>
                    <m:t>2</m:t>
                  </m:r>
                </m:sup>
              </m:sSup>
            </m:den>
          </m:f>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e>
              </m:d>
            </m:e>
            <m:sub>
              <m:r>
                <w:rPr>
                  <w:rFonts w:ascii="Cambria Math" w:hAnsi="Cambria Math"/>
                </w:rPr>
                <m:t>F</m:t>
              </m:r>
            </m:sub>
            <m:sup>
              <m:r>
                <w:rPr>
                  <w:rFonts w:ascii="Cambria Math" w:hAnsi="Cambria Math"/>
                </w:rPr>
                <m:t>2</m:t>
              </m:r>
            </m:sup>
          </m:sSubSup>
        </m:oMath>
      </m:oMathPara>
    </w:p>
    <w:p w14:paraId="360CA586" w14:textId="77777777" w:rsidR="00CB558B" w:rsidRDefault="00CB558B" w:rsidP="00CB558B">
      <w:pPr>
        <w:ind w:firstLine="420"/>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Pr>
          <w:rFonts w:hint="eastAsia"/>
        </w:rPr>
        <w:t>与</w:t>
      </w:r>
      <m:oMath>
        <m:sSub>
          <m:sSubPr>
            <m:ctrlPr>
              <w:rPr>
                <w:rFonts w:ascii="Cambria Math" w:hAnsi="Cambria Math"/>
                <w:i/>
              </w:rPr>
            </m:ctrlPr>
          </m:sSubPr>
          <m:e>
            <m:r>
              <w:rPr>
                <w:rFonts w:ascii="Cambria Math" w:hAnsi="Cambria Math"/>
              </w:rPr>
              <m:t>C</m:t>
            </m:r>
          </m:e>
          <m:sub>
            <m:r>
              <w:rPr>
                <w:rFonts w:ascii="Cambria Math" w:hAnsi="Cambria Math" w:hint="eastAsia"/>
              </w:rPr>
              <m:t>T</m:t>
            </m:r>
          </m:sub>
        </m:sSub>
      </m:oMath>
      <w:r>
        <w:rPr>
          <w:rFonts w:hint="eastAsia"/>
        </w:rPr>
        <w:t>分别</w:t>
      </w:r>
      <w:proofErr w:type="gramStart"/>
      <w:r>
        <w:rPr>
          <w:rFonts w:hint="eastAsia"/>
        </w:rPr>
        <w:t>表示源域和</w:t>
      </w:r>
      <w:proofErr w:type="gramEnd"/>
      <w:r>
        <w:rPr>
          <w:rFonts w:hint="eastAsia"/>
        </w:rPr>
        <w:t>目标域的协方差矩阵，</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hint="eastAsia"/>
                  </w:rPr>
                  <m:t>·</m:t>
                </m:r>
              </m:e>
            </m:d>
          </m:e>
          <m:sub>
            <m:r>
              <w:rPr>
                <w:rFonts w:ascii="Cambria Math" w:hAnsi="Cambria Math"/>
              </w:rPr>
              <m:t>F</m:t>
            </m:r>
          </m:sub>
          <m:sup>
            <m:r>
              <w:rPr>
                <w:rFonts w:ascii="Cambria Math" w:hAnsi="Cambria Math"/>
              </w:rPr>
              <m:t>2</m:t>
            </m:r>
          </m:sup>
        </m:sSubSup>
      </m:oMath>
      <w:r>
        <w:rPr>
          <w:rFonts w:hint="eastAsia"/>
        </w:rPr>
        <w:t>表示矩阵范数的平方，</w:t>
      </w:r>
      <m:oMath>
        <m:r>
          <w:rPr>
            <w:rFonts w:ascii="Cambria Math" w:hAnsi="Cambria Math" w:hint="eastAsia"/>
          </w:rPr>
          <m:t>d</m:t>
        </m:r>
      </m:oMath>
      <w:r>
        <w:rPr>
          <w:rFonts w:hint="eastAsia"/>
        </w:rPr>
        <w:t>表示特征维度。</w:t>
      </w:r>
    </w:p>
    <w:p w14:paraId="1E36D914" w14:textId="77777777" w:rsidR="00CB558B" w:rsidRDefault="00CB558B" w:rsidP="00CB558B">
      <w:r>
        <w:rPr>
          <w:rFonts w:hint="eastAsia"/>
        </w:rPr>
        <w:t>中心矩距离</w:t>
      </w:r>
      <w:r>
        <w:rPr>
          <w:rFonts w:hint="eastAsia"/>
        </w:rPr>
        <w:t>(</w:t>
      </w:r>
      <w:r>
        <w:t>Central moment discrepancy, CMD)</w:t>
      </w:r>
    </w:p>
    <w:p w14:paraId="39328E1C" w14:textId="77777777" w:rsidR="00CB558B" w:rsidRDefault="00CB558B" w:rsidP="00CB558B">
      <w:pPr>
        <w:ind w:firstLine="420"/>
      </w:pPr>
      <w:r>
        <w:rPr>
          <w:rFonts w:hint="eastAsia"/>
        </w:rPr>
        <w:t>MMD</w:t>
      </w:r>
      <w:r>
        <w:rPr>
          <w:rFonts w:hint="eastAsia"/>
        </w:rPr>
        <w:t>可以看作是两个域的</w:t>
      </w:r>
      <w:proofErr w:type="gramStart"/>
      <w:r>
        <w:rPr>
          <w:rFonts w:hint="eastAsia"/>
        </w:rPr>
        <w:t>各阶统计矩</w:t>
      </w:r>
      <w:proofErr w:type="gramEnd"/>
      <w:r>
        <w:rPr>
          <w:rFonts w:hint="eastAsia"/>
        </w:rPr>
        <w:t>加权和之差</w:t>
      </w:r>
      <w:r w:rsidRPr="00740E22">
        <w:rPr>
          <w:vertAlign w:val="superscript"/>
        </w:rPr>
        <w:fldChar w:fldCharType="begin"/>
      </w:r>
      <w:r w:rsidRPr="00740E22">
        <w:rPr>
          <w:vertAlign w:val="superscript"/>
        </w:rPr>
        <w:instrText xml:space="preserve"> </w:instrText>
      </w:r>
      <w:r w:rsidRPr="00740E22">
        <w:rPr>
          <w:rFonts w:hint="eastAsia"/>
          <w:vertAlign w:val="superscript"/>
        </w:rPr>
        <w:instrText>REF _Ref135156235 \r \h</w:instrText>
      </w:r>
      <w:r w:rsidRPr="00740E22">
        <w:rPr>
          <w:vertAlign w:val="superscript"/>
        </w:rPr>
        <w:instrText xml:space="preserve"> </w:instrText>
      </w:r>
      <w:r>
        <w:rPr>
          <w:vertAlign w:val="superscript"/>
        </w:rPr>
        <w:instrText xml:space="preserve"> \* MERGEFORMAT </w:instrText>
      </w:r>
      <w:r w:rsidRPr="00740E22">
        <w:rPr>
          <w:vertAlign w:val="superscript"/>
        </w:rPr>
      </w:r>
      <w:r w:rsidRPr="00740E22">
        <w:rPr>
          <w:vertAlign w:val="superscript"/>
        </w:rPr>
        <w:fldChar w:fldCharType="separate"/>
      </w:r>
      <w:r>
        <w:rPr>
          <w:vertAlign w:val="superscript"/>
        </w:rPr>
        <w:t>[7]</w:t>
      </w:r>
      <w:r w:rsidRPr="00740E22">
        <w:rPr>
          <w:vertAlign w:val="superscript"/>
        </w:rPr>
        <w:fldChar w:fldCharType="end"/>
      </w:r>
      <w:r>
        <w:rPr>
          <w:rFonts w:hint="eastAsia"/>
        </w:rPr>
        <w:t>。在知识迁移的任务中，可以通过对齐两个域分布的高阶</w:t>
      </w:r>
      <w:proofErr w:type="gramStart"/>
      <w:r>
        <w:rPr>
          <w:rFonts w:hint="eastAsia"/>
        </w:rPr>
        <w:t>矩</w:t>
      </w:r>
      <w:proofErr w:type="gramEnd"/>
      <w:r>
        <w:rPr>
          <w:rFonts w:hint="eastAsia"/>
        </w:rPr>
        <w:t>并用</w:t>
      </w:r>
      <w:r>
        <w:rPr>
          <w:rFonts w:hint="eastAsia"/>
        </w:rPr>
        <w:t>CMD</w:t>
      </w:r>
      <w:r>
        <w:rPr>
          <w:rFonts w:hint="eastAsia"/>
        </w:rPr>
        <w:t>来表示两个域分布的高阶矩之差</w:t>
      </w:r>
      <w:r w:rsidRPr="00F334F8">
        <w:rPr>
          <w:vertAlign w:val="superscript"/>
        </w:rPr>
        <w:fldChar w:fldCharType="begin"/>
      </w:r>
      <w:r w:rsidRPr="00F334F8">
        <w:rPr>
          <w:vertAlign w:val="superscript"/>
        </w:rPr>
        <w:instrText xml:space="preserve"> </w:instrText>
      </w:r>
      <w:r w:rsidRPr="00F334F8">
        <w:rPr>
          <w:rFonts w:hint="eastAsia"/>
          <w:vertAlign w:val="superscript"/>
        </w:rPr>
        <w:instrText>REF _Ref135156573 \r \h</w:instrText>
      </w:r>
      <w:r w:rsidRPr="00F334F8">
        <w:rPr>
          <w:vertAlign w:val="superscript"/>
        </w:rPr>
        <w:instrText xml:space="preserve"> </w:instrText>
      </w:r>
      <w:r>
        <w:rPr>
          <w:vertAlign w:val="superscript"/>
        </w:rPr>
        <w:instrText xml:space="preserve"> \* MERGEFORMAT </w:instrText>
      </w:r>
      <w:r w:rsidRPr="00F334F8">
        <w:rPr>
          <w:vertAlign w:val="superscript"/>
        </w:rPr>
      </w:r>
      <w:r w:rsidRPr="00F334F8">
        <w:rPr>
          <w:vertAlign w:val="superscript"/>
        </w:rPr>
        <w:fldChar w:fldCharType="separate"/>
      </w:r>
      <w:r>
        <w:rPr>
          <w:vertAlign w:val="superscript"/>
        </w:rPr>
        <w:t>[8]</w:t>
      </w:r>
      <w:r w:rsidRPr="00F334F8">
        <w:rPr>
          <w:vertAlign w:val="superscript"/>
        </w:rPr>
        <w:fldChar w:fldCharType="end"/>
      </w:r>
      <w:r>
        <w:rPr>
          <w:rFonts w:hint="eastAsia"/>
        </w:rPr>
        <w:t>。</w:t>
      </w:r>
      <w:r>
        <w:rPr>
          <w:rFonts w:hint="eastAsia"/>
        </w:rPr>
        <w:t>CMD</w:t>
      </w:r>
      <w:r>
        <w:rPr>
          <w:rFonts w:hint="eastAsia"/>
        </w:rPr>
        <w:t>的经验分布如下：</w:t>
      </w:r>
    </w:p>
    <w:p w14:paraId="6382AAB3" w14:textId="77777777" w:rsidR="00CB558B" w:rsidRDefault="00CB558B" w:rsidP="00CB558B">
      <m:oMathPara>
        <m:oMath>
          <m:sSub>
            <m:sSubPr>
              <m:ctrlPr>
                <w:rPr>
                  <w:rFonts w:ascii="Cambria Math" w:hAnsi="Cambria Math"/>
                  <w:i/>
                </w:rPr>
              </m:ctrlPr>
            </m:sSubPr>
            <m:e>
              <m:r>
                <w:rPr>
                  <w:rFonts w:ascii="Cambria Math" w:hAnsi="Cambria Math"/>
                </w:rPr>
                <m:t>CMD</m:t>
              </m:r>
            </m:e>
            <m:sub>
              <m:r>
                <w:rPr>
                  <w:rFonts w:ascii="Cambria Math" w:hAnsi="Cambria Math"/>
                </w:rPr>
                <m:t>K</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b-a</m:t>
              </m:r>
            </m:den>
          </m:f>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s</m:t>
                          </m:r>
                        </m:sup>
                      </m:sSup>
                    </m:e>
                  </m:d>
                  <m:r>
                    <w:rPr>
                      <w:rFonts w:ascii="Cambria Math" w:hAnsi="Cambria Math"/>
                    </w:rPr>
                    <m:t>-E(</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e>
              </m:d>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2</m:t>
              </m:r>
            </m:sub>
            <m:sup>
              <m:r>
                <w:rPr>
                  <w:rFonts w:ascii="Cambria Math" w:hAnsi="Cambria Math"/>
                </w:rPr>
                <m:t>K</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b-a</m:t>
                          </m:r>
                        </m:e>
                      </m:d>
                    </m:e>
                    <m:sup>
                      <m:r>
                        <w:rPr>
                          <w:rFonts w:ascii="Cambria Math" w:hAnsi="Cambria Math"/>
                        </w:rPr>
                        <m:t>k</m:t>
                      </m:r>
                    </m:sup>
                  </m:sSup>
                </m:den>
              </m:f>
            </m:e>
          </m:nary>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s</m:t>
                          </m:r>
                        </m:sup>
                      </m:sSup>
                    </m:e>
                  </m:d>
                  <m:r>
                    <w:rPr>
                      <w:rFonts w:ascii="Cambria Math" w:hAnsi="Cambria Math"/>
                    </w:rPr>
                    <m:t>-C(</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e>
              </m:d>
            </m:e>
            <m:sub>
              <m:r>
                <w:rPr>
                  <w:rFonts w:ascii="Cambria Math" w:hAnsi="Cambria Math"/>
                </w:rPr>
                <m:t>2</m:t>
              </m:r>
            </m:sub>
          </m:sSub>
        </m:oMath>
      </m:oMathPara>
    </w:p>
    <w:p w14:paraId="26DB8FC3" w14:textId="77777777" w:rsidR="00CB558B" w:rsidRPr="007545FE" w:rsidRDefault="00CB558B" w:rsidP="00CB558B">
      <w:pPr>
        <w:ind w:firstLine="420"/>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hint="eastAsia"/>
              </w:rPr>
              <m:t>x</m:t>
            </m:r>
          </m:e>
        </m:d>
        <m:r>
          <w:rPr>
            <w:rFonts w:ascii="Cambria Math" w:hAnsi="Cambria Math"/>
          </w:rPr>
          <m:t>=E</m:t>
        </m:r>
        <m:sSup>
          <m:sSupPr>
            <m:ctrlPr>
              <w:rPr>
                <w:rFonts w:ascii="Cambria Math" w:hAnsi="Cambria Math"/>
                <w:i/>
              </w:rPr>
            </m:ctrlPr>
          </m:sSupPr>
          <m:e>
            <m:r>
              <w:rPr>
                <w:rFonts w:ascii="Cambria Math" w:hAnsi="Cambria Math"/>
              </w:rPr>
              <m:t>(x-E(x))</m:t>
            </m:r>
          </m:e>
          <m:sup>
            <m:r>
              <w:rPr>
                <w:rFonts w:ascii="Cambria Math" w:hAnsi="Cambria Math"/>
              </w:rPr>
              <m:t>k</m:t>
            </m:r>
          </m:sup>
        </m:sSup>
      </m:oMath>
      <w:r>
        <w:rPr>
          <w:rFonts w:hint="eastAsia"/>
        </w:rPr>
        <w:t>代表</w:t>
      </w:r>
      <w:r w:rsidRPr="003C43C8">
        <w:rPr>
          <w:rFonts w:ascii="Cambria Math" w:hAnsi="Cambria Math"/>
          <w:i/>
        </w:rPr>
        <w:t xml:space="preserve"> </w:t>
      </w:r>
      <m:oMath>
        <m:r>
          <w:rPr>
            <w:rFonts w:ascii="Cambria Math" w:hAnsi="Cambria Math"/>
          </w:rPr>
          <m:t>k</m:t>
        </m:r>
      </m:oMath>
      <w:r>
        <w:rPr>
          <w:rFonts w:hint="eastAsia"/>
        </w:rPr>
        <w:t>阶样本中心矩，</w:t>
      </w:r>
      <m:oMath>
        <m:r>
          <w:rPr>
            <w:rFonts w:ascii="Cambria Math" w:hAnsi="Cambria Math"/>
          </w:rPr>
          <m:t>E</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nary>
          <m:naryPr>
            <m:chr m:val="∑"/>
            <m:limLoc m:val="subSup"/>
            <m:supHide m:val="1"/>
            <m:ctrlPr>
              <w:rPr>
                <w:rFonts w:ascii="Cambria Math" w:hAnsi="Cambria Math"/>
                <w:i/>
              </w:rPr>
            </m:ctrlPr>
          </m:naryPr>
          <m:sub>
            <m:r>
              <w:rPr>
                <w:rFonts w:ascii="Cambria Math" w:hAnsi="Cambria Math"/>
              </w:rPr>
              <m:t>xϵX</m:t>
            </m:r>
          </m:sub>
          <m:sup/>
          <m:e>
            <m:r>
              <w:rPr>
                <w:rFonts w:ascii="Cambria Math" w:hAnsi="Cambria Math"/>
              </w:rPr>
              <m:t>x</m:t>
            </m:r>
          </m:e>
        </m:nary>
      </m:oMath>
      <w:r>
        <w:rPr>
          <w:rFonts w:hint="eastAsia"/>
        </w:rPr>
        <w:t>是经验期望，</w:t>
      </w:r>
      <m:oMath>
        <m:sSub>
          <m:sSubPr>
            <m:ctrlPr>
              <w:rPr>
                <w:rFonts w:ascii="Cambria Math" w:hAnsi="Cambria Math"/>
                <w:i/>
              </w:rPr>
            </m:ctrlPr>
          </m:sSubPr>
          <m:e>
            <m:r>
              <w:rPr>
                <w:rFonts w:ascii="Cambria Math" w:hAnsi="Cambria Math" w:hint="eastAsia"/>
              </w:rPr>
              <m:t>x</m:t>
            </m:r>
          </m:e>
          <m:sub>
            <m:r>
              <w:rPr>
                <w:rFonts w:ascii="Cambria Math" w:hAnsi="Cambria Math"/>
              </w:rPr>
              <m:t>s</m:t>
            </m:r>
          </m:sub>
        </m:sSub>
      </m:oMath>
      <w:r>
        <w:rPr>
          <w:rFonts w:hint="eastAsia"/>
        </w:rPr>
        <w:t>与</w:t>
      </w:r>
      <m:oMath>
        <m:sSub>
          <m:sSubPr>
            <m:ctrlPr>
              <w:rPr>
                <w:rFonts w:ascii="Cambria Math" w:hAnsi="Cambria Math"/>
                <w:i/>
              </w:rPr>
            </m:ctrlPr>
          </m:sSubPr>
          <m:e>
            <m:r>
              <w:rPr>
                <w:rFonts w:ascii="Cambria Math" w:hAnsi="Cambria Math" w:hint="eastAsia"/>
              </w:rPr>
              <m:t>x</m:t>
            </m:r>
          </m:e>
          <m:sub>
            <m:r>
              <w:rPr>
                <w:rFonts w:ascii="Cambria Math" w:hAnsi="Cambria Math" w:hint="eastAsia"/>
              </w:rPr>
              <m:t>t</m:t>
            </m:r>
          </m:sub>
        </m:sSub>
      </m:oMath>
      <w:r>
        <w:rPr>
          <w:rFonts w:hint="eastAsia"/>
        </w:rPr>
        <w:t>分别独立且同分布地采样在紧间隔</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a</m:t>
                </m:r>
                <m:r>
                  <w:rPr>
                    <w:rFonts w:ascii="Cambria Math" w:hAnsi="Cambria Math"/>
                  </w:rPr>
                  <m:t>,b</m:t>
                </m:r>
              </m:e>
            </m:d>
          </m:e>
          <m:sup>
            <m:sSub>
              <m:sSubPr>
                <m:ctrlPr>
                  <w:rPr>
                    <w:rFonts w:ascii="Cambria Math" w:hAnsi="Cambria Math"/>
                    <w:i/>
                  </w:rPr>
                </m:ctrlPr>
              </m:sSubPr>
              <m:e>
                <m:r>
                  <w:rPr>
                    <w:rFonts w:ascii="Cambria Math" w:hAnsi="Cambria Math" w:hint="eastAsia"/>
                  </w:rPr>
                  <m:t>x</m:t>
                </m:r>
              </m:e>
              <m:sub>
                <m:r>
                  <w:rPr>
                    <w:rFonts w:ascii="Cambria Math" w:hAnsi="Cambria Math"/>
                  </w:rPr>
                  <m:t>s</m:t>
                </m:r>
              </m:sub>
            </m:sSub>
          </m:sup>
        </m:sSup>
      </m:oMath>
      <w:r>
        <w:rPr>
          <w:rFonts w:hint="eastAsia"/>
        </w:rPr>
        <w:t>上的</w:t>
      </w:r>
      <m:oMath>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rPr>
              <m:t>s</m:t>
            </m:r>
          </m:sup>
        </m:sSup>
        <m:r>
          <w:rPr>
            <w:rFonts w:ascii="Cambria Math" w:hAnsi="Cambria Math"/>
          </w:rPr>
          <m:t>)</m:t>
        </m:r>
      </m:oMath>
      <w:r>
        <w:rPr>
          <w:rFonts w:hint="eastAsia"/>
        </w:rPr>
        <w:t>与</w:t>
      </w:r>
      <m:oMath>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hint="eastAsia"/>
              </w:rPr>
              <m:t>t</m:t>
            </m:r>
          </m:sup>
        </m:sSup>
        <m:r>
          <w:rPr>
            <w:rFonts w:ascii="Cambria Math" w:hAnsi="Cambria Math"/>
          </w:rPr>
          <m:t>)</m:t>
        </m:r>
      </m:oMath>
    </w:p>
    <w:p w14:paraId="5026F38C" w14:textId="77777777" w:rsidR="00CB558B" w:rsidRDefault="00CB558B" w:rsidP="00CB558B">
      <w:pPr>
        <w:ind w:firstLine="420"/>
        <w:rPr>
          <w:noProof/>
        </w:rPr>
      </w:pPr>
      <w:r>
        <w:rPr>
          <w:rFonts w:hint="eastAsia"/>
          <w:noProof/>
        </w:rPr>
        <w:t>最大均值差异</w:t>
      </w:r>
      <w:r>
        <w:rPr>
          <w:rFonts w:hint="eastAsia"/>
        </w:rPr>
        <w:t>(</w:t>
      </w:r>
      <w:r>
        <w:t>Maximum mean discrepancy, MMD)</w:t>
      </w:r>
    </w:p>
    <w:p w14:paraId="015A152F" w14:textId="77777777" w:rsidR="00CB558B" w:rsidRDefault="00CB558B" w:rsidP="00CB558B">
      <w:pPr>
        <w:ind w:firstLine="420"/>
        <w:rPr>
          <w:noProof/>
        </w:rPr>
      </w:pPr>
      <w:r>
        <w:rPr>
          <w:rFonts w:hint="eastAsia"/>
          <w:noProof/>
        </w:rPr>
        <w:t>最大均值差异</w:t>
      </w:r>
      <w:r>
        <w:rPr>
          <w:rFonts w:hint="eastAsia"/>
          <w:noProof/>
        </w:rPr>
        <w:t>MMD</w:t>
      </w:r>
      <w:r>
        <w:rPr>
          <w:rFonts w:hint="eastAsia"/>
          <w:noProof/>
        </w:rPr>
        <w:t>用于度量源域</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s</m:t>
            </m:r>
          </m:sub>
        </m:sSub>
      </m:oMath>
      <w:r>
        <w:rPr>
          <w:rFonts w:hint="eastAsia"/>
          <w:noProof/>
        </w:rPr>
        <w:t>和目标域</w:t>
      </w:r>
      <m:oMath>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t</m:t>
            </m:r>
          </m:sub>
        </m:sSub>
      </m:oMath>
      <w:r>
        <w:rPr>
          <w:rFonts w:hint="eastAsia"/>
          <w:noProof/>
        </w:rPr>
        <w:t>分布间的差异，</w:t>
      </w:r>
      <w:r>
        <w:rPr>
          <w:rFonts w:hint="eastAsia"/>
          <w:noProof/>
        </w:rPr>
        <w:t>MMD</w:t>
      </w:r>
      <w:r>
        <w:rPr>
          <w:rFonts w:hint="eastAsia"/>
          <w:noProof/>
        </w:rPr>
        <w:t>定义如下：</w:t>
      </w:r>
    </w:p>
    <w:p w14:paraId="77EB5EF3" w14:textId="77777777" w:rsidR="00CB558B" w:rsidRPr="00BC42EA" w:rsidRDefault="00CB558B" w:rsidP="00CB558B">
      <w:pPr>
        <w:rPr>
          <w:i/>
          <w:noProof/>
        </w:rPr>
      </w:pPr>
      <m:oMathPara>
        <m:oMath>
          <m:sSup>
            <m:sSupPr>
              <m:ctrlPr>
                <w:rPr>
                  <w:rFonts w:ascii="Cambria Math" w:hAnsi="Cambria Math"/>
                  <w:i/>
                  <w:noProof/>
                </w:rPr>
              </m:ctrlPr>
            </m:sSupPr>
            <m:e>
              <m:r>
                <w:rPr>
                  <w:rFonts w:ascii="Cambria Math" w:hAnsi="Cambria Math" w:hint="eastAsia"/>
                  <w:noProof/>
                </w:rPr>
                <m:t>MMD</m:t>
              </m:r>
            </m:e>
            <m:sup>
              <m:r>
                <w:rPr>
                  <w:rFonts w:ascii="Cambria Math" w:hAnsi="Cambria Math"/>
                  <w:noProof/>
                </w:rPr>
                <m:t>2</m:t>
              </m:r>
            </m:sup>
          </m:sSup>
          <m:d>
            <m:dPr>
              <m:ctrlPr>
                <w:rPr>
                  <w:rFonts w:ascii="Cambria Math" w:hAnsi="Cambria Math"/>
                  <w:i/>
                  <w:noProof/>
                </w:rPr>
              </m:ctrlPr>
            </m:dPr>
            <m:e>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s</m:t>
                  </m:r>
                </m:sub>
              </m:sSub>
              <m:r>
                <w:rPr>
                  <w:rFonts w:ascii="Cambria Math" w:hAnsi="Cambria Math"/>
                  <w:noProof/>
                </w:rPr>
                <m:t>,</m:t>
              </m:r>
              <m:sSub>
                <m:sSubPr>
                  <m:ctrlPr>
                    <w:rPr>
                      <w:rFonts w:ascii="Cambria Math" w:hAnsi="Cambria Math"/>
                      <w:i/>
                      <w:noProof/>
                    </w:rPr>
                  </m:ctrlPr>
                </m:sSubPr>
                <m:e>
                  <m:r>
                    <w:rPr>
                      <w:rFonts w:ascii="Cambria Math" w:hAnsi="Cambria Math" w:hint="eastAsia"/>
                      <w:noProof/>
                    </w:rPr>
                    <m:t>D</m:t>
                  </m:r>
                </m:e>
                <m:sub>
                  <m:r>
                    <w:rPr>
                      <w:rFonts w:ascii="Cambria Math" w:hAnsi="Cambria Math"/>
                      <w:noProof/>
                    </w:rPr>
                    <m:t>t</m:t>
                  </m:r>
                </m:sub>
              </m:sSub>
            </m:e>
          </m:d>
          <m:r>
            <w:rPr>
              <w:rFonts w:ascii="Cambria Math" w:hAnsi="Cambria Math"/>
              <w:noProof/>
            </w:rPr>
            <m:t>=</m:t>
          </m:r>
          <m:func>
            <m:funcPr>
              <m:ctrlPr>
                <w:rPr>
                  <w:rFonts w:ascii="Cambria Math" w:hAnsi="Cambria Math"/>
                  <w:i/>
                  <w:noProof/>
                </w:rPr>
              </m:ctrlPr>
            </m:funcPr>
            <m:fName>
              <m:limLow>
                <m:limLowPr>
                  <m:ctrlPr>
                    <w:rPr>
                      <w:rFonts w:ascii="Cambria Math" w:hAnsi="Cambria Math"/>
                      <w:i/>
                      <w:noProof/>
                    </w:rPr>
                  </m:ctrlPr>
                </m:limLowPr>
                <m:e>
                  <m:r>
                    <m:rPr>
                      <m:sty m:val="p"/>
                    </m:rPr>
                    <w:rPr>
                      <w:rFonts w:ascii="Cambria Math" w:hAnsi="Cambria Math" w:hint="eastAsia"/>
                      <w:noProof/>
                    </w:rPr>
                    <m:t>sup</m:t>
                  </m:r>
                </m:e>
                <m:lim>
                  <m:sSub>
                    <m:sSubPr>
                      <m:ctrlPr>
                        <w:rPr>
                          <w:rFonts w:ascii="Cambria Math" w:hAnsi="Cambria Math"/>
                          <w:i/>
                          <w:noProof/>
                        </w:rPr>
                      </m:ctrlPr>
                    </m:sSubPr>
                    <m:e>
                      <m:d>
                        <m:dPr>
                          <m:begChr m:val="‖"/>
                          <m:endChr m:val="‖"/>
                          <m:ctrlPr>
                            <w:rPr>
                              <w:rFonts w:ascii="Cambria Math" w:hAnsi="Cambria Math"/>
                              <w:i/>
                              <w:noProof/>
                            </w:rPr>
                          </m:ctrlPr>
                        </m:dPr>
                        <m:e>
                          <m:r>
                            <w:rPr>
                              <w:rFonts w:ascii="Cambria Math" w:hAnsi="Cambria Math"/>
                              <w:noProof/>
                            </w:rPr>
                            <m:t>∅</m:t>
                          </m:r>
                        </m:e>
                      </m:d>
                    </m:e>
                    <m:sub>
                      <m:r>
                        <w:rPr>
                          <w:rFonts w:ascii="Cambria Math" w:hAnsi="Cambria Math" w:hint="eastAsia"/>
                          <w:noProof/>
                        </w:rPr>
                        <m:t>н</m:t>
                      </m:r>
                    </m:sub>
                  </m:sSub>
                  <m:r>
                    <w:rPr>
                      <w:rFonts w:ascii="Cambria Math" w:hAnsi="Cambria Math" w:hint="eastAsia"/>
                      <w:noProof/>
                    </w:rPr>
                    <m:t>≤</m:t>
                  </m:r>
                  <m:r>
                    <w:rPr>
                      <w:rFonts w:ascii="Cambria Math" w:hAnsi="Cambria Math"/>
                      <w:noProof/>
                    </w:rPr>
                    <m:t>1</m:t>
                  </m:r>
                </m:lim>
              </m:limLow>
            </m:fName>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E[</m:t>
                      </m:r>
                      <m:r>
                        <w:rPr>
                          <w:rFonts w:ascii="Cambria Math" w:hAnsi="Cambria Math"/>
                          <w:noProof/>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s</m:t>
                              </m:r>
                            </m:sup>
                          </m:sSup>
                        </m:e>
                      </m:d>
                      <m:r>
                        <w:rPr>
                          <w:rFonts w:ascii="Cambria Math" w:hAnsi="Cambria Math"/>
                        </w:rPr>
                        <m:t>]-E[</m:t>
                      </m:r>
                      <m:r>
                        <w:rPr>
                          <w:rFonts w:ascii="Cambria Math" w:hAnsi="Cambria Math"/>
                          <w:noProof/>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m:t>
                      </m:r>
                    </m:e>
                  </m:d>
                </m:e>
                <m:sub>
                  <m:r>
                    <w:rPr>
                      <w:rFonts w:ascii="Cambria Math" w:hAnsi="Cambria Math" w:hint="eastAsia"/>
                      <w:noProof/>
                    </w:rPr>
                    <m:t>н</m:t>
                  </m:r>
                </m:sub>
                <m:sup>
                  <m:r>
                    <w:rPr>
                      <w:rFonts w:ascii="Cambria Math" w:hAnsi="Cambria Math"/>
                    </w:rPr>
                    <m:t>2</m:t>
                  </m:r>
                </m:sup>
              </m:sSubSup>
            </m:e>
          </m:func>
        </m:oMath>
      </m:oMathPara>
    </w:p>
    <w:p w14:paraId="1BA676EF" w14:textId="77777777" w:rsidR="00CB558B" w:rsidRDefault="00CB558B" w:rsidP="00CB558B">
      <w:pPr>
        <w:ind w:firstLine="420"/>
        <w:rPr>
          <w:noProof/>
        </w:rPr>
      </w:pPr>
      <w:r>
        <w:rPr>
          <w:rFonts w:hint="eastAsia"/>
          <w:noProof/>
        </w:rPr>
        <w:t>其中，映射函数</w:t>
      </w:r>
      <m:oMath>
        <m:r>
          <w:rPr>
            <w:rFonts w:ascii="Cambria Math" w:hAnsi="Cambria Math"/>
            <w:noProof/>
          </w:rPr>
          <m:t>∅</m:t>
        </m:r>
      </m:oMath>
      <w:r>
        <w:rPr>
          <w:rFonts w:hint="eastAsia"/>
          <w:noProof/>
        </w:rPr>
        <w:t>把原数据映射到再生核希尔伯特空间（</w:t>
      </w:r>
      <w:r>
        <w:rPr>
          <w:noProof/>
        </w:rPr>
        <w:t>Reproducing kernel Hilbert space, RKHS</w:t>
      </w:r>
      <w:r>
        <w:rPr>
          <w:rFonts w:hint="eastAsia"/>
          <w:noProof/>
        </w:rPr>
        <w:t>）中。</w:t>
      </w:r>
      <m:oMath>
        <m:sSub>
          <m:sSubPr>
            <m:ctrlPr>
              <w:rPr>
                <w:rFonts w:ascii="Cambria Math" w:hAnsi="Cambria Math"/>
                <w:i/>
                <w:noProof/>
              </w:rPr>
            </m:ctrlPr>
          </m:sSubPr>
          <m:e>
            <m:d>
              <m:dPr>
                <m:begChr m:val="‖"/>
                <m:endChr m:val="‖"/>
                <m:ctrlPr>
                  <w:rPr>
                    <w:rFonts w:ascii="Cambria Math" w:hAnsi="Cambria Math"/>
                    <w:i/>
                    <w:noProof/>
                  </w:rPr>
                </m:ctrlPr>
              </m:dPr>
              <m:e>
                <m:r>
                  <w:rPr>
                    <w:rFonts w:ascii="Cambria Math" w:hAnsi="Cambria Math"/>
                    <w:noProof/>
                  </w:rPr>
                  <m:t>∅</m:t>
                </m:r>
              </m:e>
            </m:d>
          </m:e>
          <m:sub>
            <m:r>
              <w:rPr>
                <w:rFonts w:ascii="Cambria Math" w:hAnsi="Cambria Math" w:hint="eastAsia"/>
                <w:noProof/>
              </w:rPr>
              <m:t>н</m:t>
            </m:r>
          </m:sub>
        </m:sSub>
        <m:r>
          <w:rPr>
            <w:rFonts w:ascii="Cambria Math" w:hAnsi="Cambria Math" w:hint="eastAsia"/>
            <w:noProof/>
          </w:rPr>
          <m:t>≤</m:t>
        </m:r>
        <m:r>
          <w:rPr>
            <w:rFonts w:ascii="Cambria Math" w:hAnsi="Cambria Math"/>
            <w:noProof/>
          </w:rPr>
          <m:t>1</m:t>
        </m:r>
      </m:oMath>
      <w:r>
        <w:rPr>
          <w:rFonts w:hint="eastAsia"/>
          <w:noProof/>
        </w:rPr>
        <w:t>定义了一组在再生核希尔伯特空间中的单位球中的函数。在再生核希尔伯特空间中对齐源域和目标域的样本均值可以表示为</w:t>
      </w:r>
      <w:r>
        <w:rPr>
          <w:rFonts w:hint="eastAsia"/>
          <w:noProof/>
        </w:rPr>
        <w:t>MMD</w:t>
      </w:r>
      <w:r>
        <w:rPr>
          <w:rFonts w:hint="eastAsia"/>
          <w:noProof/>
        </w:rPr>
        <w:t>。因为在一般实际情况下，源域和目标域的真实分布是未知的，因此我们更多使用的是</w:t>
      </w:r>
      <w:r>
        <w:rPr>
          <w:rFonts w:hint="eastAsia"/>
          <w:noProof/>
        </w:rPr>
        <w:t>MMD</w:t>
      </w:r>
      <w:r>
        <w:rPr>
          <w:rFonts w:hint="eastAsia"/>
          <w:noProof/>
        </w:rPr>
        <w:t>的经验估计：</w:t>
      </w:r>
    </w:p>
    <w:p w14:paraId="5C2D67FE" w14:textId="77777777" w:rsidR="00CB558B" w:rsidRPr="0034164C" w:rsidRDefault="00CB558B" w:rsidP="00CB558B">
      <w:pPr>
        <w:rPr>
          <w:i/>
          <w:noProof/>
        </w:rPr>
      </w:pPr>
      <m:oMathPara>
        <m:oMath>
          <m:sSup>
            <m:sSupPr>
              <m:ctrlPr>
                <w:rPr>
                  <w:rFonts w:ascii="Cambria Math" w:hAnsi="Cambria Math"/>
                  <w:i/>
                  <w:noProof/>
                </w:rPr>
              </m:ctrlPr>
            </m:sSupPr>
            <m:e>
              <m:acc>
                <m:accPr>
                  <m:ctrlPr>
                    <w:rPr>
                      <w:rFonts w:ascii="Cambria Math" w:hAnsi="Cambria Math"/>
                      <w:i/>
                      <w:noProof/>
                    </w:rPr>
                  </m:ctrlPr>
                </m:accPr>
                <m:e>
                  <m:r>
                    <w:rPr>
                      <w:rFonts w:ascii="Cambria Math" w:hAnsi="Cambria Math" w:hint="eastAsia"/>
                      <w:noProof/>
                    </w:rPr>
                    <m:t>MMD</m:t>
                  </m:r>
                </m:e>
              </m:acc>
            </m:e>
            <m:sup>
              <m:r>
                <w:rPr>
                  <w:rFonts w:ascii="Cambria Math" w:hAnsi="Cambria Math"/>
                  <w:noProof/>
                </w:rPr>
                <m:t>2</m:t>
              </m:r>
            </m:sup>
          </m:sSup>
          <m:d>
            <m:dPr>
              <m:ctrlPr>
                <w:rPr>
                  <w:rFonts w:ascii="Cambria Math" w:hAnsi="Cambria Math"/>
                  <w:i/>
                  <w:noProof/>
                </w:rPr>
              </m:ctrlPr>
            </m:dPr>
            <m:e>
              <m:sSub>
                <m:sSubPr>
                  <m:ctrlPr>
                    <w:rPr>
                      <w:rFonts w:ascii="Cambria Math" w:hAnsi="Cambria Math"/>
                      <w:i/>
                      <w:noProof/>
                    </w:rPr>
                  </m:ctrlPr>
                </m:sSubPr>
                <m:e>
                  <m:r>
                    <w:rPr>
                      <w:rFonts w:ascii="Cambria Math" w:hAnsi="Cambria Math" w:hint="eastAsia"/>
                      <w:noProof/>
                    </w:rPr>
                    <m:t>D</m:t>
                  </m:r>
                </m:e>
                <m:sub>
                  <m:r>
                    <w:rPr>
                      <w:rFonts w:ascii="Cambria Math" w:hAnsi="Cambria Math" w:hint="eastAsia"/>
                      <w:noProof/>
                    </w:rPr>
                    <m:t>s</m:t>
                  </m:r>
                </m:sub>
              </m:sSub>
              <m:r>
                <w:rPr>
                  <w:rFonts w:ascii="Cambria Math" w:hAnsi="Cambria Math"/>
                  <w:noProof/>
                </w:rPr>
                <m:t>,</m:t>
              </m:r>
              <m:sSub>
                <m:sSubPr>
                  <m:ctrlPr>
                    <w:rPr>
                      <w:rFonts w:ascii="Cambria Math" w:hAnsi="Cambria Math"/>
                      <w:i/>
                      <w:noProof/>
                    </w:rPr>
                  </m:ctrlPr>
                </m:sSubPr>
                <m:e>
                  <m:r>
                    <w:rPr>
                      <w:rFonts w:ascii="Cambria Math" w:hAnsi="Cambria Math" w:hint="eastAsia"/>
                      <w:noProof/>
                    </w:rPr>
                    <m:t>D</m:t>
                  </m:r>
                </m:e>
                <m:sub>
                  <m:r>
                    <w:rPr>
                      <w:rFonts w:ascii="Cambria Math" w:hAnsi="Cambria Math"/>
                      <w:noProof/>
                    </w:rPr>
                    <m:t>t</m:t>
                  </m:r>
                </m:sub>
              </m:sSub>
            </m:e>
          </m:d>
          <m:r>
            <w:rPr>
              <w:rFonts w:ascii="Cambria Math" w:hAnsi="Cambria Math"/>
              <w:noProof/>
            </w:rPr>
            <m:t>=</m:t>
          </m:r>
          <m:sSubSup>
            <m:sSubSupPr>
              <m:ctrlPr>
                <w:rPr>
                  <w:rFonts w:ascii="Cambria Math" w:hAnsi="Cambria Math"/>
                  <w:i/>
                </w:rPr>
              </m:ctrlPr>
            </m:sSub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noProof/>
                            </w:rPr>
                          </m:ctrlPr>
                        </m:sSubPr>
                        <m:e>
                          <m:r>
                            <w:rPr>
                              <w:rFonts w:ascii="Cambria Math" w:hAnsi="Cambria Math"/>
                              <w:noProof/>
                            </w:rPr>
                            <m:t>n</m:t>
                          </m:r>
                        </m:e>
                        <m:sub>
                          <m:r>
                            <w:rPr>
                              <w:rFonts w:ascii="Cambria Math" w:hAnsi="Cambria Math" w:hint="eastAsia"/>
                              <w:noProof/>
                            </w:rPr>
                            <m:t>s</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noProof/>
                            </w:rPr>
                          </m:ctrlPr>
                        </m:sSubPr>
                        <m:e>
                          <m:r>
                            <w:rPr>
                              <w:rFonts w:ascii="Cambria Math" w:hAnsi="Cambria Math"/>
                              <w:noProof/>
                            </w:rPr>
                            <m:t>n</m:t>
                          </m:r>
                        </m:e>
                        <m:sub>
                          <m:r>
                            <w:rPr>
                              <w:rFonts w:ascii="Cambria Math" w:hAnsi="Cambria Math" w:hint="eastAsia"/>
                              <w:noProof/>
                            </w:rPr>
                            <m:t>s</m:t>
                          </m:r>
                        </m:sub>
                      </m:sSub>
                    </m:sup>
                    <m:e>
                      <m:r>
                        <w:rPr>
                          <w:rFonts w:ascii="Cambria Math" w:hAnsi="Cambria Math"/>
                          <w:noProof/>
                        </w:rPr>
                        <m:t>∅(</m:t>
                      </m:r>
                      <m:sSubSup>
                        <m:sSubSupPr>
                          <m:ctrlPr>
                            <w:rPr>
                              <w:rFonts w:ascii="Cambria Math" w:hAnsi="Cambria Math"/>
                              <w:i/>
                              <w:noProof/>
                            </w:rPr>
                          </m:ctrlPr>
                        </m:sSubSupPr>
                        <m:e>
                          <m:r>
                            <w:rPr>
                              <w:rFonts w:ascii="Cambria Math" w:hAnsi="Cambria Math"/>
                              <w:noProof/>
                            </w:rPr>
                            <m:t>x</m:t>
                          </m:r>
                        </m:e>
                        <m:sub>
                          <m:r>
                            <w:rPr>
                              <w:rFonts w:ascii="Cambria Math" w:hAnsi="Cambria Math"/>
                              <w:noProof/>
                            </w:rPr>
                            <m:t>i</m:t>
                          </m:r>
                        </m:sub>
                        <m:sup>
                          <m:r>
                            <w:rPr>
                              <w:rFonts w:ascii="Cambria Math" w:hAnsi="Cambria Math"/>
                              <w:noProof/>
                            </w:rPr>
                            <m:t>s</m:t>
                          </m:r>
                        </m:sup>
                      </m:sSubSup>
                      <m:r>
                        <w:rPr>
                          <w:rFonts w:ascii="Cambria Math" w:hAnsi="Cambria Math"/>
                          <w:noProof/>
                        </w:rPr>
                        <m:t>)</m:t>
                      </m:r>
                    </m:e>
                  </m:nary>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t</m:t>
                          </m:r>
                        </m:sub>
                      </m:sSub>
                    </m:den>
                  </m:f>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noProof/>
                            </w:rPr>
                          </m:ctrlPr>
                        </m:sSubPr>
                        <m:e>
                          <m:r>
                            <w:rPr>
                              <w:rFonts w:ascii="Cambria Math" w:hAnsi="Cambria Math"/>
                              <w:noProof/>
                            </w:rPr>
                            <m:t>n</m:t>
                          </m:r>
                        </m:e>
                        <m:sub>
                          <m:r>
                            <w:rPr>
                              <w:rFonts w:ascii="Cambria Math" w:hAnsi="Cambria Math"/>
                              <w:noProof/>
                            </w:rPr>
                            <m:t>t</m:t>
                          </m:r>
                        </m:sub>
                      </m:sSub>
                    </m:sup>
                    <m:e>
                      <m:r>
                        <w:rPr>
                          <w:rFonts w:ascii="Cambria Math" w:hAnsi="Cambria Math"/>
                          <w:noProof/>
                        </w:rPr>
                        <m:t>∅(</m:t>
                      </m:r>
                      <m:sSubSup>
                        <m:sSubSupPr>
                          <m:ctrlPr>
                            <w:rPr>
                              <w:rFonts w:ascii="Cambria Math" w:hAnsi="Cambria Math"/>
                              <w:i/>
                              <w:noProof/>
                            </w:rPr>
                          </m:ctrlPr>
                        </m:sSubSupPr>
                        <m:e>
                          <m:r>
                            <w:rPr>
                              <w:rFonts w:ascii="Cambria Math" w:hAnsi="Cambria Math"/>
                              <w:noProof/>
                            </w:rPr>
                            <m:t>x</m:t>
                          </m:r>
                        </m:e>
                        <m:sub>
                          <m:r>
                            <w:rPr>
                              <w:rFonts w:ascii="Cambria Math" w:hAnsi="Cambria Math"/>
                              <w:noProof/>
                            </w:rPr>
                            <m:t>j</m:t>
                          </m:r>
                        </m:sub>
                        <m:sup>
                          <m:r>
                            <w:rPr>
                              <w:rFonts w:ascii="Cambria Math" w:hAnsi="Cambria Math"/>
                              <w:noProof/>
                            </w:rPr>
                            <m:t>s</m:t>
                          </m:r>
                        </m:sup>
                      </m:sSubSup>
                      <m:r>
                        <w:rPr>
                          <w:rFonts w:ascii="Cambria Math" w:hAnsi="Cambria Math"/>
                          <w:noProof/>
                        </w:rPr>
                        <m:t>)</m:t>
                      </m:r>
                    </m:e>
                  </m:nary>
                </m:e>
              </m:d>
            </m:e>
            <m:sub>
              <m:r>
                <w:rPr>
                  <w:rFonts w:ascii="Cambria Math" w:hAnsi="Cambria Math" w:hint="eastAsia"/>
                  <w:noProof/>
                </w:rPr>
                <m:t>н</m:t>
              </m:r>
            </m:sub>
            <m:sup>
              <m:r>
                <w:rPr>
                  <w:rFonts w:ascii="Cambria Math" w:hAnsi="Cambria Math"/>
                </w:rPr>
                <m:t>2</m:t>
              </m:r>
            </m:sup>
          </m:sSubSup>
        </m:oMath>
      </m:oMathPara>
    </w:p>
    <w:p w14:paraId="54FB6BD1" w14:textId="77777777" w:rsidR="00CB558B" w:rsidRDefault="00CB558B" w:rsidP="00CB558B">
      <w:pPr>
        <w:ind w:firstLine="420"/>
        <w:rPr>
          <w:iCs/>
          <w:noProof/>
        </w:rPr>
      </w:pPr>
      <w:r>
        <w:rPr>
          <w:rFonts w:hint="eastAsia"/>
          <w:iCs/>
          <w:noProof/>
        </w:rPr>
        <w:t>其中</w:t>
      </w:r>
      <m:oMath>
        <m:sSub>
          <m:sSubPr>
            <m:ctrlPr>
              <w:rPr>
                <w:rFonts w:ascii="Cambria Math" w:hAnsi="Cambria Math"/>
                <w:i/>
                <w:noProof/>
              </w:rPr>
            </m:ctrlPr>
          </m:sSubPr>
          <m:e>
            <m:r>
              <w:rPr>
                <w:rFonts w:ascii="Cambria Math" w:hAnsi="Cambria Math"/>
                <w:noProof/>
              </w:rPr>
              <m:t>n</m:t>
            </m:r>
          </m:e>
          <m:sub>
            <m:r>
              <w:rPr>
                <w:rFonts w:ascii="Cambria Math" w:hAnsi="Cambria Math" w:hint="eastAsia"/>
                <w:noProof/>
              </w:rPr>
              <m:t>s</m:t>
            </m:r>
          </m:sub>
        </m:sSub>
      </m:oMath>
      <w:r>
        <w:rPr>
          <w:rFonts w:hint="eastAsia"/>
          <w:noProof/>
        </w:rPr>
        <w:t>和</w:t>
      </w:r>
      <m:oMath>
        <m:sSub>
          <m:sSubPr>
            <m:ctrlPr>
              <w:rPr>
                <w:rFonts w:ascii="Cambria Math" w:hAnsi="Cambria Math"/>
                <w:i/>
                <w:noProof/>
              </w:rPr>
            </m:ctrlPr>
          </m:sSubPr>
          <m:e>
            <m:r>
              <w:rPr>
                <w:rFonts w:ascii="Cambria Math" w:hAnsi="Cambria Math"/>
                <w:noProof/>
              </w:rPr>
              <m:t>n</m:t>
            </m:r>
          </m:e>
          <m:sub>
            <m:r>
              <w:rPr>
                <w:rFonts w:ascii="Cambria Math" w:hAnsi="Cambria Math"/>
                <w:noProof/>
              </w:rPr>
              <m:t>t</m:t>
            </m:r>
          </m:sub>
        </m:sSub>
      </m:oMath>
      <w:r>
        <w:rPr>
          <w:rFonts w:hint="eastAsia"/>
          <w:iCs/>
          <w:noProof/>
        </w:rPr>
        <w:t>分别为源域和目标域的样本数量</w:t>
      </w:r>
    </w:p>
    <w:p w14:paraId="4C640405" w14:textId="77777777" w:rsidR="00CB558B" w:rsidRPr="0084451E" w:rsidRDefault="00CB558B" w:rsidP="00CB558B">
      <w:pPr>
        <w:ind w:firstLine="420"/>
        <w:rPr>
          <w:iCs/>
          <w:noProof/>
        </w:rPr>
      </w:pPr>
    </w:p>
    <w:p w14:paraId="33FB1E84" w14:textId="77777777" w:rsidR="00CB558B" w:rsidRPr="002B5DA5" w:rsidRDefault="00CB558B" w:rsidP="00CB558B">
      <w:pPr>
        <w:pStyle w:val="3"/>
        <w:numPr>
          <w:ilvl w:val="0"/>
          <w:numId w:val="0"/>
        </w:numPr>
      </w:pPr>
      <w:r>
        <w:t>12.3.5</w:t>
      </w:r>
      <w:r w:rsidRPr="00072B7F">
        <w:rPr>
          <w:rFonts w:hint="eastAsia"/>
        </w:rPr>
        <w:t>基于对抗学习的</w:t>
      </w:r>
      <w:proofErr w:type="gramStart"/>
      <w:r w:rsidRPr="00072B7F">
        <w:rPr>
          <w:rFonts w:hint="eastAsia"/>
        </w:rPr>
        <w:t>域适应</w:t>
      </w:r>
      <w:proofErr w:type="gramEnd"/>
      <w:r w:rsidRPr="00072B7F">
        <w:rPr>
          <w:rFonts w:hint="eastAsia"/>
        </w:rPr>
        <w:t>方法</w:t>
      </w:r>
    </w:p>
    <w:p w14:paraId="43CE7A9B" w14:textId="77777777" w:rsidR="00CB558B" w:rsidRDefault="00CB558B" w:rsidP="00CB558B">
      <w:pPr>
        <w:ind w:firstLine="420"/>
      </w:pPr>
      <w:r w:rsidRPr="00072B7F">
        <w:rPr>
          <w:rFonts w:hint="eastAsia"/>
        </w:rPr>
        <w:t>基于对抗学习的</w:t>
      </w:r>
      <w:proofErr w:type="gramStart"/>
      <w:r w:rsidRPr="00072B7F">
        <w:rPr>
          <w:rFonts w:hint="eastAsia"/>
        </w:rPr>
        <w:t>域适应</w:t>
      </w:r>
      <w:proofErr w:type="gramEnd"/>
      <w:r w:rsidRPr="00072B7F">
        <w:rPr>
          <w:rFonts w:hint="eastAsia"/>
        </w:rPr>
        <w:t>方法，使用生成对抗网络</w:t>
      </w:r>
      <w:r w:rsidRPr="00072B7F">
        <w:t>(Generative adversarial network, GAN)</w:t>
      </w:r>
      <w:r w:rsidRPr="00072B7F">
        <w:rPr>
          <w:rFonts w:hint="eastAsia"/>
        </w:rPr>
        <w:t>的</w:t>
      </w:r>
      <w:r w:rsidRPr="00072B7F">
        <w:rPr>
          <w:rFonts w:hint="eastAsia"/>
        </w:rPr>
        <w:lastRenderedPageBreak/>
        <w:t>思想解决</w:t>
      </w:r>
      <w:proofErr w:type="gramStart"/>
      <w:r w:rsidRPr="00072B7F">
        <w:rPr>
          <w:rFonts w:hint="eastAsia"/>
        </w:rPr>
        <w:t>域适应</w:t>
      </w:r>
      <w:proofErr w:type="gramEnd"/>
      <w:r w:rsidRPr="00072B7F">
        <w:rPr>
          <w:rFonts w:hint="eastAsia"/>
        </w:rPr>
        <w:t>问题</w:t>
      </w:r>
      <w:r w:rsidRPr="00062F29">
        <w:rPr>
          <w:vertAlign w:val="superscript"/>
        </w:rPr>
        <w:fldChar w:fldCharType="begin"/>
      </w:r>
      <w:r w:rsidRPr="00062F29">
        <w:rPr>
          <w:vertAlign w:val="superscript"/>
        </w:rPr>
        <w:instrText xml:space="preserve"> </w:instrText>
      </w:r>
      <w:r w:rsidRPr="00062F29">
        <w:rPr>
          <w:rFonts w:hint="eastAsia"/>
          <w:vertAlign w:val="superscript"/>
        </w:rPr>
        <w:instrText>REF _Ref135154118 \r \h</w:instrText>
      </w:r>
      <w:r w:rsidRPr="00062F29">
        <w:rPr>
          <w:vertAlign w:val="superscript"/>
        </w:rPr>
        <w:instrText xml:space="preserve"> </w:instrText>
      </w:r>
      <w:r>
        <w:rPr>
          <w:vertAlign w:val="superscript"/>
        </w:rPr>
        <w:instrText xml:space="preserve"> \* MERGEFORMAT </w:instrText>
      </w:r>
      <w:r w:rsidRPr="00062F29">
        <w:rPr>
          <w:vertAlign w:val="superscript"/>
        </w:rPr>
      </w:r>
      <w:r w:rsidRPr="00062F29">
        <w:rPr>
          <w:vertAlign w:val="superscript"/>
        </w:rPr>
        <w:fldChar w:fldCharType="separate"/>
      </w:r>
      <w:r>
        <w:rPr>
          <w:vertAlign w:val="superscript"/>
        </w:rPr>
        <w:t>[9]</w:t>
      </w:r>
      <w:r w:rsidRPr="00062F29">
        <w:rPr>
          <w:vertAlign w:val="superscript"/>
        </w:rPr>
        <w:fldChar w:fldCharType="end"/>
      </w:r>
      <w:r w:rsidRPr="00072B7F">
        <w:rPr>
          <w:rFonts w:hint="eastAsia"/>
        </w:rPr>
        <w:t>。</w:t>
      </w:r>
      <w:r w:rsidRPr="00CA5650">
        <w:rPr>
          <w:rFonts w:hint="eastAsia"/>
        </w:rPr>
        <w:t>训练过程中，特征提取器和领域</w:t>
      </w:r>
      <w:proofErr w:type="gramStart"/>
      <w:r w:rsidRPr="00CA5650">
        <w:rPr>
          <w:rFonts w:hint="eastAsia"/>
        </w:rPr>
        <w:t>判别器</w:t>
      </w:r>
      <w:proofErr w:type="gramEnd"/>
      <w:r w:rsidRPr="00CA5650">
        <w:rPr>
          <w:rFonts w:hint="eastAsia"/>
        </w:rPr>
        <w:t>进行博弈，使特征提取</w:t>
      </w:r>
      <w:proofErr w:type="gramStart"/>
      <w:r w:rsidRPr="00CA5650">
        <w:rPr>
          <w:rFonts w:hint="eastAsia"/>
        </w:rPr>
        <w:t>器学习</w:t>
      </w:r>
      <w:proofErr w:type="gramEnd"/>
      <w:r w:rsidRPr="00CA5650">
        <w:rPr>
          <w:rFonts w:hint="eastAsia"/>
        </w:rPr>
        <w:t>生成具有领域不变性的特征来混淆领域判别器。最终网络能够提取出既具有类别区分性又具有领域不变性的特征表示。</w:t>
      </w:r>
    </w:p>
    <w:p w14:paraId="63425F2D" w14:textId="77777777" w:rsidR="00CB558B" w:rsidRDefault="00CB558B" w:rsidP="00CB558B">
      <w:pPr>
        <w:ind w:firstLine="420"/>
      </w:pPr>
      <w:r w:rsidRPr="00F52573">
        <w:rPr>
          <w:rFonts w:hint="eastAsia"/>
        </w:rPr>
        <w:t>在领域适应方法中利用单个领域</w:t>
      </w:r>
      <w:proofErr w:type="gramStart"/>
      <w:r w:rsidRPr="00F52573">
        <w:rPr>
          <w:rFonts w:hint="eastAsia"/>
        </w:rPr>
        <w:t>判别器</w:t>
      </w:r>
      <w:proofErr w:type="gramEnd"/>
      <w:r w:rsidRPr="00F52573">
        <w:rPr>
          <w:rFonts w:hint="eastAsia"/>
        </w:rPr>
        <w:t>进行对抗训练</w:t>
      </w:r>
      <w:r>
        <w:rPr>
          <w:rFonts w:hint="eastAsia"/>
        </w:rPr>
        <w:t>的过程被称为单一对抗方法</w:t>
      </w:r>
      <w:r w:rsidRPr="00F52573">
        <w:rPr>
          <w:rFonts w:hint="eastAsia"/>
        </w:rPr>
        <w:t>。</w:t>
      </w:r>
      <w:r>
        <w:rPr>
          <w:rFonts w:hint="eastAsia"/>
        </w:rPr>
        <w:t>由</w:t>
      </w:r>
      <w:r>
        <w:rPr>
          <w:rFonts w:hint="eastAsia"/>
        </w:rPr>
        <w:t>Ganin</w:t>
      </w:r>
      <w:r>
        <w:rPr>
          <w:rFonts w:hint="eastAsia"/>
        </w:rPr>
        <w:t>等人</w:t>
      </w:r>
      <w:r w:rsidRPr="00F52573">
        <w:t>提出</w:t>
      </w:r>
      <w:r>
        <w:rPr>
          <w:rFonts w:hint="eastAsia"/>
        </w:rPr>
        <w:t>的</w:t>
      </w:r>
      <w:r w:rsidRPr="00F52573">
        <w:t>领域对抗神经网络（</w:t>
      </w:r>
      <w:r w:rsidRPr="00F52573">
        <w:t>Domain adversarial neural network, DANN</w:t>
      </w:r>
      <w:r w:rsidRPr="00F52573">
        <w:t>）首次将对抗学习引入领域适应问题。</w:t>
      </w:r>
    </w:p>
    <w:p w14:paraId="044A3D82" w14:textId="77777777" w:rsidR="00CB558B" w:rsidRDefault="00CB558B" w:rsidP="00CB558B">
      <w:pPr>
        <w:keepNext/>
      </w:pPr>
      <w:r>
        <w:rPr>
          <w:noProof/>
        </w:rPr>
        <w:drawing>
          <wp:inline distT="0" distB="0" distL="0" distR="0" wp14:anchorId="5EF7906D" wp14:editId="5A6C8F52">
            <wp:extent cx="5327650" cy="2341880"/>
            <wp:effectExtent l="0" t="0" r="6350" b="1270"/>
            <wp:docPr id="13468024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802478" name=""/>
                    <pic:cNvPicPr/>
                  </pic:nvPicPr>
                  <pic:blipFill>
                    <a:blip r:embed="rId100"/>
                    <a:stretch>
                      <a:fillRect/>
                    </a:stretch>
                  </pic:blipFill>
                  <pic:spPr>
                    <a:xfrm>
                      <a:off x="0" y="0"/>
                      <a:ext cx="5327650" cy="2341880"/>
                    </a:xfrm>
                    <a:prstGeom prst="rect">
                      <a:avLst/>
                    </a:prstGeom>
                  </pic:spPr>
                </pic:pic>
              </a:graphicData>
            </a:graphic>
          </wp:inline>
        </w:drawing>
      </w:r>
    </w:p>
    <w:p w14:paraId="2F2656E1" w14:textId="77777777" w:rsidR="00CB558B" w:rsidRDefault="00CB558B" w:rsidP="00CB558B">
      <w:pPr>
        <w:pStyle w:val="a4"/>
      </w:pPr>
      <w:bookmarkStart w:id="9" w:name="_Ref13521606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领域对抗神经网络架构</w:t>
      </w:r>
      <w:bookmarkEnd w:id="9"/>
    </w:p>
    <w:p w14:paraId="6CDFC77C" w14:textId="77777777" w:rsidR="00CB558B" w:rsidRPr="004A54FE" w:rsidRDefault="00CB558B" w:rsidP="00CB558B">
      <w:pPr>
        <w:ind w:firstLine="420"/>
        <w:rPr>
          <w:color w:val="FF0000"/>
        </w:rPr>
      </w:pPr>
      <w:r>
        <w:fldChar w:fldCharType="begin"/>
      </w:r>
      <w:r>
        <w:instrText xml:space="preserve"> </w:instrText>
      </w:r>
      <w:r>
        <w:rPr>
          <w:rFonts w:hint="eastAsia"/>
        </w:rPr>
        <w:instrText>REF _Ref135216068 \h</w:instrText>
      </w:r>
      <w:r>
        <w:instrText xml:space="preserve"> </w:instrText>
      </w:r>
      <w:r>
        <w:fldChar w:fldCharType="separate"/>
      </w:r>
      <w:r>
        <w:t>图</w:t>
      </w:r>
      <w:r>
        <w:t xml:space="preserve"> </w:t>
      </w:r>
      <w:r>
        <w:rPr>
          <w:noProof/>
        </w:rPr>
        <w:t>4</w:t>
      </w:r>
      <w:r>
        <w:rPr>
          <w:rFonts w:hint="eastAsia"/>
        </w:rPr>
        <w:t>领域对抗神经网络架构</w:t>
      </w:r>
      <w:r>
        <w:fldChar w:fldCharType="end"/>
      </w:r>
      <w:r>
        <w:rPr>
          <w:rFonts w:hint="eastAsia"/>
        </w:rPr>
        <w:t>展示了</w:t>
      </w:r>
      <w:r>
        <w:rPr>
          <w:rFonts w:hint="eastAsia"/>
        </w:rPr>
        <w:t>DANN</w:t>
      </w:r>
      <w:r>
        <w:rPr>
          <w:rFonts w:hint="eastAsia"/>
        </w:rPr>
        <w:t>的网络结构，用于实现无监督的领域自适应。该架构由三个部分组成：</w:t>
      </w:r>
      <w:proofErr w:type="gramStart"/>
      <w:r>
        <w:rPr>
          <w:rFonts w:hint="eastAsia"/>
        </w:rPr>
        <w:t>由特征</w:t>
      </w:r>
      <w:proofErr w:type="gramEnd"/>
      <w:r>
        <w:rPr>
          <w:rFonts w:hint="eastAsia"/>
        </w:rPr>
        <w:t>映射网络</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oMath>
      <w:r>
        <w:rPr>
          <w:rFonts w:hint="eastAsia"/>
        </w:rPr>
        <w:t>构成的深度特征提取器（绿色）、由</w:t>
      </w:r>
      <w:r w:rsidRPr="00861D90">
        <w:rPr>
          <w:rFonts w:hint="eastAsia"/>
        </w:rPr>
        <w:t>标签分类网络</w:t>
      </w:r>
      <m:oMath>
        <m:sSub>
          <m:sSubPr>
            <m:ctrlPr>
              <w:rPr>
                <w:rFonts w:ascii="Cambria Math" w:hAnsi="Cambria Math"/>
                <w:i/>
              </w:rPr>
            </m:ctrlPr>
          </m:sSubPr>
          <m:e>
            <m:r>
              <w:rPr>
                <w:rFonts w:ascii="Cambria Math" w:hAnsi="Cambria Math"/>
              </w:rPr>
              <m:t>G</m:t>
            </m:r>
          </m:e>
          <m:sub>
            <m:r>
              <w:rPr>
                <w:rFonts w:ascii="Cambria Math" w:hAnsi="Cambria Math" w:hint="eastAsia"/>
              </w:rPr>
              <m:t>y</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hint="eastAsia"/>
              </w:rPr>
              <m:t>y</m:t>
            </m:r>
          </m:sub>
        </m:sSub>
        <m:r>
          <w:rPr>
            <w:rFonts w:ascii="Cambria Math" w:hAnsi="Cambria Math"/>
          </w:rPr>
          <m:t>)</m:t>
        </m:r>
      </m:oMath>
      <w:r>
        <w:rPr>
          <w:rFonts w:hint="eastAsia"/>
        </w:rPr>
        <w:t>构成的深度标签预测器（蓝色）</w:t>
      </w:r>
      <w:proofErr w:type="gramStart"/>
      <w:r>
        <w:rPr>
          <w:rFonts w:hint="eastAsia"/>
        </w:rPr>
        <w:t>和由</w:t>
      </w:r>
      <w:r w:rsidRPr="00B50FA5">
        <w:rPr>
          <w:rFonts w:hint="eastAsia"/>
        </w:rPr>
        <w:t>域判别</w:t>
      </w:r>
      <w:proofErr w:type="gramEnd"/>
      <w:r w:rsidRPr="00B50FA5">
        <w:rPr>
          <w:rFonts w:hint="eastAsia"/>
        </w:rPr>
        <w:t>网络</w:t>
      </w:r>
      <m:oMath>
        <m:sSub>
          <m:sSubPr>
            <m:ctrlPr>
              <w:rPr>
                <w:rFonts w:ascii="Cambria Math" w:hAnsi="Cambria Math"/>
                <w:i/>
              </w:rPr>
            </m:ctrlPr>
          </m:sSubPr>
          <m:e>
            <m:r>
              <w:rPr>
                <w:rFonts w:ascii="Cambria Math" w:hAnsi="Cambria Math"/>
              </w:rPr>
              <m:t>G</m:t>
            </m:r>
          </m:e>
          <m:sub>
            <m:r>
              <w:rPr>
                <w:rFonts w:ascii="Cambria Math" w:hAnsi="Cambria Math" w:hint="eastAsia"/>
              </w:rPr>
              <m:t>d</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oMath>
      <w:r>
        <w:rPr>
          <w:rFonts w:hint="eastAsia"/>
        </w:rPr>
        <w:t>构成的领域分类器（红色）。深度特征提取器和深度标签</w:t>
      </w:r>
      <w:proofErr w:type="gramStart"/>
      <w:r>
        <w:rPr>
          <w:rFonts w:hint="eastAsia"/>
        </w:rPr>
        <w:t>预测器一起</w:t>
      </w:r>
      <w:proofErr w:type="gramEnd"/>
      <w:r>
        <w:rPr>
          <w:rFonts w:hint="eastAsia"/>
        </w:rPr>
        <w:t>构成了一个标准的前馈神经网络。在训练过程中，为了实现无监督领域自适应，于是添加了一个领域分类器，并通过一个梯度反转层将梯度乘以某个负常数，从而将特征提取器与领域分类器连接起来。梯度反转的作用是</w:t>
      </w:r>
      <w:proofErr w:type="gramStart"/>
      <w:r>
        <w:rPr>
          <w:rFonts w:hint="eastAsia"/>
        </w:rPr>
        <w:t>让特征</w:t>
      </w:r>
      <w:proofErr w:type="gramEnd"/>
      <w:r>
        <w:rPr>
          <w:rFonts w:hint="eastAsia"/>
        </w:rPr>
        <w:t>在不同领域上的分布尽可能相似，这样就能够产生领域不变的特征，从而提高模型的泛化能力。在训练过程中，模型将同时最小化标签预测损失和领域分类损失，以实现对不同领域的自适应</w:t>
      </w:r>
      <w:r w:rsidRPr="00810108">
        <w:rPr>
          <w:vertAlign w:val="superscript"/>
        </w:rPr>
        <w:fldChar w:fldCharType="begin"/>
      </w:r>
      <w:r w:rsidRPr="00810108">
        <w:rPr>
          <w:vertAlign w:val="superscript"/>
        </w:rPr>
        <w:instrText xml:space="preserve"> </w:instrText>
      </w:r>
      <w:r w:rsidRPr="00810108">
        <w:rPr>
          <w:rFonts w:hint="eastAsia"/>
          <w:vertAlign w:val="superscript"/>
        </w:rPr>
        <w:instrText>REF _Ref134714602 \r \h</w:instrText>
      </w:r>
      <w:r w:rsidRPr="00810108">
        <w:rPr>
          <w:vertAlign w:val="superscript"/>
        </w:rPr>
        <w:instrText xml:space="preserve"> </w:instrText>
      </w:r>
      <w:r>
        <w:rPr>
          <w:vertAlign w:val="superscript"/>
        </w:rPr>
        <w:instrText xml:space="preserve"> \* MERGEFORMAT </w:instrText>
      </w:r>
      <w:r w:rsidRPr="00810108">
        <w:rPr>
          <w:vertAlign w:val="superscript"/>
        </w:rPr>
      </w:r>
      <w:r w:rsidRPr="00810108">
        <w:rPr>
          <w:vertAlign w:val="superscript"/>
        </w:rPr>
        <w:fldChar w:fldCharType="separate"/>
      </w:r>
      <w:r>
        <w:rPr>
          <w:vertAlign w:val="superscript"/>
        </w:rPr>
        <w:t>[10]</w:t>
      </w:r>
      <w:r w:rsidRPr="00810108">
        <w:rPr>
          <w:vertAlign w:val="superscript"/>
        </w:rPr>
        <w:fldChar w:fldCharType="end"/>
      </w:r>
      <w:r>
        <w:rPr>
          <w:rFonts w:hint="eastAsia"/>
        </w:rPr>
        <w:t>。</w:t>
      </w:r>
    </w:p>
    <w:p w14:paraId="5FF4C067" w14:textId="77777777" w:rsidR="00CB558B" w:rsidRDefault="00CB558B" w:rsidP="00CB558B">
      <w:pPr>
        <w:ind w:firstLine="420"/>
      </w:pPr>
      <w:r w:rsidRPr="00DD2369">
        <w:rPr>
          <w:rFonts w:hint="eastAsia"/>
        </w:rPr>
        <w:t>其中，</w:t>
      </w:r>
      <w:r>
        <w:rPr>
          <w:rFonts w:hint="eastAsia"/>
        </w:rPr>
        <w:t>源域</w:t>
      </w:r>
      <w:r w:rsidRPr="00DD2369">
        <w:t>的数据有标签，而</w:t>
      </w:r>
      <w:r>
        <w:rPr>
          <w:rFonts w:hint="eastAsia"/>
        </w:rPr>
        <w:t>目标域</w:t>
      </w:r>
      <w:r w:rsidRPr="00DD2369">
        <w:t>的数据</w:t>
      </w:r>
      <w:r>
        <w:rPr>
          <w:rFonts w:hint="eastAsia"/>
        </w:rPr>
        <w:t>是</w:t>
      </w:r>
      <w:r w:rsidRPr="00DD2369">
        <w:t>没有</w:t>
      </w:r>
      <w:r>
        <w:rPr>
          <w:rFonts w:hint="eastAsia"/>
        </w:rPr>
        <w:t>标签的</w:t>
      </w:r>
      <w:r w:rsidRPr="00DD2369">
        <w:t>。</w:t>
      </w:r>
      <m:oMath>
        <m:sSub>
          <m:sSubPr>
            <m:ctrlPr>
              <w:rPr>
                <w:rFonts w:ascii="Cambria Math" w:hAnsi="Cambria Math"/>
                <w:i/>
              </w:rPr>
            </m:ctrlPr>
          </m:sSubPr>
          <m:e>
            <m:r>
              <w:rPr>
                <w:rFonts w:ascii="Cambria Math" w:hAnsi="Cambria Math"/>
              </w:rPr>
              <m:t>G</m:t>
            </m:r>
          </m:e>
          <m:sub>
            <m:r>
              <w:rPr>
                <w:rFonts w:ascii="Cambria Math" w:hAnsi="Cambria Math"/>
              </w:rPr>
              <m:t>f</m:t>
            </m:r>
          </m:sub>
        </m:sSub>
      </m:oMath>
      <w:proofErr w:type="gramStart"/>
      <w:r w:rsidRPr="00DD2369">
        <w:t>将</w:t>
      </w:r>
      <w:r>
        <w:rPr>
          <w:rFonts w:hint="eastAsia"/>
        </w:rPr>
        <w:t>源域</w:t>
      </w:r>
      <w:r w:rsidRPr="00DD2369">
        <w:t>和</w:t>
      </w:r>
      <w:proofErr w:type="gramEnd"/>
      <w:r>
        <w:rPr>
          <w:rFonts w:hint="eastAsia"/>
        </w:rPr>
        <w:t>目标域</w:t>
      </w:r>
      <w:r w:rsidRPr="00DD2369">
        <w:t>的数据都映射到</w:t>
      </w:r>
      <w:r>
        <w:rPr>
          <w:rFonts w:hint="eastAsia"/>
        </w:rPr>
        <w:t>某</w:t>
      </w:r>
      <w:r w:rsidRPr="00DD2369">
        <w:t>一个特征空间上，</w:t>
      </w:r>
      <m:oMath>
        <m:sSub>
          <m:sSubPr>
            <m:ctrlPr>
              <w:rPr>
                <w:rFonts w:ascii="Cambria Math" w:hAnsi="Cambria Math"/>
                <w:i/>
              </w:rPr>
            </m:ctrlPr>
          </m:sSubPr>
          <m:e>
            <m:r>
              <w:rPr>
                <w:rFonts w:ascii="Cambria Math" w:hAnsi="Cambria Math"/>
              </w:rPr>
              <m:t>G</m:t>
            </m:r>
          </m:e>
          <m:sub>
            <m:r>
              <w:rPr>
                <w:rFonts w:ascii="Cambria Math" w:hAnsi="Cambria Math" w:hint="eastAsia"/>
              </w:rPr>
              <m:t>y</m:t>
            </m:r>
          </m:sub>
        </m:sSub>
      </m:oMath>
      <w:r w:rsidRPr="00DD2369">
        <w:t>用于预测标签</w:t>
      </w:r>
      <w:r w:rsidRPr="00DD2369">
        <w:t>y</w:t>
      </w:r>
      <w:r w:rsidRPr="00DD2369">
        <w:t>，而</w:t>
      </w:r>
      <m:oMath>
        <m:sSub>
          <m:sSubPr>
            <m:ctrlPr>
              <w:rPr>
                <w:rFonts w:ascii="Cambria Math" w:hAnsi="Cambria Math"/>
                <w:i/>
              </w:rPr>
            </m:ctrlPr>
          </m:sSubPr>
          <m:e>
            <m:r>
              <w:rPr>
                <w:rFonts w:ascii="Cambria Math" w:hAnsi="Cambria Math"/>
              </w:rPr>
              <m:t>G</m:t>
            </m:r>
          </m:e>
          <m:sub>
            <m:r>
              <w:rPr>
                <w:rFonts w:ascii="Cambria Math" w:hAnsi="Cambria Math" w:hint="eastAsia"/>
              </w:rPr>
              <m:t>d</m:t>
            </m:r>
          </m:sub>
        </m:sSub>
      </m:oMath>
      <w:r w:rsidRPr="00DD2369">
        <w:t>用于预测数据来自</w:t>
      </w:r>
      <w:proofErr w:type="gramStart"/>
      <w:r w:rsidRPr="00DD2369">
        <w:t>于</w:t>
      </w:r>
      <w:r>
        <w:rPr>
          <w:rFonts w:hint="eastAsia"/>
        </w:rPr>
        <w:t>源域</w:t>
      </w:r>
      <w:r w:rsidRPr="00DD2369">
        <w:t>还是</w:t>
      </w:r>
      <w:proofErr w:type="gramEnd"/>
      <w:r>
        <w:rPr>
          <w:rFonts w:hint="eastAsia"/>
        </w:rPr>
        <w:t>目标域</w:t>
      </w:r>
      <w:r w:rsidRPr="00DD2369">
        <w:t>。</w:t>
      </w:r>
      <w:r w:rsidRPr="00DD2369">
        <w:lastRenderedPageBreak/>
        <w:t>因此，带标签的</w:t>
      </w:r>
      <w:proofErr w:type="gramStart"/>
      <w:r>
        <w:rPr>
          <w:rFonts w:hint="eastAsia"/>
        </w:rPr>
        <w:t>源域</w:t>
      </w:r>
      <w:r w:rsidRPr="00DD2369">
        <w:t>数据</w:t>
      </w:r>
      <w:proofErr w:type="gramEnd"/>
      <w:r w:rsidRPr="00DD2369">
        <w:t>流入</w:t>
      </w:r>
      <m:oMath>
        <m:sSub>
          <m:sSubPr>
            <m:ctrlPr>
              <w:rPr>
                <w:rFonts w:ascii="Cambria Math" w:hAnsi="Cambria Math"/>
                <w:i/>
              </w:rPr>
            </m:ctrlPr>
          </m:sSubPr>
          <m:e>
            <m:r>
              <w:rPr>
                <w:rFonts w:ascii="Cambria Math" w:hAnsi="Cambria Math"/>
              </w:rPr>
              <m:t>G</m:t>
            </m:r>
          </m:e>
          <m:sub>
            <m:r>
              <w:rPr>
                <w:rFonts w:ascii="Cambria Math" w:hAnsi="Cambria Math" w:hint="eastAsia"/>
              </w:rPr>
              <m:t>y</m:t>
            </m:r>
          </m:sub>
        </m:sSub>
      </m:oMath>
      <w:r w:rsidRPr="00DD2369">
        <w:t>，而不带标签</w:t>
      </w:r>
      <w:proofErr w:type="gramStart"/>
      <w:r w:rsidRPr="00DD2369">
        <w:t>的</w:t>
      </w:r>
      <w:r>
        <w:rPr>
          <w:rFonts w:hint="eastAsia"/>
        </w:rPr>
        <w:t>源域</w:t>
      </w:r>
      <w:r w:rsidRPr="00DD2369">
        <w:t>和</w:t>
      </w:r>
      <w:proofErr w:type="gramEnd"/>
      <w:r>
        <w:rPr>
          <w:rFonts w:hint="eastAsia"/>
        </w:rPr>
        <w:t>目标</w:t>
      </w:r>
      <w:proofErr w:type="gramStart"/>
      <w:r>
        <w:rPr>
          <w:rFonts w:hint="eastAsia"/>
        </w:rPr>
        <w:t>域</w:t>
      </w:r>
      <w:r w:rsidRPr="00DD2369">
        <w:t>数据</w:t>
      </w:r>
      <w:proofErr w:type="gramEnd"/>
      <w:r w:rsidRPr="00DD2369">
        <w:t>则流入</w:t>
      </w:r>
      <m:oMath>
        <m:sSub>
          <m:sSubPr>
            <m:ctrlPr>
              <w:rPr>
                <w:rFonts w:ascii="Cambria Math" w:hAnsi="Cambria Math"/>
                <w:i/>
              </w:rPr>
            </m:ctrlPr>
          </m:sSubPr>
          <m:e>
            <m:r>
              <w:rPr>
                <w:rFonts w:ascii="Cambria Math" w:hAnsi="Cambria Math"/>
              </w:rPr>
              <m:t>G</m:t>
            </m:r>
          </m:e>
          <m:sub>
            <m:r>
              <w:rPr>
                <w:rFonts w:ascii="Cambria Math" w:hAnsi="Cambria Math" w:hint="eastAsia"/>
              </w:rPr>
              <m:t>d</m:t>
            </m:r>
          </m:sub>
        </m:sSub>
      </m:oMath>
      <w:r w:rsidRPr="00DD2369">
        <w:t>。</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Pr="00DD2369">
        <w:t>的作用是将数据映射</w:t>
      </w:r>
      <w:proofErr w:type="gramStart"/>
      <w:r w:rsidRPr="00DD2369">
        <w:t>到</w:t>
      </w:r>
      <w:r>
        <w:rPr>
          <w:rFonts w:hint="eastAsia"/>
        </w:rPr>
        <w:t>特征</w:t>
      </w:r>
      <w:proofErr w:type="gramEnd"/>
      <w:r>
        <w:rPr>
          <w:rFonts w:hint="eastAsia"/>
        </w:rPr>
        <w:t>空间</w:t>
      </w:r>
      <w:r w:rsidRPr="00DD2369">
        <w:t>，以便能够分辨</w:t>
      </w:r>
      <w:proofErr w:type="gramStart"/>
      <w:r w:rsidRPr="00DD2369">
        <w:t>出</w:t>
      </w:r>
      <w:r>
        <w:rPr>
          <w:rFonts w:hint="eastAsia"/>
        </w:rPr>
        <w:t>源域</w:t>
      </w:r>
      <w:r w:rsidRPr="00DD2369">
        <w:t>数据</w:t>
      </w:r>
      <w:proofErr w:type="gramEnd"/>
      <w:r w:rsidRPr="00DD2369">
        <w:t>的</w:t>
      </w:r>
      <w:r>
        <w:rPr>
          <w:rFonts w:hint="eastAsia"/>
        </w:rPr>
        <w:t>标签</w:t>
      </w:r>
      <w:r w:rsidRPr="00DD2369">
        <w:t>，而</w:t>
      </w:r>
      <m:oMath>
        <m:sSub>
          <m:sSubPr>
            <m:ctrlPr>
              <w:rPr>
                <w:rFonts w:ascii="Cambria Math" w:hAnsi="Cambria Math"/>
                <w:i/>
              </w:rPr>
            </m:ctrlPr>
          </m:sSubPr>
          <m:e>
            <m:r>
              <w:rPr>
                <w:rFonts w:ascii="Cambria Math" w:hAnsi="Cambria Math"/>
              </w:rPr>
              <m:t>G</m:t>
            </m:r>
          </m:e>
          <m:sub>
            <m:r>
              <w:rPr>
                <w:rFonts w:ascii="Cambria Math" w:hAnsi="Cambria Math" w:hint="eastAsia"/>
              </w:rPr>
              <m:t>d</m:t>
            </m:r>
          </m:sub>
        </m:sSub>
      </m:oMath>
      <w:r w:rsidRPr="00DD2369">
        <w:t>则用于分辨数据来自</w:t>
      </w:r>
      <w:proofErr w:type="gramStart"/>
      <w:r>
        <w:rPr>
          <w:rFonts w:hint="eastAsia"/>
        </w:rPr>
        <w:t>源域</w:t>
      </w:r>
      <w:r w:rsidRPr="00DD2369">
        <w:t>还是</w:t>
      </w:r>
      <w:proofErr w:type="gramEnd"/>
      <w:r>
        <w:rPr>
          <w:rFonts w:hint="eastAsia"/>
        </w:rPr>
        <w:t>目标域</w:t>
      </w:r>
      <w:r w:rsidRPr="00DD2369">
        <w:t>。</w:t>
      </w:r>
      <m:oMath>
        <m:sSub>
          <m:sSubPr>
            <m:ctrlPr>
              <w:rPr>
                <w:rFonts w:ascii="Cambria Math" w:hAnsi="Cambria Math"/>
                <w:i/>
              </w:rPr>
            </m:ctrlPr>
          </m:sSubPr>
          <m:e>
            <m:r>
              <w:rPr>
                <w:rFonts w:ascii="Cambria Math" w:hAnsi="Cambria Math"/>
              </w:rPr>
              <m:t>G</m:t>
            </m:r>
          </m:e>
          <m:sub>
            <m:r>
              <w:rPr>
                <w:rFonts w:ascii="Cambria Math" w:hAnsi="Cambria Math" w:hint="eastAsia"/>
              </w:rPr>
              <m:t>y</m:t>
            </m:r>
          </m:sub>
        </m:sSub>
      </m:oMath>
      <w:r w:rsidRPr="00DD2369">
        <w:t>则用于对</w:t>
      </w:r>
      <w:r>
        <w:rPr>
          <w:rFonts w:hint="eastAsia"/>
        </w:rPr>
        <w:t>特征空间</w:t>
      </w:r>
      <w:r w:rsidRPr="00DD2369">
        <w:t>的</w:t>
      </w:r>
      <w:proofErr w:type="gramStart"/>
      <w:r>
        <w:rPr>
          <w:rFonts w:hint="eastAsia"/>
        </w:rPr>
        <w:t>源域</w:t>
      </w:r>
      <w:r w:rsidRPr="00DD2369">
        <w:t>数据</w:t>
      </w:r>
      <w:proofErr w:type="gramEnd"/>
      <w:r w:rsidRPr="00DD2369">
        <w:t>进行分类，以尽可能分出正确的</w:t>
      </w:r>
      <w:r>
        <w:rPr>
          <w:rFonts w:hint="eastAsia"/>
        </w:rPr>
        <w:t>标签</w:t>
      </w:r>
      <w:r w:rsidRPr="00DD2369">
        <w:t>。最终</w:t>
      </w:r>
      <w:r>
        <w:rPr>
          <w:rFonts w:hint="eastAsia"/>
        </w:rPr>
        <w:t>在</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Pr="00DD2369">
        <w:t>与</w:t>
      </w:r>
      <m:oMath>
        <m:sSub>
          <m:sSubPr>
            <m:ctrlPr>
              <w:rPr>
                <w:rFonts w:ascii="Cambria Math" w:hAnsi="Cambria Math"/>
                <w:i/>
              </w:rPr>
            </m:ctrlPr>
          </m:sSubPr>
          <m:e>
            <m:r>
              <w:rPr>
                <w:rFonts w:ascii="Cambria Math" w:hAnsi="Cambria Math"/>
              </w:rPr>
              <m:t>G</m:t>
            </m:r>
          </m:e>
          <m:sub>
            <m:r>
              <w:rPr>
                <w:rFonts w:ascii="Cambria Math" w:hAnsi="Cambria Math" w:hint="eastAsia"/>
              </w:rPr>
              <m:t>d</m:t>
            </m:r>
          </m:sub>
        </m:sSub>
      </m:oMath>
      <w:r>
        <w:rPr>
          <w:rFonts w:hint="eastAsia"/>
        </w:rPr>
        <w:t>相互影响和共同作用下，</w:t>
      </w:r>
      <w:proofErr w:type="gramStart"/>
      <w:r>
        <w:rPr>
          <w:rFonts w:hint="eastAsia"/>
        </w:rPr>
        <w:t>源域</w:t>
      </w:r>
      <w:r w:rsidRPr="00DD2369">
        <w:t>和</w:t>
      </w:r>
      <w:proofErr w:type="gramEnd"/>
      <w:r>
        <w:rPr>
          <w:rFonts w:hint="eastAsia"/>
        </w:rPr>
        <w:t>目标域</w:t>
      </w:r>
      <w:r w:rsidRPr="00DD2369">
        <w:t>的数据在</w:t>
      </w:r>
      <w:r>
        <w:rPr>
          <w:rFonts w:hint="eastAsia"/>
        </w:rPr>
        <w:t>特征空间</w:t>
      </w:r>
      <w:r w:rsidRPr="00DD2369">
        <w:t>上分布</w:t>
      </w:r>
      <w:r>
        <w:rPr>
          <w:rFonts w:hint="eastAsia"/>
        </w:rPr>
        <w:t>趋于</w:t>
      </w:r>
      <w:r w:rsidRPr="00DD2369">
        <w:t>一致，</w:t>
      </w:r>
      <w:r>
        <w:rPr>
          <w:rFonts w:hint="eastAsia"/>
        </w:rPr>
        <w:t>使得</w:t>
      </w:r>
      <m:oMath>
        <m:sSub>
          <m:sSubPr>
            <m:ctrlPr>
              <w:rPr>
                <w:rFonts w:ascii="Cambria Math" w:hAnsi="Cambria Math"/>
                <w:i/>
              </w:rPr>
            </m:ctrlPr>
          </m:sSubPr>
          <m:e>
            <m:r>
              <w:rPr>
                <w:rFonts w:ascii="Cambria Math" w:hAnsi="Cambria Math"/>
              </w:rPr>
              <m:t>G</m:t>
            </m:r>
          </m:e>
          <m:sub>
            <m:r>
              <w:rPr>
                <w:rFonts w:ascii="Cambria Math" w:hAnsi="Cambria Math" w:hint="eastAsia"/>
              </w:rPr>
              <m:t>d</m:t>
            </m:r>
          </m:sub>
        </m:sSub>
      </m:oMath>
      <w:r w:rsidRPr="00DD2369">
        <w:t>无法</w:t>
      </w:r>
      <w:r>
        <w:rPr>
          <w:rFonts w:hint="eastAsia"/>
        </w:rPr>
        <w:t>区分数据来源于</w:t>
      </w:r>
      <w:proofErr w:type="gramStart"/>
      <w:r>
        <w:rPr>
          <w:rFonts w:hint="eastAsia"/>
        </w:rPr>
        <w:t>源域还是</w:t>
      </w:r>
      <w:proofErr w:type="gramEnd"/>
      <w:r>
        <w:rPr>
          <w:rFonts w:hint="eastAsia"/>
        </w:rPr>
        <w:t>目标域</w:t>
      </w:r>
      <w:r w:rsidRPr="00DD2369">
        <w:t>。这样</w:t>
      </w:r>
      <w:r>
        <w:rPr>
          <w:rFonts w:hint="eastAsia"/>
        </w:rPr>
        <w:t>即可</w:t>
      </w:r>
      <w:r w:rsidRPr="00DD2369">
        <w:t>使用</w:t>
      </w:r>
      <m:oMath>
        <m:sSub>
          <m:sSubPr>
            <m:ctrlPr>
              <w:rPr>
                <w:rFonts w:ascii="Cambria Math" w:hAnsi="Cambria Math"/>
                <w:i/>
              </w:rPr>
            </m:ctrlPr>
          </m:sSubPr>
          <m:e>
            <m:r>
              <w:rPr>
                <w:rFonts w:ascii="Cambria Math" w:hAnsi="Cambria Math"/>
              </w:rPr>
              <m:t>G</m:t>
            </m:r>
          </m:e>
          <m:sub>
            <m:r>
              <w:rPr>
                <w:rFonts w:ascii="Cambria Math" w:hAnsi="Cambria Math" w:hint="eastAsia"/>
              </w:rPr>
              <m:t>y</m:t>
            </m:r>
          </m:sub>
        </m:sSub>
      </m:oMath>
      <w:r w:rsidRPr="00DD2369">
        <w:t>来对</w:t>
      </w:r>
      <w:r>
        <w:rPr>
          <w:rFonts w:hint="eastAsia"/>
        </w:rPr>
        <w:t>目标域</w:t>
      </w:r>
      <w:r w:rsidRPr="00DD2369">
        <w:t>的数据进行分类了。</w:t>
      </w:r>
    </w:p>
    <w:p w14:paraId="4B862009" w14:textId="77777777" w:rsidR="00CB558B" w:rsidRDefault="00CB558B" w:rsidP="00CB558B">
      <w:pPr>
        <w:ind w:firstLine="420"/>
      </w:pPr>
      <w:r>
        <w:rPr>
          <w:rFonts w:hint="eastAsia"/>
        </w:rPr>
        <w:t>对抗领域适应的任务的两个完全相反的优化目标分别是：</w:t>
      </w:r>
      <w:proofErr w:type="gramStart"/>
      <w:r>
        <w:rPr>
          <w:rFonts w:hint="eastAsia"/>
        </w:rPr>
        <w:t>对领域判别器</w:t>
      </w:r>
      <w:proofErr w:type="gramEnd"/>
      <w:r>
        <w:rPr>
          <w:rFonts w:hint="eastAsia"/>
        </w:rPr>
        <w:t>进行优化以实现最小化分类损失和对特征提取器进行优化以实现最大化领域</w:t>
      </w:r>
      <w:proofErr w:type="gramStart"/>
      <w:r>
        <w:rPr>
          <w:rFonts w:hint="eastAsia"/>
        </w:rPr>
        <w:t>判别器</w:t>
      </w:r>
      <w:proofErr w:type="gramEnd"/>
      <w:r>
        <w:rPr>
          <w:rFonts w:hint="eastAsia"/>
        </w:rPr>
        <w:t>的分类损失。</w:t>
      </w:r>
      <w:r>
        <w:rPr>
          <w:rFonts w:hint="eastAsia"/>
        </w:rPr>
        <w:t>Ganin</w:t>
      </w:r>
      <w:r>
        <w:rPr>
          <w:rFonts w:hint="eastAsia"/>
        </w:rPr>
        <w:t>等人通过使用梯度反转层（</w:t>
      </w:r>
      <w:r>
        <w:rPr>
          <w:rFonts w:hint="eastAsia"/>
        </w:rPr>
        <w:t>GRL</w:t>
      </w:r>
      <w:r>
        <w:rPr>
          <w:rFonts w:hint="eastAsia"/>
        </w:rPr>
        <w:t>）来在训练过程中优化领域</w:t>
      </w:r>
      <w:proofErr w:type="gramStart"/>
      <w:r>
        <w:rPr>
          <w:rFonts w:hint="eastAsia"/>
        </w:rPr>
        <w:t>判别器</w:t>
      </w:r>
      <w:proofErr w:type="gramEnd"/>
      <w:r>
        <w:rPr>
          <w:rFonts w:hint="eastAsia"/>
        </w:rPr>
        <w:t>和特征提取器来实现这两个完全相反的优化目标。来自领域</w:t>
      </w:r>
      <w:proofErr w:type="gramStart"/>
      <w:r>
        <w:rPr>
          <w:rFonts w:hint="eastAsia"/>
        </w:rPr>
        <w:t>判别器</w:t>
      </w:r>
      <w:proofErr w:type="gramEnd"/>
      <w:r>
        <w:rPr>
          <w:rFonts w:hint="eastAsia"/>
        </w:rPr>
        <w:t>的分类损失梯度在通过</w:t>
      </w:r>
      <w:proofErr w:type="gramStart"/>
      <w:r>
        <w:rPr>
          <w:rFonts w:hint="eastAsia"/>
        </w:rPr>
        <w:t>判别器</w:t>
      </w:r>
      <w:proofErr w:type="gramEnd"/>
      <w:r>
        <w:rPr>
          <w:rFonts w:hint="eastAsia"/>
        </w:rPr>
        <w:t>进行反向传播后，经过梯度反转层后梯度发生反转，之后继续反向传播的过程传播到特征提取器。梯度反转层既使得特征提取器能够</w:t>
      </w:r>
      <w:proofErr w:type="gramStart"/>
      <w:r>
        <w:rPr>
          <w:rFonts w:hint="eastAsia"/>
        </w:rPr>
        <w:t>将领域</w:t>
      </w:r>
      <w:proofErr w:type="gramEnd"/>
      <w:r>
        <w:rPr>
          <w:rFonts w:hint="eastAsia"/>
        </w:rPr>
        <w:t>混淆损失最大化，也使得领域</w:t>
      </w:r>
      <w:proofErr w:type="gramStart"/>
      <w:r>
        <w:rPr>
          <w:rFonts w:hint="eastAsia"/>
        </w:rPr>
        <w:t>判别器将领域</w:t>
      </w:r>
      <w:proofErr w:type="gramEnd"/>
      <w:r>
        <w:rPr>
          <w:rFonts w:hint="eastAsia"/>
        </w:rPr>
        <w:t>混淆损失最小化。</w:t>
      </w:r>
      <w:r w:rsidRPr="00F52573">
        <w:t>领域对抗神经网络</w:t>
      </w:r>
      <w:r>
        <w:rPr>
          <w:rFonts w:hint="eastAsia"/>
        </w:rPr>
        <w:t>DANN</w:t>
      </w:r>
      <w:r>
        <w:rPr>
          <w:rFonts w:hint="eastAsia"/>
        </w:rPr>
        <w:t>的优化目标函数如下</w:t>
      </w:r>
    </w:p>
    <w:p w14:paraId="7387D355" w14:textId="77777777" w:rsidR="00CB558B" w:rsidRDefault="00CB558B" w:rsidP="00CB558B">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L</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e>
                  </m:d>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s</m:t>
                      </m:r>
                    </m:sup>
                  </m:sSubSup>
                </m:e>
              </m:d>
            </m:e>
          </m:nary>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sup>
            <m:e>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nary>
        </m:oMath>
      </m:oMathPara>
    </w:p>
    <w:p w14:paraId="3CC34A75" w14:textId="77777777" w:rsidR="00CB558B" w:rsidRPr="00911648" w:rsidRDefault="00CB558B" w:rsidP="00CB558B">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oMath>
      <w:r>
        <w:rPr>
          <w:rFonts w:hint="eastAsia"/>
        </w:rPr>
        <w:t>分别为特征提取器、分类器和领域</w:t>
      </w:r>
      <w:proofErr w:type="gramStart"/>
      <w:r>
        <w:rPr>
          <w:rFonts w:hint="eastAsia"/>
        </w:rPr>
        <w:t>判别器</w:t>
      </w:r>
      <w:proofErr w:type="gramEnd"/>
      <w:r>
        <w:rPr>
          <w:rFonts w:hint="eastAsia"/>
        </w:rPr>
        <w:t>的参数，</w:t>
      </w:r>
      <m:oMath>
        <m:sSub>
          <m:sSubPr>
            <m:ctrlPr>
              <w:rPr>
                <w:rFonts w:ascii="Cambria Math" w:hAnsi="Cambria Math"/>
                <w:i/>
              </w:rPr>
            </m:ctrlPr>
          </m:sSubPr>
          <m:e>
            <m:r>
              <w:rPr>
                <w:rFonts w:ascii="Cambria Math" w:hAnsi="Cambria Math" w:hint="eastAsia"/>
              </w:rPr>
              <m:t>G</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hint="eastAsia"/>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hint="eastAsia"/>
              </w:rPr>
              <m:t>G</m:t>
            </m:r>
          </m:e>
          <m:sub>
            <m:r>
              <w:rPr>
                <w:rFonts w:ascii="Cambria Math" w:hAnsi="Cambria Math"/>
              </w:rPr>
              <m:t>d</m:t>
            </m:r>
          </m:sub>
        </m:sSub>
      </m:oMath>
      <w:proofErr w:type="gramStart"/>
      <w:r>
        <w:rPr>
          <w:rFonts w:hint="eastAsia"/>
        </w:rPr>
        <w:t>分贝为</w:t>
      </w:r>
      <w:proofErr w:type="gramEnd"/>
      <w:r>
        <w:rPr>
          <w:rFonts w:hint="eastAsia"/>
        </w:rPr>
        <w:t>特征提取器、分类器</w:t>
      </w:r>
      <w:proofErr w:type="gramStart"/>
      <w:r>
        <w:rPr>
          <w:rFonts w:hint="eastAsia"/>
        </w:rPr>
        <w:t>于领域</w:t>
      </w:r>
      <w:proofErr w:type="gramEnd"/>
      <w:r>
        <w:rPr>
          <w:rFonts w:hint="eastAsia"/>
        </w:rPr>
        <w:t>判别器，</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eastAsia"/>
        </w:rPr>
        <w:t>分别为源域样本与目标域样本的数量，</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hint="eastAsia"/>
        </w:rPr>
        <w:t>分别表示类别标签与领域标签，</w:t>
      </w:r>
      <m:oMath>
        <m:r>
          <w:rPr>
            <w:rFonts w:ascii="Cambria Math" w:hAnsi="Cambria Math"/>
          </w:rPr>
          <m:t>λ</m:t>
        </m:r>
      </m:oMath>
      <w:r>
        <w:rPr>
          <w:rFonts w:hint="eastAsia"/>
        </w:rPr>
        <w:t>为权重系数。</w:t>
      </w:r>
    </w:p>
    <w:p w14:paraId="2B0C379B" w14:textId="77777777" w:rsidR="00CB558B" w:rsidRDefault="00CB558B" w:rsidP="00CB558B"/>
    <w:p w14:paraId="0EBE0BA1" w14:textId="77777777" w:rsidR="00CB558B" w:rsidRDefault="00CB558B" w:rsidP="00CB558B"/>
    <w:p w14:paraId="2BD0DC8E" w14:textId="77777777" w:rsidR="00CB558B" w:rsidRDefault="00CB558B" w:rsidP="00F55501">
      <w:pPr>
        <w:pStyle w:val="ad"/>
        <w:numPr>
          <w:ilvl w:val="0"/>
          <w:numId w:val="64"/>
        </w:numPr>
        <w:ind w:firstLineChars="0"/>
      </w:pPr>
      <w:bookmarkStart w:id="10" w:name="_Ref134714438"/>
      <w:r w:rsidRPr="0076025B">
        <w:t xml:space="preserve">Devlin </w:t>
      </w:r>
      <w:proofErr w:type="gramStart"/>
      <w:r w:rsidRPr="0076025B">
        <w:t>J ,</w:t>
      </w:r>
      <w:proofErr w:type="gramEnd"/>
      <w:r w:rsidRPr="0076025B">
        <w:t xml:space="preserve"> Chang M W , Lee K , et al. BERT: Pre-training of Deep Bidirectional Transformers for Language Understanding[J]. 2018.</w:t>
      </w:r>
      <w:bookmarkEnd w:id="10"/>
    </w:p>
    <w:p w14:paraId="06AA0EDA" w14:textId="77777777" w:rsidR="00CB558B" w:rsidRDefault="00CB558B" w:rsidP="00F55501">
      <w:pPr>
        <w:pStyle w:val="ad"/>
        <w:numPr>
          <w:ilvl w:val="0"/>
          <w:numId w:val="64"/>
        </w:numPr>
        <w:ind w:firstLineChars="0"/>
      </w:pPr>
      <w:bookmarkStart w:id="11" w:name="_Ref134714478"/>
      <w:r w:rsidRPr="00505EE1">
        <w:t xml:space="preserve">Peters </w:t>
      </w:r>
      <w:proofErr w:type="gramStart"/>
      <w:r w:rsidRPr="00505EE1">
        <w:t>M ,</w:t>
      </w:r>
      <w:proofErr w:type="gramEnd"/>
      <w:r w:rsidRPr="00505EE1">
        <w:t xml:space="preserve"> Neumann M , </w:t>
      </w:r>
      <w:proofErr w:type="spellStart"/>
      <w:r w:rsidRPr="00505EE1">
        <w:t>Iyyer</w:t>
      </w:r>
      <w:proofErr w:type="spellEnd"/>
      <w:r w:rsidRPr="00505EE1">
        <w:t xml:space="preserve"> M , et al. Deep Contextualized Word Representations[J]. 2018.</w:t>
      </w:r>
      <w:bookmarkEnd w:id="11"/>
    </w:p>
    <w:p w14:paraId="45087DD0" w14:textId="77777777" w:rsidR="00CB558B" w:rsidRDefault="00CB558B" w:rsidP="00F55501">
      <w:pPr>
        <w:pStyle w:val="ad"/>
        <w:numPr>
          <w:ilvl w:val="0"/>
          <w:numId w:val="64"/>
        </w:numPr>
        <w:ind w:firstLineChars="0"/>
      </w:pPr>
      <w:bookmarkStart w:id="12" w:name="_Ref134714510"/>
      <w:r w:rsidRPr="0076025B">
        <w:t xml:space="preserve">Liu </w:t>
      </w:r>
      <w:proofErr w:type="gramStart"/>
      <w:r w:rsidRPr="0076025B">
        <w:t>Y ,</w:t>
      </w:r>
      <w:proofErr w:type="gramEnd"/>
      <w:r w:rsidRPr="0076025B">
        <w:t xml:space="preserve"> Ott M , Goyal N , et al. </w:t>
      </w:r>
      <w:proofErr w:type="spellStart"/>
      <w:r w:rsidRPr="0076025B">
        <w:t>RoBERTa</w:t>
      </w:r>
      <w:proofErr w:type="spellEnd"/>
      <w:r w:rsidRPr="0076025B">
        <w:t>: A Robustly Optimized BERT Pretraining Approach[J]. 2019.</w:t>
      </w:r>
      <w:bookmarkEnd w:id="12"/>
    </w:p>
    <w:p w14:paraId="71CF6C60" w14:textId="77777777" w:rsidR="00CB558B" w:rsidRDefault="00CB558B" w:rsidP="00F55501">
      <w:pPr>
        <w:pStyle w:val="ad"/>
        <w:numPr>
          <w:ilvl w:val="0"/>
          <w:numId w:val="64"/>
        </w:numPr>
        <w:ind w:firstLineChars="0"/>
      </w:pPr>
      <w:bookmarkStart w:id="13" w:name="_Ref134714540"/>
      <w:r w:rsidRPr="0076025B">
        <w:lastRenderedPageBreak/>
        <w:t xml:space="preserve">Lan </w:t>
      </w:r>
      <w:proofErr w:type="gramStart"/>
      <w:r w:rsidRPr="0076025B">
        <w:t>Z ,</w:t>
      </w:r>
      <w:proofErr w:type="gramEnd"/>
      <w:r w:rsidRPr="0076025B">
        <w:t xml:space="preserve"> Chen M , Goodman S , et al. ALBERT: A Lite BERT for Self-supervised Learning of Language Representations[J]. 2019.</w:t>
      </w:r>
      <w:bookmarkEnd w:id="13"/>
    </w:p>
    <w:p w14:paraId="3D7D9A95" w14:textId="77777777" w:rsidR="00CB558B" w:rsidRDefault="00CB558B" w:rsidP="00F55501">
      <w:pPr>
        <w:pStyle w:val="ad"/>
        <w:numPr>
          <w:ilvl w:val="0"/>
          <w:numId w:val="64"/>
        </w:numPr>
        <w:ind w:firstLineChars="0"/>
      </w:pPr>
      <w:bookmarkStart w:id="14" w:name="_Ref135215972"/>
      <w:r w:rsidRPr="00330CE4">
        <w:t xml:space="preserve">Fan C, Li P, Xiao T, et al. A review of deep domain adaptation: General situation and complex situation[J]. Acta </w:t>
      </w:r>
      <w:proofErr w:type="spellStart"/>
      <w:r w:rsidRPr="00330CE4">
        <w:t>Automatica</w:t>
      </w:r>
      <w:proofErr w:type="spellEnd"/>
      <w:r w:rsidRPr="00330CE4">
        <w:t xml:space="preserve"> </w:t>
      </w:r>
      <w:proofErr w:type="spellStart"/>
      <w:r w:rsidRPr="00330CE4">
        <w:t>Sinica</w:t>
      </w:r>
      <w:proofErr w:type="spellEnd"/>
      <w:r w:rsidRPr="00330CE4">
        <w:t>, 2020, 46(3): 515-548.</w:t>
      </w:r>
      <w:bookmarkEnd w:id="14"/>
    </w:p>
    <w:p w14:paraId="16A01BC6" w14:textId="77777777" w:rsidR="00CB558B" w:rsidRDefault="00CB558B" w:rsidP="00F55501">
      <w:pPr>
        <w:pStyle w:val="ad"/>
        <w:numPr>
          <w:ilvl w:val="0"/>
          <w:numId w:val="64"/>
        </w:numPr>
        <w:ind w:firstLineChars="0"/>
      </w:pPr>
      <w:bookmarkStart w:id="15" w:name="_Ref135157972"/>
      <w:r>
        <w:rPr>
          <w:rFonts w:hint="eastAsia"/>
        </w:rPr>
        <w:t>S</w:t>
      </w:r>
      <w:r>
        <w:t xml:space="preserve">un B C, Feng J S, </w:t>
      </w:r>
      <w:proofErr w:type="spellStart"/>
      <w:r>
        <w:t>Saenko</w:t>
      </w:r>
      <w:proofErr w:type="spellEnd"/>
      <w:r>
        <w:t xml:space="preserve"> K. Return of frustratingly easy domain adaptation. In: Proceedings of the 30th AAAI Conference on Artificial Intelligence. Phoenix, USA: AAAI, 2016. 2058</w:t>
      </w:r>
      <w:r w:rsidRPr="00A71F52">
        <w:rPr>
          <w:rFonts w:ascii="微软雅黑" w:eastAsia="微软雅黑" w:hAnsi="微软雅黑" w:cs="微软雅黑" w:hint="eastAsia"/>
        </w:rPr>
        <w:t>−</w:t>
      </w:r>
      <w:r>
        <w:t>2065</w:t>
      </w:r>
      <w:bookmarkEnd w:id="15"/>
    </w:p>
    <w:p w14:paraId="17564603" w14:textId="77777777" w:rsidR="00CB558B" w:rsidRDefault="00CB558B" w:rsidP="00F55501">
      <w:pPr>
        <w:pStyle w:val="ad"/>
        <w:numPr>
          <w:ilvl w:val="0"/>
          <w:numId w:val="64"/>
        </w:numPr>
        <w:ind w:firstLineChars="0"/>
      </w:pPr>
      <w:bookmarkStart w:id="16" w:name="_Ref135156235"/>
      <w:r>
        <w:t>Li Y J, Swersky K, Zemel R S. Generative moment matching networks. In: Proceedings of the 32nd International Conference on Machine Learning. Lille, France: ICML, 2015. 1718</w:t>
      </w:r>
      <w:r w:rsidRPr="000225B5">
        <w:rPr>
          <w:rFonts w:ascii="微软雅黑" w:eastAsia="微软雅黑" w:hAnsi="微软雅黑" w:cs="微软雅黑" w:hint="eastAsia"/>
        </w:rPr>
        <w:t>−</w:t>
      </w:r>
      <w:r>
        <w:t>1727</w:t>
      </w:r>
      <w:bookmarkEnd w:id="16"/>
    </w:p>
    <w:p w14:paraId="63C894B7" w14:textId="77777777" w:rsidR="00CB558B" w:rsidRDefault="00CB558B" w:rsidP="00F55501">
      <w:pPr>
        <w:pStyle w:val="ad"/>
        <w:numPr>
          <w:ilvl w:val="0"/>
          <w:numId w:val="64"/>
        </w:numPr>
        <w:ind w:firstLineChars="0"/>
      </w:pPr>
      <w:bookmarkStart w:id="17" w:name="_Ref135156573"/>
      <w:r>
        <w:t xml:space="preserve">Zellinger W, Grubinger T, </w:t>
      </w:r>
      <w:proofErr w:type="spellStart"/>
      <w:r>
        <w:t>Lughofer</w:t>
      </w:r>
      <w:proofErr w:type="spellEnd"/>
      <w:r>
        <w:t xml:space="preserve"> E, </w:t>
      </w:r>
      <w:proofErr w:type="spellStart"/>
      <w:r>
        <w:t>Natschläger</w:t>
      </w:r>
      <w:proofErr w:type="spellEnd"/>
      <w:r>
        <w:t xml:space="preserve"> T, </w:t>
      </w:r>
      <w:proofErr w:type="spellStart"/>
      <w:r>
        <w:t>SamingerPlatz</w:t>
      </w:r>
      <w:proofErr w:type="spellEnd"/>
      <w:r>
        <w:t xml:space="preserve"> S. Central moment discrepancy (CMD) for domain-invariant representation learning. In: Proceedings of the 5th International Conference on Learning Representations. Toulon, France: ICLR, 2017</w:t>
      </w:r>
      <w:bookmarkEnd w:id="17"/>
    </w:p>
    <w:p w14:paraId="20FE1017" w14:textId="77777777" w:rsidR="00CB558B" w:rsidRDefault="00CB558B" w:rsidP="00F55501">
      <w:pPr>
        <w:pStyle w:val="ad"/>
        <w:numPr>
          <w:ilvl w:val="0"/>
          <w:numId w:val="64"/>
        </w:numPr>
        <w:ind w:firstLineChars="0"/>
      </w:pPr>
      <w:bookmarkStart w:id="18" w:name="_Ref135154118"/>
      <w:r>
        <w:t>Goodfellow I J, Pouget-Abadie J, Mirza M, Xu B, Warde-Farley D, Ozair S, et al. Generative adversarial nets. In: Proceedings of the 27th International Conference on Neural Information Processing Systems. Montreal, Canada: NIPS, 2014. 2672</w:t>
      </w:r>
      <w:r w:rsidRPr="00072B7F">
        <w:rPr>
          <w:rFonts w:ascii="微软雅黑" w:eastAsia="微软雅黑" w:hAnsi="微软雅黑" w:cs="微软雅黑" w:hint="eastAsia"/>
        </w:rPr>
        <w:t>−</w:t>
      </w:r>
      <w:r>
        <w:t>2680</w:t>
      </w:r>
      <w:bookmarkEnd w:id="18"/>
    </w:p>
    <w:p w14:paraId="4DBC1381" w14:textId="77777777" w:rsidR="00CB558B" w:rsidRDefault="00CB558B" w:rsidP="00F55501">
      <w:pPr>
        <w:pStyle w:val="ad"/>
        <w:numPr>
          <w:ilvl w:val="0"/>
          <w:numId w:val="64"/>
        </w:numPr>
        <w:ind w:firstLineChars="0"/>
      </w:pPr>
      <w:bookmarkStart w:id="19" w:name="_Ref134714602"/>
      <w:r w:rsidRPr="0076025B">
        <w:t xml:space="preserve">Ganin </w:t>
      </w:r>
      <w:proofErr w:type="gramStart"/>
      <w:r w:rsidRPr="0076025B">
        <w:t>Y ,</w:t>
      </w:r>
      <w:proofErr w:type="gramEnd"/>
      <w:r w:rsidRPr="0076025B">
        <w:t xml:space="preserve">  </w:t>
      </w:r>
      <w:proofErr w:type="spellStart"/>
      <w:r w:rsidRPr="0076025B">
        <w:t>Lempitsky</w:t>
      </w:r>
      <w:proofErr w:type="spellEnd"/>
      <w:r w:rsidRPr="0076025B">
        <w:t xml:space="preserve"> V . Unsupervised Domain Adaptation by </w:t>
      </w:r>
      <w:proofErr w:type="gramStart"/>
      <w:r w:rsidRPr="0076025B">
        <w:t>Backpropagation:,</w:t>
      </w:r>
      <w:proofErr w:type="gramEnd"/>
      <w:r w:rsidRPr="0076025B">
        <w:t xml:space="preserve"> 10.48550/arXiv.1409.7495[P]. 2014.</w:t>
      </w:r>
      <w:bookmarkEnd w:id="19"/>
    </w:p>
    <w:p w14:paraId="620943F7" w14:textId="2D9B3ECD" w:rsidR="00CB558B" w:rsidRDefault="00CB558B">
      <w:pPr>
        <w:widowControl/>
        <w:spacing w:line="240" w:lineRule="auto"/>
        <w:jc w:val="left"/>
      </w:pPr>
      <w:r>
        <w:br w:type="page"/>
      </w:r>
    </w:p>
    <w:p w14:paraId="35E68A24" w14:textId="77777777" w:rsidR="00CB558B" w:rsidRPr="006205A2" w:rsidRDefault="00CB558B" w:rsidP="00CB558B">
      <w:pPr>
        <w:pStyle w:val="1"/>
      </w:pPr>
      <w:r>
        <w:rPr>
          <w:rFonts w:hint="eastAsia"/>
        </w:rPr>
        <w:lastRenderedPageBreak/>
        <w:t>生成对抗网络</w:t>
      </w:r>
    </w:p>
    <w:p w14:paraId="684E5C6B" w14:textId="77777777" w:rsidR="00CB558B" w:rsidRPr="00826825" w:rsidRDefault="00CB558B" w:rsidP="00CB558B">
      <w:pPr>
        <w:pStyle w:val="2"/>
      </w:pPr>
      <w:r>
        <w:rPr>
          <w:rFonts w:hint="eastAsia"/>
        </w:rPr>
        <w:t xml:space="preserve"> 生成对抗网络</w:t>
      </w:r>
    </w:p>
    <w:p w14:paraId="213C70CE" w14:textId="77777777" w:rsidR="00CB558B" w:rsidRPr="0089085A" w:rsidRDefault="00CB558B" w:rsidP="00CB558B">
      <w:pPr>
        <w:pStyle w:val="af7"/>
        <w:shd w:val="clear" w:color="auto" w:fill="FFFFFF"/>
        <w:spacing w:line="400" w:lineRule="exact"/>
        <w:ind w:firstLineChars="200" w:firstLine="420"/>
        <w:rPr>
          <w:sz w:val="21"/>
        </w:rPr>
      </w:pPr>
      <w:r w:rsidRPr="0089085A">
        <w:rPr>
          <w:sz w:val="21"/>
        </w:rPr>
        <w:t>生成对抗网络（</w:t>
      </w:r>
      <w:r w:rsidRPr="0089085A">
        <w:rPr>
          <w:sz w:val="21"/>
        </w:rPr>
        <w:t>Generative Adversarial Network</w:t>
      </w:r>
      <w:r w:rsidRPr="0089085A">
        <w:rPr>
          <w:sz w:val="21"/>
        </w:rPr>
        <w:t>，简称</w:t>
      </w:r>
      <w:r w:rsidRPr="0089085A">
        <w:rPr>
          <w:sz w:val="21"/>
        </w:rPr>
        <w:t>GAN</w:t>
      </w:r>
      <w:r w:rsidRPr="0089085A">
        <w:rPr>
          <w:sz w:val="21"/>
        </w:rPr>
        <w:t>）是非监督式学习的一种深度学习方法，通过让两个神经网络相互博弈的方式进行学习。该方法最初由</w:t>
      </w:r>
      <w:r w:rsidRPr="0089085A">
        <w:rPr>
          <w:sz w:val="21"/>
        </w:rPr>
        <w:t xml:space="preserve"> </w:t>
      </w:r>
      <w:proofErr w:type="spellStart"/>
      <w:r w:rsidRPr="0089085A">
        <w:rPr>
          <w:sz w:val="21"/>
        </w:rPr>
        <w:t>lan·Goodfellow</w:t>
      </w:r>
      <w:proofErr w:type="spellEnd"/>
      <w:r w:rsidRPr="0089085A">
        <w:rPr>
          <w:sz w:val="21"/>
        </w:rPr>
        <w:t xml:space="preserve"> </w:t>
      </w:r>
      <w:r w:rsidRPr="0089085A">
        <w:rPr>
          <w:sz w:val="21"/>
        </w:rPr>
        <w:t>等人于</w:t>
      </w:r>
      <w:r w:rsidRPr="0089085A">
        <w:rPr>
          <w:sz w:val="21"/>
        </w:rPr>
        <w:t>2014</w:t>
      </w:r>
      <w:r w:rsidRPr="0089085A">
        <w:rPr>
          <w:sz w:val="21"/>
        </w:rPr>
        <w:t>年提出，目前，</w:t>
      </w:r>
      <w:r w:rsidRPr="0089085A">
        <w:rPr>
          <w:sz w:val="21"/>
        </w:rPr>
        <w:t>GAN</w:t>
      </w:r>
      <w:r w:rsidRPr="0089085A">
        <w:rPr>
          <w:sz w:val="21"/>
        </w:rPr>
        <w:t>的变种更是有上千种，</w:t>
      </w:r>
      <w:r w:rsidRPr="0089085A">
        <w:rPr>
          <w:sz w:val="21"/>
        </w:rPr>
        <w:t>2019</w:t>
      </w:r>
      <w:r w:rsidRPr="0089085A">
        <w:rPr>
          <w:sz w:val="21"/>
        </w:rPr>
        <w:t>年计算机界的诺贝尔奖</w:t>
      </w:r>
      <w:r w:rsidRPr="0089085A">
        <w:rPr>
          <w:sz w:val="21"/>
        </w:rPr>
        <w:t>“</w:t>
      </w:r>
      <w:r w:rsidRPr="0089085A">
        <w:rPr>
          <w:sz w:val="21"/>
        </w:rPr>
        <w:t>图灵奖</w:t>
      </w:r>
      <w:r w:rsidRPr="0089085A">
        <w:rPr>
          <w:sz w:val="21"/>
        </w:rPr>
        <w:t>”</w:t>
      </w:r>
      <w:r w:rsidRPr="0089085A">
        <w:rPr>
          <w:sz w:val="21"/>
        </w:rPr>
        <w:t>得主，深度学习先驱之一的</w:t>
      </w:r>
      <w:r w:rsidRPr="0089085A">
        <w:rPr>
          <w:sz w:val="21"/>
        </w:rPr>
        <w:t xml:space="preserve">Yann </w:t>
      </w:r>
      <w:proofErr w:type="spellStart"/>
      <w:r w:rsidRPr="0089085A">
        <w:rPr>
          <w:sz w:val="21"/>
        </w:rPr>
        <w:t>LeCun</w:t>
      </w:r>
      <w:proofErr w:type="spellEnd"/>
      <w:r w:rsidRPr="0089085A">
        <w:rPr>
          <w:sz w:val="21"/>
        </w:rPr>
        <w:t>也曾说：</w:t>
      </w:r>
      <w:r w:rsidRPr="0089085A">
        <w:rPr>
          <w:sz w:val="21"/>
        </w:rPr>
        <w:t>“GAN</w:t>
      </w:r>
      <w:r w:rsidRPr="0089085A">
        <w:rPr>
          <w:sz w:val="21"/>
        </w:rPr>
        <w:t>及其变种是数十年来机器学习领域最有趣的想法。</w:t>
      </w:r>
      <w:r w:rsidRPr="0089085A">
        <w:rPr>
          <w:sz w:val="21"/>
        </w:rPr>
        <w:t>”</w:t>
      </w:r>
    </w:p>
    <w:p w14:paraId="26C052F3" w14:textId="77777777" w:rsidR="00CB558B" w:rsidRPr="00A97480" w:rsidRDefault="00CB558B" w:rsidP="00CB558B">
      <w:pPr>
        <w:pStyle w:val="af7"/>
        <w:shd w:val="clear" w:color="auto" w:fill="FFFFFF"/>
        <w:spacing w:line="400" w:lineRule="exact"/>
        <w:ind w:firstLineChars="200" w:firstLine="420"/>
        <w:rPr>
          <w:sz w:val="21"/>
        </w:rPr>
      </w:pPr>
      <w:r w:rsidRPr="0089085A">
        <w:rPr>
          <w:sz w:val="21"/>
        </w:rPr>
        <w:t>我们先从感性上理解什么是</w:t>
      </w:r>
      <w:r w:rsidRPr="0089085A">
        <w:rPr>
          <w:sz w:val="21"/>
        </w:rPr>
        <w:t>GAN</w:t>
      </w:r>
      <w:r w:rsidRPr="0089085A">
        <w:rPr>
          <w:sz w:val="21"/>
        </w:rPr>
        <w:t>。举个例子：警察与假钞的故事，二者满足两个对抗条件：</w:t>
      </w:r>
    </w:p>
    <w:p w14:paraId="3B3AEC06" w14:textId="77777777" w:rsidR="00CB558B" w:rsidRPr="00557ABF" w:rsidRDefault="00CB558B" w:rsidP="00F55501">
      <w:pPr>
        <w:pStyle w:val="af7"/>
        <w:numPr>
          <w:ilvl w:val="0"/>
          <w:numId w:val="73"/>
        </w:numPr>
        <w:shd w:val="clear" w:color="auto" w:fill="FFFFFF"/>
        <w:spacing w:beforeAutospacing="0" w:afterAutospacing="0" w:line="400" w:lineRule="exact"/>
        <w:jc w:val="both"/>
        <w:rPr>
          <w:rFonts w:cstheme="minorBidi"/>
          <w:sz w:val="21"/>
        </w:rPr>
      </w:pPr>
      <w:r w:rsidRPr="00557ABF">
        <w:rPr>
          <w:rFonts w:cstheme="minorBidi" w:hint="eastAsia"/>
          <w:sz w:val="21"/>
        </w:rPr>
        <w:t>罪犯不停的更新制造假钞的技术以防警察识别。</w:t>
      </w:r>
    </w:p>
    <w:p w14:paraId="5E7D8169" w14:textId="77777777" w:rsidR="00CB558B" w:rsidRPr="00557ABF" w:rsidRDefault="00CB558B" w:rsidP="00F55501">
      <w:pPr>
        <w:pStyle w:val="af7"/>
        <w:numPr>
          <w:ilvl w:val="0"/>
          <w:numId w:val="73"/>
        </w:numPr>
        <w:shd w:val="clear" w:color="auto" w:fill="FFFFFF"/>
        <w:spacing w:beforeAutospacing="0" w:afterAutospacing="0" w:line="400" w:lineRule="exact"/>
        <w:jc w:val="both"/>
        <w:rPr>
          <w:rFonts w:cstheme="minorBidi"/>
          <w:sz w:val="21"/>
        </w:rPr>
      </w:pPr>
      <w:r w:rsidRPr="00557ABF">
        <w:rPr>
          <w:rFonts w:cstheme="minorBidi" w:hint="eastAsia"/>
          <w:sz w:val="21"/>
        </w:rPr>
        <w:t>警察不停的提高对假钞的鉴别能力来识别假钞。</w:t>
      </w:r>
    </w:p>
    <w:p w14:paraId="0FDA942E" w14:textId="77777777" w:rsidR="00CB558B" w:rsidRPr="00826825" w:rsidRDefault="00CB558B" w:rsidP="00CB558B">
      <w:pPr>
        <w:pStyle w:val="af7"/>
        <w:shd w:val="clear" w:color="auto" w:fill="FFFFFF"/>
        <w:spacing w:line="400" w:lineRule="exact"/>
        <w:ind w:firstLineChars="200" w:firstLine="420"/>
        <w:rPr>
          <w:sz w:val="21"/>
        </w:rPr>
      </w:pPr>
      <w:r w:rsidRPr="00826825">
        <w:rPr>
          <w:sz w:val="21"/>
        </w:rPr>
        <w:t>罪犯要想假钞不被识别出来就要不断提升制造假钞的技术达到以假乱真的水平，而警察想要鉴别假钞就要尽可能的提升自身鉴别假钞的能力，尽最大可能识别出假钞，以阻止假钞在市面上流通。两者在博弈过程中不断汲取总结经验，从而稳步提升各自水平，这就是对抗。而这个过程是一个交替的过程，也就是说两者是交替提升的，两者水平相当，互相博弈提升各自水平。</w:t>
      </w:r>
    </w:p>
    <w:p w14:paraId="4F7365ED" w14:textId="77777777" w:rsidR="00CB558B" w:rsidRPr="00826825" w:rsidRDefault="00CB558B" w:rsidP="00CB558B">
      <w:pPr>
        <w:pStyle w:val="af7"/>
        <w:shd w:val="clear" w:color="auto" w:fill="FFFFFF"/>
        <w:spacing w:line="400" w:lineRule="exact"/>
        <w:ind w:firstLineChars="200" w:firstLine="480"/>
        <w:rPr>
          <w:color w:val="000000"/>
        </w:rPr>
      </w:pPr>
      <w:r>
        <w:rPr>
          <w:noProof/>
        </w:rPr>
        <mc:AlternateContent>
          <mc:Choice Requires="wps">
            <w:drawing>
              <wp:anchor distT="0" distB="0" distL="114300" distR="114300" simplePos="0" relativeHeight="251667456" behindDoc="0" locked="0" layoutInCell="1" allowOverlap="1" wp14:anchorId="15CA25F3" wp14:editId="071E9D25">
                <wp:simplePos x="0" y="0"/>
                <wp:positionH relativeFrom="column">
                  <wp:posOffset>224155</wp:posOffset>
                </wp:positionH>
                <wp:positionV relativeFrom="paragraph">
                  <wp:posOffset>3472815</wp:posOffset>
                </wp:positionV>
                <wp:extent cx="4826000" cy="635"/>
                <wp:effectExtent l="0" t="0" r="0" b="0"/>
                <wp:wrapSquare wrapText="bothSides"/>
                <wp:docPr id="58" name="文本框 58"/>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12FE7614" w14:textId="77777777" w:rsidR="00CB558B" w:rsidRPr="00C52653" w:rsidRDefault="00CB558B" w:rsidP="00CB558B">
                            <w:pPr>
                              <w:pStyle w:val="a4"/>
                              <w:rPr>
                                <w:rFonts w:ascii="Times New Roman" w:hAnsi="Times New Roman" w:cs="Times New Roman"/>
                                <w:noProof/>
                                <w:sz w:val="24"/>
                                <w:szCs w:val="24"/>
                              </w:rPr>
                            </w:pPr>
                            <w:r w:rsidRPr="00C52653">
                              <w:rPr>
                                <w:rFonts w:ascii="Times New Roman" w:hAnsi="Times New Roman" w:cs="Times New Roman"/>
                              </w:rPr>
                              <w:t>图</w:t>
                            </w:r>
                            <w:r w:rsidRPr="00C52653">
                              <w:rPr>
                                <w:rFonts w:ascii="Times New Roman" w:hAnsi="Times New Roman" w:cs="Times New Roman"/>
                              </w:rPr>
                              <w:t xml:space="preserve"> </w:t>
                            </w:r>
                            <w:r w:rsidRPr="00C52653">
                              <w:rPr>
                                <w:rFonts w:ascii="Times New Roman" w:hAnsi="Times New Roman" w:cs="Times New Roman"/>
                              </w:rPr>
                              <w:fldChar w:fldCharType="begin"/>
                            </w:r>
                            <w:r w:rsidRPr="00C52653">
                              <w:rPr>
                                <w:rFonts w:ascii="Times New Roman" w:hAnsi="Times New Roman" w:cs="Times New Roman"/>
                              </w:rPr>
                              <w:instrText xml:space="preserve"> STYLEREF 1 \s </w:instrText>
                            </w:r>
                            <w:r w:rsidRPr="00C52653">
                              <w:rPr>
                                <w:rFonts w:ascii="Times New Roman" w:hAnsi="Times New Roman" w:cs="Times New Roman"/>
                              </w:rPr>
                              <w:fldChar w:fldCharType="separate"/>
                            </w:r>
                            <w:r w:rsidRPr="00C52653">
                              <w:rPr>
                                <w:rFonts w:ascii="Times New Roman" w:hAnsi="Times New Roman" w:cs="Times New Roman"/>
                                <w:noProof/>
                              </w:rPr>
                              <w:t>13</w:t>
                            </w:r>
                            <w:r w:rsidRPr="00C52653">
                              <w:rPr>
                                <w:rFonts w:ascii="Times New Roman" w:hAnsi="Times New Roman" w:cs="Times New Roman"/>
                              </w:rPr>
                              <w:fldChar w:fldCharType="end"/>
                            </w:r>
                            <w:r w:rsidRPr="00C52653">
                              <w:rPr>
                                <w:rFonts w:ascii="Times New Roman" w:hAnsi="Times New Roman" w:cs="Times New Roman"/>
                              </w:rPr>
                              <w:noBreakHyphen/>
                            </w:r>
                            <w:r w:rsidRPr="00C52653">
                              <w:rPr>
                                <w:rFonts w:ascii="Times New Roman" w:hAnsi="Times New Roman" w:cs="Times New Roman"/>
                              </w:rPr>
                              <w:fldChar w:fldCharType="begin"/>
                            </w:r>
                            <w:r w:rsidRPr="00C52653">
                              <w:rPr>
                                <w:rFonts w:ascii="Times New Roman" w:hAnsi="Times New Roman" w:cs="Times New Roman"/>
                              </w:rPr>
                              <w:instrText xml:space="preserve"> SEQ </w:instrText>
                            </w:r>
                            <w:r w:rsidRPr="00C52653">
                              <w:rPr>
                                <w:rFonts w:ascii="Times New Roman" w:hAnsi="Times New Roman" w:cs="Times New Roman"/>
                              </w:rPr>
                              <w:instrText>图</w:instrText>
                            </w:r>
                            <w:r w:rsidRPr="00C52653">
                              <w:rPr>
                                <w:rFonts w:ascii="Times New Roman" w:hAnsi="Times New Roman" w:cs="Times New Roman"/>
                              </w:rPr>
                              <w:instrText xml:space="preserve"> \* ARABIC \s 1 </w:instrText>
                            </w:r>
                            <w:r w:rsidRPr="00C52653">
                              <w:rPr>
                                <w:rFonts w:ascii="Times New Roman" w:hAnsi="Times New Roman" w:cs="Times New Roman"/>
                              </w:rPr>
                              <w:fldChar w:fldCharType="separate"/>
                            </w:r>
                            <w:r w:rsidRPr="00C52653">
                              <w:rPr>
                                <w:rFonts w:ascii="Times New Roman" w:hAnsi="Times New Roman" w:cs="Times New Roman"/>
                                <w:noProof/>
                              </w:rPr>
                              <w:t>1</w:t>
                            </w:r>
                            <w:r w:rsidRPr="00C52653">
                              <w:rPr>
                                <w:rFonts w:ascii="Times New Roman" w:hAnsi="Times New Roman" w:cs="Times New Roman"/>
                              </w:rPr>
                              <w:fldChar w:fldCharType="end"/>
                            </w:r>
                            <w:r w:rsidRPr="00C52653">
                              <w:rPr>
                                <w:rFonts w:ascii="Times New Roman" w:hAnsi="Times New Roman" w:cs="Times New Roman"/>
                              </w:rPr>
                              <w:t xml:space="preserve"> GAN</w:t>
                            </w:r>
                            <w:r w:rsidRPr="00C52653">
                              <w:rPr>
                                <w:rFonts w:ascii="Times New Roman" w:hAnsi="Times New Roman" w:cs="Times New Roman"/>
                              </w:rPr>
                              <w:t>网络模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CA25F3" id="_x0000_t202" coordsize="21600,21600" o:spt="202" path="m,l,21600r21600,l21600,xe">
                <v:stroke joinstyle="miter"/>
                <v:path gradientshapeok="t" o:connecttype="rect"/>
              </v:shapetype>
              <v:shape id="文本框 58" o:spid="_x0000_s1026" type="#_x0000_t202" style="position:absolute;left:0;text-align:left;margin-left:17.65pt;margin-top:273.45pt;width:380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" stroked="f">
                <v:textbox style="mso-fit-shape-to-text:t" inset="0,0,0,0">
                  <w:txbxContent>
                    <w:p w14:paraId="12FE7614" w14:textId="77777777" w:rsidR="00CB558B" w:rsidRPr="00C52653" w:rsidRDefault="00CB558B" w:rsidP="00CB558B">
                      <w:pPr>
                        <w:pStyle w:val="a4"/>
                        <w:rPr>
                          <w:rFonts w:ascii="Times New Roman" w:hAnsi="Times New Roman" w:cs="Times New Roman"/>
                          <w:noProof/>
                          <w:sz w:val="24"/>
                          <w:szCs w:val="24"/>
                        </w:rPr>
                      </w:pPr>
                      <w:r w:rsidRPr="00C52653">
                        <w:rPr>
                          <w:rFonts w:ascii="Times New Roman" w:hAnsi="Times New Roman" w:cs="Times New Roman"/>
                        </w:rPr>
                        <w:t>图</w:t>
                      </w:r>
                      <w:r w:rsidRPr="00C52653">
                        <w:rPr>
                          <w:rFonts w:ascii="Times New Roman" w:hAnsi="Times New Roman" w:cs="Times New Roman"/>
                        </w:rPr>
                        <w:t xml:space="preserve"> </w:t>
                      </w:r>
                      <w:r w:rsidRPr="00C52653">
                        <w:rPr>
                          <w:rFonts w:ascii="Times New Roman" w:hAnsi="Times New Roman" w:cs="Times New Roman"/>
                        </w:rPr>
                        <w:fldChar w:fldCharType="begin"/>
                      </w:r>
                      <w:r w:rsidRPr="00C52653">
                        <w:rPr>
                          <w:rFonts w:ascii="Times New Roman" w:hAnsi="Times New Roman" w:cs="Times New Roman"/>
                        </w:rPr>
                        <w:instrText xml:space="preserve"> STYLEREF 1 \s </w:instrText>
                      </w:r>
                      <w:r w:rsidRPr="00C52653">
                        <w:rPr>
                          <w:rFonts w:ascii="Times New Roman" w:hAnsi="Times New Roman" w:cs="Times New Roman"/>
                        </w:rPr>
                        <w:fldChar w:fldCharType="separate"/>
                      </w:r>
                      <w:r w:rsidRPr="00C52653">
                        <w:rPr>
                          <w:rFonts w:ascii="Times New Roman" w:hAnsi="Times New Roman" w:cs="Times New Roman"/>
                          <w:noProof/>
                        </w:rPr>
                        <w:t>13</w:t>
                      </w:r>
                      <w:r w:rsidRPr="00C52653">
                        <w:rPr>
                          <w:rFonts w:ascii="Times New Roman" w:hAnsi="Times New Roman" w:cs="Times New Roman"/>
                        </w:rPr>
                        <w:fldChar w:fldCharType="end"/>
                      </w:r>
                      <w:r w:rsidRPr="00C52653">
                        <w:rPr>
                          <w:rFonts w:ascii="Times New Roman" w:hAnsi="Times New Roman" w:cs="Times New Roman"/>
                        </w:rPr>
                        <w:noBreakHyphen/>
                      </w:r>
                      <w:r w:rsidRPr="00C52653">
                        <w:rPr>
                          <w:rFonts w:ascii="Times New Roman" w:hAnsi="Times New Roman" w:cs="Times New Roman"/>
                        </w:rPr>
                        <w:fldChar w:fldCharType="begin"/>
                      </w:r>
                      <w:r w:rsidRPr="00C52653">
                        <w:rPr>
                          <w:rFonts w:ascii="Times New Roman" w:hAnsi="Times New Roman" w:cs="Times New Roman"/>
                        </w:rPr>
                        <w:instrText xml:space="preserve"> SEQ </w:instrText>
                      </w:r>
                      <w:r w:rsidRPr="00C52653">
                        <w:rPr>
                          <w:rFonts w:ascii="Times New Roman" w:hAnsi="Times New Roman" w:cs="Times New Roman"/>
                        </w:rPr>
                        <w:instrText>图</w:instrText>
                      </w:r>
                      <w:r w:rsidRPr="00C52653">
                        <w:rPr>
                          <w:rFonts w:ascii="Times New Roman" w:hAnsi="Times New Roman" w:cs="Times New Roman"/>
                        </w:rPr>
                        <w:instrText xml:space="preserve"> \* ARABIC \s 1 </w:instrText>
                      </w:r>
                      <w:r w:rsidRPr="00C52653">
                        <w:rPr>
                          <w:rFonts w:ascii="Times New Roman" w:hAnsi="Times New Roman" w:cs="Times New Roman"/>
                        </w:rPr>
                        <w:fldChar w:fldCharType="separate"/>
                      </w:r>
                      <w:r w:rsidRPr="00C52653">
                        <w:rPr>
                          <w:rFonts w:ascii="Times New Roman" w:hAnsi="Times New Roman" w:cs="Times New Roman"/>
                          <w:noProof/>
                        </w:rPr>
                        <w:t>1</w:t>
                      </w:r>
                      <w:r w:rsidRPr="00C52653">
                        <w:rPr>
                          <w:rFonts w:ascii="Times New Roman" w:hAnsi="Times New Roman" w:cs="Times New Roman"/>
                        </w:rPr>
                        <w:fldChar w:fldCharType="end"/>
                      </w:r>
                      <w:r w:rsidRPr="00C52653">
                        <w:rPr>
                          <w:rFonts w:ascii="Times New Roman" w:hAnsi="Times New Roman" w:cs="Times New Roman"/>
                        </w:rPr>
                        <w:t xml:space="preserve"> GAN</w:t>
                      </w:r>
                      <w:r w:rsidRPr="00C52653">
                        <w:rPr>
                          <w:rFonts w:ascii="Times New Roman" w:hAnsi="Times New Roman" w:cs="Times New Roman"/>
                        </w:rPr>
                        <w:t>网络模型</w:t>
                      </w:r>
                    </w:p>
                  </w:txbxContent>
                </v:textbox>
                <w10:wrap type="square"/>
              </v:shape>
            </w:pict>
          </mc:Fallback>
        </mc:AlternateContent>
      </w:r>
      <w:r w:rsidRPr="00425126">
        <w:rPr>
          <w:rFonts w:ascii="黑体" w:eastAsia="黑体" w:hAnsi="黑体" w:cs="宋体"/>
          <w:noProof/>
        </w:rPr>
        <w:drawing>
          <wp:anchor distT="0" distB="0" distL="114300" distR="114300" simplePos="0" relativeHeight="251663360" behindDoc="0" locked="0" layoutInCell="1" allowOverlap="1" wp14:anchorId="3C7F3AF5" wp14:editId="78058A6A">
            <wp:simplePos x="0" y="0"/>
            <wp:positionH relativeFrom="margin">
              <wp:align>center</wp:align>
            </wp:positionH>
            <wp:positionV relativeFrom="paragraph">
              <wp:posOffset>1801799</wp:posOffset>
            </wp:positionV>
            <wp:extent cx="4826000" cy="1614170"/>
            <wp:effectExtent l="0" t="0" r="0" b="5080"/>
            <wp:wrapSquare wrapText="bothSides"/>
            <wp:docPr id="6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 descr="IMG_256"/>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4826000" cy="161417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sidRPr="00826825">
        <w:rPr>
          <w:sz w:val="21"/>
        </w:rPr>
        <w:t>GAN</w:t>
      </w:r>
      <w:r w:rsidRPr="00826825">
        <w:rPr>
          <w:sz w:val="21"/>
        </w:rPr>
        <w:t>的学习训练过程也是一个如上的动态博弈过程。生成对抗网络由一个生成网络（</w:t>
      </w:r>
      <w:r w:rsidRPr="00826825">
        <w:rPr>
          <w:sz w:val="21"/>
        </w:rPr>
        <w:t>Generator Network</w:t>
      </w:r>
      <w:r w:rsidRPr="00826825">
        <w:rPr>
          <w:sz w:val="21"/>
        </w:rPr>
        <w:t>，</w:t>
      </w:r>
      <w:r w:rsidRPr="00826825">
        <w:rPr>
          <w:sz w:val="21"/>
        </w:rPr>
        <w:t>G</w:t>
      </w:r>
      <w:r w:rsidRPr="00826825">
        <w:rPr>
          <w:sz w:val="21"/>
        </w:rPr>
        <w:t>）与一个判别网络</w:t>
      </w:r>
      <w:r w:rsidRPr="00826825">
        <w:rPr>
          <w:sz w:val="21"/>
        </w:rPr>
        <w:t>(Discriminator Network</w:t>
      </w:r>
      <w:r w:rsidRPr="00826825">
        <w:rPr>
          <w:sz w:val="21"/>
        </w:rPr>
        <w:t>，</w:t>
      </w:r>
      <w:r w:rsidRPr="00826825">
        <w:rPr>
          <w:sz w:val="21"/>
        </w:rPr>
        <w:t>D)</w:t>
      </w:r>
      <w:r w:rsidRPr="00826825">
        <w:rPr>
          <w:sz w:val="21"/>
        </w:rPr>
        <w:t>组成。生成网络从潜在空间（</w:t>
      </w:r>
      <w:r w:rsidRPr="00826825">
        <w:rPr>
          <w:sz w:val="21"/>
        </w:rPr>
        <w:t>latent space</w:t>
      </w:r>
      <w:r w:rsidRPr="00826825">
        <w:rPr>
          <w:sz w:val="21"/>
        </w:rPr>
        <w:t>）中随机采样作为输入，其输出结果需要尽量模仿训练集中的真实样</w:t>
      </w:r>
      <w:r w:rsidRPr="00826825">
        <w:rPr>
          <w:sz w:val="21"/>
        </w:rPr>
        <w:lastRenderedPageBreak/>
        <w:t>本。判别网络的输入为真实样本或生成网络的输出，其目的是将生成网络的输出从真实样本中尽可能分辨出来。而生成网络则要尽可能地欺骗判别网络。两个网络相互对抗、不断调整参数，其目的是将生成网络生成的样本和真实样本尽可能的区分开</w:t>
      </w:r>
      <w:r>
        <w:rPr>
          <w:rFonts w:hint="eastAsia"/>
          <w:sz w:val="21"/>
        </w:rPr>
        <w:t>，使得生成器和</w:t>
      </w:r>
      <w:proofErr w:type="gramStart"/>
      <w:r>
        <w:rPr>
          <w:rFonts w:hint="eastAsia"/>
          <w:sz w:val="21"/>
        </w:rPr>
        <w:t>判别器</w:t>
      </w:r>
      <w:proofErr w:type="gramEnd"/>
      <w:r>
        <w:rPr>
          <w:rFonts w:hint="eastAsia"/>
          <w:sz w:val="21"/>
        </w:rPr>
        <w:t>都能达到纳什均衡。</w:t>
      </w:r>
    </w:p>
    <w:p w14:paraId="191A1E4D" w14:textId="77777777" w:rsidR="00CB558B" w:rsidRPr="00425126" w:rsidRDefault="00CB558B" w:rsidP="00CB558B">
      <w:pPr>
        <w:pStyle w:val="af7"/>
        <w:shd w:val="clear" w:color="auto" w:fill="FFFFFF"/>
        <w:spacing w:line="400" w:lineRule="exact"/>
        <w:ind w:firstLineChars="200" w:firstLine="420"/>
        <w:rPr>
          <w:color w:val="000000"/>
          <w:sz w:val="21"/>
        </w:rPr>
      </w:pPr>
      <w:r w:rsidRPr="00425126">
        <w:rPr>
          <w:color w:val="000000"/>
          <w:sz w:val="21"/>
        </w:rPr>
        <w:t>令</w:t>
      </w:r>
      <w:r w:rsidRPr="00425126">
        <w:rPr>
          <w:rStyle w:val="katex-mathml"/>
          <w:color w:val="000000"/>
          <w:sz w:val="21"/>
          <w:bdr w:val="none" w:sz="0" w:space="0" w:color="auto" w:frame="1"/>
        </w:rPr>
        <w:t>x</w:t>
      </w:r>
      <w:r w:rsidRPr="00425126">
        <w:rPr>
          <w:color w:val="000000"/>
          <w:sz w:val="21"/>
        </w:rPr>
        <w:t>为代表图像的数据，</w:t>
      </w:r>
      <w:r w:rsidRPr="00425126">
        <w:rPr>
          <w:rStyle w:val="katex-mathml"/>
          <w:color w:val="000000"/>
          <w:sz w:val="21"/>
          <w:bdr w:val="none" w:sz="0" w:space="0" w:color="auto" w:frame="1"/>
        </w:rPr>
        <w:t>D(x)</w:t>
      </w:r>
      <w:r w:rsidRPr="00425126">
        <w:rPr>
          <w:color w:val="000000"/>
          <w:sz w:val="21"/>
        </w:rPr>
        <w:t>是</w:t>
      </w:r>
      <w:proofErr w:type="gramStart"/>
      <w:r w:rsidRPr="00425126">
        <w:rPr>
          <w:color w:val="000000"/>
          <w:sz w:val="21"/>
        </w:rPr>
        <w:t>判别器</w:t>
      </w:r>
      <w:proofErr w:type="gramEnd"/>
      <w:r w:rsidRPr="00425126">
        <w:rPr>
          <w:color w:val="000000"/>
          <w:sz w:val="21"/>
        </w:rPr>
        <w:t>网络，输出的概率为</w:t>
      </w:r>
      <w:r w:rsidRPr="00425126">
        <w:rPr>
          <w:rStyle w:val="katex-mathml"/>
          <w:color w:val="000000"/>
          <w:sz w:val="21"/>
          <w:bdr w:val="none" w:sz="0" w:space="0" w:color="auto" w:frame="1"/>
        </w:rPr>
        <w:t>x</w:t>
      </w:r>
      <w:r w:rsidRPr="00425126">
        <w:rPr>
          <w:rStyle w:val="katex-mathml"/>
          <w:color w:val="000000"/>
          <w:sz w:val="21"/>
          <w:bdr w:val="none" w:sz="0" w:space="0" w:color="auto" w:frame="1"/>
        </w:rPr>
        <w:t>是</w:t>
      </w:r>
      <w:r w:rsidRPr="00425126">
        <w:rPr>
          <w:color w:val="000000"/>
          <w:sz w:val="21"/>
        </w:rPr>
        <w:t>来自真实的训练数据还是生成器所生成的图像的概率。在训练过程中使得</w:t>
      </w:r>
      <w:r w:rsidRPr="00425126">
        <w:rPr>
          <w:rStyle w:val="katex-mathml"/>
          <w:color w:val="000000"/>
          <w:sz w:val="21"/>
          <w:bdr w:val="none" w:sz="0" w:space="0" w:color="auto" w:frame="1"/>
        </w:rPr>
        <w:t>x</w:t>
      </w:r>
      <w:r w:rsidRPr="00425126">
        <w:rPr>
          <w:color w:val="000000"/>
          <w:sz w:val="21"/>
        </w:rPr>
        <w:t>来自训练数据时</w:t>
      </w:r>
      <w:r w:rsidRPr="00425126">
        <w:rPr>
          <w:rStyle w:val="katex-mathml"/>
          <w:color w:val="000000"/>
          <w:sz w:val="21"/>
          <w:bdr w:val="none" w:sz="0" w:space="0" w:color="auto" w:frame="1"/>
        </w:rPr>
        <w:t>D(x)</w:t>
      </w:r>
      <w:r w:rsidRPr="00425126">
        <w:rPr>
          <w:color w:val="000000"/>
          <w:sz w:val="21"/>
        </w:rPr>
        <w:t>尽量接近</w:t>
      </w:r>
      <w:r w:rsidRPr="00425126">
        <w:rPr>
          <w:color w:val="000000"/>
          <w:sz w:val="21"/>
        </w:rPr>
        <w:t>1</w:t>
      </w:r>
      <w:r w:rsidRPr="00425126">
        <w:rPr>
          <w:color w:val="000000"/>
          <w:sz w:val="21"/>
        </w:rPr>
        <w:t>，</w:t>
      </w:r>
      <w:r w:rsidRPr="00425126">
        <w:rPr>
          <w:rStyle w:val="katex-mathml"/>
          <w:color w:val="000000"/>
          <w:sz w:val="21"/>
          <w:bdr w:val="none" w:sz="0" w:space="0" w:color="auto" w:frame="1"/>
        </w:rPr>
        <w:t>x</w:t>
      </w:r>
      <w:r w:rsidRPr="00425126">
        <w:rPr>
          <w:color w:val="000000"/>
          <w:sz w:val="21"/>
        </w:rPr>
        <w:t>来自生成器时</w:t>
      </w:r>
      <w:r w:rsidRPr="00425126">
        <w:rPr>
          <w:rStyle w:val="katex-mathml"/>
          <w:color w:val="000000"/>
          <w:sz w:val="21"/>
          <w:bdr w:val="none" w:sz="0" w:space="0" w:color="auto" w:frame="1"/>
        </w:rPr>
        <w:t>D(x)</w:t>
      </w:r>
      <w:r w:rsidRPr="00425126">
        <w:rPr>
          <w:color w:val="000000"/>
          <w:sz w:val="21"/>
        </w:rPr>
        <w:t>尽量接近</w:t>
      </w:r>
      <w:r w:rsidRPr="00425126">
        <w:rPr>
          <w:color w:val="000000"/>
          <w:sz w:val="21"/>
        </w:rPr>
        <w:t>0</w:t>
      </w:r>
      <w:r w:rsidRPr="00425126">
        <w:rPr>
          <w:color w:val="000000"/>
          <w:sz w:val="21"/>
        </w:rPr>
        <w:t>。</w:t>
      </w:r>
      <w:r w:rsidRPr="00425126">
        <w:rPr>
          <w:rStyle w:val="katex-mathml"/>
          <w:color w:val="000000"/>
          <w:sz w:val="21"/>
          <w:bdr w:val="none" w:sz="0" w:space="0" w:color="auto" w:frame="1"/>
        </w:rPr>
        <w:t>D(x)</w:t>
      </w:r>
      <w:r w:rsidRPr="00425126">
        <w:rPr>
          <w:color w:val="000000"/>
          <w:sz w:val="21"/>
        </w:rPr>
        <w:t>也可以被认为是传统的二进制分类器。</w:t>
      </w:r>
    </w:p>
    <w:p w14:paraId="1A09245A" w14:textId="77777777" w:rsidR="00CB558B" w:rsidRPr="00425126" w:rsidRDefault="00CB558B" w:rsidP="00CB558B">
      <w:pPr>
        <w:pStyle w:val="af7"/>
        <w:shd w:val="clear" w:color="auto" w:fill="FFFFFF"/>
        <w:spacing w:line="400" w:lineRule="exact"/>
        <w:ind w:firstLineChars="200" w:firstLine="420"/>
        <w:rPr>
          <w:color w:val="000000"/>
          <w:sz w:val="21"/>
        </w:rPr>
      </w:pPr>
      <w:r w:rsidRPr="00425126">
        <w:rPr>
          <w:color w:val="000000"/>
          <w:sz w:val="21"/>
        </w:rPr>
        <w:t>对于生成器网络，</w:t>
      </w:r>
      <w:r w:rsidRPr="00425126">
        <w:rPr>
          <w:rStyle w:val="katex-mathml"/>
          <w:color w:val="000000"/>
          <w:sz w:val="21"/>
          <w:bdr w:val="none" w:sz="0" w:space="0" w:color="auto" w:frame="1"/>
        </w:rPr>
        <w:t>z</w:t>
      </w:r>
      <w:r w:rsidRPr="00425126">
        <w:rPr>
          <w:color w:val="000000"/>
          <w:sz w:val="21"/>
        </w:rPr>
        <w:t>为从标准正态分布采样的潜在空间向量。</w:t>
      </w:r>
      <w:r w:rsidRPr="00425126">
        <w:rPr>
          <w:rStyle w:val="katex-mathml"/>
          <w:color w:val="000000"/>
          <w:sz w:val="21"/>
          <w:bdr w:val="none" w:sz="0" w:space="0" w:color="auto" w:frame="1"/>
        </w:rPr>
        <w:t>G(z)</w:t>
      </w:r>
      <w:r w:rsidRPr="00425126">
        <w:rPr>
          <w:color w:val="000000"/>
          <w:sz w:val="21"/>
        </w:rPr>
        <w:t>表示生成器函数，该函数将矢量</w:t>
      </w:r>
      <w:r w:rsidRPr="00425126">
        <w:rPr>
          <w:rStyle w:val="katex-mathml"/>
          <w:color w:val="000000"/>
          <w:sz w:val="21"/>
          <w:bdr w:val="none" w:sz="0" w:space="0" w:color="auto" w:frame="1"/>
        </w:rPr>
        <w:t>z</w:t>
      </w:r>
      <w:r w:rsidRPr="00425126">
        <w:rPr>
          <w:color w:val="000000"/>
          <w:sz w:val="21"/>
        </w:rPr>
        <w:t>映射到数据空间。生成器的目标是拟合训练数据</w:t>
      </w:r>
      <m:oMath>
        <m:sSub>
          <m:sSubPr>
            <m:ctrlPr>
              <w:rPr>
                <w:rFonts w:ascii="Cambria Math" w:hAnsi="Cambria Math"/>
                <w:color w:val="000000"/>
                <w:sz w:val="21"/>
              </w:rPr>
            </m:ctrlPr>
          </m:sSubPr>
          <m:e>
            <m:r>
              <m:rPr>
                <m:sty m:val="p"/>
              </m:rPr>
              <w:rPr>
                <w:rFonts w:ascii="Cambria Math" w:hAnsi="Cambria Math"/>
                <w:color w:val="000000"/>
                <w:sz w:val="21"/>
              </w:rPr>
              <m:t>p</m:t>
            </m:r>
          </m:e>
          <m:sub>
            <m:r>
              <m:rPr>
                <m:sty m:val="p"/>
              </m:rPr>
              <w:rPr>
                <w:rFonts w:ascii="Cambria Math" w:hAnsi="Cambria Math"/>
                <w:color w:val="000000"/>
                <w:sz w:val="21"/>
              </w:rPr>
              <m:t>data</m:t>
            </m:r>
          </m:sub>
        </m:sSub>
      </m:oMath>
    </w:p>
    <w:p w14:paraId="6BC442E5" w14:textId="77777777" w:rsidR="00CB558B" w:rsidRPr="00425126" w:rsidRDefault="00CB558B" w:rsidP="00CB558B">
      <w:pPr>
        <w:pStyle w:val="af7"/>
        <w:shd w:val="clear" w:color="auto" w:fill="FFFFFF"/>
        <w:spacing w:line="400" w:lineRule="exact"/>
        <w:rPr>
          <w:iCs/>
          <w:color w:val="000000"/>
          <w:sz w:val="21"/>
        </w:rPr>
      </w:pPr>
      <w:r w:rsidRPr="00425126">
        <w:rPr>
          <w:color w:val="000000"/>
          <w:sz w:val="21"/>
        </w:rPr>
        <w:t>的分布，以便可以从</w:t>
      </w:r>
      <w:proofErr w:type="gramStart"/>
      <w:r w:rsidRPr="00425126">
        <w:rPr>
          <w:color w:val="000000"/>
          <w:sz w:val="21"/>
        </w:rPr>
        <w:t>该估计</w:t>
      </w:r>
      <w:proofErr w:type="gramEnd"/>
      <w:r w:rsidRPr="00425126">
        <w:rPr>
          <w:color w:val="000000"/>
          <w:sz w:val="21"/>
        </w:rPr>
        <w:t>分布中</w:t>
      </w:r>
      <w:proofErr w:type="gramStart"/>
      <w:r w:rsidRPr="00425126">
        <w:rPr>
          <w:color w:val="000000"/>
          <w:sz w:val="21"/>
        </w:rPr>
        <w:t>生成假</w:t>
      </w:r>
      <w:proofErr w:type="gramEnd"/>
      <w:r w:rsidRPr="00425126">
        <w:rPr>
          <w:color w:val="000000"/>
          <w:sz w:val="21"/>
        </w:rPr>
        <w:t>样本</w:t>
      </w:r>
      <m:oMath>
        <m:sSub>
          <m:sSubPr>
            <m:ctrlPr>
              <w:rPr>
                <w:rStyle w:val="mord"/>
                <w:rFonts w:ascii="Cambria Math" w:hAnsi="Cambria Math"/>
                <w:iCs/>
                <w:color w:val="000000"/>
                <w:sz w:val="21"/>
              </w:rPr>
            </m:ctrlPr>
          </m:sSubPr>
          <m:e>
            <m:r>
              <m:rPr>
                <m:sty m:val="p"/>
              </m:rPr>
              <w:rPr>
                <w:rStyle w:val="mord"/>
                <w:rFonts w:ascii="Cambria Math" w:hAnsi="Cambria Math"/>
                <w:color w:val="000000"/>
                <w:sz w:val="21"/>
              </w:rPr>
              <m:t>p</m:t>
            </m:r>
          </m:e>
          <m:sub>
            <m:r>
              <m:rPr>
                <m:sty m:val="p"/>
              </m:rPr>
              <w:rPr>
                <w:rStyle w:val="mord"/>
                <w:rFonts w:ascii="Cambria Math" w:hAnsi="Cambria Math"/>
                <w:color w:val="000000"/>
                <w:sz w:val="21"/>
              </w:rPr>
              <m:t>g</m:t>
            </m:r>
          </m:sub>
        </m:sSub>
      </m:oMath>
      <w:r w:rsidRPr="00425126">
        <w:rPr>
          <w:color w:val="000000"/>
          <w:sz w:val="21"/>
        </w:rPr>
        <w:t>。</w:t>
      </w:r>
    </w:p>
    <w:p w14:paraId="63473FDA" w14:textId="77777777" w:rsidR="00CB558B" w:rsidRPr="00425126" w:rsidRDefault="00CB558B" w:rsidP="00CB558B">
      <w:pPr>
        <w:pStyle w:val="af7"/>
        <w:shd w:val="clear" w:color="auto" w:fill="FFFFFF"/>
        <w:spacing w:line="400" w:lineRule="exact"/>
        <w:ind w:firstLineChars="200" w:firstLine="420"/>
        <w:rPr>
          <w:color w:val="000000"/>
          <w:sz w:val="21"/>
        </w:rPr>
      </w:pPr>
      <w:r w:rsidRPr="00425126">
        <w:rPr>
          <w:color w:val="000000"/>
          <w:sz w:val="21"/>
        </w:rPr>
        <w:t>所以，</w:t>
      </w:r>
      <w:r w:rsidRPr="00425126">
        <w:rPr>
          <w:rStyle w:val="katex-mathml"/>
          <w:color w:val="000000"/>
          <w:sz w:val="21"/>
          <w:bdr w:val="none" w:sz="0" w:space="0" w:color="auto" w:frame="1"/>
        </w:rPr>
        <w:t>D(G(z))</w:t>
      </w:r>
      <w:r w:rsidRPr="00425126">
        <w:rPr>
          <w:color w:val="000000"/>
          <w:sz w:val="21"/>
        </w:rPr>
        <w:t>是生成器</w:t>
      </w:r>
      <w:r w:rsidRPr="00425126">
        <w:rPr>
          <w:rStyle w:val="mord"/>
          <w:i/>
          <w:iCs/>
          <w:color w:val="000000"/>
          <w:sz w:val="21"/>
        </w:rPr>
        <w:t>G</w:t>
      </w:r>
      <w:r w:rsidRPr="00425126">
        <w:rPr>
          <w:color w:val="000000"/>
          <w:sz w:val="21"/>
        </w:rPr>
        <w:t>输出是真实的图像的概率。如</w:t>
      </w:r>
      <w:r w:rsidRPr="00425126">
        <w:rPr>
          <w:color w:val="000000"/>
          <w:sz w:val="21"/>
        </w:rPr>
        <w:t>Goodfellow</w:t>
      </w:r>
      <w:r w:rsidRPr="00425126">
        <w:rPr>
          <w:color w:val="000000"/>
          <w:sz w:val="21"/>
        </w:rPr>
        <w:t>的论文所述，</w:t>
      </w:r>
      <w:r w:rsidRPr="00425126">
        <w:rPr>
          <w:rStyle w:val="mord"/>
          <w:i/>
          <w:iCs/>
          <w:color w:val="000000"/>
          <w:sz w:val="21"/>
        </w:rPr>
        <w:t>D</w:t>
      </w:r>
      <w:r w:rsidRPr="00425126">
        <w:rPr>
          <w:color w:val="000000"/>
          <w:sz w:val="21"/>
        </w:rPr>
        <w:t>和</w:t>
      </w:r>
      <w:r w:rsidRPr="00425126">
        <w:rPr>
          <w:rStyle w:val="mord"/>
          <w:i/>
          <w:iCs/>
          <w:color w:val="000000"/>
          <w:sz w:val="21"/>
        </w:rPr>
        <w:t>G</w:t>
      </w:r>
      <w:r w:rsidRPr="00425126">
        <w:rPr>
          <w:color w:val="000000"/>
          <w:sz w:val="21"/>
        </w:rPr>
        <w:t>玩一个</w:t>
      </w:r>
      <w:r w:rsidRPr="00425126">
        <w:rPr>
          <w:color w:val="000000"/>
          <w:sz w:val="21"/>
        </w:rPr>
        <w:t>minmax</w:t>
      </w:r>
      <w:r w:rsidRPr="00425126">
        <w:rPr>
          <w:color w:val="000000"/>
          <w:sz w:val="21"/>
        </w:rPr>
        <w:t>游戏，其中</w:t>
      </w:r>
      <w:r w:rsidRPr="00425126">
        <w:rPr>
          <w:rStyle w:val="mord"/>
          <w:i/>
          <w:iCs/>
          <w:color w:val="000000"/>
          <w:sz w:val="21"/>
        </w:rPr>
        <w:t>D</w:t>
      </w:r>
      <w:r w:rsidRPr="00425126">
        <w:rPr>
          <w:color w:val="000000"/>
          <w:sz w:val="21"/>
        </w:rPr>
        <w:t>尝试最大化其正确分类真假的可能性</w:t>
      </w:r>
      <w:proofErr w:type="spellStart"/>
      <w:r w:rsidRPr="00425126">
        <w:rPr>
          <w:rStyle w:val="mord"/>
          <w:i/>
          <w:iCs/>
          <w:color w:val="000000"/>
          <w:sz w:val="21"/>
        </w:rPr>
        <w:t>logD</w:t>
      </w:r>
      <w:proofErr w:type="spellEnd"/>
      <w:r w:rsidRPr="00425126">
        <w:rPr>
          <w:rStyle w:val="mopen"/>
          <w:color w:val="000000"/>
          <w:sz w:val="21"/>
        </w:rPr>
        <w:t>(</w:t>
      </w:r>
      <w:r w:rsidRPr="00425126">
        <w:rPr>
          <w:rStyle w:val="mord"/>
          <w:i/>
          <w:iCs/>
          <w:color w:val="000000"/>
          <w:sz w:val="21"/>
        </w:rPr>
        <w:t>x</w:t>
      </w:r>
      <w:r w:rsidRPr="00425126">
        <w:rPr>
          <w:rStyle w:val="mclose"/>
          <w:color w:val="000000"/>
          <w:sz w:val="21"/>
        </w:rPr>
        <w:t>)</w:t>
      </w:r>
      <w:r w:rsidRPr="00425126">
        <w:rPr>
          <w:color w:val="000000"/>
          <w:sz w:val="21"/>
        </w:rPr>
        <w:t>，以及</w:t>
      </w:r>
      <w:r w:rsidRPr="00425126">
        <w:rPr>
          <w:rStyle w:val="mord"/>
          <w:i/>
          <w:iCs/>
          <w:color w:val="000000"/>
          <w:sz w:val="21"/>
        </w:rPr>
        <w:t>G</w:t>
      </w:r>
      <w:r w:rsidRPr="00425126">
        <w:rPr>
          <w:color w:val="000000"/>
          <w:sz w:val="21"/>
        </w:rPr>
        <w:t>试图最小</w:t>
      </w:r>
      <w:proofErr w:type="gramStart"/>
      <w:r w:rsidRPr="00425126">
        <w:rPr>
          <w:color w:val="000000"/>
          <w:sz w:val="21"/>
        </w:rPr>
        <w:t>化以下</w:t>
      </w:r>
      <w:proofErr w:type="gramEnd"/>
      <w:r w:rsidRPr="00425126">
        <w:rPr>
          <w:color w:val="000000"/>
          <w:sz w:val="21"/>
        </w:rPr>
        <w:t>可能性</w:t>
      </w:r>
      <w:r w:rsidRPr="00425126">
        <w:rPr>
          <w:rStyle w:val="mord"/>
          <w:i/>
          <w:iCs/>
          <w:color w:val="000000"/>
          <w:sz w:val="21"/>
        </w:rPr>
        <w:t>D</w:t>
      </w:r>
      <w:r w:rsidRPr="00425126">
        <w:rPr>
          <w:color w:val="000000"/>
          <w:sz w:val="21"/>
        </w:rPr>
        <w:t>会预测其输出是假的</w:t>
      </w:r>
      <w:r w:rsidRPr="00425126">
        <w:rPr>
          <w:rStyle w:val="mord"/>
          <w:i/>
          <w:iCs/>
          <w:color w:val="000000"/>
          <w:sz w:val="21"/>
        </w:rPr>
        <w:t>log</w:t>
      </w:r>
      <w:r w:rsidRPr="00425126">
        <w:rPr>
          <w:rStyle w:val="mopen"/>
          <w:color w:val="000000"/>
          <w:sz w:val="21"/>
        </w:rPr>
        <w:t>(</w:t>
      </w:r>
      <w:r w:rsidRPr="00425126">
        <w:rPr>
          <w:rStyle w:val="mord"/>
          <w:color w:val="000000"/>
          <w:sz w:val="21"/>
        </w:rPr>
        <w:t>1</w:t>
      </w:r>
      <w:r w:rsidRPr="00425126">
        <w:rPr>
          <w:rStyle w:val="mbin"/>
          <w:rFonts w:eastAsia="微软雅黑"/>
          <w:color w:val="000000"/>
          <w:sz w:val="21"/>
        </w:rPr>
        <w:t>−</w:t>
      </w:r>
      <w:r w:rsidRPr="00425126">
        <w:rPr>
          <w:rStyle w:val="mord"/>
          <w:i/>
          <w:iCs/>
          <w:color w:val="000000"/>
          <w:sz w:val="21"/>
        </w:rPr>
        <w:t>D</w:t>
      </w:r>
      <w:r w:rsidRPr="00425126">
        <w:rPr>
          <w:rStyle w:val="mopen"/>
          <w:color w:val="000000"/>
          <w:sz w:val="21"/>
        </w:rPr>
        <w:t>(</w:t>
      </w:r>
      <w:r w:rsidRPr="00425126">
        <w:rPr>
          <w:rStyle w:val="mord"/>
          <w:i/>
          <w:iCs/>
          <w:color w:val="000000"/>
          <w:sz w:val="21"/>
        </w:rPr>
        <w:t>G</w:t>
      </w:r>
      <w:r w:rsidRPr="00425126">
        <w:rPr>
          <w:rStyle w:val="mopen"/>
          <w:color w:val="000000"/>
          <w:sz w:val="21"/>
        </w:rPr>
        <w:t>(</w:t>
      </w:r>
      <w:r w:rsidRPr="00425126">
        <w:rPr>
          <w:rStyle w:val="mord"/>
          <w:i/>
          <w:iCs/>
          <w:color w:val="000000"/>
          <w:sz w:val="21"/>
        </w:rPr>
        <w:t>x</w:t>
      </w:r>
      <w:r w:rsidRPr="00425126">
        <w:rPr>
          <w:rStyle w:val="mclose"/>
          <w:color w:val="000000"/>
          <w:sz w:val="21"/>
        </w:rPr>
        <w:t>)))</w:t>
      </w:r>
      <w:r w:rsidRPr="00425126">
        <w:rPr>
          <w:color w:val="000000"/>
          <w:sz w:val="21"/>
        </w:rPr>
        <w:t>。</w:t>
      </w:r>
    </w:p>
    <w:p w14:paraId="3F69875B" w14:textId="77777777" w:rsidR="00CB558B" w:rsidRPr="00425126" w:rsidRDefault="00CB558B" w:rsidP="00CB558B">
      <w:pPr>
        <w:spacing w:line="400" w:lineRule="exact"/>
        <w:ind w:firstLine="200"/>
        <w:rPr>
          <w:color w:val="000000"/>
          <w:shd w:val="clear" w:color="auto" w:fill="FFFFFF"/>
        </w:rPr>
      </w:pPr>
      <w:r w:rsidRPr="00425126">
        <w:rPr>
          <w:noProof/>
          <w:color w:val="000000"/>
          <w:shd w:val="clear" w:color="auto" w:fill="FFFFFF"/>
        </w:rPr>
        <w:drawing>
          <wp:anchor distT="0" distB="0" distL="114300" distR="114300" simplePos="0" relativeHeight="251662336" behindDoc="0" locked="0" layoutInCell="1" allowOverlap="1" wp14:anchorId="079BF44E" wp14:editId="04F8081E">
            <wp:simplePos x="0" y="0"/>
            <wp:positionH relativeFrom="margin">
              <wp:posOffset>104775</wp:posOffset>
            </wp:positionH>
            <wp:positionV relativeFrom="paragraph">
              <wp:posOffset>274320</wp:posOffset>
            </wp:positionV>
            <wp:extent cx="5160010" cy="474980"/>
            <wp:effectExtent l="0" t="0" r="2540" b="1270"/>
            <wp:wrapSquare wrapText="bothSides"/>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extLst>
                        <a:ext uri="{28A0092B-C50C-407E-A947-70E740481C1C}">
                          <a14:useLocalDpi xmlns:a14="http://schemas.microsoft.com/office/drawing/2010/main" val="0"/>
                        </a:ext>
                      </a:extLst>
                    </a:blip>
                    <a:srcRect l="2112"/>
                    <a:stretch/>
                  </pic:blipFill>
                  <pic:spPr bwMode="auto">
                    <a:xfrm>
                      <a:off x="0" y="0"/>
                      <a:ext cx="5160010" cy="474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25126">
        <w:rPr>
          <w:color w:val="000000"/>
          <w:shd w:val="clear" w:color="auto" w:fill="FFFFFF"/>
        </w:rPr>
        <w:t>GAN</w:t>
      </w:r>
      <w:r w:rsidRPr="00425126">
        <w:rPr>
          <w:color w:val="000000"/>
          <w:shd w:val="clear" w:color="auto" w:fill="FFFFFF"/>
        </w:rPr>
        <w:t>的损失函数可表示为：</w:t>
      </w:r>
    </w:p>
    <w:p w14:paraId="4E7A7CE2" w14:textId="77777777" w:rsidR="00CB558B" w:rsidRPr="00425126" w:rsidRDefault="00CB558B" w:rsidP="00CB558B">
      <w:pPr>
        <w:spacing w:line="400" w:lineRule="exact"/>
        <w:ind w:firstLineChars="200" w:firstLine="420"/>
        <w:rPr>
          <w:color w:val="000000"/>
          <w:szCs w:val="21"/>
        </w:rPr>
      </w:pPr>
      <w:r w:rsidRPr="00425126">
        <w:rPr>
          <w:color w:val="000000"/>
          <w:szCs w:val="21"/>
        </w:rPr>
        <w:t>从理论上讲，此</w:t>
      </w:r>
      <w:r w:rsidRPr="00425126">
        <w:rPr>
          <w:color w:val="000000"/>
          <w:szCs w:val="21"/>
        </w:rPr>
        <w:t>minimax</w:t>
      </w:r>
      <w:r w:rsidRPr="00425126">
        <w:rPr>
          <w:color w:val="000000"/>
          <w:szCs w:val="21"/>
        </w:rPr>
        <w:t>游戏的解决方案是</w:t>
      </w:r>
      <m:oMath>
        <m:sSub>
          <m:sSubPr>
            <m:ctrlPr>
              <w:rPr>
                <w:rStyle w:val="mord"/>
                <w:rFonts w:ascii="Cambria Math" w:hAnsi="Cambria Math"/>
                <w:iCs/>
                <w:color w:val="000000"/>
                <w:szCs w:val="21"/>
              </w:rPr>
            </m:ctrlPr>
          </m:sSubPr>
          <m:e>
            <m:r>
              <w:rPr>
                <w:rStyle w:val="mord"/>
                <w:rFonts w:ascii="Cambria Math" w:hAnsi="Cambria Math"/>
                <w:color w:val="000000"/>
                <w:szCs w:val="21"/>
              </w:rPr>
              <m:t>p</m:t>
            </m:r>
          </m:e>
          <m:sub>
            <m:r>
              <w:rPr>
                <w:rStyle w:val="mord"/>
                <w:rFonts w:ascii="Cambria Math" w:hAnsi="Cambria Math"/>
                <w:color w:val="000000"/>
                <w:szCs w:val="21"/>
              </w:rPr>
              <m:t>g</m:t>
            </m:r>
          </m:sub>
        </m:sSub>
        <m:r>
          <w:rPr>
            <w:rStyle w:val="mord"/>
            <w:rFonts w:ascii="Cambria Math" w:hAnsi="Cambria Math"/>
            <w:color w:val="000000"/>
            <w:szCs w:val="21"/>
          </w:rPr>
          <m:t>=</m:t>
        </m:r>
        <m:sSub>
          <m:sSubPr>
            <m:ctrlPr>
              <w:rPr>
                <w:rFonts w:ascii="Cambria Math" w:hAnsi="Cambria Math"/>
                <w:color w:val="000000"/>
                <w:szCs w:val="21"/>
              </w:rPr>
            </m:ctrlPr>
          </m:sSubPr>
          <m:e>
            <m:r>
              <w:rPr>
                <w:rFonts w:ascii="Cambria Math" w:hAnsi="Cambria Math"/>
                <w:color w:val="000000"/>
                <w:szCs w:val="21"/>
              </w:rPr>
              <m:t>p</m:t>
            </m:r>
          </m:e>
          <m:sub>
            <m:r>
              <w:rPr>
                <w:rFonts w:ascii="Cambria Math" w:hAnsi="Cambria Math"/>
                <w:color w:val="000000"/>
                <w:szCs w:val="21"/>
              </w:rPr>
              <m:t>data</m:t>
            </m:r>
          </m:sub>
        </m:sSub>
      </m:oMath>
      <w:r w:rsidRPr="00425126">
        <w:rPr>
          <w:color w:val="000000"/>
          <w:szCs w:val="21"/>
        </w:rPr>
        <w:t>，鉴别者会盲目猜测输入是真实的还是假的。</w:t>
      </w:r>
    </w:p>
    <w:p w14:paraId="4C15C73D" w14:textId="77777777" w:rsidR="00CB558B" w:rsidRPr="00425126" w:rsidRDefault="00CB558B" w:rsidP="00CB558B">
      <w:pPr>
        <w:pStyle w:val="af7"/>
        <w:widowControl/>
        <w:shd w:val="clear" w:color="auto" w:fill="FFFFFF"/>
        <w:spacing w:line="400" w:lineRule="exact"/>
        <w:ind w:firstLineChars="200" w:firstLine="420"/>
        <w:rPr>
          <w:sz w:val="21"/>
          <w:szCs w:val="21"/>
        </w:rPr>
      </w:pPr>
      <w:r w:rsidRPr="00425126">
        <w:rPr>
          <w:sz w:val="21"/>
          <w:szCs w:val="21"/>
        </w:rPr>
        <w:t>以</w:t>
      </w:r>
      <w:r>
        <w:rPr>
          <w:rFonts w:hint="eastAsia"/>
          <w:sz w:val="21"/>
          <w:szCs w:val="21"/>
        </w:rPr>
        <w:t>MNIST</w:t>
      </w:r>
      <w:r w:rsidRPr="00425126">
        <w:rPr>
          <w:sz w:val="21"/>
          <w:szCs w:val="21"/>
        </w:rPr>
        <w:t>手写数据集为例</w:t>
      </w:r>
      <w:r w:rsidRPr="00425126">
        <w:rPr>
          <w:sz w:val="21"/>
          <w:szCs w:val="21"/>
        </w:rPr>
        <w:t>,GAN</w:t>
      </w:r>
      <w:r w:rsidRPr="00425126">
        <w:rPr>
          <w:sz w:val="21"/>
          <w:szCs w:val="21"/>
        </w:rPr>
        <w:t>网络工作的流程如下：</w:t>
      </w:r>
    </w:p>
    <w:p w14:paraId="7A894087" w14:textId="77777777" w:rsidR="00CB558B" w:rsidRPr="00425126" w:rsidRDefault="00CB558B" w:rsidP="00CB558B">
      <w:pPr>
        <w:pStyle w:val="af7"/>
        <w:widowControl/>
        <w:shd w:val="clear" w:color="auto" w:fill="FFFFFF"/>
        <w:spacing w:line="400" w:lineRule="exact"/>
        <w:ind w:firstLineChars="200" w:firstLine="420"/>
        <w:rPr>
          <w:sz w:val="21"/>
          <w:szCs w:val="21"/>
        </w:rPr>
      </w:pPr>
      <w:r w:rsidRPr="00425126">
        <w:rPr>
          <w:sz w:val="21"/>
          <w:szCs w:val="21"/>
        </w:rPr>
        <w:t>（</w:t>
      </w:r>
      <w:r w:rsidRPr="00425126">
        <w:rPr>
          <w:sz w:val="21"/>
          <w:szCs w:val="21"/>
        </w:rPr>
        <w:t>1</w:t>
      </w:r>
      <w:r w:rsidRPr="00425126">
        <w:rPr>
          <w:sz w:val="21"/>
          <w:szCs w:val="21"/>
        </w:rPr>
        <w:t>）生成网络从随机数据开始，生成一张图像；</w:t>
      </w:r>
    </w:p>
    <w:p w14:paraId="7E7D8548" w14:textId="77777777" w:rsidR="00CB558B" w:rsidRPr="00425126" w:rsidRDefault="00CB558B" w:rsidP="00CB558B">
      <w:pPr>
        <w:pStyle w:val="af7"/>
        <w:widowControl/>
        <w:shd w:val="clear" w:color="auto" w:fill="FFFFFF"/>
        <w:spacing w:line="400" w:lineRule="exact"/>
        <w:ind w:firstLineChars="200" w:firstLine="420"/>
        <w:rPr>
          <w:sz w:val="21"/>
          <w:szCs w:val="21"/>
        </w:rPr>
      </w:pPr>
      <w:r w:rsidRPr="00425126">
        <w:rPr>
          <w:sz w:val="21"/>
          <w:szCs w:val="21"/>
        </w:rPr>
        <w:t>（</w:t>
      </w:r>
      <w:r w:rsidRPr="00425126">
        <w:rPr>
          <w:sz w:val="21"/>
          <w:szCs w:val="21"/>
        </w:rPr>
        <w:t>2</w:t>
      </w:r>
      <w:r w:rsidRPr="00425126">
        <w:rPr>
          <w:sz w:val="21"/>
          <w:szCs w:val="21"/>
        </w:rPr>
        <w:t>）生成的图像被输入到鉴别器中、鉴别</w:t>
      </w:r>
      <w:proofErr w:type="gramStart"/>
      <w:r w:rsidRPr="00425126">
        <w:rPr>
          <w:sz w:val="21"/>
          <w:szCs w:val="21"/>
        </w:rPr>
        <w:t>器判断</w:t>
      </w:r>
      <w:proofErr w:type="gramEnd"/>
      <w:r w:rsidRPr="00425126">
        <w:rPr>
          <w:sz w:val="21"/>
          <w:szCs w:val="21"/>
        </w:rPr>
        <w:t>它与</w:t>
      </w:r>
      <w:r w:rsidRPr="00425126">
        <w:rPr>
          <w:sz w:val="21"/>
          <w:szCs w:val="21"/>
        </w:rPr>
        <w:t>ground truth</w:t>
      </w:r>
      <w:r w:rsidRPr="00425126">
        <w:rPr>
          <w:sz w:val="21"/>
          <w:szCs w:val="21"/>
        </w:rPr>
        <w:t>数据之间的差异；</w:t>
      </w:r>
    </w:p>
    <w:p w14:paraId="306F204E" w14:textId="77777777" w:rsidR="00CB558B" w:rsidRPr="00425126" w:rsidRDefault="00CB558B" w:rsidP="00CB558B">
      <w:pPr>
        <w:pStyle w:val="af7"/>
        <w:widowControl/>
        <w:shd w:val="clear" w:color="auto" w:fill="FFFFFF"/>
        <w:spacing w:line="400" w:lineRule="exact"/>
        <w:ind w:firstLineChars="200" w:firstLine="420"/>
        <w:rPr>
          <w:sz w:val="21"/>
          <w:szCs w:val="21"/>
        </w:rPr>
      </w:pPr>
      <w:r w:rsidRPr="00425126">
        <w:rPr>
          <w:sz w:val="21"/>
          <w:szCs w:val="21"/>
        </w:rPr>
        <w:t>（</w:t>
      </w:r>
      <w:r w:rsidRPr="00425126">
        <w:rPr>
          <w:sz w:val="21"/>
          <w:szCs w:val="21"/>
        </w:rPr>
        <w:t>3</w:t>
      </w:r>
      <w:r w:rsidRPr="00425126">
        <w:rPr>
          <w:sz w:val="21"/>
          <w:szCs w:val="21"/>
        </w:rPr>
        <w:t>）鉴别网络分别考虑他们真假的可能性；</w:t>
      </w:r>
    </w:p>
    <w:p w14:paraId="323721A2" w14:textId="77777777" w:rsidR="00CB558B" w:rsidRPr="00425126" w:rsidRDefault="00CB558B" w:rsidP="00CB558B">
      <w:pPr>
        <w:pStyle w:val="af7"/>
        <w:widowControl/>
        <w:shd w:val="clear" w:color="auto" w:fill="FFFFFF"/>
        <w:spacing w:line="400" w:lineRule="exact"/>
        <w:ind w:firstLineChars="200" w:firstLine="420"/>
        <w:rPr>
          <w:sz w:val="21"/>
          <w:szCs w:val="21"/>
        </w:rPr>
      </w:pPr>
      <w:r w:rsidRPr="00425126">
        <w:rPr>
          <w:sz w:val="21"/>
          <w:szCs w:val="21"/>
        </w:rPr>
        <w:t>得到两个网络的反馈：</w:t>
      </w:r>
    </w:p>
    <w:p w14:paraId="081220C4" w14:textId="77777777" w:rsidR="00CB558B" w:rsidRPr="00425126" w:rsidRDefault="00CB558B" w:rsidP="00CB558B">
      <w:pPr>
        <w:pStyle w:val="af7"/>
        <w:widowControl/>
        <w:shd w:val="clear" w:color="auto" w:fill="FFFFFF"/>
        <w:spacing w:line="400" w:lineRule="exact"/>
        <w:ind w:firstLineChars="200" w:firstLine="420"/>
        <w:rPr>
          <w:sz w:val="21"/>
          <w:szCs w:val="21"/>
        </w:rPr>
      </w:pPr>
      <w:r w:rsidRPr="00425126">
        <w:rPr>
          <w:sz w:val="21"/>
          <w:szCs w:val="21"/>
        </w:rPr>
        <w:lastRenderedPageBreak/>
        <w:t>（</w:t>
      </w:r>
      <w:r w:rsidRPr="00425126">
        <w:rPr>
          <w:sz w:val="21"/>
          <w:szCs w:val="21"/>
        </w:rPr>
        <w:t>1</w:t>
      </w:r>
      <w:r w:rsidRPr="00425126">
        <w:rPr>
          <w:sz w:val="21"/>
          <w:szCs w:val="21"/>
        </w:rPr>
        <w:t>）鉴别网络循环反馈数据与</w:t>
      </w:r>
      <w:r w:rsidRPr="00425126">
        <w:rPr>
          <w:sz w:val="21"/>
          <w:szCs w:val="21"/>
        </w:rPr>
        <w:t>ground truth</w:t>
      </w:r>
      <w:r w:rsidRPr="00425126">
        <w:rPr>
          <w:sz w:val="21"/>
          <w:szCs w:val="21"/>
        </w:rPr>
        <w:t>之间的差异；</w:t>
      </w:r>
    </w:p>
    <w:p w14:paraId="3A7FBBAC" w14:textId="77777777" w:rsidR="00CB558B" w:rsidRDefault="00CB558B" w:rsidP="00CB558B">
      <w:pPr>
        <w:pStyle w:val="af7"/>
        <w:widowControl/>
        <w:shd w:val="clear" w:color="auto" w:fill="FFFFFF"/>
        <w:spacing w:line="400" w:lineRule="exact"/>
        <w:ind w:firstLineChars="200" w:firstLine="480"/>
        <w:rPr>
          <w:sz w:val="21"/>
          <w:szCs w:val="21"/>
        </w:rPr>
      </w:pPr>
      <w:r>
        <w:rPr>
          <w:noProof/>
        </w:rPr>
        <mc:AlternateContent>
          <mc:Choice Requires="wps">
            <w:drawing>
              <wp:anchor distT="0" distB="0" distL="114300" distR="114300" simplePos="0" relativeHeight="251668480" behindDoc="0" locked="0" layoutInCell="1" allowOverlap="1" wp14:anchorId="3A5C07B8" wp14:editId="77A0E6BF">
                <wp:simplePos x="0" y="0"/>
                <wp:positionH relativeFrom="column">
                  <wp:posOffset>8890</wp:posOffset>
                </wp:positionH>
                <wp:positionV relativeFrom="paragraph">
                  <wp:posOffset>2232025</wp:posOffset>
                </wp:positionV>
                <wp:extent cx="5265420" cy="635"/>
                <wp:effectExtent l="0" t="0" r="0" b="0"/>
                <wp:wrapSquare wrapText="bothSides"/>
                <wp:docPr id="59" name="文本框 59"/>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144E84EA" w14:textId="77777777" w:rsidR="00CB558B" w:rsidRPr="00991B94" w:rsidRDefault="00CB558B" w:rsidP="00CB558B">
                            <w:pPr>
                              <w:pStyle w:val="a4"/>
                              <w:rPr>
                                <w:rFonts w:ascii="Times New Roman" w:eastAsia="宋体" w:hAnsi="Times New Roman" w:cs="Times New Roman"/>
                                <w:noProof/>
                                <w:kern w:val="0"/>
                                <w:szCs w:val="21"/>
                                <w:lang w:bidi="ar"/>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636AF5">
                              <w:t>MNIST</w:t>
                            </w:r>
                            <w:r w:rsidRPr="00636AF5">
                              <w:t>数据集在</w:t>
                            </w:r>
                            <w:r w:rsidRPr="00636AF5">
                              <w:t>GAN</w:t>
                            </w:r>
                            <w:r w:rsidRPr="00636AF5">
                              <w:t>网络中的表现</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5C07B8" id="文本框 59" o:spid="_x0000_s1027" type="#_x0000_t202" style="position:absolute;left:0;text-align:left;margin-left:.7pt;margin-top:175.75pt;width:414.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" stroked="f">
                <v:textbox style="mso-fit-shape-to-text:t" inset="0,0,0,0">
                  <w:txbxContent>
                    <w:p w14:paraId="144E84EA" w14:textId="77777777" w:rsidR="00CB558B" w:rsidRPr="00991B94" w:rsidRDefault="00CB558B" w:rsidP="00CB558B">
                      <w:pPr>
                        <w:pStyle w:val="a4"/>
                        <w:rPr>
                          <w:rFonts w:ascii="Times New Roman" w:eastAsia="宋体" w:hAnsi="Times New Roman" w:cs="Times New Roman"/>
                          <w:noProof/>
                          <w:kern w:val="0"/>
                          <w:szCs w:val="21"/>
                          <w:lang w:bidi="ar"/>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636AF5">
                        <w:t>MNIST</w:t>
                      </w:r>
                      <w:r w:rsidRPr="00636AF5">
                        <w:t>数据集在</w:t>
                      </w:r>
                      <w:r w:rsidRPr="00636AF5">
                        <w:t>GAN</w:t>
                      </w:r>
                      <w:r w:rsidRPr="00636AF5">
                        <w:t>网络中的表现</w:t>
                      </w:r>
                    </w:p>
                  </w:txbxContent>
                </v:textbox>
                <w10:wrap type="square"/>
              </v:shape>
            </w:pict>
          </mc:Fallback>
        </mc:AlternateContent>
      </w:r>
      <w:r w:rsidRPr="00425126">
        <w:rPr>
          <w:noProof/>
          <w:sz w:val="21"/>
          <w:szCs w:val="21"/>
          <w:lang w:bidi="ar"/>
        </w:rPr>
        <w:drawing>
          <wp:anchor distT="0" distB="0" distL="114300" distR="114300" simplePos="0" relativeHeight="251661312" behindDoc="0" locked="0" layoutInCell="1" allowOverlap="1" wp14:anchorId="72C12379" wp14:editId="767ABCFC">
            <wp:simplePos x="0" y="0"/>
            <wp:positionH relativeFrom="margin">
              <wp:align>right</wp:align>
            </wp:positionH>
            <wp:positionV relativeFrom="paragraph">
              <wp:posOffset>332105</wp:posOffset>
            </wp:positionV>
            <wp:extent cx="5265420" cy="1842770"/>
            <wp:effectExtent l="0" t="0" r="0" b="5080"/>
            <wp:wrapSquare wrapText="bothSides"/>
            <wp:docPr id="71"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 descr="IMG_256"/>
                    <pic:cNvPicPr>
                      <a:picLocks noChangeAspect="1"/>
                    </pic:cNvPicPr>
                  </pic:nvPicPr>
                  <pic:blipFill>
                    <a:blip r:embed="rId103"/>
                    <a:stretch>
                      <a:fillRect/>
                    </a:stretch>
                  </pic:blipFill>
                  <pic:spPr>
                    <a:xfrm>
                      <a:off x="0" y="0"/>
                      <a:ext cx="5265420" cy="184277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sidRPr="00425126">
        <w:rPr>
          <w:sz w:val="21"/>
          <w:szCs w:val="21"/>
        </w:rPr>
        <w:t>（</w:t>
      </w:r>
      <w:r w:rsidRPr="00425126">
        <w:rPr>
          <w:sz w:val="21"/>
          <w:szCs w:val="21"/>
        </w:rPr>
        <w:t>2</w:t>
      </w:r>
      <w:r w:rsidRPr="00425126">
        <w:rPr>
          <w:sz w:val="21"/>
          <w:szCs w:val="21"/>
        </w:rPr>
        <w:t>）生成网络持续接受鉴别网络反馈，不断优化生成器网络。</w:t>
      </w:r>
    </w:p>
    <w:p w14:paraId="514F7F5D" w14:textId="77777777" w:rsidR="00CB558B" w:rsidRPr="00425126" w:rsidRDefault="00CB558B" w:rsidP="00CB558B">
      <w:pPr>
        <w:spacing w:line="400" w:lineRule="exact"/>
        <w:ind w:firstLineChars="200" w:firstLine="420"/>
        <w:rPr>
          <w:color w:val="000000"/>
          <w:szCs w:val="21"/>
        </w:rPr>
      </w:pPr>
      <w:r>
        <w:rPr>
          <w:rFonts w:hint="eastAsia"/>
          <w:color w:val="000000"/>
          <w:szCs w:val="21"/>
        </w:rPr>
        <w:t>在</w:t>
      </w:r>
      <w:r>
        <w:rPr>
          <w:rFonts w:hint="eastAsia"/>
          <w:color w:val="000000"/>
          <w:szCs w:val="21"/>
        </w:rPr>
        <w:t>GAN</w:t>
      </w:r>
      <w:r>
        <w:rPr>
          <w:rFonts w:hint="eastAsia"/>
          <w:color w:val="000000"/>
          <w:szCs w:val="21"/>
        </w:rPr>
        <w:t>的实际训练中，</w:t>
      </w:r>
      <w:r w:rsidRPr="00425126">
        <w:rPr>
          <w:color w:val="000000"/>
          <w:szCs w:val="21"/>
        </w:rPr>
        <w:t>GAN</w:t>
      </w:r>
      <w:r w:rsidRPr="00425126">
        <w:rPr>
          <w:color w:val="000000"/>
          <w:szCs w:val="21"/>
        </w:rPr>
        <w:t>的收敛理论仍在积极研究中，实际上</w:t>
      </w:r>
      <w:r w:rsidRPr="00425126">
        <w:rPr>
          <w:color w:val="000000"/>
          <w:szCs w:val="21"/>
        </w:rPr>
        <w:t>GAN</w:t>
      </w:r>
      <w:r>
        <w:rPr>
          <w:rFonts w:hint="eastAsia"/>
          <w:color w:val="000000"/>
          <w:szCs w:val="21"/>
        </w:rPr>
        <w:t>的训练过程是不稳定的，</w:t>
      </w:r>
      <w:r w:rsidRPr="004E0B12">
        <w:rPr>
          <w:rFonts w:hint="eastAsia"/>
          <w:color w:val="000000"/>
          <w:szCs w:val="21"/>
        </w:rPr>
        <w:t>生成器和</w:t>
      </w:r>
      <w:proofErr w:type="gramStart"/>
      <w:r w:rsidRPr="004E0B12">
        <w:rPr>
          <w:rFonts w:hint="eastAsia"/>
          <w:color w:val="000000"/>
          <w:szCs w:val="21"/>
        </w:rPr>
        <w:t>判别器</w:t>
      </w:r>
      <w:proofErr w:type="gramEnd"/>
      <w:r w:rsidRPr="004E0B12">
        <w:rPr>
          <w:rFonts w:hint="eastAsia"/>
          <w:color w:val="000000"/>
          <w:szCs w:val="21"/>
        </w:rPr>
        <w:t>之间的对抗性训练可能导致训练过程中的震荡和不稳定性，使得模型难以收敛或生成低质量的样本</w:t>
      </w:r>
      <w:r>
        <w:rPr>
          <w:rFonts w:hint="eastAsia"/>
          <w:color w:val="000000"/>
          <w:szCs w:val="21"/>
        </w:rPr>
        <w:t>，</w:t>
      </w:r>
      <w:r w:rsidRPr="00425126">
        <w:rPr>
          <w:color w:val="000000"/>
          <w:szCs w:val="21"/>
        </w:rPr>
        <w:t>常常会遇到梯度消失</w:t>
      </w:r>
      <w:r w:rsidRPr="00425126">
        <w:rPr>
          <w:color w:val="000000"/>
          <w:szCs w:val="21"/>
        </w:rPr>
        <w:t>/</w:t>
      </w:r>
      <w:r w:rsidRPr="00425126">
        <w:rPr>
          <w:color w:val="000000"/>
          <w:szCs w:val="21"/>
        </w:rPr>
        <w:t>爆炸问题。</w:t>
      </w:r>
      <w:r>
        <w:rPr>
          <w:rFonts w:hint="eastAsia"/>
          <w:color w:val="000000"/>
          <w:szCs w:val="21"/>
        </w:rPr>
        <w:t>此外</w:t>
      </w:r>
      <w:r w:rsidRPr="00B6755C">
        <w:rPr>
          <w:rFonts w:hint="eastAsia"/>
          <w:color w:val="000000"/>
          <w:szCs w:val="21"/>
        </w:rPr>
        <w:t>当生成器和</w:t>
      </w:r>
      <w:proofErr w:type="gramStart"/>
      <w:r w:rsidRPr="00B6755C">
        <w:rPr>
          <w:rFonts w:hint="eastAsia"/>
          <w:color w:val="000000"/>
          <w:szCs w:val="21"/>
        </w:rPr>
        <w:t>判别器</w:t>
      </w:r>
      <w:proofErr w:type="gramEnd"/>
      <w:r w:rsidRPr="00B6755C">
        <w:rPr>
          <w:rFonts w:hint="eastAsia"/>
          <w:color w:val="000000"/>
          <w:szCs w:val="21"/>
        </w:rPr>
        <w:t>的能力差距较大时，生成器可能会陷入模式崩溃</w:t>
      </w:r>
      <w:r>
        <w:rPr>
          <w:rFonts w:hint="eastAsia"/>
          <w:color w:val="000000"/>
          <w:szCs w:val="21"/>
        </w:rPr>
        <w:t>（</w:t>
      </w:r>
      <w:r>
        <w:rPr>
          <w:rFonts w:hint="eastAsia"/>
          <w:color w:val="000000"/>
          <w:szCs w:val="21"/>
        </w:rPr>
        <w:t>Mode</w:t>
      </w:r>
      <w:r>
        <w:rPr>
          <w:color w:val="000000"/>
          <w:szCs w:val="21"/>
        </w:rPr>
        <w:t xml:space="preserve"> </w:t>
      </w:r>
      <w:r>
        <w:rPr>
          <w:rFonts w:hint="eastAsia"/>
          <w:color w:val="000000"/>
          <w:szCs w:val="21"/>
        </w:rPr>
        <w:t>Collapse</w:t>
      </w:r>
      <w:r>
        <w:rPr>
          <w:rFonts w:hint="eastAsia"/>
          <w:color w:val="000000"/>
          <w:szCs w:val="21"/>
        </w:rPr>
        <w:t>）</w:t>
      </w:r>
      <w:r w:rsidRPr="00B6755C">
        <w:rPr>
          <w:rFonts w:hint="eastAsia"/>
          <w:color w:val="000000"/>
          <w:szCs w:val="21"/>
        </w:rPr>
        <w:t>的情况，只生成局限的样本模式而无法涵盖整个数据分布</w:t>
      </w:r>
      <w:r>
        <w:rPr>
          <w:rFonts w:hint="eastAsia"/>
          <w:color w:val="000000"/>
          <w:szCs w:val="21"/>
        </w:rPr>
        <w:t>，</w:t>
      </w:r>
      <w:r w:rsidRPr="00B6755C">
        <w:rPr>
          <w:rFonts w:hint="eastAsia"/>
          <w:color w:val="000000"/>
          <w:szCs w:val="21"/>
        </w:rPr>
        <w:t>这导致生成的样本缺乏多样性和创造力。</w:t>
      </w:r>
    </w:p>
    <w:p w14:paraId="71D5F05E" w14:textId="77777777" w:rsidR="00CB558B" w:rsidRPr="00CC102B" w:rsidRDefault="00CB558B" w:rsidP="00CB558B">
      <w:pPr>
        <w:pStyle w:val="af7"/>
        <w:widowControl/>
        <w:shd w:val="clear" w:color="auto" w:fill="FFFFFF"/>
        <w:spacing w:line="400" w:lineRule="exact"/>
        <w:ind w:firstLineChars="200" w:firstLine="420"/>
        <w:rPr>
          <w:rFonts w:ascii="黑体" w:eastAsia="黑体" w:hAnsi="黑体" w:cs="宋体"/>
          <w:sz w:val="21"/>
          <w:szCs w:val="21"/>
        </w:rPr>
      </w:pPr>
    </w:p>
    <w:p w14:paraId="37734155" w14:textId="77777777" w:rsidR="00CB558B" w:rsidRDefault="00CB558B" w:rsidP="00CB558B">
      <w:pPr>
        <w:pStyle w:val="2"/>
      </w:pPr>
      <w:r>
        <w:t xml:space="preserve"> </w:t>
      </w:r>
      <w:r>
        <w:rPr>
          <w:rFonts w:hint="eastAsia"/>
        </w:rPr>
        <w:t>G</w:t>
      </w:r>
      <w:r>
        <w:t>AN</w:t>
      </w:r>
      <w:r>
        <w:rPr>
          <w:rFonts w:hint="eastAsia"/>
        </w:rPr>
        <w:t>的应用</w:t>
      </w:r>
    </w:p>
    <w:p w14:paraId="5B9E2508" w14:textId="77777777" w:rsidR="00CB558B" w:rsidRDefault="00CB558B" w:rsidP="00CB558B">
      <w:pPr>
        <w:pStyle w:val="3"/>
      </w:pPr>
      <w:r>
        <w:rPr>
          <w:rFonts w:hint="eastAsia"/>
        </w:rPr>
        <w:t>图像生成</w:t>
      </w:r>
    </w:p>
    <w:p w14:paraId="5CFF84DD" w14:textId="77777777" w:rsidR="00CB558B" w:rsidRDefault="00CB558B" w:rsidP="00CB558B">
      <w:pPr>
        <w:keepNext/>
        <w:jc w:val="center"/>
      </w:pPr>
      <w:r>
        <w:rPr>
          <w:rFonts w:hint="eastAsia"/>
          <w:noProof/>
        </w:rPr>
        <w:drawing>
          <wp:inline distT="0" distB="0" distL="0" distR="0" wp14:anchorId="5DB0FC44" wp14:editId="69CAAC1F">
            <wp:extent cx="3975100" cy="1575672"/>
            <wp:effectExtent l="0" t="0" r="6350" b="5715"/>
            <wp:docPr id="72" name="图片 72" descr="C:\Users\Yi\Downloads\45-years-of-GAN-progress-on-face-generation-20147-201510-201611-2017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i\Downloads\45-years-of-GAN-progress-on-face-generation-20147-201510-201611-201712.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45981" cy="1603768"/>
                    </a:xfrm>
                    <a:prstGeom prst="rect">
                      <a:avLst/>
                    </a:prstGeom>
                    <a:noFill/>
                    <a:ln>
                      <a:noFill/>
                    </a:ln>
                  </pic:spPr>
                </pic:pic>
              </a:graphicData>
            </a:graphic>
          </wp:inline>
        </w:drawing>
      </w:r>
    </w:p>
    <w:p w14:paraId="5198EDC6" w14:textId="77777777" w:rsidR="00CB558B" w:rsidRPr="004520FF" w:rsidRDefault="00CB558B" w:rsidP="00CB558B">
      <w:pPr>
        <w:pStyle w:val="a4"/>
        <w:rPr>
          <w:rFonts w:ascii="Times New Roman" w:hAnsi="Times New Roman" w:cs="Times New Roman"/>
        </w:rPr>
      </w:pPr>
      <w:r w:rsidRPr="004520FF">
        <w:rPr>
          <w:rFonts w:ascii="Times New Roman" w:hAnsi="Times New Roman" w:cs="Times New Roman"/>
        </w:rPr>
        <w:t>图</w:t>
      </w:r>
      <w:r w:rsidRPr="004520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sidRPr="004520FF">
        <w:rPr>
          <w:rFonts w:ascii="Times New Roman" w:hAnsi="Times New Roman" w:cs="Times New Roman"/>
        </w:rPr>
        <w:t xml:space="preserve"> GAN</w:t>
      </w:r>
      <w:r w:rsidRPr="004520FF">
        <w:rPr>
          <w:rFonts w:ascii="Times New Roman" w:hAnsi="Times New Roman" w:cs="Times New Roman"/>
        </w:rPr>
        <w:t>生成人脸</w:t>
      </w:r>
    </w:p>
    <w:p w14:paraId="72E69673" w14:textId="77777777" w:rsidR="00CB558B" w:rsidRPr="00A12CC9" w:rsidRDefault="00CB558B" w:rsidP="00CB558B">
      <w:pPr>
        <w:pStyle w:val="12"/>
      </w:pPr>
      <w:r w:rsidRPr="00A12CC9">
        <w:lastRenderedPageBreak/>
        <w:t>生成对抗网络最早应用可以追溯到</w:t>
      </w:r>
      <w:r w:rsidRPr="00A12CC9">
        <w:t>2014</w:t>
      </w:r>
      <w:r w:rsidRPr="00A12CC9">
        <w:t>年由</w:t>
      </w:r>
      <w:proofErr w:type="spellStart"/>
      <w:r w:rsidRPr="00A12CC9">
        <w:t>lan</w:t>
      </w:r>
      <w:proofErr w:type="spellEnd"/>
      <w:r w:rsidRPr="00A12CC9">
        <w:t xml:space="preserve"> Goodfellow</w:t>
      </w:r>
      <w:r w:rsidRPr="00A12CC9">
        <w:t>等人提出，生成器通过学习从随机噪声中生成图像样本，而</w:t>
      </w:r>
      <w:proofErr w:type="gramStart"/>
      <w:r w:rsidRPr="00A12CC9">
        <w:t>判别器</w:t>
      </w:r>
      <w:proofErr w:type="gramEnd"/>
      <w:r w:rsidRPr="00A12CC9">
        <w:t>则学习区分生成器生成的样本和真实图像。</w:t>
      </w:r>
      <w:r w:rsidRPr="00A12CC9">
        <w:t>GAN</w:t>
      </w:r>
      <w:r w:rsidRPr="00A12CC9">
        <w:t>的初期应用主要集中在生成逼真的图像样本，例如生成手写数字、人脸图像等。在</w:t>
      </w:r>
      <w:r w:rsidRPr="00A12CC9">
        <w:t>2014</w:t>
      </w:r>
      <w:r w:rsidRPr="00A12CC9">
        <w:t>年，只能用于</w:t>
      </w:r>
      <w:proofErr w:type="gramStart"/>
      <w:r w:rsidRPr="00A12CC9">
        <w:t>生成低</w:t>
      </w:r>
      <w:proofErr w:type="gramEnd"/>
      <w:r w:rsidRPr="00A12CC9">
        <w:t>分辨率的、粗糙的黑白人脸照片或手写的数字照片，而卷积神经网络网络的出现，使得</w:t>
      </w:r>
      <w:r w:rsidRPr="00A12CC9">
        <w:t>GAN</w:t>
      </w:r>
      <w:r w:rsidRPr="00A12CC9">
        <w:t>模型在图像领域涌现了一大批非常优秀的结果。</w:t>
      </w:r>
    </w:p>
    <w:p w14:paraId="1326AB99" w14:textId="77777777" w:rsidR="00CB558B" w:rsidRPr="00A12CC9" w:rsidRDefault="00CB558B" w:rsidP="00CB558B">
      <w:pPr>
        <w:spacing w:line="400" w:lineRule="exact"/>
        <w:ind w:firstLineChars="200" w:firstLine="420"/>
        <w:rPr>
          <w:color w:val="000000"/>
          <w:szCs w:val="21"/>
        </w:rPr>
      </w:pPr>
      <w:r w:rsidRPr="00A12CC9">
        <w:rPr>
          <w:color w:val="000000"/>
          <w:szCs w:val="21"/>
        </w:rPr>
        <w:t>2015</w:t>
      </w:r>
      <w:r w:rsidRPr="00A12CC9">
        <w:rPr>
          <w:color w:val="000000"/>
          <w:szCs w:val="21"/>
        </w:rPr>
        <w:t>年</w:t>
      </w:r>
      <w:r w:rsidRPr="00A12CC9">
        <w:rPr>
          <w:color w:val="000000"/>
          <w:szCs w:val="21"/>
        </w:rPr>
        <w:t>Alec Radford</w:t>
      </w:r>
      <w:r w:rsidRPr="00A12CC9">
        <w:rPr>
          <w:color w:val="000000"/>
          <w:szCs w:val="21"/>
        </w:rPr>
        <w:t>等人提出</w:t>
      </w:r>
      <w:r w:rsidRPr="00AD1B0D">
        <w:rPr>
          <w:color w:val="000000"/>
          <w:szCs w:val="21"/>
        </w:rPr>
        <w:t>Deep Convolutional Generative Adversarial Networks</w:t>
      </w:r>
      <w:r>
        <w:rPr>
          <w:rFonts w:hint="eastAsia"/>
          <w:color w:val="000000"/>
          <w:szCs w:val="21"/>
        </w:rPr>
        <w:t>（</w:t>
      </w:r>
      <w:r w:rsidRPr="00A12CC9">
        <w:rPr>
          <w:color w:val="000000"/>
          <w:szCs w:val="21"/>
        </w:rPr>
        <w:t>DCGAN</w:t>
      </w:r>
      <w:r>
        <w:rPr>
          <w:rFonts w:hint="eastAsia"/>
          <w:color w:val="000000"/>
          <w:szCs w:val="21"/>
        </w:rPr>
        <w:t>）</w:t>
      </w:r>
      <w:r w:rsidRPr="00A12CC9">
        <w:rPr>
          <w:color w:val="000000"/>
          <w:szCs w:val="21"/>
        </w:rPr>
        <w:t>，第一次将卷积神经网络成功实现</w:t>
      </w:r>
      <w:r w:rsidRPr="00A12CC9">
        <w:rPr>
          <w:color w:val="000000"/>
          <w:szCs w:val="21"/>
        </w:rPr>
        <w:t>GAN</w:t>
      </w:r>
      <w:r w:rsidRPr="00A12CC9">
        <w:rPr>
          <w:color w:val="000000"/>
          <w:szCs w:val="21"/>
        </w:rPr>
        <w:t>模型并取得了非常好的结果。</w:t>
      </w:r>
      <w:r w:rsidRPr="00A12CC9">
        <w:rPr>
          <w:color w:val="000000"/>
          <w:szCs w:val="21"/>
        </w:rPr>
        <w:t>DCGAN</w:t>
      </w:r>
      <w:r w:rsidRPr="00A12CC9">
        <w:rPr>
          <w:color w:val="000000"/>
          <w:szCs w:val="21"/>
        </w:rPr>
        <w:t>将深度卷积神经网络</w:t>
      </w:r>
      <w:r w:rsidRPr="00A12CC9">
        <w:rPr>
          <w:color w:val="000000"/>
          <w:szCs w:val="21"/>
        </w:rPr>
        <w:t>CNN</w:t>
      </w:r>
      <w:r w:rsidRPr="00A12CC9">
        <w:rPr>
          <w:color w:val="000000"/>
          <w:szCs w:val="21"/>
        </w:rPr>
        <w:t>与生成对抗网络</w:t>
      </w:r>
      <w:r w:rsidRPr="00A12CC9">
        <w:rPr>
          <w:color w:val="000000"/>
          <w:szCs w:val="21"/>
        </w:rPr>
        <w:t>GAN</w:t>
      </w:r>
      <w:r w:rsidRPr="00A12CC9">
        <w:rPr>
          <w:color w:val="000000"/>
          <w:szCs w:val="21"/>
        </w:rPr>
        <w:t>结合用于无监督学习领域。最早的时候，</w:t>
      </w:r>
      <w:r w:rsidRPr="00A12CC9">
        <w:rPr>
          <w:color w:val="000000"/>
          <w:szCs w:val="21"/>
        </w:rPr>
        <w:t>GAN</w:t>
      </w:r>
      <w:r w:rsidRPr="00A12CC9">
        <w:rPr>
          <w:color w:val="000000"/>
          <w:szCs w:val="21"/>
        </w:rPr>
        <w:t>采用的是全连接层。而后也有一些基于卷积神经网络的</w:t>
      </w:r>
      <w:r w:rsidRPr="00A12CC9">
        <w:rPr>
          <w:color w:val="000000"/>
          <w:szCs w:val="21"/>
        </w:rPr>
        <w:t>GAN</w:t>
      </w:r>
      <w:r w:rsidRPr="00A12CC9">
        <w:rPr>
          <w:color w:val="000000"/>
          <w:szCs w:val="21"/>
        </w:rPr>
        <w:t>实现，但是相对来说，</w:t>
      </w:r>
      <w:r w:rsidRPr="00A12CC9">
        <w:rPr>
          <w:color w:val="000000"/>
          <w:szCs w:val="21"/>
        </w:rPr>
        <w:t>DCGAN</w:t>
      </w:r>
      <w:r w:rsidRPr="00A12CC9">
        <w:rPr>
          <w:color w:val="000000"/>
          <w:szCs w:val="21"/>
        </w:rPr>
        <w:t>的最终表现与同期的模型相比更优秀。这是</w:t>
      </w:r>
      <w:r w:rsidRPr="00A12CC9">
        <w:rPr>
          <w:color w:val="000000"/>
          <w:szCs w:val="21"/>
        </w:rPr>
        <w:t>GAN</w:t>
      </w:r>
      <w:r w:rsidRPr="00A12CC9">
        <w:rPr>
          <w:color w:val="000000"/>
          <w:szCs w:val="21"/>
        </w:rPr>
        <w:t>研究的一个重要里程碑，因为它提出了一个重要的架构变化来解决训练不稳定，模式崩溃和内部协变量转换等问题，为之后</w:t>
      </w:r>
      <w:r w:rsidRPr="00A12CC9">
        <w:rPr>
          <w:color w:val="000000"/>
          <w:szCs w:val="21"/>
        </w:rPr>
        <w:t>GAN</w:t>
      </w:r>
      <w:r w:rsidRPr="00A12CC9">
        <w:rPr>
          <w:color w:val="000000"/>
          <w:szCs w:val="21"/>
        </w:rPr>
        <w:t>在深度学习领域中打下了基础。</w:t>
      </w:r>
    </w:p>
    <w:p w14:paraId="4D91BCC3" w14:textId="77777777" w:rsidR="00CB558B" w:rsidRDefault="00CB558B" w:rsidP="00CB558B">
      <w:pPr>
        <w:keepNext/>
        <w:jc w:val="center"/>
      </w:pPr>
      <w:r>
        <w:rPr>
          <w:noProof/>
        </w:rPr>
        <w:drawing>
          <wp:inline distT="0" distB="0" distL="0" distR="0" wp14:anchorId="1F39FEED" wp14:editId="0EF57F86">
            <wp:extent cx="3321050" cy="2144728"/>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350694" cy="2163872"/>
                    </a:xfrm>
                    <a:prstGeom prst="rect">
                      <a:avLst/>
                    </a:prstGeom>
                  </pic:spPr>
                </pic:pic>
              </a:graphicData>
            </a:graphic>
          </wp:inline>
        </w:drawing>
      </w:r>
    </w:p>
    <w:p w14:paraId="6B0356CF" w14:textId="77777777" w:rsidR="00CB558B" w:rsidRPr="004520FF" w:rsidRDefault="00CB558B" w:rsidP="00CB558B">
      <w:pPr>
        <w:pStyle w:val="a4"/>
        <w:rPr>
          <w:rFonts w:ascii="Times New Roman" w:hAnsi="Times New Roman" w:cs="Times New Roman"/>
        </w:rPr>
      </w:pPr>
      <w:r w:rsidRPr="004520FF">
        <w:rPr>
          <w:rFonts w:ascii="Times New Roman" w:hAnsi="Times New Roman" w:cs="Times New Roman"/>
        </w:rPr>
        <w:t>图</w:t>
      </w:r>
      <w:r w:rsidRPr="004520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sidRPr="004520FF">
        <w:rPr>
          <w:rFonts w:ascii="Times New Roman" w:hAnsi="Times New Roman" w:cs="Times New Roman"/>
        </w:rPr>
        <w:t xml:space="preserve"> DCGAN</w:t>
      </w:r>
      <w:r w:rsidRPr="004520FF">
        <w:rPr>
          <w:rFonts w:ascii="Times New Roman" w:hAnsi="Times New Roman" w:cs="Times New Roman"/>
        </w:rPr>
        <w:t>生成卧室图片</w:t>
      </w:r>
    </w:p>
    <w:p w14:paraId="7A263875" w14:textId="77777777" w:rsidR="00CB558B" w:rsidRDefault="00CB558B" w:rsidP="00CB558B">
      <w:pPr>
        <w:pStyle w:val="12"/>
      </w:pPr>
      <w:r>
        <w:rPr>
          <w:rFonts w:hint="eastAsia"/>
        </w:rPr>
        <w:t>在</w:t>
      </w:r>
      <w:r>
        <w:rPr>
          <w:rFonts w:hint="eastAsia"/>
        </w:rPr>
        <w:t>DCGAN</w:t>
      </w:r>
      <w:r>
        <w:rPr>
          <w:rFonts w:hint="eastAsia"/>
        </w:rPr>
        <w:t>之后，涌现了一大批</w:t>
      </w:r>
      <w:r>
        <w:rPr>
          <w:rFonts w:hint="eastAsia"/>
        </w:rPr>
        <w:t>GAN</w:t>
      </w:r>
      <w:r>
        <w:rPr>
          <w:rFonts w:hint="eastAsia"/>
        </w:rPr>
        <w:t>在深度学习领域出色的成果。</w:t>
      </w:r>
      <w:r>
        <w:rPr>
          <w:rFonts w:hint="eastAsia"/>
        </w:rPr>
        <w:t>Tero</w:t>
      </w:r>
      <w:r>
        <w:t xml:space="preserve"> </w:t>
      </w:r>
      <w:r>
        <w:rPr>
          <w:rFonts w:hint="eastAsia"/>
        </w:rPr>
        <w:t>Karras</w:t>
      </w:r>
      <w:r>
        <w:rPr>
          <w:rFonts w:hint="eastAsia"/>
        </w:rPr>
        <w:t>等人在</w:t>
      </w:r>
      <w:r>
        <w:rPr>
          <w:rFonts w:hint="eastAsia"/>
        </w:rPr>
        <w:t>2016</w:t>
      </w:r>
      <w:r>
        <w:rPr>
          <w:rFonts w:hint="eastAsia"/>
        </w:rPr>
        <w:t>年提出的</w:t>
      </w:r>
      <w:r w:rsidRPr="00AD1B0D">
        <w:t>Progressively Growing of GANs</w:t>
      </w:r>
      <w:r>
        <w:rPr>
          <w:rFonts w:hint="eastAsia"/>
        </w:rPr>
        <w:t>（</w:t>
      </w:r>
      <w:r>
        <w:rPr>
          <w:rFonts w:hint="eastAsia"/>
        </w:rPr>
        <w:t>PGGAN</w:t>
      </w:r>
      <w:r>
        <w:rPr>
          <w:rFonts w:hint="eastAsia"/>
        </w:rPr>
        <w:t>），采用了一种多尺度的架构对图像从</w:t>
      </w:r>
      <w:r>
        <w:rPr>
          <w:rFonts w:hint="eastAsia"/>
        </w:rPr>
        <w:t>4*4</w:t>
      </w:r>
      <w:r>
        <w:rPr>
          <w:rFonts w:hint="eastAsia"/>
        </w:rPr>
        <w:t>到</w:t>
      </w:r>
      <w:r>
        <w:rPr>
          <w:rFonts w:hint="eastAsia"/>
        </w:rPr>
        <w:t>8*8</w:t>
      </w:r>
      <w:r>
        <w:rPr>
          <w:rFonts w:hint="eastAsia"/>
        </w:rPr>
        <w:t>一直提升到</w:t>
      </w:r>
      <w:r>
        <w:rPr>
          <w:rFonts w:hint="eastAsia"/>
        </w:rPr>
        <w:t>1024*1024</w:t>
      </w:r>
      <w:r>
        <w:rPr>
          <w:rFonts w:hint="eastAsia"/>
        </w:rPr>
        <w:t>的分辨率，极大的提高了</w:t>
      </w:r>
      <w:r>
        <w:rPr>
          <w:rFonts w:hint="eastAsia"/>
        </w:rPr>
        <w:t>GAN</w:t>
      </w:r>
      <w:r>
        <w:rPr>
          <w:rFonts w:hint="eastAsia"/>
        </w:rPr>
        <w:t>模型图像生成的质量。</w:t>
      </w:r>
      <w:r>
        <w:rPr>
          <w:rFonts w:hint="eastAsia"/>
        </w:rPr>
        <w:t>Andrew</w:t>
      </w:r>
      <w:r>
        <w:t xml:space="preserve"> </w:t>
      </w:r>
      <w:r>
        <w:rPr>
          <w:rFonts w:hint="eastAsia"/>
        </w:rPr>
        <w:t>Brock</w:t>
      </w:r>
      <w:r>
        <w:rPr>
          <w:rFonts w:hint="eastAsia"/>
        </w:rPr>
        <w:t>等人在</w:t>
      </w:r>
      <w:r>
        <w:rPr>
          <w:rFonts w:hint="eastAsia"/>
        </w:rPr>
        <w:t>2018</w:t>
      </w:r>
      <w:r>
        <w:rPr>
          <w:rFonts w:hint="eastAsia"/>
        </w:rPr>
        <w:t>年提出的</w:t>
      </w:r>
      <w:proofErr w:type="spellStart"/>
      <w:r>
        <w:rPr>
          <w:rFonts w:hint="eastAsia"/>
        </w:rPr>
        <w:t>BigGAN</w:t>
      </w:r>
      <w:proofErr w:type="spellEnd"/>
      <w:r>
        <w:rPr>
          <w:rFonts w:hint="eastAsia"/>
        </w:rPr>
        <w:t>采用了自注意力机制（</w:t>
      </w:r>
      <w:r>
        <w:t>Self-Attention</w:t>
      </w:r>
      <w:r>
        <w:rPr>
          <w:rFonts w:hint="eastAsia"/>
        </w:rPr>
        <w:t>）和</w:t>
      </w:r>
      <w:proofErr w:type="gramStart"/>
      <w:r>
        <w:rPr>
          <w:rFonts w:hint="eastAsia"/>
        </w:rPr>
        <w:t>谱归一化</w:t>
      </w:r>
      <w:proofErr w:type="gramEnd"/>
      <w:r>
        <w:rPr>
          <w:rFonts w:hint="eastAsia"/>
        </w:rPr>
        <w:t>（</w:t>
      </w:r>
      <w:r>
        <w:rPr>
          <w:rFonts w:hint="eastAsia"/>
        </w:rPr>
        <w:t>Spectral</w:t>
      </w:r>
      <w:r>
        <w:t xml:space="preserve"> </w:t>
      </w:r>
      <w:r>
        <w:rPr>
          <w:rFonts w:hint="eastAsia"/>
        </w:rPr>
        <w:t>Normalization</w:t>
      </w:r>
      <w:r>
        <w:rPr>
          <w:rFonts w:hint="eastAsia"/>
        </w:rPr>
        <w:t>）等技术，在</w:t>
      </w:r>
      <w:r>
        <w:rPr>
          <w:rFonts w:hint="eastAsia"/>
        </w:rPr>
        <w:t>ImageNet</w:t>
      </w:r>
      <w:r>
        <w:rPr>
          <w:rFonts w:hint="eastAsia"/>
        </w:rPr>
        <w:t>上足以生成以假乱真的图片。</w:t>
      </w:r>
    </w:p>
    <w:p w14:paraId="2750EB0C" w14:textId="77777777" w:rsidR="00CB558B" w:rsidRDefault="00CB558B" w:rsidP="00CB558B">
      <w:pPr>
        <w:keepNext/>
      </w:pPr>
      <w:r>
        <w:rPr>
          <w:noProof/>
        </w:rPr>
        <w:lastRenderedPageBreak/>
        <w:drawing>
          <wp:inline distT="0" distB="0" distL="0" distR="0" wp14:anchorId="7B29FEB5" wp14:editId="151D6D74">
            <wp:extent cx="5274310" cy="1832610"/>
            <wp:effectExtent l="0" t="0" r="254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274310" cy="1832610"/>
                    </a:xfrm>
                    <a:prstGeom prst="rect">
                      <a:avLst/>
                    </a:prstGeom>
                  </pic:spPr>
                </pic:pic>
              </a:graphicData>
            </a:graphic>
          </wp:inline>
        </w:drawing>
      </w:r>
    </w:p>
    <w:p w14:paraId="6655FFA7" w14:textId="77777777" w:rsidR="00CB558B" w:rsidRDefault="00CB558B" w:rsidP="00CB558B">
      <w:pPr>
        <w:pStyle w:val="a4"/>
      </w:pPr>
      <w:r>
        <w:rPr>
          <w:rFonts w:hint="eastAsia"/>
        </w:rPr>
        <w:t>图</w:t>
      </w:r>
      <w:r w:rsidRPr="00DD6F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sidRPr="00DD6FFF">
        <w:rPr>
          <w:rFonts w:ascii="Times New Roman" w:hAnsi="Times New Roman" w:cs="Times New Roman"/>
        </w:rPr>
        <w:t xml:space="preserve"> (a)</w:t>
      </w:r>
      <w:r>
        <w:rPr>
          <w:rFonts w:ascii="Times New Roman" w:hAnsi="Times New Roman" w:cs="Times New Roman"/>
        </w:rPr>
        <w:t xml:space="preserve"> </w:t>
      </w:r>
      <w:r w:rsidRPr="00DD6FFF">
        <w:rPr>
          <w:rFonts w:ascii="Times New Roman" w:hAnsi="Times New Roman" w:cs="Times New Roman"/>
        </w:rPr>
        <w:t>PGGAN</w:t>
      </w:r>
      <w:r>
        <w:rPr>
          <w:rFonts w:ascii="Times New Roman" w:hAnsi="Times New Roman" w:cs="Times New Roman"/>
        </w:rPr>
        <w:t xml:space="preserve"> </w:t>
      </w:r>
      <w:r w:rsidRPr="00DD6FFF">
        <w:rPr>
          <w:rFonts w:ascii="Times New Roman" w:hAnsi="Times New Roman" w:cs="Times New Roman"/>
        </w:rPr>
        <w:t>(b)</w:t>
      </w:r>
      <w:r>
        <w:rPr>
          <w:rFonts w:ascii="Times New Roman" w:hAnsi="Times New Roman" w:cs="Times New Roman"/>
        </w:rPr>
        <w:t xml:space="preserve"> </w:t>
      </w:r>
      <w:proofErr w:type="spellStart"/>
      <w:r w:rsidRPr="00DD6FFF">
        <w:rPr>
          <w:rFonts w:ascii="Times New Roman" w:hAnsi="Times New Roman" w:cs="Times New Roman"/>
        </w:rPr>
        <w:t>BigGAN</w:t>
      </w:r>
      <w:proofErr w:type="spellEnd"/>
      <w:r w:rsidRPr="00BB611E">
        <w:t>图像生成</w:t>
      </w:r>
    </w:p>
    <w:p w14:paraId="0C3D90C6" w14:textId="77777777" w:rsidR="00CB558B" w:rsidRDefault="00CB558B" w:rsidP="00CB558B">
      <w:pPr>
        <w:pStyle w:val="12"/>
      </w:pPr>
      <w:r>
        <w:rPr>
          <w:rFonts w:hint="eastAsia"/>
        </w:rPr>
        <w:t>而由</w:t>
      </w:r>
      <w:r>
        <w:rPr>
          <w:rFonts w:hint="eastAsia"/>
        </w:rPr>
        <w:t>Han</w:t>
      </w:r>
      <w:r>
        <w:t xml:space="preserve"> </w:t>
      </w:r>
      <w:r>
        <w:rPr>
          <w:rFonts w:hint="eastAsia"/>
        </w:rPr>
        <w:t>Zhang</w:t>
      </w:r>
      <w:r>
        <w:rPr>
          <w:rFonts w:hint="eastAsia"/>
        </w:rPr>
        <w:t>等人在</w:t>
      </w:r>
      <w:r>
        <w:rPr>
          <w:rFonts w:hint="eastAsia"/>
        </w:rPr>
        <w:t>2016</w:t>
      </w:r>
      <w:r>
        <w:rPr>
          <w:rFonts w:hint="eastAsia"/>
        </w:rPr>
        <w:t>年提出的</w:t>
      </w:r>
      <w:proofErr w:type="spellStart"/>
      <w:r>
        <w:rPr>
          <w:rFonts w:hint="eastAsia"/>
        </w:rPr>
        <w:t>StackGAN</w:t>
      </w:r>
      <w:proofErr w:type="spellEnd"/>
      <w:r>
        <w:rPr>
          <w:rFonts w:hint="eastAsia"/>
        </w:rPr>
        <w:t>打通了文本到图像的通道，探索了使用文本指导生成图像的合成，得到了非常好的结果，通过提供文本描述，可以生成逼真的符合文本信息的图像。</w:t>
      </w:r>
    </w:p>
    <w:p w14:paraId="30E7AD02" w14:textId="77777777" w:rsidR="00CB558B" w:rsidRDefault="00CB558B" w:rsidP="00CB558B">
      <w:pPr>
        <w:keepNext/>
        <w:jc w:val="center"/>
      </w:pPr>
      <w:r>
        <w:rPr>
          <w:noProof/>
        </w:rPr>
        <w:drawing>
          <wp:inline distT="0" distB="0" distL="0" distR="0" wp14:anchorId="24FCACD2" wp14:editId="0C7EB82D">
            <wp:extent cx="2667000" cy="2575322"/>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673910" cy="2581994"/>
                    </a:xfrm>
                    <a:prstGeom prst="rect">
                      <a:avLst/>
                    </a:prstGeom>
                  </pic:spPr>
                </pic:pic>
              </a:graphicData>
            </a:graphic>
          </wp:inline>
        </w:drawing>
      </w:r>
    </w:p>
    <w:p w14:paraId="42E4FE97" w14:textId="77777777" w:rsidR="00CB558B" w:rsidRDefault="00CB558B" w:rsidP="00CB558B">
      <w:pPr>
        <w:pStyle w:val="a4"/>
      </w:pPr>
      <w:r w:rsidRPr="00DD6FFF">
        <w:rPr>
          <w:rFonts w:ascii="Times New Roman" w:hAnsi="Times New Roman" w:cs="Times New Roman"/>
        </w:rPr>
        <w:t>图</w:t>
      </w:r>
      <w:r w:rsidRPr="00DD6F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sidRPr="00DD6FFF">
        <w:rPr>
          <w:rFonts w:ascii="Times New Roman" w:hAnsi="Times New Roman" w:cs="Times New Roman"/>
        </w:rPr>
        <w:t xml:space="preserve"> </w:t>
      </w:r>
      <w:proofErr w:type="spellStart"/>
      <w:r w:rsidRPr="00DD6FFF">
        <w:rPr>
          <w:rFonts w:ascii="Times New Roman" w:hAnsi="Times New Roman" w:cs="Times New Roman"/>
        </w:rPr>
        <w:t>StackGAN</w:t>
      </w:r>
      <w:proofErr w:type="spellEnd"/>
      <w:r w:rsidRPr="00FE445B">
        <w:t>通过文本指导图像生成</w:t>
      </w:r>
    </w:p>
    <w:p w14:paraId="6607D107" w14:textId="77777777" w:rsidR="00CB558B" w:rsidRDefault="00CB558B" w:rsidP="00CB558B">
      <w:pPr>
        <w:pStyle w:val="12"/>
      </w:pPr>
      <w:r>
        <w:rPr>
          <w:rFonts w:hint="eastAsia"/>
        </w:rPr>
        <w:t>图像生成在生成式</w:t>
      </w:r>
      <w:r>
        <w:rPr>
          <w:rFonts w:hint="eastAsia"/>
        </w:rPr>
        <w:t>AI</w:t>
      </w:r>
      <w:r>
        <w:rPr>
          <w:rFonts w:hint="eastAsia"/>
        </w:rPr>
        <w:t>（</w:t>
      </w:r>
      <w:r>
        <w:rPr>
          <w:rFonts w:hint="eastAsia"/>
        </w:rPr>
        <w:t>AIGC</w:t>
      </w:r>
      <w:r>
        <w:rPr>
          <w:rFonts w:hint="eastAsia"/>
        </w:rPr>
        <w:t>）领域备受欢迎，近期的图像生成模型如</w:t>
      </w:r>
      <w:r>
        <w:rPr>
          <w:rFonts w:hint="eastAsia"/>
        </w:rPr>
        <w:t>DALL</w:t>
      </w:r>
      <w:r>
        <w:rPr>
          <w:rFonts w:hint="eastAsia"/>
        </w:rPr>
        <w:t>·</w:t>
      </w:r>
      <w:r>
        <w:rPr>
          <w:rFonts w:hint="eastAsia"/>
        </w:rPr>
        <w:t>E2</w:t>
      </w:r>
      <w:r>
        <w:rPr>
          <w:rFonts w:hint="eastAsia"/>
        </w:rPr>
        <w:t>、</w:t>
      </w:r>
      <w:r>
        <w:rPr>
          <w:rFonts w:hint="eastAsia"/>
        </w:rPr>
        <w:t>Imagen</w:t>
      </w:r>
      <w:r>
        <w:rPr>
          <w:rFonts w:hint="eastAsia"/>
        </w:rPr>
        <w:t>、</w:t>
      </w:r>
      <w:r>
        <w:rPr>
          <w:rFonts w:hint="eastAsia"/>
        </w:rPr>
        <w:t>Stable</w:t>
      </w:r>
      <w:r>
        <w:t xml:space="preserve"> </w:t>
      </w:r>
      <w:r>
        <w:rPr>
          <w:rFonts w:hint="eastAsia"/>
        </w:rPr>
        <w:t>Diffusion</w:t>
      </w:r>
      <w:r>
        <w:rPr>
          <w:rFonts w:hint="eastAsia"/>
        </w:rPr>
        <w:t>等，在图像生成上实现了前所未有的图像质量和模型灵活性水平，扩散模型也占据了主导地位。但由于其依赖迭代推理模式，实现简单目标稳定训练的代价就是推理过程计算成本的增加。</w:t>
      </w:r>
      <w:r>
        <w:rPr>
          <w:rFonts w:hint="eastAsia"/>
        </w:rPr>
        <w:t>GAN</w:t>
      </w:r>
      <w:r>
        <w:rPr>
          <w:rFonts w:hint="eastAsia"/>
        </w:rPr>
        <w:t>一向是图像生成领域常用的基础架构，通过单向前项传递生成图像类比于扩散模型更显高效，但训练过程的不稳定使得</w:t>
      </w:r>
      <w:r>
        <w:rPr>
          <w:rFonts w:hint="eastAsia"/>
        </w:rPr>
        <w:t>GAN</w:t>
      </w:r>
      <w:r>
        <w:rPr>
          <w:rFonts w:hint="eastAsia"/>
        </w:rPr>
        <w:t>在复杂数据集上训练极具挑战性。现在，在一篇</w:t>
      </w:r>
      <w:r>
        <w:rPr>
          <w:rFonts w:hint="eastAsia"/>
        </w:rPr>
        <w:t>CVPR</w:t>
      </w:r>
      <w:r>
        <w:t xml:space="preserve"> </w:t>
      </w:r>
      <w:r>
        <w:rPr>
          <w:rFonts w:hint="eastAsia"/>
        </w:rPr>
        <w:t>2023</w:t>
      </w:r>
      <w:r>
        <w:rPr>
          <w:rFonts w:hint="eastAsia"/>
        </w:rPr>
        <w:t>论文中，来自</w:t>
      </w:r>
      <w:r>
        <w:rPr>
          <w:rFonts w:hint="eastAsia"/>
        </w:rPr>
        <w:t>POSTECH</w:t>
      </w:r>
      <w:r>
        <w:rPr>
          <w:rFonts w:hint="eastAsia"/>
        </w:rPr>
        <w:t>、卡耐基梅隆大学和</w:t>
      </w:r>
      <w:r>
        <w:rPr>
          <w:rFonts w:hint="eastAsia"/>
        </w:rPr>
        <w:t>Adobe</w:t>
      </w:r>
      <w:r>
        <w:rPr>
          <w:rFonts w:hint="eastAsia"/>
        </w:rPr>
        <w:t>研究院的研究者们联合提出具有十亿参数的新模型</w:t>
      </w:r>
      <w:proofErr w:type="spellStart"/>
      <w:r>
        <w:rPr>
          <w:rFonts w:hint="eastAsia"/>
        </w:rPr>
        <w:t>GigaGAN</w:t>
      </w:r>
      <w:proofErr w:type="spellEnd"/>
      <w:r>
        <w:rPr>
          <w:rFonts w:hint="eastAsia"/>
        </w:rPr>
        <w:t>，在大型数据集（例如</w:t>
      </w:r>
      <w:r>
        <w:rPr>
          <w:rFonts w:hint="eastAsia"/>
        </w:rPr>
        <w:t>LAION2B-en</w:t>
      </w:r>
      <w:r>
        <w:rPr>
          <w:rFonts w:hint="eastAsia"/>
        </w:rPr>
        <w:t>）上实现了稳定和</w:t>
      </w:r>
      <w:proofErr w:type="gramStart"/>
      <w:r>
        <w:rPr>
          <w:rFonts w:hint="eastAsia"/>
        </w:rPr>
        <w:t>可</w:t>
      </w:r>
      <w:proofErr w:type="gramEnd"/>
      <w:r>
        <w:rPr>
          <w:rFonts w:hint="eastAsia"/>
        </w:rPr>
        <w:t>扩展的训练，并采用多阶段方法足以生成</w:t>
      </w:r>
      <w:r>
        <w:rPr>
          <w:rFonts w:hint="eastAsia"/>
        </w:rPr>
        <w:t>4K</w:t>
      </w:r>
      <w:r>
        <w:rPr>
          <w:rFonts w:hint="eastAsia"/>
        </w:rPr>
        <w:t>分辨率的图片。类比于扩散模型和</w:t>
      </w:r>
      <w:r>
        <w:rPr>
          <w:rFonts w:hint="eastAsia"/>
        </w:rPr>
        <w:lastRenderedPageBreak/>
        <w:t>自回归模型，速度上提升了数十倍，能够在</w:t>
      </w:r>
      <w:r>
        <w:rPr>
          <w:rFonts w:hint="eastAsia"/>
        </w:rPr>
        <w:t>0.</w:t>
      </w:r>
      <w:r>
        <w:t>13</w:t>
      </w:r>
      <w:r>
        <w:rPr>
          <w:rFonts w:hint="eastAsia"/>
        </w:rPr>
        <w:t>秒内生成</w:t>
      </w:r>
      <w:r>
        <w:rPr>
          <w:rFonts w:hint="eastAsia"/>
        </w:rPr>
        <w:t>512</w:t>
      </w:r>
      <w:r>
        <w:rPr>
          <w:rFonts w:hint="eastAsia"/>
        </w:rPr>
        <w:t>像素</w:t>
      </w:r>
      <w:r>
        <w:rPr>
          <w:noProof/>
        </w:rPr>
        <mc:AlternateContent>
          <mc:Choice Requires="wps">
            <w:drawing>
              <wp:anchor distT="0" distB="0" distL="114300" distR="114300" simplePos="0" relativeHeight="251669504" behindDoc="1" locked="0" layoutInCell="1" allowOverlap="1" wp14:anchorId="746C5F8D" wp14:editId="7C9A8FD1">
                <wp:simplePos x="0" y="0"/>
                <wp:positionH relativeFrom="margin">
                  <wp:align>left</wp:align>
                </wp:positionH>
                <wp:positionV relativeFrom="paragraph">
                  <wp:posOffset>3865245</wp:posOffset>
                </wp:positionV>
                <wp:extent cx="5143500" cy="635"/>
                <wp:effectExtent l="0" t="0" r="0" b="0"/>
                <wp:wrapTight wrapText="bothSides">
                  <wp:wrapPolygon edited="0">
                    <wp:start x="0" y="0"/>
                    <wp:lineTo x="0" y="18692"/>
                    <wp:lineTo x="21520" y="18692"/>
                    <wp:lineTo x="21520" y="0"/>
                    <wp:lineTo x="0" y="0"/>
                  </wp:wrapPolygon>
                </wp:wrapTight>
                <wp:docPr id="60" name="文本框 60"/>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7A65BF4A" w14:textId="77777777" w:rsidR="00CB558B" w:rsidRPr="00DD6FFF" w:rsidRDefault="00CB558B" w:rsidP="00CB558B">
                            <w:pPr>
                              <w:pStyle w:val="a4"/>
                              <w:rPr>
                                <w:rFonts w:ascii="Times New Roman" w:hAnsi="Times New Roman" w:cs="Times New Roman"/>
                              </w:rPr>
                            </w:pPr>
                            <w:r w:rsidRPr="00DD6FFF">
                              <w:rPr>
                                <w:rFonts w:ascii="Times New Roman" w:hAnsi="Times New Roman" w:cs="Times New Roman"/>
                              </w:rPr>
                              <w:t>图</w:t>
                            </w:r>
                            <w:r w:rsidRPr="00DD6F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sidRPr="00DD6FFF">
                              <w:rPr>
                                <w:rFonts w:ascii="Times New Roman" w:hAnsi="Times New Roman" w:cs="Times New Roman"/>
                              </w:rPr>
                              <w:t xml:space="preserve"> </w:t>
                            </w:r>
                            <w:proofErr w:type="spellStart"/>
                            <w:r w:rsidRPr="00DD6FFF">
                              <w:rPr>
                                <w:rFonts w:ascii="Times New Roman" w:hAnsi="Times New Roman" w:cs="Times New Roman"/>
                              </w:rPr>
                              <w:t>GigaGAN</w:t>
                            </w:r>
                            <w:proofErr w:type="spellEnd"/>
                            <w:r w:rsidRPr="00DD6FFF">
                              <w:rPr>
                                <w:rFonts w:ascii="Times New Roman" w:hAnsi="Times New Roman" w:cs="Times New Roman"/>
                              </w:rPr>
                              <w:t>图像生成</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C5F8D" id="文本框 60" o:spid="_x0000_s1028" type="#_x0000_t202" style="position:absolute;left:0;text-align:left;margin-left:0;margin-top:304.35pt;width:405pt;height:.05pt;z-index:-2516469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" stroked="f">
                <v:textbox style="mso-fit-shape-to-text:t" inset="0,0,0,0">
                  <w:txbxContent>
                    <w:p w14:paraId="7A65BF4A" w14:textId="77777777" w:rsidR="00CB558B" w:rsidRPr="00DD6FFF" w:rsidRDefault="00CB558B" w:rsidP="00CB558B">
                      <w:pPr>
                        <w:pStyle w:val="a4"/>
                        <w:rPr>
                          <w:rFonts w:ascii="Times New Roman" w:hAnsi="Times New Roman" w:cs="Times New Roman"/>
                        </w:rPr>
                      </w:pPr>
                      <w:r w:rsidRPr="00DD6FFF">
                        <w:rPr>
                          <w:rFonts w:ascii="Times New Roman" w:hAnsi="Times New Roman" w:cs="Times New Roman"/>
                        </w:rPr>
                        <w:t>图</w:t>
                      </w:r>
                      <w:r w:rsidRPr="00DD6F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sidRPr="00DD6FFF">
                        <w:rPr>
                          <w:rFonts w:ascii="Times New Roman" w:hAnsi="Times New Roman" w:cs="Times New Roman"/>
                        </w:rPr>
                        <w:t xml:space="preserve"> </w:t>
                      </w:r>
                      <w:proofErr w:type="spellStart"/>
                      <w:r w:rsidRPr="00DD6FFF">
                        <w:rPr>
                          <w:rFonts w:ascii="Times New Roman" w:hAnsi="Times New Roman" w:cs="Times New Roman"/>
                        </w:rPr>
                        <w:t>GigaGAN</w:t>
                      </w:r>
                      <w:proofErr w:type="spellEnd"/>
                      <w:r w:rsidRPr="00DD6FFF">
                        <w:rPr>
                          <w:rFonts w:ascii="Times New Roman" w:hAnsi="Times New Roman" w:cs="Times New Roman"/>
                        </w:rPr>
                        <w:t>图像生成</w:t>
                      </w:r>
                    </w:p>
                  </w:txbxContent>
                </v:textbox>
                <w10:wrap type="tight" anchorx="margin"/>
              </v:shape>
            </w:pict>
          </mc:Fallback>
        </mc:AlternateContent>
      </w:r>
      <w:r>
        <w:rPr>
          <w:noProof/>
        </w:rPr>
        <w:drawing>
          <wp:anchor distT="0" distB="0" distL="114300" distR="114300" simplePos="0" relativeHeight="251664384" behindDoc="1" locked="0" layoutInCell="1" allowOverlap="1" wp14:anchorId="508C3ED5" wp14:editId="2F535F9A">
            <wp:simplePos x="0" y="0"/>
            <wp:positionH relativeFrom="margin">
              <wp:align>center</wp:align>
            </wp:positionH>
            <wp:positionV relativeFrom="paragraph">
              <wp:posOffset>787400</wp:posOffset>
            </wp:positionV>
            <wp:extent cx="4749800" cy="3059430"/>
            <wp:effectExtent l="0" t="0" r="0" b="7620"/>
            <wp:wrapTight wrapText="bothSides">
              <wp:wrapPolygon edited="0">
                <wp:start x="0" y="0"/>
                <wp:lineTo x="0" y="21519"/>
                <wp:lineTo x="21484" y="21519"/>
                <wp:lineTo x="21484" y="0"/>
                <wp:lineTo x="0" y="0"/>
              </wp:wrapPolygon>
            </wp:wrapTight>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4749800" cy="305943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的图像，其次可以在</w:t>
      </w:r>
      <w:r>
        <w:rPr>
          <w:rFonts w:hint="eastAsia"/>
        </w:rPr>
        <w:t>3.66</w:t>
      </w:r>
      <w:r>
        <w:rPr>
          <w:rFonts w:hint="eastAsia"/>
        </w:rPr>
        <w:t>秒内合成</w:t>
      </w:r>
      <w:r>
        <w:rPr>
          <w:rFonts w:hint="eastAsia"/>
        </w:rPr>
        <w:t>4k</w:t>
      </w:r>
      <w:r>
        <w:rPr>
          <w:rFonts w:hint="eastAsia"/>
        </w:rPr>
        <w:t>分辨率的超高分辨率图像。</w:t>
      </w:r>
    </w:p>
    <w:p w14:paraId="54EAE224" w14:textId="77777777" w:rsidR="00CB558B" w:rsidRDefault="00CB558B" w:rsidP="00CB558B">
      <w:pPr>
        <w:pStyle w:val="12"/>
      </w:pPr>
      <w:r>
        <w:rPr>
          <w:rFonts w:hint="eastAsia"/>
        </w:rPr>
        <w:t>GAN</w:t>
      </w:r>
      <w:r>
        <w:rPr>
          <w:rFonts w:hint="eastAsia"/>
        </w:rPr>
        <w:t>第一次从实验室走向公众一项标志性事件就是《</w:t>
      </w:r>
      <w:r w:rsidRPr="000C143E">
        <w:rPr>
          <w:rFonts w:hint="eastAsia"/>
        </w:rPr>
        <w:t>Edmond de Belamy</w:t>
      </w:r>
      <w:r>
        <w:rPr>
          <w:rFonts w:hint="eastAsia"/>
        </w:rPr>
        <w:t>》的拍卖。</w:t>
      </w:r>
      <w:r>
        <w:rPr>
          <w:rFonts w:hint="eastAsia"/>
        </w:rPr>
        <w:t>2018</w:t>
      </w:r>
      <w:r>
        <w:rPr>
          <w:rFonts w:hint="eastAsia"/>
        </w:rPr>
        <w:t>年美国当地时间</w:t>
      </w:r>
      <w:r>
        <w:rPr>
          <w:rFonts w:hint="eastAsia"/>
        </w:rPr>
        <w:t>10</w:t>
      </w:r>
      <w:r>
        <w:rPr>
          <w:rFonts w:hint="eastAsia"/>
        </w:rPr>
        <w:t>月</w:t>
      </w:r>
      <w:r>
        <w:rPr>
          <w:rFonts w:hint="eastAsia"/>
        </w:rPr>
        <w:t>25</w:t>
      </w:r>
      <w:r>
        <w:rPr>
          <w:rFonts w:hint="eastAsia"/>
        </w:rPr>
        <w:t>日早晨，</w:t>
      </w:r>
      <w:r w:rsidRPr="000C143E">
        <w:rPr>
          <w:rFonts w:hint="eastAsia"/>
        </w:rPr>
        <w:t>一场不同寻常的拍卖会在纽约佳士得拍卖行举行——史上首次公开竞拍由人工智能创作的绘画。由</w:t>
      </w:r>
      <w:r w:rsidRPr="000C143E">
        <w:rPr>
          <w:rFonts w:hint="eastAsia"/>
        </w:rPr>
        <w:t>GAN</w:t>
      </w:r>
      <w:r w:rsidRPr="000C143E">
        <w:rPr>
          <w:rFonts w:hint="eastAsia"/>
        </w:rPr>
        <w:t>创作的</w:t>
      </w:r>
      <w:r w:rsidRPr="000C143E">
        <w:rPr>
          <w:rFonts w:hint="eastAsia"/>
        </w:rPr>
        <w:t>Edmond de Belamy</w:t>
      </w:r>
      <w:r w:rsidRPr="000C143E">
        <w:rPr>
          <w:rFonts w:hint="eastAsia"/>
        </w:rPr>
        <w:t>在佳士得拍卖会上</w:t>
      </w:r>
      <w:r>
        <w:rPr>
          <w:rFonts w:hint="eastAsia"/>
        </w:rPr>
        <w:t>被一位通过电话参与竞拍的神秘买家</w:t>
      </w:r>
      <w:r w:rsidRPr="000C143E">
        <w:rPr>
          <w:rFonts w:hint="eastAsia"/>
        </w:rPr>
        <w:t>以</w:t>
      </w:r>
      <w:r w:rsidRPr="000C143E">
        <w:rPr>
          <w:rFonts w:hint="eastAsia"/>
        </w:rPr>
        <w:t>43</w:t>
      </w:r>
      <w:r>
        <w:t>.</w:t>
      </w:r>
      <w:r w:rsidRPr="000C143E">
        <w:rPr>
          <w:rFonts w:hint="eastAsia"/>
        </w:rPr>
        <w:t>2</w:t>
      </w:r>
      <w:r>
        <w:t>5</w:t>
      </w:r>
      <w:r>
        <w:rPr>
          <w:rFonts w:hint="eastAsia"/>
        </w:rPr>
        <w:t>万</w:t>
      </w:r>
      <w:r w:rsidRPr="000C143E">
        <w:rPr>
          <w:rFonts w:hint="eastAsia"/>
        </w:rPr>
        <w:t>美元</w:t>
      </w:r>
      <w:r>
        <w:rPr>
          <w:rFonts w:hint="eastAsia"/>
        </w:rPr>
        <w:t>（约合</w:t>
      </w:r>
      <w:r>
        <w:rPr>
          <w:rFonts w:hint="eastAsia"/>
        </w:rPr>
        <w:t>300</w:t>
      </w:r>
      <w:r>
        <w:rPr>
          <w:rFonts w:hint="eastAsia"/>
        </w:rPr>
        <w:t>万人民币）</w:t>
      </w:r>
      <w:r w:rsidRPr="000C143E">
        <w:rPr>
          <w:rFonts w:hint="eastAsia"/>
        </w:rPr>
        <w:t>的价格成交。</w:t>
      </w:r>
      <w:r>
        <w:rPr>
          <w:rFonts w:hint="eastAsia"/>
        </w:rPr>
        <w:t>这幅画是一个法国巴黎艺术组合</w:t>
      </w:r>
      <w:r>
        <w:t>Obvious</w:t>
      </w:r>
      <w:r>
        <w:rPr>
          <w:rFonts w:hint="eastAsia"/>
        </w:rPr>
        <w:t>利用</w:t>
      </w:r>
      <w:r>
        <w:rPr>
          <w:rFonts w:hint="eastAsia"/>
        </w:rPr>
        <w:t>GAN</w:t>
      </w:r>
      <w:r>
        <w:rPr>
          <w:rFonts w:hint="eastAsia"/>
        </w:rPr>
        <w:t>生成的，连左下角的签名也是</w:t>
      </w:r>
      <w:r>
        <w:rPr>
          <w:rFonts w:hint="eastAsia"/>
        </w:rPr>
        <w:t>GAN</w:t>
      </w:r>
      <w:r>
        <w:rPr>
          <w:rFonts w:hint="eastAsia"/>
        </w:rPr>
        <w:t>的经典损失函数。</w:t>
      </w:r>
    </w:p>
    <w:p w14:paraId="51F26ECC" w14:textId="77777777" w:rsidR="00CB558B" w:rsidRDefault="00CB558B" w:rsidP="00CB558B">
      <w:pPr>
        <w:pStyle w:val="12"/>
      </w:pPr>
      <w:r>
        <w:rPr>
          <w:noProof/>
        </w:rPr>
        <w:lastRenderedPageBreak/>
        <mc:AlternateContent>
          <mc:Choice Requires="wps">
            <w:drawing>
              <wp:anchor distT="0" distB="0" distL="114300" distR="114300" simplePos="0" relativeHeight="251670528" behindDoc="1" locked="0" layoutInCell="1" allowOverlap="1" wp14:anchorId="2C8751D7" wp14:editId="5E5B761A">
                <wp:simplePos x="0" y="0"/>
                <wp:positionH relativeFrom="column">
                  <wp:posOffset>1289685</wp:posOffset>
                </wp:positionH>
                <wp:positionV relativeFrom="paragraph">
                  <wp:posOffset>2767965</wp:posOffset>
                </wp:positionV>
                <wp:extent cx="2694940" cy="635"/>
                <wp:effectExtent l="0" t="0" r="0" b="0"/>
                <wp:wrapTight wrapText="bothSides">
                  <wp:wrapPolygon edited="0">
                    <wp:start x="0" y="0"/>
                    <wp:lineTo x="0" y="21600"/>
                    <wp:lineTo x="21600" y="21600"/>
                    <wp:lineTo x="21600" y="0"/>
                  </wp:wrapPolygon>
                </wp:wrapTight>
                <wp:docPr id="62" name="文本框 62"/>
                <wp:cNvGraphicFramePr/>
                <a:graphic xmlns:a="http://schemas.openxmlformats.org/drawingml/2006/main">
                  <a:graphicData uri="http://schemas.microsoft.com/office/word/2010/wordprocessingShape">
                    <wps:wsp>
                      <wps:cNvSpPr txBox="1"/>
                      <wps:spPr>
                        <a:xfrm>
                          <a:off x="0" y="0"/>
                          <a:ext cx="2694940" cy="635"/>
                        </a:xfrm>
                        <a:prstGeom prst="rect">
                          <a:avLst/>
                        </a:prstGeom>
                        <a:solidFill>
                          <a:prstClr val="white"/>
                        </a:solidFill>
                        <a:ln>
                          <a:noFill/>
                        </a:ln>
                      </wps:spPr>
                      <wps:txbx>
                        <w:txbxContent>
                          <w:p w14:paraId="3E76D74B" w14:textId="77777777" w:rsidR="00CB558B" w:rsidRPr="00DD6FFF" w:rsidRDefault="00CB558B" w:rsidP="00CB558B">
                            <w:pPr>
                              <w:pStyle w:val="a4"/>
                              <w:rPr>
                                <w:rFonts w:ascii="Times New Roman" w:eastAsia="宋体" w:hAnsi="Times New Roman" w:cs="Times New Roman"/>
                                <w:noProof/>
                                <w:color w:val="000000"/>
                                <w:szCs w:val="21"/>
                              </w:rPr>
                            </w:pPr>
                            <w:r w:rsidRPr="00DD6FFF">
                              <w:rPr>
                                <w:rFonts w:ascii="Times New Roman" w:hAnsi="Times New Roman" w:cs="Times New Roman"/>
                              </w:rPr>
                              <w:t>图</w:t>
                            </w:r>
                            <w:r w:rsidRPr="00DD6F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sidRPr="00DD6FFF">
                              <w:rPr>
                                <w:rFonts w:ascii="Times New Roman" w:hAnsi="Times New Roman" w:cs="Times New Roman"/>
                              </w:rPr>
                              <w:t xml:space="preserve"> </w:t>
                            </w:r>
                            <w:r w:rsidRPr="00DD6FFF">
                              <w:rPr>
                                <w:rFonts w:ascii="Times New Roman" w:hAnsi="Times New Roman" w:cs="Times New Roman"/>
                              </w:rPr>
                              <w:t>《</w:t>
                            </w:r>
                            <w:r w:rsidRPr="00DD6FFF">
                              <w:rPr>
                                <w:rFonts w:ascii="Times New Roman" w:hAnsi="Times New Roman" w:cs="Times New Roman"/>
                              </w:rPr>
                              <w:t>Edmond de Belamy</w:t>
                            </w:r>
                            <w:r w:rsidRPr="00DD6FFF">
                              <w:rPr>
                                <w:rFonts w:ascii="Times New Roman" w:hAnsi="Times New Roman"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8751D7" id="文本框 62" o:spid="_x0000_s1029" type="#_x0000_t202" style="position:absolute;left:0;text-align:left;margin-left:101.55pt;margin-top:217.95pt;width:212.2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" stroked="f">
                <v:textbox style="mso-fit-shape-to-text:t" inset="0,0,0,0">
                  <w:txbxContent>
                    <w:p w14:paraId="3E76D74B" w14:textId="77777777" w:rsidR="00CB558B" w:rsidRPr="00DD6FFF" w:rsidRDefault="00CB558B" w:rsidP="00CB558B">
                      <w:pPr>
                        <w:pStyle w:val="a4"/>
                        <w:rPr>
                          <w:rFonts w:ascii="Times New Roman" w:eastAsia="宋体" w:hAnsi="Times New Roman" w:cs="Times New Roman"/>
                          <w:noProof/>
                          <w:color w:val="000000"/>
                          <w:szCs w:val="21"/>
                        </w:rPr>
                      </w:pPr>
                      <w:r w:rsidRPr="00DD6FFF">
                        <w:rPr>
                          <w:rFonts w:ascii="Times New Roman" w:hAnsi="Times New Roman" w:cs="Times New Roman"/>
                        </w:rPr>
                        <w:t>图</w:t>
                      </w:r>
                      <w:r w:rsidRPr="00DD6F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sidRPr="00DD6FFF">
                        <w:rPr>
                          <w:rFonts w:ascii="Times New Roman" w:hAnsi="Times New Roman" w:cs="Times New Roman"/>
                        </w:rPr>
                        <w:t xml:space="preserve"> </w:t>
                      </w:r>
                      <w:r w:rsidRPr="00DD6FFF">
                        <w:rPr>
                          <w:rFonts w:ascii="Times New Roman" w:hAnsi="Times New Roman" w:cs="Times New Roman"/>
                        </w:rPr>
                        <w:t>《</w:t>
                      </w:r>
                      <w:r w:rsidRPr="00DD6FFF">
                        <w:rPr>
                          <w:rFonts w:ascii="Times New Roman" w:hAnsi="Times New Roman" w:cs="Times New Roman"/>
                        </w:rPr>
                        <w:t>Edmond de Belamy</w:t>
                      </w:r>
                      <w:r w:rsidRPr="00DD6FFF">
                        <w:rPr>
                          <w:rFonts w:ascii="Times New Roman" w:hAnsi="Times New Roman" w:cs="Times New Roman"/>
                        </w:rPr>
                        <w:t>》</w:t>
                      </w:r>
                    </w:p>
                  </w:txbxContent>
                </v:textbox>
                <w10:wrap type="tight"/>
              </v:shape>
            </w:pict>
          </mc:Fallback>
        </mc:AlternateContent>
      </w:r>
      <w:r>
        <w:rPr>
          <w:rFonts w:hint="eastAsia"/>
          <w:noProof/>
        </w:rPr>
        <w:drawing>
          <wp:anchor distT="0" distB="0" distL="114300" distR="114300" simplePos="0" relativeHeight="251665408" behindDoc="1" locked="0" layoutInCell="1" allowOverlap="1" wp14:anchorId="75CEAAD8" wp14:editId="147D13C9">
            <wp:simplePos x="0" y="0"/>
            <wp:positionH relativeFrom="margin">
              <wp:align>center</wp:align>
            </wp:positionH>
            <wp:positionV relativeFrom="paragraph">
              <wp:posOffset>5715</wp:posOffset>
            </wp:positionV>
            <wp:extent cx="2694940" cy="2705100"/>
            <wp:effectExtent l="0" t="0" r="0" b="0"/>
            <wp:wrapTight wrapText="bothSides">
              <wp:wrapPolygon edited="0">
                <wp:start x="0" y="0"/>
                <wp:lineTo x="0" y="21448"/>
                <wp:lineTo x="21376" y="21448"/>
                <wp:lineTo x="21376" y="0"/>
                <wp:lineTo x="0" y="0"/>
              </wp:wrapPolygon>
            </wp:wrapTight>
            <wp:docPr id="78" name="图片 78" descr="C:\Users\Yi\Downloads\1076px-Edmond_de_Bela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i\Downloads\1076px-Edmond_de_Belamy.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94940"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915B47" w14:textId="77777777" w:rsidR="00CB558B" w:rsidRDefault="00CB558B" w:rsidP="00CB558B">
      <w:pPr>
        <w:pStyle w:val="12"/>
      </w:pPr>
    </w:p>
    <w:p w14:paraId="4F67A475" w14:textId="77777777" w:rsidR="00CB558B" w:rsidRDefault="00CB558B" w:rsidP="00CB558B">
      <w:pPr>
        <w:pStyle w:val="12"/>
      </w:pPr>
    </w:p>
    <w:p w14:paraId="561D0B66" w14:textId="77777777" w:rsidR="00CB558B" w:rsidRDefault="00CB558B" w:rsidP="00CB558B">
      <w:pPr>
        <w:pStyle w:val="12"/>
      </w:pPr>
    </w:p>
    <w:p w14:paraId="334B1B4D" w14:textId="77777777" w:rsidR="00CB558B" w:rsidRDefault="00CB558B" w:rsidP="00CB558B">
      <w:pPr>
        <w:pStyle w:val="12"/>
      </w:pPr>
    </w:p>
    <w:p w14:paraId="63632B3E" w14:textId="77777777" w:rsidR="00CB558B" w:rsidRDefault="00CB558B" w:rsidP="00CB558B">
      <w:pPr>
        <w:pStyle w:val="12"/>
      </w:pPr>
    </w:p>
    <w:p w14:paraId="6E7ED44B" w14:textId="77777777" w:rsidR="00CB558B" w:rsidRDefault="00CB558B" w:rsidP="00CB558B">
      <w:pPr>
        <w:pStyle w:val="12"/>
      </w:pPr>
    </w:p>
    <w:p w14:paraId="12A33B3C" w14:textId="77777777" w:rsidR="00CB558B" w:rsidRDefault="00CB558B" w:rsidP="00CB558B">
      <w:pPr>
        <w:pStyle w:val="12"/>
      </w:pPr>
    </w:p>
    <w:p w14:paraId="1B241530" w14:textId="77777777" w:rsidR="00CB558B" w:rsidRDefault="00CB558B" w:rsidP="00CB558B">
      <w:pPr>
        <w:pStyle w:val="12"/>
      </w:pPr>
    </w:p>
    <w:p w14:paraId="524D823E" w14:textId="77777777" w:rsidR="00CB558B" w:rsidRDefault="00CB558B" w:rsidP="00CB558B">
      <w:pPr>
        <w:pStyle w:val="12"/>
        <w:ind w:firstLineChars="0" w:firstLine="0"/>
      </w:pPr>
    </w:p>
    <w:p w14:paraId="028A5A05" w14:textId="77777777" w:rsidR="00CB558B" w:rsidRDefault="00CB558B" w:rsidP="00CB558B">
      <w:pPr>
        <w:pStyle w:val="12"/>
      </w:pPr>
    </w:p>
    <w:p w14:paraId="10AC2EF6" w14:textId="77777777" w:rsidR="00CB558B" w:rsidRDefault="00CB558B" w:rsidP="00CB558B">
      <w:pPr>
        <w:pStyle w:val="12"/>
      </w:pPr>
    </w:p>
    <w:p w14:paraId="38924F3D" w14:textId="77777777" w:rsidR="00CB558B" w:rsidRDefault="00CB558B" w:rsidP="00CB558B">
      <w:pPr>
        <w:pStyle w:val="3"/>
      </w:pPr>
      <w:r>
        <w:rPr>
          <w:rFonts w:hint="eastAsia"/>
        </w:rPr>
        <w:t>风格迁移</w:t>
      </w:r>
    </w:p>
    <w:p w14:paraId="5FF6A6A8" w14:textId="77777777" w:rsidR="00CB558B" w:rsidRDefault="00CB558B" w:rsidP="00CB558B">
      <w:pPr>
        <w:pStyle w:val="12"/>
      </w:pPr>
      <w:r w:rsidRPr="007172A7">
        <w:rPr>
          <w:rFonts w:hint="eastAsia"/>
        </w:rPr>
        <w:t>风格迁移任务旨在将一个图像的风格应用到另一个图像上，从而实现风格的转换。</w:t>
      </w:r>
      <w:r w:rsidRPr="007172A7">
        <w:rPr>
          <w:rFonts w:hint="eastAsia"/>
        </w:rPr>
        <w:t>GAN</w:t>
      </w:r>
      <w:r w:rsidRPr="007172A7">
        <w:rPr>
          <w:rFonts w:hint="eastAsia"/>
        </w:rPr>
        <w:t>在风格迁移中的应用通常使用变体的生成对抗网络，如</w:t>
      </w:r>
      <w:proofErr w:type="spellStart"/>
      <w:r w:rsidRPr="007172A7">
        <w:rPr>
          <w:rFonts w:hint="eastAsia"/>
        </w:rPr>
        <w:t>CycleGAN</w:t>
      </w:r>
      <w:proofErr w:type="spellEnd"/>
      <w:r w:rsidRPr="007172A7">
        <w:rPr>
          <w:rFonts w:hint="eastAsia"/>
        </w:rPr>
        <w:t>、</w:t>
      </w:r>
      <w:r w:rsidRPr="007172A7">
        <w:rPr>
          <w:rFonts w:hint="eastAsia"/>
        </w:rPr>
        <w:t>Pix2Pix</w:t>
      </w:r>
      <w:r w:rsidRPr="007172A7">
        <w:rPr>
          <w:rFonts w:hint="eastAsia"/>
        </w:rPr>
        <w:t>等。这些模型通过对抗训练学习到两个领域之间的映射关系，使得输入图像的内容保持不变，但风格被转换为目标风格。这种方法使得艺术创作、图像编辑等方面具有了更大的创造力和灵活性。</w:t>
      </w:r>
    </w:p>
    <w:p w14:paraId="14647086" w14:textId="77777777" w:rsidR="00CB558B" w:rsidRDefault="00CB558B" w:rsidP="00CB558B">
      <w:pPr>
        <w:pStyle w:val="12"/>
      </w:pPr>
      <w:r>
        <w:rPr>
          <w:noProof/>
        </w:rPr>
        <mc:AlternateContent>
          <mc:Choice Requires="wps">
            <w:drawing>
              <wp:anchor distT="0" distB="0" distL="114300" distR="114300" simplePos="0" relativeHeight="251671552" behindDoc="1" locked="0" layoutInCell="1" allowOverlap="1" wp14:anchorId="1D6CCE7A" wp14:editId="7239EA98">
                <wp:simplePos x="0" y="0"/>
                <wp:positionH relativeFrom="margin">
                  <wp:align>right</wp:align>
                </wp:positionH>
                <wp:positionV relativeFrom="paragraph">
                  <wp:posOffset>3067685</wp:posOffset>
                </wp:positionV>
                <wp:extent cx="5274310" cy="635"/>
                <wp:effectExtent l="0" t="0" r="2540" b="0"/>
                <wp:wrapTight wrapText="bothSides">
                  <wp:wrapPolygon edited="0">
                    <wp:start x="0" y="0"/>
                    <wp:lineTo x="0" y="18692"/>
                    <wp:lineTo x="21532" y="18692"/>
                    <wp:lineTo x="21532" y="0"/>
                    <wp:lineTo x="0" y="0"/>
                  </wp:wrapPolygon>
                </wp:wrapTight>
                <wp:docPr id="63" name="文本框 6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39245211" w14:textId="77777777" w:rsidR="00CB558B" w:rsidRPr="00DD6FFF" w:rsidRDefault="00CB558B" w:rsidP="00CB558B">
                            <w:pPr>
                              <w:pStyle w:val="a4"/>
                              <w:rPr>
                                <w:rFonts w:ascii="Times New Roman" w:eastAsia="宋体" w:hAnsi="Times New Roman" w:cs="Times New Roman"/>
                                <w:noProof/>
                                <w:color w:val="000000"/>
                                <w:szCs w:val="21"/>
                              </w:rPr>
                            </w:pPr>
                            <w:r w:rsidRPr="00DD6FFF">
                              <w:rPr>
                                <w:rFonts w:ascii="Times New Roman" w:hAnsi="Times New Roman" w:cs="Times New Roman"/>
                              </w:rPr>
                              <w:t>图</w:t>
                            </w:r>
                            <w:r w:rsidRPr="00DD6F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9</w:t>
                            </w:r>
                            <w:r>
                              <w:rPr>
                                <w:rFonts w:ascii="Times New Roman" w:hAnsi="Times New Roman" w:cs="Times New Roman"/>
                              </w:rPr>
                              <w:fldChar w:fldCharType="end"/>
                            </w:r>
                            <w:r w:rsidRPr="00DD6FFF">
                              <w:rPr>
                                <w:rFonts w:ascii="Times New Roman" w:hAnsi="Times New Roman" w:cs="Times New Roman"/>
                              </w:rPr>
                              <w:t xml:space="preserve"> (a)</w:t>
                            </w:r>
                            <w:r>
                              <w:rPr>
                                <w:rFonts w:ascii="Times New Roman" w:hAnsi="Times New Roman" w:cs="Times New Roman"/>
                              </w:rPr>
                              <w:t xml:space="preserve"> </w:t>
                            </w:r>
                            <w:r w:rsidRPr="00DD6FFF">
                              <w:rPr>
                                <w:rFonts w:ascii="Times New Roman" w:hAnsi="Times New Roman" w:cs="Times New Roman"/>
                              </w:rPr>
                              <w:t xml:space="preserve">Pix2Pix, (b) </w:t>
                            </w:r>
                            <w:proofErr w:type="spellStart"/>
                            <w:r w:rsidRPr="00DD6FFF">
                              <w:rPr>
                                <w:rFonts w:ascii="Times New Roman" w:hAnsi="Times New Roman" w:cs="Times New Roman"/>
                              </w:rPr>
                              <w:t>CycleGAN</w:t>
                            </w:r>
                            <w:r>
                              <w:rPr>
                                <w:rFonts w:ascii="Times New Roman" w:hAnsi="Times New Roman" w:cs="Times New Roman"/>
                              </w:rPr>
                              <w: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6CCE7A" id="文本框 63" o:spid="_x0000_s1030" type="#_x0000_t202" style="position:absolute;left:0;text-align:left;margin-left:364.1pt;margin-top:241.55pt;width:415.3pt;height:.05pt;z-index:-2516449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" stroked="f">
                <v:textbox style="mso-fit-shape-to-text:t" inset="0,0,0,0">
                  <w:txbxContent>
                    <w:p w14:paraId="39245211" w14:textId="77777777" w:rsidR="00CB558B" w:rsidRPr="00DD6FFF" w:rsidRDefault="00CB558B" w:rsidP="00CB558B">
                      <w:pPr>
                        <w:pStyle w:val="a4"/>
                        <w:rPr>
                          <w:rFonts w:ascii="Times New Roman" w:eastAsia="宋体" w:hAnsi="Times New Roman" w:cs="Times New Roman"/>
                          <w:noProof/>
                          <w:color w:val="000000"/>
                          <w:szCs w:val="21"/>
                        </w:rPr>
                      </w:pPr>
                      <w:r w:rsidRPr="00DD6FFF">
                        <w:rPr>
                          <w:rFonts w:ascii="Times New Roman" w:hAnsi="Times New Roman" w:cs="Times New Roman"/>
                        </w:rPr>
                        <w:t>图</w:t>
                      </w:r>
                      <w:r w:rsidRPr="00DD6FF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9</w:t>
                      </w:r>
                      <w:r>
                        <w:rPr>
                          <w:rFonts w:ascii="Times New Roman" w:hAnsi="Times New Roman" w:cs="Times New Roman"/>
                        </w:rPr>
                        <w:fldChar w:fldCharType="end"/>
                      </w:r>
                      <w:r w:rsidRPr="00DD6FFF">
                        <w:rPr>
                          <w:rFonts w:ascii="Times New Roman" w:hAnsi="Times New Roman" w:cs="Times New Roman"/>
                        </w:rPr>
                        <w:t xml:space="preserve"> (a)</w:t>
                      </w:r>
                      <w:r>
                        <w:rPr>
                          <w:rFonts w:ascii="Times New Roman" w:hAnsi="Times New Roman" w:cs="Times New Roman"/>
                        </w:rPr>
                        <w:t xml:space="preserve"> </w:t>
                      </w:r>
                      <w:r w:rsidRPr="00DD6FFF">
                        <w:rPr>
                          <w:rFonts w:ascii="Times New Roman" w:hAnsi="Times New Roman" w:cs="Times New Roman"/>
                        </w:rPr>
                        <w:t xml:space="preserve">Pix2Pix, (b) </w:t>
                      </w:r>
                      <w:proofErr w:type="spellStart"/>
                      <w:r w:rsidRPr="00DD6FFF">
                        <w:rPr>
                          <w:rFonts w:ascii="Times New Roman" w:hAnsi="Times New Roman" w:cs="Times New Roman"/>
                        </w:rPr>
                        <w:t>CycleGAN</w:t>
                      </w:r>
                      <w:r>
                        <w:rPr>
                          <w:rFonts w:ascii="Times New Roman" w:hAnsi="Times New Roman" w:cs="Times New Roman"/>
                        </w:rPr>
                        <w:t>s</w:t>
                      </w:r>
                      <w:proofErr w:type="spellEnd"/>
                    </w:p>
                  </w:txbxContent>
                </v:textbox>
                <w10:wrap type="tight" anchorx="margin"/>
              </v:shape>
            </w:pict>
          </mc:Fallback>
        </mc:AlternateContent>
      </w:r>
      <w:r>
        <w:rPr>
          <w:noProof/>
        </w:rPr>
        <w:drawing>
          <wp:anchor distT="0" distB="0" distL="114300" distR="114300" simplePos="0" relativeHeight="251666432" behindDoc="1" locked="0" layoutInCell="1" allowOverlap="1" wp14:anchorId="32E9C5FA" wp14:editId="4D5CCBEE">
            <wp:simplePos x="0" y="0"/>
            <wp:positionH relativeFrom="margin">
              <wp:posOffset>120650</wp:posOffset>
            </wp:positionH>
            <wp:positionV relativeFrom="paragraph">
              <wp:posOffset>1796415</wp:posOffset>
            </wp:positionV>
            <wp:extent cx="4933950" cy="1273810"/>
            <wp:effectExtent l="0" t="0" r="0" b="2540"/>
            <wp:wrapTight wrapText="bothSides">
              <wp:wrapPolygon edited="0">
                <wp:start x="0" y="0"/>
                <wp:lineTo x="0" y="21320"/>
                <wp:lineTo x="21517" y="21320"/>
                <wp:lineTo x="21517" y="0"/>
                <wp:lineTo x="0" y="0"/>
              </wp:wrapPolygon>
            </wp:wrapTight>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933950" cy="127381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由</w:t>
      </w:r>
      <w:r w:rsidRPr="007172A7">
        <w:t>Phillip Isola</w:t>
      </w:r>
      <w:r>
        <w:rPr>
          <w:rFonts w:hint="eastAsia"/>
        </w:rPr>
        <w:t>等人在</w:t>
      </w:r>
      <w:r>
        <w:rPr>
          <w:rFonts w:hint="eastAsia"/>
        </w:rPr>
        <w:t>2016</w:t>
      </w:r>
      <w:r>
        <w:rPr>
          <w:rFonts w:hint="eastAsia"/>
        </w:rPr>
        <w:t>年提出的</w:t>
      </w:r>
      <w:r>
        <w:rPr>
          <w:rFonts w:hint="eastAsia"/>
        </w:rPr>
        <w:t>Pix2Pix</w:t>
      </w:r>
      <w:r>
        <w:rPr>
          <w:rFonts w:hint="eastAsia"/>
        </w:rPr>
        <w:t>模型，旨在将输入的图像从像素级别实现图像翻译（图</w:t>
      </w:r>
      <w:r>
        <w:rPr>
          <w:rFonts w:hint="eastAsia"/>
        </w:rPr>
        <w:t>13-9</w:t>
      </w:r>
      <w:r>
        <w:rPr>
          <w:rFonts w:hint="eastAsia"/>
        </w:rPr>
        <w:t>（</w:t>
      </w:r>
      <w:r>
        <w:rPr>
          <w:rFonts w:hint="eastAsia"/>
        </w:rPr>
        <w:t>a</w:t>
      </w:r>
      <w:r>
        <w:rPr>
          <w:rFonts w:hint="eastAsia"/>
        </w:rPr>
        <w:t>））。</w:t>
      </w:r>
      <w:r>
        <w:rPr>
          <w:rFonts w:hint="eastAsia"/>
        </w:rPr>
        <w:t>Pix2Pix</w:t>
      </w:r>
      <w:r>
        <w:rPr>
          <w:rFonts w:hint="eastAsia"/>
        </w:rPr>
        <w:t>模型为“</w:t>
      </w:r>
      <w:r>
        <w:rPr>
          <w:rFonts w:hint="eastAsia"/>
        </w:rPr>
        <w:t>Image-to-Image</w:t>
      </w:r>
      <w:r>
        <w:t xml:space="preserve"> </w:t>
      </w:r>
      <w:r>
        <w:rPr>
          <w:rFonts w:hint="eastAsia"/>
        </w:rPr>
        <w:t>translation</w:t>
      </w:r>
      <w:r>
        <w:rPr>
          <w:rFonts w:hint="eastAsia"/>
        </w:rPr>
        <w:t>”这一类问题使用</w:t>
      </w:r>
      <w:r>
        <w:rPr>
          <w:rFonts w:hint="eastAsia"/>
        </w:rPr>
        <w:t>GAN</w:t>
      </w:r>
      <w:r>
        <w:rPr>
          <w:rFonts w:hint="eastAsia"/>
        </w:rPr>
        <w:t>提供了一个通用基础框架，采用了</w:t>
      </w:r>
      <w:r>
        <w:rPr>
          <w:rFonts w:hint="eastAsia"/>
        </w:rPr>
        <w:t>U-Net</w:t>
      </w:r>
      <w:r>
        <w:rPr>
          <w:rFonts w:hint="eastAsia"/>
        </w:rPr>
        <w:t>网络提升细节，并且使用</w:t>
      </w:r>
      <w:proofErr w:type="spellStart"/>
      <w:r>
        <w:rPr>
          <w:rFonts w:hint="eastAsia"/>
        </w:rPr>
        <w:t>PatchGAN</w:t>
      </w:r>
      <w:proofErr w:type="spellEnd"/>
      <w:r>
        <w:rPr>
          <w:rFonts w:hint="eastAsia"/>
        </w:rPr>
        <w:t>来处理图像的高频部分。由于</w:t>
      </w:r>
      <w:r>
        <w:rPr>
          <w:rFonts w:hint="eastAsia"/>
        </w:rPr>
        <w:t>Pix2Pix</w:t>
      </w:r>
      <w:r>
        <w:rPr>
          <w:rFonts w:hint="eastAsia"/>
        </w:rPr>
        <w:t>模型的训练数据必须要求成对出现，而在现实生活中找到两个画风成对出现的图片是相当困难的。</w:t>
      </w:r>
      <w:proofErr w:type="spellStart"/>
      <w:r>
        <w:rPr>
          <w:rFonts w:hint="eastAsia"/>
        </w:rPr>
        <w:t>CycleGANs</w:t>
      </w:r>
      <w:proofErr w:type="spellEnd"/>
      <w:r>
        <w:rPr>
          <w:rFonts w:hint="eastAsia"/>
        </w:rPr>
        <w:t>应运而生，它只需</w:t>
      </w:r>
      <w:proofErr w:type="gramStart"/>
      <w:r>
        <w:rPr>
          <w:rFonts w:hint="eastAsia"/>
        </w:rPr>
        <w:t>要两种</w:t>
      </w:r>
      <w:proofErr w:type="gramEnd"/>
      <w:r>
        <w:rPr>
          <w:rFonts w:hint="eastAsia"/>
        </w:rPr>
        <w:t>不同绘画风格的图片，而不需要严格的对应关系就可以实现更为广泛的图像风格转换，为</w:t>
      </w:r>
      <w:r>
        <w:rPr>
          <w:rFonts w:hint="eastAsia"/>
        </w:rPr>
        <w:t>GAN</w:t>
      </w:r>
      <w:r>
        <w:rPr>
          <w:rFonts w:hint="eastAsia"/>
        </w:rPr>
        <w:t>在风格迁移领域提供了更多有趣的可能（图</w:t>
      </w:r>
      <w:r>
        <w:rPr>
          <w:rFonts w:hint="eastAsia"/>
        </w:rPr>
        <w:t>13-9</w:t>
      </w:r>
      <w:r>
        <w:rPr>
          <w:rFonts w:hint="eastAsia"/>
        </w:rPr>
        <w:t>（</w:t>
      </w:r>
      <w:r>
        <w:t>b</w:t>
      </w:r>
      <w:r>
        <w:rPr>
          <w:rFonts w:hint="eastAsia"/>
        </w:rPr>
        <w:t>））。</w:t>
      </w:r>
    </w:p>
    <w:p w14:paraId="6C3D70F6" w14:textId="7D0FC77E" w:rsidR="00CB558B" w:rsidRDefault="00CB558B" w:rsidP="00CB558B">
      <w:pPr>
        <w:pStyle w:val="12"/>
      </w:pPr>
      <w:r>
        <w:rPr>
          <w:noProof/>
        </w:rPr>
        <w:lastRenderedPageBreak/>
        <mc:AlternateContent>
          <mc:Choice Requires="wps">
            <w:drawing>
              <wp:anchor distT="0" distB="0" distL="114300" distR="114300" simplePos="0" relativeHeight="251673600" behindDoc="1" locked="0" layoutInCell="1" allowOverlap="1" wp14:anchorId="7C084791" wp14:editId="64AE8B45">
                <wp:simplePos x="0" y="0"/>
                <wp:positionH relativeFrom="column">
                  <wp:posOffset>1056005</wp:posOffset>
                </wp:positionH>
                <wp:positionV relativeFrom="paragraph">
                  <wp:posOffset>5240020</wp:posOffset>
                </wp:positionV>
                <wp:extent cx="3159760" cy="635"/>
                <wp:effectExtent l="0" t="0" r="0" b="0"/>
                <wp:wrapTight wrapText="bothSides">
                  <wp:wrapPolygon edited="0">
                    <wp:start x="0" y="0"/>
                    <wp:lineTo x="0" y="21600"/>
                    <wp:lineTo x="21600" y="21600"/>
                    <wp:lineTo x="21600" y="0"/>
                  </wp:wrapPolygon>
                </wp:wrapTight>
                <wp:docPr id="64" name="文本框 64"/>
                <wp:cNvGraphicFramePr/>
                <a:graphic xmlns:a="http://schemas.openxmlformats.org/drawingml/2006/main">
                  <a:graphicData uri="http://schemas.microsoft.com/office/word/2010/wordprocessingShape">
                    <wps:wsp>
                      <wps:cNvSpPr txBox="1"/>
                      <wps:spPr>
                        <a:xfrm>
                          <a:off x="0" y="0"/>
                          <a:ext cx="3159760" cy="635"/>
                        </a:xfrm>
                        <a:prstGeom prst="rect">
                          <a:avLst/>
                        </a:prstGeom>
                        <a:solidFill>
                          <a:prstClr val="white"/>
                        </a:solidFill>
                        <a:ln>
                          <a:noFill/>
                        </a:ln>
                      </wps:spPr>
                      <wps:txbx>
                        <w:txbxContent>
                          <w:p w14:paraId="152297C4" w14:textId="77777777" w:rsidR="00CB558B" w:rsidRPr="00B20F6A" w:rsidRDefault="00CB558B" w:rsidP="00CB558B">
                            <w:pPr>
                              <w:pStyle w:val="a4"/>
                              <w:rPr>
                                <w:rFonts w:ascii="Times New Roman" w:eastAsia="宋体" w:hAnsi="Times New Roman" w:cs="Times New Roman"/>
                                <w:noProof/>
                                <w:color w:val="000000"/>
                                <w:szCs w:val="21"/>
                              </w:rPr>
                            </w:pPr>
                            <w:r w:rsidRPr="00B20F6A">
                              <w:rPr>
                                <w:rFonts w:ascii="Times New Roman" w:hAnsi="Times New Roman" w:cs="Times New Roman"/>
                              </w:rPr>
                              <w:t>图</w:t>
                            </w:r>
                            <w:r w:rsidRPr="00B20F6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sidRPr="00B20F6A">
                              <w:rPr>
                                <w:rFonts w:ascii="Times New Roman" w:hAnsi="Times New Roman" w:cs="Times New Roman"/>
                              </w:rPr>
                              <w:t xml:space="preserve"> </w:t>
                            </w:r>
                            <w:proofErr w:type="spellStart"/>
                            <w:r w:rsidRPr="00B20F6A">
                              <w:rPr>
                                <w:rFonts w:ascii="Times New Roman" w:hAnsi="Times New Roman" w:cs="Times New Roman"/>
                              </w:rPr>
                              <w:t>StyleG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84791" id="文本框 64" o:spid="_x0000_s1031" type="#_x0000_t202" style="position:absolute;left:0;text-align:left;margin-left:83.15pt;margin-top:412.6pt;width:248.8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" stroked="f">
                <v:textbox style="mso-fit-shape-to-text:t" inset="0,0,0,0">
                  <w:txbxContent>
                    <w:p w14:paraId="152297C4" w14:textId="77777777" w:rsidR="00CB558B" w:rsidRPr="00B20F6A" w:rsidRDefault="00CB558B" w:rsidP="00CB558B">
                      <w:pPr>
                        <w:pStyle w:val="a4"/>
                        <w:rPr>
                          <w:rFonts w:ascii="Times New Roman" w:eastAsia="宋体" w:hAnsi="Times New Roman" w:cs="Times New Roman"/>
                          <w:noProof/>
                          <w:color w:val="000000"/>
                          <w:szCs w:val="21"/>
                        </w:rPr>
                      </w:pPr>
                      <w:r w:rsidRPr="00B20F6A">
                        <w:rPr>
                          <w:rFonts w:ascii="Times New Roman" w:hAnsi="Times New Roman" w:cs="Times New Roman"/>
                        </w:rPr>
                        <w:t>图</w:t>
                      </w:r>
                      <w:r w:rsidRPr="00B20F6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STYLEREF 1 \s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noBreakHyphen/>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s 1 </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sidRPr="00B20F6A">
                        <w:rPr>
                          <w:rFonts w:ascii="Times New Roman" w:hAnsi="Times New Roman" w:cs="Times New Roman"/>
                        </w:rPr>
                        <w:t xml:space="preserve"> </w:t>
                      </w:r>
                      <w:proofErr w:type="spellStart"/>
                      <w:r w:rsidRPr="00B20F6A">
                        <w:rPr>
                          <w:rFonts w:ascii="Times New Roman" w:hAnsi="Times New Roman" w:cs="Times New Roman"/>
                        </w:rPr>
                        <w:t>StyleGAN</w:t>
                      </w:r>
                      <w:proofErr w:type="spellEnd"/>
                    </w:p>
                  </w:txbxContent>
                </v:textbox>
                <w10:wrap type="tight"/>
              </v:shape>
            </w:pict>
          </mc:Fallback>
        </mc:AlternateContent>
      </w:r>
      <w:r>
        <w:rPr>
          <w:noProof/>
        </w:rPr>
        <w:drawing>
          <wp:anchor distT="0" distB="0" distL="114300" distR="114300" simplePos="0" relativeHeight="251672576" behindDoc="1" locked="0" layoutInCell="1" allowOverlap="1" wp14:anchorId="1721D12D" wp14:editId="013EE75D">
            <wp:simplePos x="0" y="0"/>
            <wp:positionH relativeFrom="margin">
              <wp:align>center</wp:align>
            </wp:positionH>
            <wp:positionV relativeFrom="paragraph">
              <wp:posOffset>1531620</wp:posOffset>
            </wp:positionV>
            <wp:extent cx="3159760" cy="3651250"/>
            <wp:effectExtent l="0" t="0" r="2540" b="6350"/>
            <wp:wrapTight wrapText="bothSides">
              <wp:wrapPolygon edited="0">
                <wp:start x="0" y="0"/>
                <wp:lineTo x="0" y="21525"/>
                <wp:lineTo x="21487" y="21525"/>
                <wp:lineTo x="21487" y="0"/>
                <wp:lineTo x="0" y="0"/>
              </wp:wrapPolygon>
            </wp:wrapTight>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3159760" cy="3651250"/>
                    </a:xfrm>
                    <a:prstGeom prst="rect">
                      <a:avLst/>
                    </a:prstGeom>
                  </pic:spPr>
                </pic:pic>
              </a:graphicData>
            </a:graphic>
            <wp14:sizeRelH relativeFrom="margin">
              <wp14:pctWidth>0</wp14:pctWidth>
            </wp14:sizeRelH>
            <wp14:sizeRelV relativeFrom="margin">
              <wp14:pctHeight>0</wp14:pctHeight>
            </wp14:sizeRelV>
          </wp:anchor>
        </w:drawing>
      </w:r>
    </w:p>
    <w:p w14:paraId="0C23749F" w14:textId="77777777" w:rsidR="00CB558B" w:rsidRDefault="00CB558B" w:rsidP="00CB558B">
      <w:pPr>
        <w:pStyle w:val="12"/>
      </w:pPr>
    </w:p>
    <w:p w14:paraId="473DB6ED" w14:textId="77777777" w:rsidR="00CB558B" w:rsidRDefault="00CB558B" w:rsidP="00CB558B">
      <w:pPr>
        <w:pStyle w:val="12"/>
      </w:pPr>
    </w:p>
    <w:p w14:paraId="259F80A9" w14:textId="77777777" w:rsidR="00CB558B" w:rsidRDefault="00CB558B" w:rsidP="00CB558B">
      <w:pPr>
        <w:pStyle w:val="12"/>
      </w:pPr>
    </w:p>
    <w:p w14:paraId="73178FB6" w14:textId="77777777" w:rsidR="00CB558B" w:rsidRDefault="00CB558B" w:rsidP="00CB558B">
      <w:pPr>
        <w:pStyle w:val="12"/>
      </w:pPr>
    </w:p>
    <w:p w14:paraId="69F11B6C" w14:textId="430A4BEE" w:rsidR="00CB558B" w:rsidRDefault="00CB558B" w:rsidP="00CB558B">
      <w:pPr>
        <w:pStyle w:val="12"/>
      </w:pPr>
    </w:p>
    <w:p w14:paraId="61B5E40F" w14:textId="77777777" w:rsidR="00CB558B" w:rsidRDefault="00CB558B" w:rsidP="00CB558B">
      <w:pPr>
        <w:pStyle w:val="12"/>
      </w:pPr>
    </w:p>
    <w:p w14:paraId="19FB0DE2" w14:textId="77777777" w:rsidR="00CB558B" w:rsidRDefault="00CB558B" w:rsidP="00CB558B">
      <w:pPr>
        <w:pStyle w:val="12"/>
      </w:pPr>
    </w:p>
    <w:p w14:paraId="4F50694C" w14:textId="77777777" w:rsidR="00CB558B" w:rsidRDefault="00CB558B" w:rsidP="00CB558B">
      <w:pPr>
        <w:pStyle w:val="12"/>
      </w:pPr>
    </w:p>
    <w:p w14:paraId="5AE46C6A" w14:textId="77777777" w:rsidR="00CB558B" w:rsidRDefault="00CB558B" w:rsidP="00CB558B">
      <w:pPr>
        <w:pStyle w:val="12"/>
      </w:pPr>
    </w:p>
    <w:p w14:paraId="081FF641" w14:textId="77777777" w:rsidR="00CB558B" w:rsidRDefault="00CB558B" w:rsidP="00CB558B">
      <w:pPr>
        <w:pStyle w:val="12"/>
      </w:pPr>
    </w:p>
    <w:p w14:paraId="4D36C3A0" w14:textId="77777777" w:rsidR="00CB558B" w:rsidRDefault="00CB558B" w:rsidP="00CB558B">
      <w:pPr>
        <w:pStyle w:val="12"/>
      </w:pPr>
    </w:p>
    <w:p w14:paraId="48FBAAD0" w14:textId="77777777" w:rsidR="00CB558B" w:rsidRDefault="00CB558B" w:rsidP="00CB558B">
      <w:pPr>
        <w:pStyle w:val="12"/>
      </w:pPr>
    </w:p>
    <w:p w14:paraId="79D4D7A8" w14:textId="77777777" w:rsidR="00CB558B" w:rsidRDefault="00CB558B" w:rsidP="00CB558B">
      <w:pPr>
        <w:pStyle w:val="12"/>
      </w:pPr>
    </w:p>
    <w:p w14:paraId="75625006" w14:textId="77777777" w:rsidR="00CB558B" w:rsidRDefault="00CB558B" w:rsidP="00CB558B">
      <w:pPr>
        <w:pStyle w:val="12"/>
      </w:pPr>
    </w:p>
    <w:p w14:paraId="57A4EA18" w14:textId="77777777" w:rsidR="00CB558B" w:rsidRDefault="00CB558B" w:rsidP="00CB558B">
      <w:pPr>
        <w:pStyle w:val="12"/>
      </w:pPr>
      <w:r>
        <w:rPr>
          <w:rFonts w:hint="eastAsia"/>
        </w:rPr>
        <w:t>由</w:t>
      </w:r>
      <w:r w:rsidRPr="00744477">
        <w:t>Tero Karras</w:t>
      </w:r>
      <w:r>
        <w:rPr>
          <w:rFonts w:hint="eastAsia"/>
        </w:rPr>
        <w:t>等人提出的</w:t>
      </w:r>
      <w:proofErr w:type="spellStart"/>
      <w:r>
        <w:rPr>
          <w:rFonts w:hint="eastAsia"/>
        </w:rPr>
        <w:t>StyleGAN</w:t>
      </w:r>
      <w:proofErr w:type="spellEnd"/>
      <w:r>
        <w:rPr>
          <w:rFonts w:hint="eastAsia"/>
        </w:rPr>
        <w:t>以及</w:t>
      </w:r>
      <w:r>
        <w:rPr>
          <w:rFonts w:hint="eastAsia"/>
        </w:rPr>
        <w:t>StyleGAN2</w:t>
      </w:r>
      <w:r>
        <w:rPr>
          <w:rFonts w:hint="eastAsia"/>
        </w:rPr>
        <w:t>一直都是</w:t>
      </w:r>
      <w:r>
        <w:rPr>
          <w:rFonts w:hint="eastAsia"/>
        </w:rPr>
        <w:t>Image</w:t>
      </w:r>
      <w:r>
        <w:t xml:space="preserve"> </w:t>
      </w:r>
      <w:r>
        <w:rPr>
          <w:rFonts w:hint="eastAsia"/>
        </w:rPr>
        <w:t>Generation</w:t>
      </w:r>
      <w:r>
        <w:rPr>
          <w:rFonts w:hint="eastAsia"/>
        </w:rPr>
        <w:t>领域的经典模型，通过设置一连串的全连接层来解决图像特征中的解耦问题（</w:t>
      </w:r>
      <w:r>
        <w:rPr>
          <w:rFonts w:hint="eastAsia"/>
        </w:rPr>
        <w:t>feature disentanglement</w:t>
      </w:r>
      <w:r>
        <w:rPr>
          <w:rFonts w:hint="eastAsia"/>
        </w:rPr>
        <w:t>），划分生成图片的</w:t>
      </w:r>
      <w:r>
        <w:rPr>
          <w:rFonts w:hint="eastAsia"/>
        </w:rPr>
        <w:t>latent</w:t>
      </w:r>
      <w:r>
        <w:t xml:space="preserve"> </w:t>
      </w:r>
      <w:r>
        <w:rPr>
          <w:rFonts w:hint="eastAsia"/>
        </w:rPr>
        <w:t>space</w:t>
      </w:r>
      <w:r>
        <w:rPr>
          <w:rFonts w:hint="eastAsia"/>
        </w:rPr>
        <w:t>，将图片清晰的划分成为若干线性子空间，每个子空间代表特定的图像特征，如面部朝向，头发长短，发色等特征。同时</w:t>
      </w:r>
      <w:proofErr w:type="spellStart"/>
      <w:r>
        <w:rPr>
          <w:rFonts w:hint="eastAsia"/>
        </w:rPr>
        <w:t>StyleGAN</w:t>
      </w:r>
      <w:proofErr w:type="spellEnd"/>
      <w:r>
        <w:rPr>
          <w:rFonts w:hint="eastAsia"/>
        </w:rPr>
        <w:t>还为每个线性子空间添加了一定的随机噪声，以获得种类更加多样的生成图片。</w:t>
      </w:r>
      <w:proofErr w:type="spellStart"/>
      <w:r>
        <w:rPr>
          <w:rFonts w:hint="eastAsia"/>
        </w:rPr>
        <w:t>StyleGANs</w:t>
      </w:r>
      <w:proofErr w:type="spellEnd"/>
      <w:r>
        <w:rPr>
          <w:rFonts w:hint="eastAsia"/>
        </w:rPr>
        <w:t>的图片生成质量在当时几乎超过了所有的</w:t>
      </w:r>
      <w:r>
        <w:rPr>
          <w:rFonts w:hint="eastAsia"/>
        </w:rPr>
        <w:t>SOTA</w:t>
      </w:r>
      <w:r>
        <w:rPr>
          <w:rFonts w:hint="eastAsia"/>
        </w:rPr>
        <w:t>算法，能够生成清晰稳定的图像，并且还可以生成同一张人脸在不同年龄，不同性别，不同姿势，不同发型等特征下的表现情况（图</w:t>
      </w:r>
      <w:r>
        <w:rPr>
          <w:rFonts w:hint="eastAsia"/>
        </w:rPr>
        <w:t>13-10</w:t>
      </w:r>
      <w:r>
        <w:rPr>
          <w:rFonts w:hint="eastAsia"/>
        </w:rPr>
        <w:t>）。</w:t>
      </w:r>
    </w:p>
    <w:p w14:paraId="6CB5748E" w14:textId="77777777" w:rsidR="00CB558B" w:rsidRDefault="00CB558B" w:rsidP="00CB558B">
      <w:pPr>
        <w:pStyle w:val="3"/>
      </w:pPr>
      <w:proofErr w:type="gramStart"/>
      <w:r>
        <w:rPr>
          <w:rFonts w:hint="eastAsia"/>
        </w:rPr>
        <w:t>图像超</w:t>
      </w:r>
      <w:proofErr w:type="gramEnd"/>
      <w:r>
        <w:rPr>
          <w:rFonts w:hint="eastAsia"/>
        </w:rPr>
        <w:t>分辨率</w:t>
      </w:r>
    </w:p>
    <w:p w14:paraId="084563A0" w14:textId="77777777" w:rsidR="00CB558B" w:rsidRDefault="00CB558B" w:rsidP="00CB558B">
      <w:pPr>
        <w:pStyle w:val="12"/>
      </w:pPr>
      <w:r>
        <w:rPr>
          <w:rFonts w:hint="eastAsia"/>
        </w:rPr>
        <w:t>所有会使用电脑的人在查看图片的时候都可能会对图片进行放大操作，想要观察地更加</w:t>
      </w:r>
      <w:r>
        <w:rPr>
          <w:rFonts w:hint="eastAsia"/>
        </w:rPr>
        <w:lastRenderedPageBreak/>
        <w:t>仔细，但是图片经过放大后会变得很模糊而导致看不太清。传统的图片放大方式通常采用线性插值的方式，虽然这些插值方法很快，但是往往会对图像质量产生非常大的损伤。由港中大多媒体实验室在</w:t>
      </w:r>
      <w:r>
        <w:rPr>
          <w:rFonts w:hint="eastAsia"/>
        </w:rPr>
        <w:t>2015</w:t>
      </w:r>
      <w:r>
        <w:rPr>
          <w:rFonts w:hint="eastAsia"/>
        </w:rPr>
        <w:t>年提出</w:t>
      </w:r>
      <w:r>
        <w:rPr>
          <w:rFonts w:hint="eastAsia"/>
        </w:rPr>
        <w:t>SRCNN</w:t>
      </w:r>
      <w:r>
        <w:rPr>
          <w:rFonts w:hint="eastAsia"/>
        </w:rPr>
        <w:t>第一次将卷积神经网络应用到</w:t>
      </w:r>
      <w:proofErr w:type="gramStart"/>
      <w:r>
        <w:rPr>
          <w:rFonts w:hint="eastAsia"/>
        </w:rPr>
        <w:t>图像超</w:t>
      </w:r>
      <w:proofErr w:type="gramEnd"/>
      <w:r>
        <w:rPr>
          <w:rFonts w:hint="eastAsia"/>
        </w:rPr>
        <w:t>分领域，起损失函数采用的为均方误差（</w:t>
      </w:r>
      <w:r>
        <w:rPr>
          <w:rFonts w:hint="eastAsia"/>
        </w:rPr>
        <w:t>MSE</w:t>
      </w:r>
      <w:r>
        <w:rPr>
          <w:rFonts w:hint="eastAsia"/>
        </w:rPr>
        <w:t>），根据构建出的超分图像与真实的高分辨率图像的差距去更新卷积神经网络的参数。但是这种方法采用的</w:t>
      </w:r>
      <w:r>
        <w:rPr>
          <w:rFonts w:hint="eastAsia"/>
        </w:rPr>
        <w:t>MSE</w:t>
      </w:r>
      <w:r>
        <w:rPr>
          <w:rFonts w:hint="eastAsia"/>
        </w:rPr>
        <w:t>损失，在训练过程中尽管</w:t>
      </w:r>
      <w:r>
        <w:rPr>
          <w:rFonts w:hint="eastAsia"/>
        </w:rPr>
        <w:t>MSE</w:t>
      </w:r>
      <w:r>
        <w:rPr>
          <w:rFonts w:hint="eastAsia"/>
        </w:rPr>
        <w:t>损失、</w:t>
      </w:r>
      <w:r>
        <w:rPr>
          <w:rFonts w:hint="eastAsia"/>
        </w:rPr>
        <w:t>PSNR</w:t>
      </w:r>
      <w:r>
        <w:rPr>
          <w:rFonts w:hint="eastAsia"/>
        </w:rPr>
        <w:t>（峰值信噪比）表现出非常不错的成绩，但往往会导致生成过于平滑的图像（图</w:t>
      </w:r>
      <w:r>
        <w:rPr>
          <w:rFonts w:hint="eastAsia"/>
        </w:rPr>
        <w:t>13-11</w:t>
      </w:r>
      <w:r>
        <w:rPr>
          <w:rFonts w:hint="eastAsia"/>
        </w:rPr>
        <w:t>）。</w:t>
      </w:r>
    </w:p>
    <w:p w14:paraId="690BA44D" w14:textId="77777777" w:rsidR="00CB558B" w:rsidRDefault="00CB558B" w:rsidP="00CB558B">
      <w:pPr>
        <w:pStyle w:val="12"/>
      </w:pPr>
      <w:r>
        <w:rPr>
          <w:noProof/>
        </w:rPr>
        <mc:AlternateContent>
          <mc:Choice Requires="wps">
            <w:drawing>
              <wp:anchor distT="0" distB="0" distL="114300" distR="114300" simplePos="0" relativeHeight="251676672" behindDoc="0" locked="0" layoutInCell="1" allowOverlap="1" wp14:anchorId="665D997C" wp14:editId="2FD60529">
                <wp:simplePos x="0" y="0"/>
                <wp:positionH relativeFrom="column">
                  <wp:posOffset>881380</wp:posOffset>
                </wp:positionH>
                <wp:positionV relativeFrom="paragraph">
                  <wp:posOffset>2401570</wp:posOffset>
                </wp:positionV>
                <wp:extent cx="3511550" cy="635"/>
                <wp:effectExtent l="0" t="0" r="0" b="0"/>
                <wp:wrapTopAndBottom/>
                <wp:docPr id="65" name="文本框 65"/>
                <wp:cNvGraphicFramePr/>
                <a:graphic xmlns:a="http://schemas.openxmlformats.org/drawingml/2006/main">
                  <a:graphicData uri="http://schemas.microsoft.com/office/word/2010/wordprocessingShape">
                    <wps:wsp>
                      <wps:cNvSpPr txBox="1"/>
                      <wps:spPr>
                        <a:xfrm>
                          <a:off x="0" y="0"/>
                          <a:ext cx="3511550" cy="635"/>
                        </a:xfrm>
                        <a:prstGeom prst="rect">
                          <a:avLst/>
                        </a:prstGeom>
                        <a:solidFill>
                          <a:prstClr val="white"/>
                        </a:solidFill>
                        <a:ln>
                          <a:noFill/>
                        </a:ln>
                      </wps:spPr>
                      <wps:txbx>
                        <w:txbxContent>
                          <w:p w14:paraId="03DE70F4" w14:textId="77777777" w:rsidR="00CB558B" w:rsidRPr="00A75D24" w:rsidRDefault="00CB558B" w:rsidP="00CB558B">
                            <w:pPr>
                              <w:pStyle w:val="a4"/>
                              <w:rPr>
                                <w:rFonts w:ascii="Times New Roman" w:eastAsia="宋体" w:hAnsi="Times New Roman" w:cs="Times New Roman"/>
                                <w:noProof/>
                                <w:color w:val="000000"/>
                                <w:szCs w:val="21"/>
                              </w:rPr>
                            </w:pPr>
                            <w:r w:rsidRPr="00A75D24">
                              <w:rPr>
                                <w:rFonts w:ascii="Times New Roman" w:hAnsi="Times New Roman" w:cs="Times New Roman"/>
                              </w:rPr>
                              <w:t>图</w:t>
                            </w:r>
                            <w:r w:rsidRPr="00A75D24">
                              <w:rPr>
                                <w:rFonts w:ascii="Times New Roman" w:hAnsi="Times New Roman" w:cs="Times New Roman"/>
                              </w:rPr>
                              <w:t xml:space="preserve"> </w:t>
                            </w:r>
                            <w:r w:rsidRPr="00A75D24">
                              <w:rPr>
                                <w:rFonts w:ascii="Times New Roman" w:hAnsi="Times New Roman" w:cs="Times New Roman"/>
                              </w:rPr>
                              <w:fldChar w:fldCharType="begin"/>
                            </w:r>
                            <w:r w:rsidRPr="00A75D24">
                              <w:rPr>
                                <w:rFonts w:ascii="Times New Roman" w:hAnsi="Times New Roman" w:cs="Times New Roman"/>
                              </w:rPr>
                              <w:instrText xml:space="preserve"> STYLEREF 1 \s </w:instrText>
                            </w:r>
                            <w:r w:rsidRPr="00A75D24">
                              <w:rPr>
                                <w:rFonts w:ascii="Times New Roman" w:hAnsi="Times New Roman" w:cs="Times New Roman"/>
                              </w:rPr>
                              <w:fldChar w:fldCharType="separate"/>
                            </w:r>
                            <w:r w:rsidRPr="00A75D24">
                              <w:rPr>
                                <w:rFonts w:ascii="Times New Roman" w:hAnsi="Times New Roman" w:cs="Times New Roman"/>
                                <w:noProof/>
                              </w:rPr>
                              <w:t>13</w:t>
                            </w:r>
                            <w:r w:rsidRPr="00A75D24">
                              <w:rPr>
                                <w:rFonts w:ascii="Times New Roman" w:hAnsi="Times New Roman" w:cs="Times New Roman"/>
                              </w:rPr>
                              <w:fldChar w:fldCharType="end"/>
                            </w:r>
                            <w:r w:rsidRPr="00A75D24">
                              <w:rPr>
                                <w:rFonts w:ascii="Times New Roman" w:hAnsi="Times New Roman" w:cs="Times New Roman"/>
                              </w:rPr>
                              <w:noBreakHyphen/>
                            </w:r>
                            <w:r w:rsidRPr="00A75D24">
                              <w:rPr>
                                <w:rFonts w:ascii="Times New Roman" w:hAnsi="Times New Roman" w:cs="Times New Roman"/>
                              </w:rPr>
                              <w:fldChar w:fldCharType="begin"/>
                            </w:r>
                            <w:r w:rsidRPr="00A75D24">
                              <w:rPr>
                                <w:rFonts w:ascii="Times New Roman" w:hAnsi="Times New Roman" w:cs="Times New Roman"/>
                              </w:rPr>
                              <w:instrText xml:space="preserve"> SEQ </w:instrText>
                            </w:r>
                            <w:r w:rsidRPr="00A75D24">
                              <w:rPr>
                                <w:rFonts w:ascii="Times New Roman" w:hAnsi="Times New Roman" w:cs="Times New Roman"/>
                              </w:rPr>
                              <w:instrText>图</w:instrText>
                            </w:r>
                            <w:r w:rsidRPr="00A75D24">
                              <w:rPr>
                                <w:rFonts w:ascii="Times New Roman" w:hAnsi="Times New Roman" w:cs="Times New Roman"/>
                              </w:rPr>
                              <w:instrText xml:space="preserve"> \* ARABIC \s 1 </w:instrText>
                            </w:r>
                            <w:r w:rsidRPr="00A75D24">
                              <w:rPr>
                                <w:rFonts w:ascii="Times New Roman" w:hAnsi="Times New Roman" w:cs="Times New Roman"/>
                              </w:rPr>
                              <w:fldChar w:fldCharType="separate"/>
                            </w:r>
                            <w:r w:rsidRPr="00A75D24">
                              <w:rPr>
                                <w:rFonts w:ascii="Times New Roman" w:hAnsi="Times New Roman" w:cs="Times New Roman"/>
                                <w:noProof/>
                              </w:rPr>
                              <w:t>11</w:t>
                            </w:r>
                            <w:r w:rsidRPr="00A75D24">
                              <w:rPr>
                                <w:rFonts w:ascii="Times New Roman" w:hAnsi="Times New Roman" w:cs="Times New Roman"/>
                              </w:rPr>
                              <w:fldChar w:fldCharType="end"/>
                            </w:r>
                            <w:r w:rsidRPr="00A75D24">
                              <w:rPr>
                                <w:rFonts w:ascii="Times New Roman" w:hAnsi="Times New Roman" w:cs="Times New Roman"/>
                              </w:rPr>
                              <w:t xml:space="preserve"> </w:t>
                            </w:r>
                            <w:r w:rsidRPr="00A75D24">
                              <w:rPr>
                                <w:rFonts w:ascii="Times New Roman" w:hAnsi="Times New Roman" w:cs="Times New Roman"/>
                              </w:rPr>
                              <w:t>采用</w:t>
                            </w:r>
                            <w:r w:rsidRPr="00A75D24">
                              <w:rPr>
                                <w:rFonts w:ascii="Times New Roman" w:hAnsi="Times New Roman" w:cs="Times New Roman"/>
                              </w:rPr>
                              <w:t>MSE</w:t>
                            </w:r>
                            <w:r w:rsidRPr="00A75D24">
                              <w:rPr>
                                <w:rFonts w:ascii="Times New Roman" w:hAnsi="Times New Roman" w:cs="Times New Roman"/>
                              </w:rPr>
                              <w:t>导致图像过于平滑</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5D997C" id="文本框 65" o:spid="_x0000_s1032" type="#_x0000_t202" style="position:absolute;left:0;text-align:left;margin-left:69.4pt;margin-top:189.1pt;width:276.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" stroked="f">
                <v:textbox style="mso-fit-shape-to-text:t" inset="0,0,0,0">
                  <w:txbxContent>
                    <w:p w14:paraId="03DE70F4" w14:textId="77777777" w:rsidR="00CB558B" w:rsidRPr="00A75D24" w:rsidRDefault="00CB558B" w:rsidP="00CB558B">
                      <w:pPr>
                        <w:pStyle w:val="a4"/>
                        <w:rPr>
                          <w:rFonts w:ascii="Times New Roman" w:eastAsia="宋体" w:hAnsi="Times New Roman" w:cs="Times New Roman"/>
                          <w:noProof/>
                          <w:color w:val="000000"/>
                          <w:szCs w:val="21"/>
                        </w:rPr>
                      </w:pPr>
                      <w:r w:rsidRPr="00A75D24">
                        <w:rPr>
                          <w:rFonts w:ascii="Times New Roman" w:hAnsi="Times New Roman" w:cs="Times New Roman"/>
                        </w:rPr>
                        <w:t>图</w:t>
                      </w:r>
                      <w:r w:rsidRPr="00A75D24">
                        <w:rPr>
                          <w:rFonts w:ascii="Times New Roman" w:hAnsi="Times New Roman" w:cs="Times New Roman"/>
                        </w:rPr>
                        <w:t xml:space="preserve"> </w:t>
                      </w:r>
                      <w:r w:rsidRPr="00A75D24">
                        <w:rPr>
                          <w:rFonts w:ascii="Times New Roman" w:hAnsi="Times New Roman" w:cs="Times New Roman"/>
                        </w:rPr>
                        <w:fldChar w:fldCharType="begin"/>
                      </w:r>
                      <w:r w:rsidRPr="00A75D24">
                        <w:rPr>
                          <w:rFonts w:ascii="Times New Roman" w:hAnsi="Times New Roman" w:cs="Times New Roman"/>
                        </w:rPr>
                        <w:instrText xml:space="preserve"> STYLEREF 1 \s </w:instrText>
                      </w:r>
                      <w:r w:rsidRPr="00A75D24">
                        <w:rPr>
                          <w:rFonts w:ascii="Times New Roman" w:hAnsi="Times New Roman" w:cs="Times New Roman"/>
                        </w:rPr>
                        <w:fldChar w:fldCharType="separate"/>
                      </w:r>
                      <w:r w:rsidRPr="00A75D24">
                        <w:rPr>
                          <w:rFonts w:ascii="Times New Roman" w:hAnsi="Times New Roman" w:cs="Times New Roman"/>
                          <w:noProof/>
                        </w:rPr>
                        <w:t>13</w:t>
                      </w:r>
                      <w:r w:rsidRPr="00A75D24">
                        <w:rPr>
                          <w:rFonts w:ascii="Times New Roman" w:hAnsi="Times New Roman" w:cs="Times New Roman"/>
                        </w:rPr>
                        <w:fldChar w:fldCharType="end"/>
                      </w:r>
                      <w:r w:rsidRPr="00A75D24">
                        <w:rPr>
                          <w:rFonts w:ascii="Times New Roman" w:hAnsi="Times New Roman" w:cs="Times New Roman"/>
                        </w:rPr>
                        <w:noBreakHyphen/>
                      </w:r>
                      <w:r w:rsidRPr="00A75D24">
                        <w:rPr>
                          <w:rFonts w:ascii="Times New Roman" w:hAnsi="Times New Roman" w:cs="Times New Roman"/>
                        </w:rPr>
                        <w:fldChar w:fldCharType="begin"/>
                      </w:r>
                      <w:r w:rsidRPr="00A75D24">
                        <w:rPr>
                          <w:rFonts w:ascii="Times New Roman" w:hAnsi="Times New Roman" w:cs="Times New Roman"/>
                        </w:rPr>
                        <w:instrText xml:space="preserve"> SEQ </w:instrText>
                      </w:r>
                      <w:r w:rsidRPr="00A75D24">
                        <w:rPr>
                          <w:rFonts w:ascii="Times New Roman" w:hAnsi="Times New Roman" w:cs="Times New Roman"/>
                        </w:rPr>
                        <w:instrText>图</w:instrText>
                      </w:r>
                      <w:r w:rsidRPr="00A75D24">
                        <w:rPr>
                          <w:rFonts w:ascii="Times New Roman" w:hAnsi="Times New Roman" w:cs="Times New Roman"/>
                        </w:rPr>
                        <w:instrText xml:space="preserve"> \* ARABIC \s 1 </w:instrText>
                      </w:r>
                      <w:r w:rsidRPr="00A75D24">
                        <w:rPr>
                          <w:rFonts w:ascii="Times New Roman" w:hAnsi="Times New Roman" w:cs="Times New Roman"/>
                        </w:rPr>
                        <w:fldChar w:fldCharType="separate"/>
                      </w:r>
                      <w:r w:rsidRPr="00A75D24">
                        <w:rPr>
                          <w:rFonts w:ascii="Times New Roman" w:hAnsi="Times New Roman" w:cs="Times New Roman"/>
                          <w:noProof/>
                        </w:rPr>
                        <w:t>11</w:t>
                      </w:r>
                      <w:r w:rsidRPr="00A75D24">
                        <w:rPr>
                          <w:rFonts w:ascii="Times New Roman" w:hAnsi="Times New Roman" w:cs="Times New Roman"/>
                        </w:rPr>
                        <w:fldChar w:fldCharType="end"/>
                      </w:r>
                      <w:r w:rsidRPr="00A75D24">
                        <w:rPr>
                          <w:rFonts w:ascii="Times New Roman" w:hAnsi="Times New Roman" w:cs="Times New Roman"/>
                        </w:rPr>
                        <w:t xml:space="preserve"> </w:t>
                      </w:r>
                      <w:r w:rsidRPr="00A75D24">
                        <w:rPr>
                          <w:rFonts w:ascii="Times New Roman" w:hAnsi="Times New Roman" w:cs="Times New Roman"/>
                        </w:rPr>
                        <w:t>采用</w:t>
                      </w:r>
                      <w:r w:rsidRPr="00A75D24">
                        <w:rPr>
                          <w:rFonts w:ascii="Times New Roman" w:hAnsi="Times New Roman" w:cs="Times New Roman"/>
                        </w:rPr>
                        <w:t>MSE</w:t>
                      </w:r>
                      <w:r w:rsidRPr="00A75D24">
                        <w:rPr>
                          <w:rFonts w:ascii="Times New Roman" w:hAnsi="Times New Roman" w:cs="Times New Roman"/>
                        </w:rPr>
                        <w:t>导致图像过于平滑</w:t>
                      </w:r>
                    </w:p>
                  </w:txbxContent>
                </v:textbox>
                <w10:wrap type="topAndBottom"/>
              </v:shape>
            </w:pict>
          </mc:Fallback>
        </mc:AlternateContent>
      </w:r>
      <w:r>
        <w:rPr>
          <w:noProof/>
        </w:rPr>
        <w:drawing>
          <wp:anchor distT="0" distB="0" distL="114300" distR="114300" simplePos="0" relativeHeight="251675648" behindDoc="1" locked="0" layoutInCell="1" allowOverlap="1" wp14:anchorId="4090CAF0" wp14:editId="0DC63940">
            <wp:simplePos x="0" y="0"/>
            <wp:positionH relativeFrom="margin">
              <wp:align>center</wp:align>
            </wp:positionH>
            <wp:positionV relativeFrom="paragraph">
              <wp:posOffset>5715</wp:posOffset>
            </wp:positionV>
            <wp:extent cx="3511550" cy="2338705"/>
            <wp:effectExtent l="0" t="0" r="0" b="4445"/>
            <wp:wrapTopAndBottom/>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3511550" cy="2338705"/>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由</w:t>
      </w:r>
      <w:r>
        <w:t>Christian Ledig</w:t>
      </w:r>
      <w:r>
        <w:rPr>
          <w:rFonts w:hint="eastAsia"/>
        </w:rPr>
        <w:t>等人提出的</w:t>
      </w:r>
      <w:r>
        <w:rPr>
          <w:rFonts w:hint="eastAsia"/>
        </w:rPr>
        <w:t>SRGAN</w:t>
      </w:r>
      <w:r>
        <w:rPr>
          <w:rFonts w:hint="eastAsia"/>
        </w:rPr>
        <w:t>第一次将</w:t>
      </w:r>
      <w:r>
        <w:rPr>
          <w:rFonts w:hint="eastAsia"/>
        </w:rPr>
        <w:t>GAN</w:t>
      </w:r>
      <w:r>
        <w:rPr>
          <w:rFonts w:hint="eastAsia"/>
        </w:rPr>
        <w:t>应用到</w:t>
      </w:r>
      <w:proofErr w:type="gramStart"/>
      <w:r>
        <w:rPr>
          <w:rFonts w:hint="eastAsia"/>
        </w:rPr>
        <w:t>图像超</w:t>
      </w:r>
      <w:proofErr w:type="gramEnd"/>
      <w:r>
        <w:rPr>
          <w:rFonts w:hint="eastAsia"/>
        </w:rPr>
        <w:t>分领域，与普通的</w:t>
      </w:r>
      <w:r>
        <w:rPr>
          <w:rFonts w:hint="eastAsia"/>
        </w:rPr>
        <w:t>GAN</w:t>
      </w:r>
      <w:r>
        <w:rPr>
          <w:rFonts w:hint="eastAsia"/>
        </w:rPr>
        <w:t>模型的区别仅仅在于其生成器的输入数据不再是随机噪声，而是低分辨率的图像数据。</w:t>
      </w:r>
      <w:r>
        <w:rPr>
          <w:rFonts w:hint="eastAsia"/>
        </w:rPr>
        <w:t>SRGAN</w:t>
      </w:r>
      <w:r>
        <w:rPr>
          <w:rFonts w:hint="eastAsia"/>
        </w:rPr>
        <w:t>本质上提供了一种新的损失函数——感知损失（</w:t>
      </w:r>
      <w:r>
        <w:rPr>
          <w:rFonts w:hint="eastAsia"/>
        </w:rPr>
        <w:t>perceptual</w:t>
      </w:r>
      <w:r>
        <w:t xml:space="preserve"> </w:t>
      </w:r>
      <w:r>
        <w:rPr>
          <w:rFonts w:hint="eastAsia"/>
        </w:rPr>
        <w:t>loss</w:t>
      </w:r>
      <w:r>
        <w:rPr>
          <w:rFonts w:hint="eastAsia"/>
        </w:rPr>
        <w:t>），同时旨在</w:t>
      </w:r>
      <w:r>
        <w:rPr>
          <w:rFonts w:hint="eastAsia"/>
        </w:rPr>
        <w:t>PSNR</w:t>
      </w:r>
      <w:r>
        <w:rPr>
          <w:rFonts w:hint="eastAsia"/>
        </w:rPr>
        <w:t>并不高的情况下，生成让人眼感知更加舒适的高分辨率图像，主要利用了</w:t>
      </w:r>
      <w:r>
        <w:rPr>
          <w:rFonts w:hint="eastAsia"/>
        </w:rPr>
        <w:t>GAN</w:t>
      </w:r>
      <w:r>
        <w:rPr>
          <w:rFonts w:hint="eastAsia"/>
        </w:rPr>
        <w:t>网络能够产生具有高感知质量的图像，使用感知损失去训练一个生成网络</w:t>
      </w:r>
      <w:r>
        <w:rPr>
          <w:rFonts w:hint="eastAsia"/>
        </w:rPr>
        <w:t>G</w:t>
      </w:r>
      <w:r>
        <w:rPr>
          <w:rFonts w:hint="eastAsia"/>
        </w:rPr>
        <w:t>。此外该网络主要由</w:t>
      </w:r>
      <w:proofErr w:type="spellStart"/>
      <w:r>
        <w:rPr>
          <w:rFonts w:hint="eastAsia"/>
        </w:rPr>
        <w:t>ResNet</w:t>
      </w:r>
      <w:proofErr w:type="spellEnd"/>
      <w:r>
        <w:rPr>
          <w:rFonts w:hint="eastAsia"/>
        </w:rPr>
        <w:t>和</w:t>
      </w:r>
      <w:r>
        <w:rPr>
          <w:rFonts w:hint="eastAsia"/>
        </w:rPr>
        <w:t>GAN</w:t>
      </w:r>
      <w:r>
        <w:rPr>
          <w:rFonts w:hint="eastAsia"/>
        </w:rPr>
        <w:t>组成，所以整体的网络模型称之为</w:t>
      </w:r>
      <w:r>
        <w:rPr>
          <w:rFonts w:hint="eastAsia"/>
        </w:rPr>
        <w:t>SRGAN</w:t>
      </w:r>
      <w:r>
        <w:rPr>
          <w:rFonts w:hint="eastAsia"/>
        </w:rPr>
        <w:t>。总的来说</w:t>
      </w:r>
      <w:r>
        <w:rPr>
          <w:rFonts w:hint="eastAsia"/>
        </w:rPr>
        <w:t>SRGAN</w:t>
      </w:r>
      <w:r>
        <w:rPr>
          <w:rFonts w:hint="eastAsia"/>
        </w:rPr>
        <w:t>为</w:t>
      </w:r>
      <w:r>
        <w:rPr>
          <w:rFonts w:hint="eastAsia"/>
        </w:rPr>
        <w:t>GAN</w:t>
      </w:r>
      <w:r>
        <w:rPr>
          <w:rFonts w:hint="eastAsia"/>
        </w:rPr>
        <w:t>在</w:t>
      </w:r>
      <w:proofErr w:type="gramStart"/>
      <w:r>
        <w:rPr>
          <w:rFonts w:hint="eastAsia"/>
        </w:rPr>
        <w:t>图像超</w:t>
      </w:r>
      <w:proofErr w:type="gramEnd"/>
      <w:r>
        <w:rPr>
          <w:rFonts w:hint="eastAsia"/>
        </w:rPr>
        <w:t>分领域开辟了一个先河，打下了良好的基础，从而引出了一系列</w:t>
      </w:r>
      <w:r>
        <w:rPr>
          <w:rFonts w:hint="eastAsia"/>
        </w:rPr>
        <w:t>GAN</w:t>
      </w:r>
      <w:r>
        <w:rPr>
          <w:rFonts w:hint="eastAsia"/>
        </w:rPr>
        <w:t>在</w:t>
      </w:r>
      <w:proofErr w:type="gramStart"/>
      <w:r>
        <w:rPr>
          <w:rFonts w:hint="eastAsia"/>
        </w:rPr>
        <w:t>图像超</w:t>
      </w:r>
      <w:proofErr w:type="gramEnd"/>
      <w:r>
        <w:rPr>
          <w:rFonts w:hint="eastAsia"/>
        </w:rPr>
        <w:t>分领域非常优</w:t>
      </w:r>
      <w:r>
        <w:rPr>
          <w:noProof/>
        </w:rPr>
        <mc:AlternateContent>
          <mc:Choice Requires="wps">
            <w:drawing>
              <wp:anchor distT="0" distB="0" distL="114300" distR="114300" simplePos="0" relativeHeight="251677696" behindDoc="1" locked="0" layoutInCell="1" allowOverlap="1" wp14:anchorId="088EFA7C" wp14:editId="702C1D4B">
                <wp:simplePos x="0" y="0"/>
                <wp:positionH relativeFrom="column">
                  <wp:posOffset>351155</wp:posOffset>
                </wp:positionH>
                <wp:positionV relativeFrom="paragraph">
                  <wp:posOffset>2834640</wp:posOffset>
                </wp:positionV>
                <wp:extent cx="4572000" cy="635"/>
                <wp:effectExtent l="0" t="0" r="0" b="0"/>
                <wp:wrapTight wrapText="bothSides">
                  <wp:wrapPolygon edited="0">
                    <wp:start x="0" y="0"/>
                    <wp:lineTo x="0" y="21600"/>
                    <wp:lineTo x="21600" y="21600"/>
                    <wp:lineTo x="21600" y="0"/>
                  </wp:wrapPolygon>
                </wp:wrapTight>
                <wp:docPr id="66" name="文本框 66"/>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1FD4E405" w14:textId="77777777" w:rsidR="00CB558B" w:rsidRPr="00FD3C82" w:rsidRDefault="00CB558B" w:rsidP="00CB558B">
                            <w:pPr>
                              <w:pStyle w:val="a4"/>
                              <w:rPr>
                                <w:rFonts w:ascii="Times New Roman" w:eastAsia="宋体" w:hAnsi="Times New Roman" w:cs="Times New Roman"/>
                                <w:noProof/>
                                <w:color w:val="000000"/>
                                <w:szCs w:val="21"/>
                              </w:rPr>
                            </w:pPr>
                            <w:r w:rsidRPr="00FD3C82">
                              <w:rPr>
                                <w:rFonts w:ascii="Times New Roman" w:hAnsi="Times New Roman" w:cs="Times New Roman"/>
                              </w:rPr>
                              <w:t>图</w:t>
                            </w:r>
                            <w:r w:rsidRPr="00FD3C82">
                              <w:rPr>
                                <w:rFonts w:ascii="Times New Roman" w:hAnsi="Times New Roman" w:cs="Times New Roman"/>
                              </w:rPr>
                              <w:t xml:space="preserve"> </w:t>
                            </w:r>
                            <w:r w:rsidRPr="00FD3C82">
                              <w:rPr>
                                <w:rFonts w:ascii="Times New Roman" w:hAnsi="Times New Roman" w:cs="Times New Roman"/>
                              </w:rPr>
                              <w:fldChar w:fldCharType="begin"/>
                            </w:r>
                            <w:r w:rsidRPr="00FD3C82">
                              <w:rPr>
                                <w:rFonts w:ascii="Times New Roman" w:hAnsi="Times New Roman" w:cs="Times New Roman"/>
                              </w:rPr>
                              <w:instrText xml:space="preserve"> STYLEREF 1 \s </w:instrText>
                            </w:r>
                            <w:r w:rsidRPr="00FD3C82">
                              <w:rPr>
                                <w:rFonts w:ascii="Times New Roman" w:hAnsi="Times New Roman" w:cs="Times New Roman"/>
                              </w:rPr>
                              <w:fldChar w:fldCharType="separate"/>
                            </w:r>
                            <w:r w:rsidRPr="00FD3C82">
                              <w:rPr>
                                <w:rFonts w:ascii="Times New Roman" w:hAnsi="Times New Roman" w:cs="Times New Roman"/>
                                <w:noProof/>
                              </w:rPr>
                              <w:t>13</w:t>
                            </w:r>
                            <w:r w:rsidRPr="00FD3C82">
                              <w:rPr>
                                <w:rFonts w:ascii="Times New Roman" w:hAnsi="Times New Roman" w:cs="Times New Roman"/>
                              </w:rPr>
                              <w:fldChar w:fldCharType="end"/>
                            </w:r>
                            <w:r w:rsidRPr="00FD3C82">
                              <w:rPr>
                                <w:rFonts w:ascii="Times New Roman" w:hAnsi="Times New Roman" w:cs="Times New Roman"/>
                              </w:rPr>
                              <w:noBreakHyphen/>
                            </w:r>
                            <w:r w:rsidRPr="00FD3C82">
                              <w:rPr>
                                <w:rFonts w:ascii="Times New Roman" w:hAnsi="Times New Roman" w:cs="Times New Roman"/>
                              </w:rPr>
                              <w:fldChar w:fldCharType="begin"/>
                            </w:r>
                            <w:r w:rsidRPr="00FD3C82">
                              <w:rPr>
                                <w:rFonts w:ascii="Times New Roman" w:hAnsi="Times New Roman" w:cs="Times New Roman"/>
                              </w:rPr>
                              <w:instrText xml:space="preserve"> SEQ </w:instrText>
                            </w:r>
                            <w:r w:rsidRPr="00FD3C82">
                              <w:rPr>
                                <w:rFonts w:ascii="Times New Roman" w:hAnsi="Times New Roman" w:cs="Times New Roman"/>
                              </w:rPr>
                              <w:instrText>图</w:instrText>
                            </w:r>
                            <w:r w:rsidRPr="00FD3C82">
                              <w:rPr>
                                <w:rFonts w:ascii="Times New Roman" w:hAnsi="Times New Roman" w:cs="Times New Roman"/>
                              </w:rPr>
                              <w:instrText xml:space="preserve"> \* ARABIC \s 1 </w:instrText>
                            </w:r>
                            <w:r w:rsidRPr="00FD3C82">
                              <w:rPr>
                                <w:rFonts w:ascii="Times New Roman" w:hAnsi="Times New Roman" w:cs="Times New Roman"/>
                              </w:rPr>
                              <w:fldChar w:fldCharType="separate"/>
                            </w:r>
                            <w:r w:rsidRPr="00FD3C82">
                              <w:rPr>
                                <w:rFonts w:ascii="Times New Roman" w:hAnsi="Times New Roman" w:cs="Times New Roman"/>
                                <w:noProof/>
                              </w:rPr>
                              <w:t>12</w:t>
                            </w:r>
                            <w:r w:rsidRPr="00FD3C82">
                              <w:rPr>
                                <w:rFonts w:ascii="Times New Roman" w:hAnsi="Times New Roman" w:cs="Times New Roman"/>
                              </w:rPr>
                              <w:fldChar w:fldCharType="end"/>
                            </w:r>
                            <w:r w:rsidRPr="00FD3C82">
                              <w:rPr>
                                <w:rFonts w:ascii="Times New Roman" w:hAnsi="Times New Roman" w:cs="Times New Roman"/>
                              </w:rPr>
                              <w:t xml:space="preserve"> SRGAN</w:t>
                            </w:r>
                            <w:r w:rsidRPr="00FD3C82">
                              <w:rPr>
                                <w:rFonts w:ascii="Times New Roman" w:hAnsi="Times New Roman" w:cs="Times New Roman"/>
                              </w:rPr>
                              <w:t>超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EFA7C" id="文本框 66" o:spid="_x0000_s1033" type="#_x0000_t202" style="position:absolute;left:0;text-align:left;margin-left:27.65pt;margin-top:223.2pt;width:5in;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" stroked="f">
                <v:textbox style="mso-fit-shape-to-text:t" inset="0,0,0,0">
                  <w:txbxContent>
                    <w:p w14:paraId="1FD4E405" w14:textId="77777777" w:rsidR="00CB558B" w:rsidRPr="00FD3C82" w:rsidRDefault="00CB558B" w:rsidP="00CB558B">
                      <w:pPr>
                        <w:pStyle w:val="a4"/>
                        <w:rPr>
                          <w:rFonts w:ascii="Times New Roman" w:eastAsia="宋体" w:hAnsi="Times New Roman" w:cs="Times New Roman"/>
                          <w:noProof/>
                          <w:color w:val="000000"/>
                          <w:szCs w:val="21"/>
                        </w:rPr>
                      </w:pPr>
                      <w:r w:rsidRPr="00FD3C82">
                        <w:rPr>
                          <w:rFonts w:ascii="Times New Roman" w:hAnsi="Times New Roman" w:cs="Times New Roman"/>
                        </w:rPr>
                        <w:t>图</w:t>
                      </w:r>
                      <w:r w:rsidRPr="00FD3C82">
                        <w:rPr>
                          <w:rFonts w:ascii="Times New Roman" w:hAnsi="Times New Roman" w:cs="Times New Roman"/>
                        </w:rPr>
                        <w:t xml:space="preserve"> </w:t>
                      </w:r>
                      <w:r w:rsidRPr="00FD3C82">
                        <w:rPr>
                          <w:rFonts w:ascii="Times New Roman" w:hAnsi="Times New Roman" w:cs="Times New Roman"/>
                        </w:rPr>
                        <w:fldChar w:fldCharType="begin"/>
                      </w:r>
                      <w:r w:rsidRPr="00FD3C82">
                        <w:rPr>
                          <w:rFonts w:ascii="Times New Roman" w:hAnsi="Times New Roman" w:cs="Times New Roman"/>
                        </w:rPr>
                        <w:instrText xml:space="preserve"> STYLEREF 1 \s </w:instrText>
                      </w:r>
                      <w:r w:rsidRPr="00FD3C82">
                        <w:rPr>
                          <w:rFonts w:ascii="Times New Roman" w:hAnsi="Times New Roman" w:cs="Times New Roman"/>
                        </w:rPr>
                        <w:fldChar w:fldCharType="separate"/>
                      </w:r>
                      <w:r w:rsidRPr="00FD3C82">
                        <w:rPr>
                          <w:rFonts w:ascii="Times New Roman" w:hAnsi="Times New Roman" w:cs="Times New Roman"/>
                          <w:noProof/>
                        </w:rPr>
                        <w:t>13</w:t>
                      </w:r>
                      <w:r w:rsidRPr="00FD3C82">
                        <w:rPr>
                          <w:rFonts w:ascii="Times New Roman" w:hAnsi="Times New Roman" w:cs="Times New Roman"/>
                        </w:rPr>
                        <w:fldChar w:fldCharType="end"/>
                      </w:r>
                      <w:r w:rsidRPr="00FD3C82">
                        <w:rPr>
                          <w:rFonts w:ascii="Times New Roman" w:hAnsi="Times New Roman" w:cs="Times New Roman"/>
                        </w:rPr>
                        <w:noBreakHyphen/>
                      </w:r>
                      <w:r w:rsidRPr="00FD3C82">
                        <w:rPr>
                          <w:rFonts w:ascii="Times New Roman" w:hAnsi="Times New Roman" w:cs="Times New Roman"/>
                        </w:rPr>
                        <w:fldChar w:fldCharType="begin"/>
                      </w:r>
                      <w:r w:rsidRPr="00FD3C82">
                        <w:rPr>
                          <w:rFonts w:ascii="Times New Roman" w:hAnsi="Times New Roman" w:cs="Times New Roman"/>
                        </w:rPr>
                        <w:instrText xml:space="preserve"> SEQ </w:instrText>
                      </w:r>
                      <w:r w:rsidRPr="00FD3C82">
                        <w:rPr>
                          <w:rFonts w:ascii="Times New Roman" w:hAnsi="Times New Roman" w:cs="Times New Roman"/>
                        </w:rPr>
                        <w:instrText>图</w:instrText>
                      </w:r>
                      <w:r w:rsidRPr="00FD3C82">
                        <w:rPr>
                          <w:rFonts w:ascii="Times New Roman" w:hAnsi="Times New Roman" w:cs="Times New Roman"/>
                        </w:rPr>
                        <w:instrText xml:space="preserve"> \* ARABIC \s 1 </w:instrText>
                      </w:r>
                      <w:r w:rsidRPr="00FD3C82">
                        <w:rPr>
                          <w:rFonts w:ascii="Times New Roman" w:hAnsi="Times New Roman" w:cs="Times New Roman"/>
                        </w:rPr>
                        <w:fldChar w:fldCharType="separate"/>
                      </w:r>
                      <w:r w:rsidRPr="00FD3C82">
                        <w:rPr>
                          <w:rFonts w:ascii="Times New Roman" w:hAnsi="Times New Roman" w:cs="Times New Roman"/>
                          <w:noProof/>
                        </w:rPr>
                        <w:t>12</w:t>
                      </w:r>
                      <w:r w:rsidRPr="00FD3C82">
                        <w:rPr>
                          <w:rFonts w:ascii="Times New Roman" w:hAnsi="Times New Roman" w:cs="Times New Roman"/>
                        </w:rPr>
                        <w:fldChar w:fldCharType="end"/>
                      </w:r>
                      <w:r w:rsidRPr="00FD3C82">
                        <w:rPr>
                          <w:rFonts w:ascii="Times New Roman" w:hAnsi="Times New Roman" w:cs="Times New Roman"/>
                        </w:rPr>
                        <w:t xml:space="preserve"> SRGAN</w:t>
                      </w:r>
                      <w:r w:rsidRPr="00FD3C82">
                        <w:rPr>
                          <w:rFonts w:ascii="Times New Roman" w:hAnsi="Times New Roman" w:cs="Times New Roman"/>
                        </w:rPr>
                        <w:t>超分</w:t>
                      </w:r>
                    </w:p>
                  </w:txbxContent>
                </v:textbox>
                <w10:wrap type="tight"/>
              </v:shape>
            </w:pict>
          </mc:Fallback>
        </mc:AlternateContent>
      </w:r>
      <w:r>
        <w:rPr>
          <w:noProof/>
        </w:rPr>
        <w:drawing>
          <wp:anchor distT="0" distB="0" distL="114300" distR="114300" simplePos="0" relativeHeight="251674624" behindDoc="1" locked="0" layoutInCell="1" allowOverlap="1" wp14:anchorId="676CB390" wp14:editId="50319C1D">
            <wp:simplePos x="0" y="0"/>
            <wp:positionH relativeFrom="margin">
              <wp:align>center</wp:align>
            </wp:positionH>
            <wp:positionV relativeFrom="paragraph">
              <wp:posOffset>266700</wp:posOffset>
            </wp:positionV>
            <wp:extent cx="4572000" cy="2510790"/>
            <wp:effectExtent l="0" t="0" r="0" b="3810"/>
            <wp:wrapTight wrapText="bothSides">
              <wp:wrapPolygon edited="0">
                <wp:start x="0" y="0"/>
                <wp:lineTo x="0" y="21469"/>
                <wp:lineTo x="21510" y="21469"/>
                <wp:lineTo x="21510" y="0"/>
                <wp:lineTo x="0" y="0"/>
              </wp:wrapPolygon>
            </wp:wrapTight>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4572000" cy="251079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秀的研究成果。</w:t>
      </w:r>
    </w:p>
    <w:p w14:paraId="7EAAFA22" w14:textId="77777777" w:rsidR="00CB558B" w:rsidRPr="00F67C7F" w:rsidRDefault="00CB558B" w:rsidP="00CB558B">
      <w:pPr>
        <w:pStyle w:val="12"/>
        <w:ind w:firstLineChars="0" w:firstLine="0"/>
      </w:pPr>
    </w:p>
    <w:p w14:paraId="004AD43B" w14:textId="77777777" w:rsidR="00CB558B" w:rsidRPr="00ED309E" w:rsidRDefault="00CB558B" w:rsidP="007769C0">
      <w:pPr>
        <w:pStyle w:val="2"/>
      </w:pPr>
      <w:r>
        <w:lastRenderedPageBreak/>
        <w:t xml:space="preserve"> Reference</w:t>
      </w:r>
    </w:p>
    <w:p w14:paraId="51BC81DF" w14:textId="77777777" w:rsidR="00CB558B" w:rsidRPr="00ED309E" w:rsidRDefault="00CB558B" w:rsidP="00F55501">
      <w:pPr>
        <w:pStyle w:val="ad"/>
        <w:numPr>
          <w:ilvl w:val="0"/>
          <w:numId w:val="74"/>
        </w:numPr>
        <w:ind w:firstLineChars="0"/>
      </w:pPr>
      <w:r>
        <w:rPr>
          <w:rFonts w:ascii="Arial" w:hAnsi="Arial" w:cs="Arial"/>
          <w:color w:val="222222"/>
          <w:sz w:val="20"/>
          <w:szCs w:val="20"/>
          <w:shd w:val="clear" w:color="auto" w:fill="FFFFFF"/>
        </w:rPr>
        <w:t>Goodfellow I, Pouget-Abadie J, Mirza M, et al. Generative adversarial networks[J]. Communications of the ACM, 2020, 63(11): 139-144.</w:t>
      </w:r>
    </w:p>
    <w:p w14:paraId="47CF28D2" w14:textId="77777777" w:rsidR="00CB558B" w:rsidRPr="00ED309E" w:rsidRDefault="00CB558B" w:rsidP="00F55501">
      <w:pPr>
        <w:pStyle w:val="ad"/>
        <w:numPr>
          <w:ilvl w:val="0"/>
          <w:numId w:val="74"/>
        </w:numPr>
        <w:ind w:firstLineChars="0"/>
      </w:pPr>
      <w:r>
        <w:rPr>
          <w:rFonts w:ascii="Arial" w:hAnsi="Arial" w:cs="Arial"/>
          <w:color w:val="222222"/>
          <w:sz w:val="20"/>
          <w:szCs w:val="20"/>
          <w:shd w:val="clear" w:color="auto" w:fill="FFFFFF"/>
        </w:rPr>
        <w:t xml:space="preserve">Radford A, Metz L, Chintala S. Unsupervised representation learning with deep convolutional generative adversarial networks[J]. </w:t>
      </w:r>
      <w:proofErr w:type="spellStart"/>
      <w:r>
        <w:rPr>
          <w:rFonts w:ascii="Arial" w:hAnsi="Arial" w:cs="Arial"/>
          <w:color w:val="222222"/>
          <w:sz w:val="20"/>
          <w:szCs w:val="20"/>
          <w:shd w:val="clear" w:color="auto" w:fill="FFFFFF"/>
        </w:rPr>
        <w:t>arXiv</w:t>
      </w:r>
      <w:proofErr w:type="spellEnd"/>
      <w:r>
        <w:rPr>
          <w:rFonts w:ascii="Arial" w:hAnsi="Arial" w:cs="Arial"/>
          <w:color w:val="222222"/>
          <w:sz w:val="20"/>
          <w:szCs w:val="20"/>
          <w:shd w:val="clear" w:color="auto" w:fill="FFFFFF"/>
        </w:rPr>
        <w:t xml:space="preserve"> preprint arXiv:1511.06434, 2015.</w:t>
      </w:r>
    </w:p>
    <w:p w14:paraId="715DDC39" w14:textId="77777777" w:rsidR="00CB558B" w:rsidRPr="00F67C7F" w:rsidRDefault="00CB558B" w:rsidP="00F55501">
      <w:pPr>
        <w:pStyle w:val="ad"/>
        <w:numPr>
          <w:ilvl w:val="0"/>
          <w:numId w:val="74"/>
        </w:numPr>
        <w:ind w:firstLineChars="0"/>
      </w:pPr>
      <w:r w:rsidRPr="00ED309E">
        <w:rPr>
          <w:rFonts w:ascii="Arial" w:hAnsi="Arial" w:cs="Arial"/>
          <w:color w:val="222222"/>
          <w:sz w:val="20"/>
          <w:szCs w:val="20"/>
          <w:shd w:val="clear" w:color="auto" w:fill="FFFFFF"/>
        </w:rPr>
        <w:t xml:space="preserve">Karras T, Aila T, Laine S, et al. Progressive growing of </w:t>
      </w:r>
      <w:proofErr w:type="spellStart"/>
      <w:r w:rsidRPr="00ED309E">
        <w:rPr>
          <w:rFonts w:ascii="Arial" w:hAnsi="Arial" w:cs="Arial"/>
          <w:color w:val="222222"/>
          <w:sz w:val="20"/>
          <w:szCs w:val="20"/>
          <w:shd w:val="clear" w:color="auto" w:fill="FFFFFF"/>
        </w:rPr>
        <w:t>gans</w:t>
      </w:r>
      <w:proofErr w:type="spellEnd"/>
      <w:r w:rsidRPr="00ED309E">
        <w:rPr>
          <w:rFonts w:ascii="Arial" w:hAnsi="Arial" w:cs="Arial"/>
          <w:color w:val="222222"/>
          <w:sz w:val="20"/>
          <w:szCs w:val="20"/>
          <w:shd w:val="clear" w:color="auto" w:fill="FFFFFF"/>
        </w:rPr>
        <w:t xml:space="preserve"> for improved quality, stability, and variation[J]. </w:t>
      </w:r>
      <w:proofErr w:type="spellStart"/>
      <w:r w:rsidRPr="00ED309E">
        <w:rPr>
          <w:rFonts w:ascii="Arial" w:hAnsi="Arial" w:cs="Arial"/>
          <w:color w:val="222222"/>
          <w:sz w:val="20"/>
          <w:szCs w:val="20"/>
          <w:shd w:val="clear" w:color="auto" w:fill="FFFFFF"/>
        </w:rPr>
        <w:t>arXiv</w:t>
      </w:r>
      <w:proofErr w:type="spellEnd"/>
      <w:r w:rsidRPr="00ED309E">
        <w:rPr>
          <w:rFonts w:ascii="Arial" w:hAnsi="Arial" w:cs="Arial"/>
          <w:color w:val="222222"/>
          <w:sz w:val="20"/>
          <w:szCs w:val="20"/>
          <w:shd w:val="clear" w:color="auto" w:fill="FFFFFF"/>
        </w:rPr>
        <w:t xml:space="preserve"> preprint arXiv:1710.10196, 2017.</w:t>
      </w:r>
    </w:p>
    <w:p w14:paraId="38D6720A" w14:textId="77777777" w:rsidR="00CB558B" w:rsidRPr="00F67C7F" w:rsidRDefault="00CB558B" w:rsidP="00F55501">
      <w:pPr>
        <w:pStyle w:val="ad"/>
        <w:numPr>
          <w:ilvl w:val="0"/>
          <w:numId w:val="74"/>
        </w:numPr>
        <w:ind w:firstLineChars="0"/>
      </w:pPr>
      <w:r>
        <w:rPr>
          <w:rFonts w:ascii="Arial" w:hAnsi="Arial" w:cs="Arial"/>
          <w:color w:val="222222"/>
          <w:sz w:val="20"/>
          <w:szCs w:val="20"/>
          <w:shd w:val="clear" w:color="auto" w:fill="FFFFFF"/>
        </w:rPr>
        <w:t>Zhang Y, Li M, Li R, et al. Exact feature distribution matching for arbitrary style transfer and domain generalization[C]//Proceedings of the IEEE/CVF Conference on Computer Vision and Pattern Recognition. 2022: 8035-8045.</w:t>
      </w:r>
    </w:p>
    <w:p w14:paraId="15E1C2E0" w14:textId="77777777" w:rsidR="00CB558B" w:rsidRPr="00F67C7F" w:rsidRDefault="00CB558B" w:rsidP="00F55501">
      <w:pPr>
        <w:pStyle w:val="ad"/>
        <w:numPr>
          <w:ilvl w:val="0"/>
          <w:numId w:val="74"/>
        </w:numPr>
        <w:ind w:firstLineChars="0"/>
      </w:pPr>
      <w:r>
        <w:rPr>
          <w:rFonts w:ascii="Arial" w:hAnsi="Arial" w:cs="Arial"/>
          <w:color w:val="222222"/>
          <w:sz w:val="20"/>
          <w:szCs w:val="20"/>
          <w:shd w:val="clear" w:color="auto" w:fill="FFFFFF"/>
        </w:rPr>
        <w:t xml:space="preserve">Zhang H, Xu T, Li H, et al. </w:t>
      </w:r>
      <w:proofErr w:type="spellStart"/>
      <w:r>
        <w:rPr>
          <w:rFonts w:ascii="Arial" w:hAnsi="Arial" w:cs="Arial"/>
          <w:color w:val="222222"/>
          <w:sz w:val="20"/>
          <w:szCs w:val="20"/>
          <w:shd w:val="clear" w:color="auto" w:fill="FFFFFF"/>
        </w:rPr>
        <w:t>Stackgan</w:t>
      </w:r>
      <w:proofErr w:type="spellEnd"/>
      <w:r>
        <w:rPr>
          <w:rFonts w:ascii="Arial" w:hAnsi="Arial" w:cs="Arial"/>
          <w:color w:val="222222"/>
          <w:sz w:val="20"/>
          <w:szCs w:val="20"/>
          <w:shd w:val="clear" w:color="auto" w:fill="FFFFFF"/>
        </w:rPr>
        <w:t>: Text to photo-realistic image synthesis with stacked generative adversarial networks[C]//Proceedings of the IEEE international conference on computer vision. 2017: 5907-5915.</w:t>
      </w:r>
    </w:p>
    <w:p w14:paraId="10FDCBAB" w14:textId="77777777" w:rsidR="00CB558B" w:rsidRPr="00C4537E" w:rsidRDefault="00CB558B" w:rsidP="00F55501">
      <w:pPr>
        <w:pStyle w:val="ad"/>
        <w:numPr>
          <w:ilvl w:val="0"/>
          <w:numId w:val="74"/>
        </w:numPr>
        <w:ind w:firstLineChars="0"/>
      </w:pPr>
      <w:r>
        <w:rPr>
          <w:rFonts w:ascii="Arial" w:hAnsi="Arial" w:cs="Arial"/>
          <w:color w:val="222222"/>
          <w:sz w:val="20"/>
          <w:szCs w:val="20"/>
          <w:shd w:val="clear" w:color="auto" w:fill="FFFFFF"/>
        </w:rPr>
        <w:t xml:space="preserve">Kang M, Zhu J Y, Zhang R, et al. Scaling up </w:t>
      </w:r>
      <w:proofErr w:type="spellStart"/>
      <w:r>
        <w:rPr>
          <w:rFonts w:ascii="Arial" w:hAnsi="Arial" w:cs="Arial"/>
          <w:color w:val="222222"/>
          <w:sz w:val="20"/>
          <w:szCs w:val="20"/>
          <w:shd w:val="clear" w:color="auto" w:fill="FFFFFF"/>
        </w:rPr>
        <w:t>gans</w:t>
      </w:r>
      <w:proofErr w:type="spellEnd"/>
      <w:r>
        <w:rPr>
          <w:rFonts w:ascii="Arial" w:hAnsi="Arial" w:cs="Arial"/>
          <w:color w:val="222222"/>
          <w:sz w:val="20"/>
          <w:szCs w:val="20"/>
          <w:shd w:val="clear" w:color="auto" w:fill="FFFFFF"/>
        </w:rPr>
        <w:t xml:space="preserve"> for text-to-image synthesis[J]. </w:t>
      </w:r>
      <w:proofErr w:type="spellStart"/>
      <w:r>
        <w:rPr>
          <w:rFonts w:ascii="Arial" w:hAnsi="Arial" w:cs="Arial"/>
          <w:color w:val="222222"/>
          <w:sz w:val="20"/>
          <w:szCs w:val="20"/>
          <w:shd w:val="clear" w:color="auto" w:fill="FFFFFF"/>
        </w:rPr>
        <w:t>arXiv</w:t>
      </w:r>
      <w:proofErr w:type="spellEnd"/>
      <w:r>
        <w:rPr>
          <w:rFonts w:ascii="Arial" w:hAnsi="Arial" w:cs="Arial"/>
          <w:color w:val="222222"/>
          <w:sz w:val="20"/>
          <w:szCs w:val="20"/>
          <w:shd w:val="clear" w:color="auto" w:fill="FFFFFF"/>
        </w:rPr>
        <w:t xml:space="preserve"> preprint arXiv:2303.05511, 2023.</w:t>
      </w:r>
    </w:p>
    <w:p w14:paraId="737B0CC0" w14:textId="77777777" w:rsidR="00CB558B" w:rsidRPr="00ED309E" w:rsidRDefault="00CB558B" w:rsidP="00F55501">
      <w:pPr>
        <w:pStyle w:val="ad"/>
        <w:numPr>
          <w:ilvl w:val="0"/>
          <w:numId w:val="74"/>
        </w:numPr>
        <w:ind w:firstLineChars="0"/>
      </w:pPr>
      <w:r>
        <w:rPr>
          <w:rFonts w:ascii="Arial" w:hAnsi="Arial" w:cs="Arial"/>
          <w:color w:val="202122"/>
          <w:szCs w:val="21"/>
          <w:shd w:val="clear" w:color="auto" w:fill="FFFFFF"/>
        </w:rPr>
        <w:t>Wikipedia contributors. (2023, March 22). Edmond de Belamy. In </w:t>
      </w:r>
      <w:r>
        <w:rPr>
          <w:rFonts w:ascii="Arial" w:hAnsi="Arial" w:cs="Arial"/>
          <w:i/>
          <w:iCs/>
          <w:color w:val="202122"/>
          <w:szCs w:val="21"/>
          <w:shd w:val="clear" w:color="auto" w:fill="FFFFFF"/>
        </w:rPr>
        <w:t>Wikipedia, The Free Encyclopedia</w:t>
      </w:r>
      <w:r>
        <w:rPr>
          <w:rFonts w:ascii="Arial" w:hAnsi="Arial" w:cs="Arial"/>
          <w:color w:val="202122"/>
          <w:szCs w:val="21"/>
          <w:shd w:val="clear" w:color="auto" w:fill="FFFFFF"/>
        </w:rPr>
        <w:t>. Retrieved 15:21, May 14, 2023, from </w:t>
      </w:r>
      <w:hyperlink r:id="rId114" w:history="1">
        <w:r>
          <w:rPr>
            <w:rStyle w:val="af4"/>
            <w:rFonts w:ascii="Arial" w:hAnsi="Arial" w:cs="Arial"/>
            <w:color w:val="3366CC"/>
            <w:szCs w:val="21"/>
            <w:shd w:val="clear" w:color="auto" w:fill="FFFFFF"/>
          </w:rPr>
          <w:t>https://en.wikipedia.org/w/index.php?title=Edmond_de_Belamy&amp;oldid=1145973661</w:t>
        </w:r>
      </w:hyperlink>
    </w:p>
    <w:p w14:paraId="52A51357" w14:textId="77777777" w:rsidR="00CB558B" w:rsidRPr="00ED309E" w:rsidRDefault="00CB558B" w:rsidP="00F55501">
      <w:pPr>
        <w:pStyle w:val="ad"/>
        <w:numPr>
          <w:ilvl w:val="0"/>
          <w:numId w:val="74"/>
        </w:numPr>
        <w:ind w:firstLineChars="0"/>
      </w:pPr>
      <w:r w:rsidRPr="00ED309E">
        <w:rPr>
          <w:rFonts w:ascii="Arial" w:hAnsi="Arial" w:cs="Arial"/>
          <w:color w:val="222222"/>
          <w:sz w:val="20"/>
          <w:szCs w:val="20"/>
          <w:shd w:val="clear" w:color="auto" w:fill="FFFFFF"/>
        </w:rPr>
        <w:t>Isola P, Zhu J Y, Zhou T, et al. Image-to-image translation with conditional adversarial networks[C]//Proceedings of the IEEE conference on computer vision and pattern recognition. 2017: 1125-1134.</w:t>
      </w:r>
    </w:p>
    <w:p w14:paraId="21E3D888" w14:textId="77777777" w:rsidR="00CB558B" w:rsidRPr="00ED309E" w:rsidRDefault="00CB558B" w:rsidP="00F55501">
      <w:pPr>
        <w:pStyle w:val="ad"/>
        <w:numPr>
          <w:ilvl w:val="0"/>
          <w:numId w:val="74"/>
        </w:numPr>
        <w:ind w:firstLineChars="0"/>
      </w:pPr>
      <w:r w:rsidRPr="00ED309E">
        <w:rPr>
          <w:rFonts w:ascii="Arial" w:hAnsi="Arial" w:cs="Arial"/>
          <w:color w:val="222222"/>
          <w:sz w:val="20"/>
          <w:szCs w:val="20"/>
          <w:shd w:val="clear" w:color="auto" w:fill="FFFFFF"/>
        </w:rPr>
        <w:t>Karras T, Laine S, Aila T. A style-based generator architecture for generative adversarial networks[C]//Proceedings of the IEEE/CVF conference on computer vision and pattern recognition. 2019: 4401-4410.</w:t>
      </w:r>
    </w:p>
    <w:p w14:paraId="3CF6B0C6" w14:textId="77777777" w:rsidR="00CB558B" w:rsidRPr="00C4537E" w:rsidRDefault="00CB558B" w:rsidP="00F55501">
      <w:pPr>
        <w:pStyle w:val="ad"/>
        <w:numPr>
          <w:ilvl w:val="0"/>
          <w:numId w:val="74"/>
        </w:numPr>
        <w:ind w:firstLineChars="0"/>
      </w:pPr>
      <w:r>
        <w:rPr>
          <w:rFonts w:ascii="Arial" w:hAnsi="Arial" w:cs="Arial"/>
          <w:color w:val="222222"/>
          <w:sz w:val="20"/>
          <w:szCs w:val="20"/>
          <w:shd w:val="clear" w:color="auto" w:fill="FFFFFF"/>
        </w:rPr>
        <w:t xml:space="preserve">Dong C, Loy C </w:t>
      </w:r>
      <w:proofErr w:type="spellStart"/>
      <w:r>
        <w:rPr>
          <w:rFonts w:ascii="Arial" w:hAnsi="Arial" w:cs="Arial"/>
          <w:color w:val="222222"/>
          <w:sz w:val="20"/>
          <w:szCs w:val="20"/>
          <w:shd w:val="clear" w:color="auto" w:fill="FFFFFF"/>
        </w:rPr>
        <w:t>C</w:t>
      </w:r>
      <w:proofErr w:type="spellEnd"/>
      <w:r>
        <w:rPr>
          <w:rFonts w:ascii="Arial" w:hAnsi="Arial" w:cs="Arial"/>
          <w:color w:val="222222"/>
          <w:sz w:val="20"/>
          <w:szCs w:val="20"/>
          <w:shd w:val="clear" w:color="auto" w:fill="FFFFFF"/>
        </w:rPr>
        <w:t>, He K, et al. Learning a deep convolutional network for image super-</w:t>
      </w:r>
      <w:r>
        <w:rPr>
          <w:rFonts w:ascii="Arial" w:hAnsi="Arial" w:cs="Arial"/>
          <w:color w:val="222222"/>
          <w:sz w:val="20"/>
          <w:szCs w:val="20"/>
          <w:shd w:val="clear" w:color="auto" w:fill="FFFFFF"/>
        </w:rPr>
        <w:lastRenderedPageBreak/>
        <w:t>resolution[C]//Computer Vision–ECCV 2014: 13th European Conference, Zurich, Switzerland, September 6-12, 2014, Proceedings, Part IV 13. Springer International Publishing, 2014: 184-199.</w:t>
      </w:r>
    </w:p>
    <w:p w14:paraId="5EE86DD3" w14:textId="77777777" w:rsidR="00CB558B" w:rsidRPr="00CC102B" w:rsidRDefault="00CB558B" w:rsidP="00F55501">
      <w:pPr>
        <w:pStyle w:val="ad"/>
        <w:numPr>
          <w:ilvl w:val="0"/>
          <w:numId w:val="74"/>
        </w:numPr>
        <w:ind w:firstLineChars="0"/>
      </w:pPr>
      <w:r>
        <w:rPr>
          <w:rFonts w:ascii="Arial" w:hAnsi="Arial" w:cs="Arial"/>
          <w:color w:val="222222"/>
          <w:sz w:val="20"/>
          <w:szCs w:val="20"/>
          <w:shd w:val="clear" w:color="auto" w:fill="FFFFFF"/>
        </w:rPr>
        <w:t>Ledig C, Theis L, Huszár F, et al. Photo-realistic single image super-resolution using a generative adversarial network[C]//Proceedings of the IEEE conference on computer vision and pattern recognition. 2017: 4681-4690.</w:t>
      </w:r>
    </w:p>
    <w:p w14:paraId="37C51C5C" w14:textId="7FF23A9C" w:rsidR="00CB558B" w:rsidRDefault="00CB558B">
      <w:pPr>
        <w:widowControl/>
        <w:spacing w:line="240" w:lineRule="auto"/>
        <w:jc w:val="left"/>
      </w:pPr>
      <w:r>
        <w:br w:type="page"/>
      </w:r>
    </w:p>
    <w:p w14:paraId="61AA49EC" w14:textId="77777777" w:rsidR="00CB558B" w:rsidRDefault="00CB558B" w:rsidP="00CB558B">
      <w:pPr>
        <w:pStyle w:val="1"/>
      </w:pPr>
      <w:r>
        <w:rPr>
          <w:rFonts w:hint="eastAsia"/>
        </w:rPr>
        <w:lastRenderedPageBreak/>
        <w:t>深度学习真的是黑盒吗？可视化和</w:t>
      </w:r>
      <w:proofErr w:type="gramStart"/>
      <w:r>
        <w:rPr>
          <w:rFonts w:hint="eastAsia"/>
        </w:rPr>
        <w:t>可</w:t>
      </w:r>
      <w:proofErr w:type="gramEnd"/>
      <w:r>
        <w:rPr>
          <w:rFonts w:hint="eastAsia"/>
        </w:rPr>
        <w:t>解释性</w:t>
      </w:r>
    </w:p>
    <w:p w14:paraId="5CE2C75D" w14:textId="77777777" w:rsidR="00CB558B" w:rsidRDefault="00CB558B" w:rsidP="00CB558B">
      <w:r>
        <w:rPr>
          <w:rFonts w:hint="eastAsia"/>
        </w:rPr>
        <w:t>随着深度学习的发展，深度学习在各个应用领域上取得了其他传统算法所无法比拟的极高精准度，越来越多的研究者在自己的研究领域中应用深度学习算法；许多商业公司使用深度学习算法提高自身竞争力；就连许多政府决策都尝试利用深度学习算法提升效率。但是，相比于深度学习技术在各个领域应用的高速扩展，我们对于深度学习技术的理解其实不甚了解。深度学习模型内部复杂的网络连接，使得我们很难了解模型内部究竟发生了什么。因此，深度学习模型被认为是一种“黑盒”。但是深度学习的</w:t>
      </w:r>
      <w:proofErr w:type="gramStart"/>
      <w:r>
        <w:rPr>
          <w:rFonts w:hint="eastAsia"/>
        </w:rPr>
        <w:t>黑盒性并不是</w:t>
      </w:r>
      <w:proofErr w:type="gramEnd"/>
      <w:r>
        <w:rPr>
          <w:rFonts w:hint="eastAsia"/>
        </w:rPr>
        <w:t>来源于封装，而是来源于复杂性：简单的</w:t>
      </w:r>
      <w:r>
        <w:rPr>
          <w:rFonts w:hint="eastAsia"/>
        </w:rPr>
        <w:t>ANN</w:t>
      </w:r>
      <w:r>
        <w:rPr>
          <w:rFonts w:hint="eastAsia"/>
        </w:rPr>
        <w:t>也容易被人理解，复杂的决策树也一样令人费解。深度学习系统并不是对外完全不可见的，而是缺少一种简单的、易于理解的、可信的理解方式，让人们可以理解其中的原理，进而取得用户的信任。研究者们尝试使用各种方法说明深度学习系统究竟在学习过程中发现了什么特定模式，基于这些研究成果，研究们提出了一种新的人工智能范式——可解释人工智能（</w:t>
      </w:r>
      <w:r>
        <w:rPr>
          <w:rFonts w:hint="eastAsia"/>
        </w:rPr>
        <w:t>Explainable Artificial Intelligence</w:t>
      </w:r>
      <w:r>
        <w:rPr>
          <w:rFonts w:hint="eastAsia"/>
        </w:rPr>
        <w:t>，</w:t>
      </w:r>
      <w:r>
        <w:rPr>
          <w:rFonts w:hint="eastAsia"/>
        </w:rPr>
        <w:t>XAI</w:t>
      </w:r>
      <w:r>
        <w:rPr>
          <w:rFonts w:hint="eastAsia"/>
        </w:rPr>
        <w:t>）。</w:t>
      </w:r>
    </w:p>
    <w:p w14:paraId="03071275" w14:textId="77777777" w:rsidR="00CB558B" w:rsidRDefault="00CB558B" w:rsidP="00CB558B">
      <w:pPr>
        <w:pStyle w:val="2"/>
      </w:pPr>
      <w:r>
        <w:rPr>
          <w:rFonts w:hint="eastAsia"/>
        </w:rPr>
        <w:t>为什么需要解释深度学习</w:t>
      </w:r>
    </w:p>
    <w:p w14:paraId="415BB38C" w14:textId="77777777" w:rsidR="00CB558B" w:rsidRDefault="00CB558B" w:rsidP="00CB558B">
      <w:r>
        <w:rPr>
          <w:rFonts w:hint="eastAsia"/>
        </w:rPr>
        <w:t>为什么我们需要解释深度学习？针对这个问题，我们将从一个例子出发来进行分析。</w:t>
      </w:r>
    </w:p>
    <w:p w14:paraId="7603DFAB" w14:textId="77777777" w:rsidR="00CB558B" w:rsidRDefault="00CB558B" w:rsidP="00CB558B">
      <w:r>
        <w:rPr>
          <w:rFonts w:hint="eastAsia"/>
        </w:rPr>
        <w:t>在一次进行图像分类的任务中，使用了若干张哈士奇和狼的样本图片，如图</w:t>
      </w:r>
      <w:r>
        <w:rPr>
          <w:rFonts w:hint="eastAsia"/>
        </w:rPr>
        <w:t>14-1</w:t>
      </w:r>
      <w:r>
        <w:rPr>
          <w:rFonts w:hint="eastAsia"/>
        </w:rPr>
        <w:t>（</w:t>
      </w:r>
      <w:r>
        <w:rPr>
          <w:rFonts w:hint="eastAsia"/>
        </w:rPr>
        <w:t>a</w:t>
      </w:r>
      <w:r>
        <w:rPr>
          <w:rFonts w:hint="eastAsia"/>
        </w:rPr>
        <w:t>）和</w:t>
      </w:r>
      <w:r>
        <w:rPr>
          <w:rFonts w:hint="eastAsia"/>
        </w:rPr>
        <w:t>14-1</w:t>
      </w:r>
      <w:r>
        <w:rPr>
          <w:rFonts w:hint="eastAsia"/>
        </w:rPr>
        <w:t>（</w:t>
      </w:r>
      <w:r>
        <w:rPr>
          <w:rFonts w:hint="eastAsia"/>
        </w:rPr>
        <w:t>b</w:t>
      </w:r>
      <w:r>
        <w:rPr>
          <w:rFonts w:hint="eastAsia"/>
        </w:rPr>
        <w:t>）所示。经过一个简单的深度学习模型的训练过程，在大多数的数据中都能够正确的分类，但是发现一些</w:t>
      </w:r>
      <w:proofErr w:type="gramStart"/>
      <w:r>
        <w:rPr>
          <w:rFonts w:hint="eastAsia"/>
        </w:rPr>
        <w:t>类似图</w:t>
      </w:r>
      <w:proofErr w:type="gramEnd"/>
      <w:r>
        <w:rPr>
          <w:rFonts w:hint="eastAsia"/>
        </w:rPr>
        <w:t>14-1</w:t>
      </w:r>
      <w:r>
        <w:rPr>
          <w:rFonts w:hint="eastAsia"/>
        </w:rPr>
        <w:t>（</w:t>
      </w:r>
      <w:r>
        <w:rPr>
          <w:rFonts w:hint="eastAsia"/>
        </w:rPr>
        <w:t>c</w:t>
      </w:r>
      <w:r>
        <w:rPr>
          <w:rFonts w:hint="eastAsia"/>
        </w:rPr>
        <w:t>）的图片总是被错误分类。经过可解释性的研究，人们发现模型对图</w:t>
      </w:r>
      <w:r>
        <w:rPr>
          <w:rFonts w:hint="eastAsia"/>
        </w:rPr>
        <w:t>14-1</w:t>
      </w:r>
      <w:r>
        <w:rPr>
          <w:rFonts w:hint="eastAsia"/>
        </w:rPr>
        <w:t>（</w:t>
      </w:r>
      <w:r>
        <w:rPr>
          <w:rFonts w:hint="eastAsia"/>
        </w:rPr>
        <w:t>c</w:t>
      </w:r>
      <w:r>
        <w:rPr>
          <w:rFonts w:hint="eastAsia"/>
        </w:rPr>
        <w:t>）分类的依据如图</w:t>
      </w:r>
      <w:r>
        <w:rPr>
          <w:rFonts w:hint="eastAsia"/>
        </w:rPr>
        <w:t>14-1</w:t>
      </w:r>
      <w:r>
        <w:rPr>
          <w:rFonts w:hint="eastAsia"/>
        </w:rPr>
        <w:t>（</w:t>
      </w:r>
      <w:r>
        <w:rPr>
          <w:rFonts w:hint="eastAsia"/>
        </w:rPr>
        <w:t>d</w:t>
      </w:r>
      <w:r>
        <w:rPr>
          <w:rFonts w:hint="eastAsia"/>
        </w:rPr>
        <w:t>）所示。也就是说，之所以图片被误判，是因为输入数据中，所有哈士奇都在草地上，</w:t>
      </w:r>
      <w:proofErr w:type="gramStart"/>
      <w:r>
        <w:rPr>
          <w:rFonts w:hint="eastAsia"/>
        </w:rPr>
        <w:t>所有狼</w:t>
      </w:r>
      <w:proofErr w:type="gramEnd"/>
      <w:r>
        <w:rPr>
          <w:rFonts w:hint="eastAsia"/>
        </w:rPr>
        <w:t>都在雪地上，深度学习模型误以为可以通过“草地</w:t>
      </w:r>
      <w:r>
        <w:rPr>
          <w:rFonts w:hint="eastAsia"/>
        </w:rPr>
        <w:t>/</w:t>
      </w:r>
      <w:r>
        <w:rPr>
          <w:rFonts w:hint="eastAsia"/>
        </w:rPr>
        <w:t>雪地”来区分“哈士奇</w:t>
      </w:r>
      <w:r>
        <w:rPr>
          <w:rFonts w:hint="eastAsia"/>
        </w:rPr>
        <w:t>/</w:t>
      </w:r>
      <w:r>
        <w:rPr>
          <w:rFonts w:hint="eastAsia"/>
        </w:rPr>
        <w:t>狼”。当人类使用者了解到这样的判决情况后，尽管这个模型的判别准确率高达</w:t>
      </w:r>
      <w:r>
        <w:rPr>
          <w:rFonts w:hint="eastAsia"/>
        </w:rPr>
        <w:t>90%</w:t>
      </w:r>
      <w:r>
        <w:rPr>
          <w:rFonts w:hint="eastAsia"/>
        </w:rPr>
        <w:t>以上，但是使用者对模型的信用度下降到</w:t>
      </w:r>
      <w:r>
        <w:rPr>
          <w:rFonts w:hint="eastAsia"/>
        </w:rPr>
        <w:t>11%</w:t>
      </w:r>
      <w:r>
        <w:rPr>
          <w:rFonts w:hint="eastAsia"/>
        </w:rPr>
        <w:t>。</w:t>
      </w:r>
      <w:r>
        <w:fldChar w:fldCharType="begin"/>
      </w:r>
      <w:r>
        <w:instrText xml:space="preserve"> ADDIN ZOTERO_ITEM CSL_CITATION {"citationID":"IhKpuJQY","properties":{"formattedCitation":"[1]","plainCitation":"[1]","noteIndex":0},"citationItems":[{"id":3482,"uris":["http://zotero.org/users/8673112/items/HK9I9VVK"],"itemData":{"id":3482,"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note":"arXiv:1602.04938 [cs, stat]\nversion: 1","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2",10,9]]},"issued":{"date-parts":[["2016",2,16]]}}}],"schema":"https://github.com/citation-style-language/schema/raw/master/csl-citation.json"} </w:instrText>
      </w:r>
      <w:r>
        <w:fldChar w:fldCharType="separate"/>
      </w:r>
      <w:r w:rsidRPr="00852803">
        <w:rPr>
          <w:rFonts w:ascii="等线" w:eastAsia="等线" w:hAnsi="等线"/>
        </w:rPr>
        <w:t>[1]</w:t>
      </w:r>
      <w:r>
        <w:fldChar w:fldCharType="end"/>
      </w:r>
    </w:p>
    <w:p w14:paraId="0DA8A3DA" w14:textId="77777777" w:rsidR="00CB558B" w:rsidRDefault="00CB558B" w:rsidP="00CB558B">
      <w:r>
        <w:rPr>
          <w:noProof/>
        </w:rPr>
        <w:lastRenderedPageBreak/>
        <w:drawing>
          <wp:inline distT="0" distB="0" distL="0" distR="0" wp14:anchorId="42333288" wp14:editId="412671E9">
            <wp:extent cx="5327650" cy="1482090"/>
            <wp:effectExtent l="0" t="0" r="6350" b="0"/>
            <wp:docPr id="17668686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868644" name="图片 176686864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327650" cy="1482090"/>
                    </a:xfrm>
                    <a:prstGeom prst="rect">
                      <a:avLst/>
                    </a:prstGeom>
                  </pic:spPr>
                </pic:pic>
              </a:graphicData>
            </a:graphic>
          </wp:inline>
        </w:drawing>
      </w:r>
    </w:p>
    <w:p w14:paraId="19A29812" w14:textId="77777777" w:rsidR="00CB558B" w:rsidRPr="00DF3602"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r>
        <w:rPr>
          <w:rFonts w:hint="eastAsia"/>
        </w:rPr>
        <w:t>深度学习模型的可解释性</w:t>
      </w:r>
    </w:p>
    <w:p w14:paraId="0DB0B505" w14:textId="77777777" w:rsidR="00CB558B" w:rsidRDefault="00CB558B" w:rsidP="00CB558B">
      <w:r>
        <w:rPr>
          <w:rFonts w:hint="eastAsia"/>
        </w:rPr>
        <w:t>从这个例子，我们可以看出，目前为止，基于数据驱动的人工智能系统并不能完全获得人类的信任，深度学习模型很容易被“愚弄”而导致模型的可靠性和泛化性变差，这也限制了人工智能在各种领域的应用。</w:t>
      </w:r>
    </w:p>
    <w:p w14:paraId="4F1D496C" w14:textId="77777777" w:rsidR="00CB558B" w:rsidRDefault="00CB558B" w:rsidP="00CB558B">
      <w:pPr>
        <w:pStyle w:val="3"/>
      </w:pPr>
      <w:r>
        <w:rPr>
          <w:rFonts w:hint="eastAsia"/>
        </w:rPr>
        <w:t>深度学习决策机制的理论局限</w:t>
      </w:r>
    </w:p>
    <w:p w14:paraId="31968E73" w14:textId="77777777" w:rsidR="00CB558B" w:rsidRDefault="00CB558B" w:rsidP="00CB558B">
      <w:r>
        <w:rPr>
          <w:rFonts w:hint="eastAsia"/>
        </w:rPr>
        <w:t>图</w:t>
      </w:r>
      <w:r>
        <w:rPr>
          <w:rFonts w:hint="eastAsia"/>
        </w:rPr>
        <w:t>14-1</w:t>
      </w:r>
      <w:r>
        <w:rPr>
          <w:rFonts w:hint="eastAsia"/>
        </w:rPr>
        <w:t>所展示的例子以一种具象的形式向我们说明了大多数深度学习模型的局限性。如果模型仅仅只能在输入数据和预期结果之间建立关联（</w:t>
      </w:r>
      <w:r>
        <w:rPr>
          <w:rFonts w:hint="eastAsia"/>
        </w:rPr>
        <w:t>Association</w:t>
      </w:r>
      <w:r>
        <w:rPr>
          <w:rFonts w:hint="eastAsia"/>
        </w:rPr>
        <w:t>），由于数据样本自身的局限和偏差，这种关联学习将会学习到虚假关联（</w:t>
      </w:r>
      <w:r>
        <w:rPr>
          <w:rFonts w:hint="eastAsia"/>
        </w:rPr>
        <w:t>Spurious Relationship</w:t>
      </w:r>
      <w:r>
        <w:rPr>
          <w:rFonts w:hint="eastAsia"/>
        </w:rPr>
        <w:t>），例如狼与雪地之间的相关性。这样的模型在训练数据分布和测试数据分布相近的情况下表现良好，但其实并没有学习到基于正确因果关系的推理决策能力，在训练和测试数据分布不一致的情况下，泛化性能就会变差。</w:t>
      </w:r>
    </w:p>
    <w:p w14:paraId="77E39FED" w14:textId="77777777" w:rsidR="00CB558B" w:rsidRDefault="00CB558B" w:rsidP="00CB558B">
      <w:r>
        <w:rPr>
          <w:rFonts w:hint="eastAsia"/>
        </w:rPr>
        <w:t>Judea Pearl</w:t>
      </w:r>
      <w:r>
        <w:rPr>
          <w:rFonts w:hint="eastAsia"/>
        </w:rPr>
        <w:t>提出，基于关联分析的学习方式是一种低层次的认知，而为了能够从这些虚假关联中甄别出因果关系，需要通过主动干预（</w:t>
      </w:r>
      <w:r>
        <w:rPr>
          <w:rFonts w:hint="eastAsia"/>
        </w:rPr>
        <w:t>Intervention</w:t>
      </w:r>
      <w:r>
        <w:rPr>
          <w:rFonts w:hint="eastAsia"/>
        </w:rPr>
        <w:t>）实验来拓展观测现象，利用</w:t>
      </w:r>
      <w:proofErr w:type="gramStart"/>
      <w:r>
        <w:rPr>
          <w:rFonts w:hint="eastAsia"/>
        </w:rPr>
        <w:t>反事实</w:t>
      </w:r>
      <w:proofErr w:type="gramEnd"/>
      <w:r>
        <w:rPr>
          <w:rFonts w:hint="eastAsia"/>
        </w:rPr>
        <w:t>推理（</w:t>
      </w:r>
      <w:r>
        <w:rPr>
          <w:rFonts w:hint="eastAsia"/>
        </w:rPr>
        <w:t>Counterfactual Reasoning</w:t>
      </w:r>
      <w:r>
        <w:rPr>
          <w:rFonts w:hint="eastAsia"/>
        </w:rPr>
        <w:t>）发现其中的内在因果联系。</w:t>
      </w:r>
      <w:r>
        <w:fldChar w:fldCharType="begin"/>
      </w:r>
      <w:r>
        <w:instrText xml:space="preserve"> ADDIN ZOTERO_ITEM CSL_CITATION {"citationID":"oHYlNLl1","properties":{"formattedCitation":"[2]","plainCitation":"[2]","noteIndex":0},"citationItems":[{"id":5417,"uris":["http://zotero.org/users/8673112/items/QLJJ5I2Q"],"itemData":{"id":5417,"type":"book","ISBN":"978-0-14-198241-0","language":"English","publisher":"Penguin (May 2, 2019)","title":"The book of why: The new science of cause and effect","author":[{"family":"Pearl","given":"Judea"},{"family":"Mackenzie","given":"Dana"}]}}],"schema":"https://github.com/citation-style-language/schema/raw/master/csl-citation.json"} </w:instrText>
      </w:r>
      <w:r>
        <w:fldChar w:fldCharType="separate"/>
      </w:r>
      <w:r w:rsidRPr="00D17A5F">
        <w:rPr>
          <w:rFonts w:ascii="等线" w:eastAsia="等线" w:hAnsi="等线"/>
        </w:rPr>
        <w:t>[2]</w:t>
      </w:r>
      <w:r>
        <w:fldChar w:fldCharType="end"/>
      </w:r>
      <w:r>
        <w:rPr>
          <w:rFonts w:hint="eastAsia"/>
        </w:rPr>
        <w:t>这也揭示了人工智能和深度学习的未来发展方向之一。</w:t>
      </w:r>
    </w:p>
    <w:p w14:paraId="727B323E" w14:textId="77777777" w:rsidR="00CB558B" w:rsidRDefault="00CB558B" w:rsidP="00CB558B">
      <w:pPr>
        <w:pStyle w:val="3"/>
      </w:pPr>
      <w:r>
        <w:rPr>
          <w:rFonts w:hint="eastAsia"/>
        </w:rPr>
        <w:t>深度学习模型的应用缺陷</w:t>
      </w:r>
    </w:p>
    <w:p w14:paraId="7B436B22" w14:textId="77777777" w:rsidR="00CB558B" w:rsidRDefault="00CB558B" w:rsidP="00CB558B">
      <w:r>
        <w:rPr>
          <w:rFonts w:hint="eastAsia"/>
        </w:rPr>
        <w:t>在深度学习模型的实际应用过程中，数据驱动的深度学习同样具有很多隐患。</w:t>
      </w:r>
    </w:p>
    <w:p w14:paraId="6471E5DE" w14:textId="77777777" w:rsidR="00CB558B" w:rsidRDefault="00CB558B" w:rsidP="00CB558B">
      <w:r>
        <w:rPr>
          <w:rFonts w:hint="eastAsia"/>
        </w:rPr>
        <w:t>首先，数据样本的局限和偏差会导致训练得到的模型同样具有偏差。例如我们在图</w:t>
      </w:r>
      <w:r>
        <w:rPr>
          <w:rFonts w:hint="eastAsia"/>
        </w:rPr>
        <w:t>14-1</w:t>
      </w:r>
      <w:r>
        <w:rPr>
          <w:rFonts w:hint="eastAsia"/>
        </w:rPr>
        <w:t>说明的例子。又比如，在美国曾经使用过的犯罪风险评估算法</w:t>
      </w:r>
      <w:r>
        <w:rPr>
          <w:rFonts w:hint="eastAsia"/>
        </w:rPr>
        <w:t>COMPAS</w:t>
      </w:r>
      <w:r>
        <w:rPr>
          <w:rFonts w:hint="eastAsia"/>
        </w:rPr>
        <w:t>因为训练数据的偏差，</w:t>
      </w:r>
      <w:r>
        <w:rPr>
          <w:rFonts w:hint="eastAsia"/>
        </w:rPr>
        <w:lastRenderedPageBreak/>
        <w:t>被发现黑人相比于白人更容易被判定为高犯罪风险。这种具有偏差的人工智能系统既不能获得人们的信任，还不利于社会的公平正义。</w:t>
      </w:r>
    </w:p>
    <w:p w14:paraId="008C72DC" w14:textId="77777777" w:rsidR="00CB558B" w:rsidRDefault="00CB558B" w:rsidP="00CB558B">
      <w:r>
        <w:rPr>
          <w:rFonts w:hint="eastAsia"/>
        </w:rPr>
        <w:t>其次，当前深度学习模型容易受到攻击。如图</w:t>
      </w:r>
      <w:r>
        <w:rPr>
          <w:rFonts w:hint="eastAsia"/>
        </w:rPr>
        <w:t>14-2</w:t>
      </w:r>
      <w:r>
        <w:rPr>
          <w:rFonts w:hint="eastAsia"/>
        </w:rPr>
        <w:t>所示，在一张被模型分类为熊猫的图片上，添加人眼不可见的特定噪声，得到的</w:t>
      </w:r>
      <w:proofErr w:type="gramStart"/>
      <w:r>
        <w:rPr>
          <w:rFonts w:hint="eastAsia"/>
        </w:rPr>
        <w:t>新图片会</w:t>
      </w:r>
      <w:proofErr w:type="gramEnd"/>
      <w:r>
        <w:rPr>
          <w:rFonts w:hint="eastAsia"/>
        </w:rPr>
        <w:t>被同样的模型分类为长臂猿，这样的攻击被称为对抗学习。</w:t>
      </w:r>
      <w:r>
        <w:fldChar w:fldCharType="begin"/>
      </w:r>
      <w:r>
        <w:instrText xml:space="preserve"> ADDIN ZOTERO_ITEM CSL_CITATION {"citationID":"FnQo5nhX","properties":{"formattedCitation":"[3]","plainCitation":"[3]","noteIndex":0},"citationItems":[{"id":5365,"uris":["http://zotero.org/users/8673112/items/6X7G6YTB"],"itemData":{"id":5365,"type":"article","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w:instrText>
      </w:r>
      <w:r>
        <w:rPr>
          <w:rFonts w:ascii="MS Mincho" w:eastAsia="MS Mincho" w:hAnsi="MS Mincho" w:cs="MS Mincho" w:hint="eastAsia"/>
        </w:rPr>
        <w:instrText>ﬁ</w:instrText>
      </w:r>
      <w:r>
        <w:instrText>dence. Early attempts at explaining this phenomenon focused on nonlinearity and over</w:instrText>
      </w:r>
      <w:r>
        <w:rPr>
          <w:rFonts w:ascii="MS Mincho" w:eastAsia="MS Mincho" w:hAnsi="MS Mincho" w:cs="MS Mincho" w:hint="eastAsia"/>
        </w:rPr>
        <w:instrText>ﬁ</w:instrText>
      </w:r>
      <w:r>
        <w:instrText xml:space="preserve">tting. We argue instead that the primary cause of neural networks’ vulnerability to adversarial perturbation is their linear nature. This explanation is supported by new quantitative results while giving the </w:instrText>
      </w:r>
      <w:r>
        <w:rPr>
          <w:rFonts w:ascii="MS Mincho" w:eastAsia="MS Mincho" w:hAnsi="MS Mincho" w:cs="MS Mincho" w:hint="eastAsia"/>
        </w:rPr>
        <w:instrText>ﬁ</w:instrText>
      </w:r>
      <w:r>
        <w:instrText xml:space="preserve">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language":"en","note":"arXiv:1412.6572 [cs, stat]","number":"arXiv:1412.6572","publisher":"arXiv","source":"arXiv.org","title":"Explaining and Harnessing Adversarial Examples","URL":"http://arxiv.org/abs/1412.6572","author":[{"family":"Goodfellow","given":"Ian J."},{"family":"Shlens","given":"Jonathon"},{"family":"Szegedy","given":"Christian"}],"accessed":{"date-parts":[["2023",5,5]]},"issued":{"date-parts":[["2015",3,20]]}}}],"schema":"https://github.com/citation-style-language/schema/raw/master/csl-citation.json"} </w:instrText>
      </w:r>
      <w:r>
        <w:fldChar w:fldCharType="separate"/>
      </w:r>
      <w:r w:rsidRPr="00D17A5F">
        <w:rPr>
          <w:rFonts w:ascii="等线" w:eastAsia="等线" w:hAnsi="等线"/>
        </w:rPr>
        <w:t>[3]</w:t>
      </w:r>
      <w:r>
        <w:fldChar w:fldCharType="end"/>
      </w:r>
      <w:r>
        <w:rPr>
          <w:rFonts w:hint="eastAsia"/>
        </w:rPr>
        <w:t>利用这种特性，人们可以通过佩戴经过特殊设计的眼镜</w:t>
      </w:r>
      <w:r>
        <w:fldChar w:fldCharType="begin"/>
      </w:r>
      <w:r>
        <w:instrText xml:space="preserve"> ADDIN ZOTERO_ITEM CSL_CITATION {"citationID":"ti1NXhCo","properties":{"formattedCitation":"[4]","plainCitation":"[4]","noteIndex":0},"citationItems":[{"id":5369,"uris":["http://zotero.org/users/8673112/items/SP8T82ME"],"itemData":{"id":5369,"type":"article","abstract":"Deep learning models have achieved high performance on many tasks, and thus have been applied to many security-critical scenarios. For example, deep learning-based face recognition systems have been used to authenticate users to access many security-sensitive applications like payment apps. Such usages of deep learning systems provide the adversaries with sufficient incentives to perform attacks against these systems for their adversarial purposes. In this work, we consider a new type of attacks, called backdoor attacks, where the attacker's goal is to create a backdoor into a learning-based authentication system, so that he can easily circumvent the system by leveraging the backdoor. Specifically, the adversary aims at creating backdoor instances, so that the victim learning system will be misled to classify the backdoor instances as a target label specified by the adversary. In particular, we study backdoor poisoning attacks, which achieve backdoor attacks using poisoning strategies. Different from all existing work, our studied poisoning strategies can apply under a very weak threat model: (1) the adversary has no knowledge of the model and the training set used by the victim system; (2) the attacker is allowed to inject only a small amount of poisoning samples; (3) the backdoor key is hard to notice even by human beings to achieve stealthiness. We conduct evaluation to demonstrate that a backdoor adversary can inject only around 50 poisoning samples, while achieving an attack success rate of above 90%. We are also the first work to show that a data poisoning attack can create physically implementable backdoors without touching the training process. Our work demonstrates that backdoor poisoning attacks pose real threats to a learning system, and thus highlights the importance of further investigation and proposing defense strategies against them.","note":"arXiv:1712.05526 [cs]","number":"arXiv:1712.05526","publisher":"arXiv","source":"arXiv.org","title":"Targeted Backdoor Attacks on Deep Learning Systems Using Data Poisoning","URL":"http://arxiv.org/abs/1712.05526","author":[{"family":"Chen","given":"Xinyun"},{"family":"Liu","given":"Chang"},{"family":"Li","given":"Bo"},{"family":"Lu","given":"Kimberly"},{"family":"Song","given":"Dawn"}],"accessed":{"date-parts":[["2023",5,5]]},"issued":{"date-parts":[["2017",12,14]]}}}],"schema":"https://github.com/citation-style-language/schema/raw/master/csl-citation.json"} </w:instrText>
      </w:r>
      <w:r>
        <w:fldChar w:fldCharType="separate"/>
      </w:r>
      <w:r w:rsidRPr="00D17A5F">
        <w:rPr>
          <w:rFonts w:ascii="等线" w:eastAsia="等线" w:hAnsi="等线"/>
        </w:rPr>
        <w:t>[4]</w:t>
      </w:r>
      <w:r>
        <w:fldChar w:fldCharType="end"/>
      </w:r>
      <w:r>
        <w:rPr>
          <w:rFonts w:hint="eastAsia"/>
        </w:rPr>
        <w:t>，就可以欺骗使用深度学习进行人脸识别的人脸识别系统，这会引发用户对系统的不信任。</w:t>
      </w:r>
    </w:p>
    <w:p w14:paraId="271F030B" w14:textId="77777777" w:rsidR="00CB558B" w:rsidRDefault="00CB558B" w:rsidP="00CB558B">
      <w:r>
        <w:rPr>
          <w:rFonts w:hint="eastAsia"/>
          <w:noProof/>
        </w:rPr>
        <w:drawing>
          <wp:inline distT="0" distB="0" distL="0" distR="0" wp14:anchorId="7AECBDB3" wp14:editId="673675DC">
            <wp:extent cx="5327650" cy="2082800"/>
            <wp:effectExtent l="0" t="0" r="6350" b="0"/>
            <wp:docPr id="11657374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737497" name="图片 116573749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327650" cy="2082800"/>
                    </a:xfrm>
                    <a:prstGeom prst="rect">
                      <a:avLst/>
                    </a:prstGeom>
                  </pic:spPr>
                </pic:pic>
              </a:graphicData>
            </a:graphic>
          </wp:inline>
        </w:drawing>
      </w:r>
    </w:p>
    <w:p w14:paraId="6BC47B69" w14:textId="77777777" w:rsidR="00CB558B" w:rsidRPr="00B12272"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2</w:t>
      </w:r>
      <w:r>
        <w:fldChar w:fldCharType="end"/>
      </w:r>
      <w:r>
        <w:t xml:space="preserve">  </w:t>
      </w:r>
      <w:r>
        <w:rPr>
          <w:rFonts w:hint="eastAsia"/>
        </w:rPr>
        <w:t>深度学习模型受到特定噪声攻击</w:t>
      </w:r>
    </w:p>
    <w:p w14:paraId="6BBF5C3F" w14:textId="77777777" w:rsidR="00CB558B" w:rsidRDefault="00CB558B" w:rsidP="00CB558B">
      <w:r>
        <w:rPr>
          <w:rFonts w:hint="eastAsia"/>
        </w:rPr>
        <w:t>从这些风险可以看出，现在的深度学习系统依旧缺乏对其工作过程的具体认知，难以解释决策流程，总体上难以获得人们的足够信任，尤其是在金融、法律、医疗等错误代价较高的领域，人们不能信任这样的深度学习系统。</w:t>
      </w:r>
    </w:p>
    <w:p w14:paraId="2742D11A" w14:textId="77777777" w:rsidR="00CB558B" w:rsidRDefault="00CB558B" w:rsidP="00CB558B">
      <w:pPr>
        <w:pStyle w:val="3"/>
      </w:pPr>
      <w:r>
        <w:rPr>
          <w:rFonts w:hint="eastAsia"/>
        </w:rPr>
        <w:t>深度学习模型面临的监管要求</w:t>
      </w:r>
    </w:p>
    <w:p w14:paraId="495CA1CB" w14:textId="77777777" w:rsidR="00CB558B" w:rsidRDefault="00CB558B" w:rsidP="00CB558B">
      <w:r>
        <w:rPr>
          <w:rFonts w:hint="eastAsia"/>
        </w:rPr>
        <w:t>事实上，目前在金融、医疗和法律等重要领域，政府对深度学习系统已经出台了许多防范措施和监管立法。比如，欧盟高级人工智能专家组起草的《可信人工智能道德原则指导》</w:t>
      </w:r>
      <w:r>
        <w:rPr>
          <w:rFonts w:hint="eastAsia"/>
        </w:rPr>
        <w:t>[</w:t>
      </w:r>
      <w:r>
        <w:rPr>
          <w:rFonts w:hint="eastAsia"/>
        </w:rPr>
        <w:t>引用来源：</w:t>
      </w:r>
      <w:r>
        <w:rPr>
          <w:rFonts w:hint="eastAsia"/>
        </w:rPr>
        <w:t>Ethics guidelines for trustworthy AI...]</w:t>
      </w:r>
      <w:r>
        <w:rPr>
          <w:rFonts w:hint="eastAsia"/>
        </w:rPr>
        <w:t>指出，可信人工智能系统必须满足七个方面的要求</w:t>
      </w:r>
      <w:r>
        <w:rPr>
          <w:rFonts w:hint="eastAsia"/>
        </w:rPr>
        <w:t>:</w:t>
      </w:r>
      <w:r>
        <w:rPr>
          <w:rFonts w:hint="eastAsia"/>
        </w:rPr>
        <w:t>人类监管纠错、技术安全及鲁棒、隐私保护和数据治理、透明及可解释、算法公平及无歧视、环保及社会影响、问责制度。中国新一代人工智能治理专业委员会在</w:t>
      </w:r>
      <w:r>
        <w:rPr>
          <w:rFonts w:hint="eastAsia"/>
        </w:rPr>
        <w:t>2019</w:t>
      </w:r>
      <w:r>
        <w:rPr>
          <w:rFonts w:hint="eastAsia"/>
        </w:rPr>
        <w:t>年</w:t>
      </w:r>
      <w:r>
        <w:rPr>
          <w:rFonts w:hint="eastAsia"/>
        </w:rPr>
        <w:t>6</w:t>
      </w:r>
      <w:r>
        <w:rPr>
          <w:rFonts w:hint="eastAsia"/>
        </w:rPr>
        <w:t>月发布的《新一代人工智能治理原则——发展负责任的人工智能》</w:t>
      </w:r>
      <w:r>
        <w:rPr>
          <w:rFonts w:hint="eastAsia"/>
        </w:rPr>
        <w:t>[</w:t>
      </w:r>
      <w:r>
        <w:rPr>
          <w:rFonts w:hint="eastAsia"/>
        </w:rPr>
        <w:t>引用来源：发展负责任的人工智能</w:t>
      </w:r>
      <w:r>
        <w:rPr>
          <w:rFonts w:hint="eastAsia"/>
        </w:rPr>
        <w:t>...]</w:t>
      </w:r>
      <w:r>
        <w:rPr>
          <w:rFonts w:hint="eastAsia"/>
        </w:rPr>
        <w:t>政策文件中指出，要突出发展负责任的人工智能，强调公平公正、尊重隐私、安全可控</w:t>
      </w:r>
      <w:r>
        <w:rPr>
          <w:rFonts w:hint="eastAsia"/>
        </w:rPr>
        <w:lastRenderedPageBreak/>
        <w:t>等八条原则，因此，提高可解释性成为推广智能模型在各行各业应用的必由之路。</w:t>
      </w:r>
    </w:p>
    <w:p w14:paraId="01B7D04D" w14:textId="77777777" w:rsidR="00CB558B" w:rsidRDefault="00CB558B" w:rsidP="00CB558B">
      <w:r>
        <w:rPr>
          <w:rFonts w:hint="eastAsia"/>
        </w:rPr>
        <w:t>虽然对人工智能可解释性的监管要求已经在法律和规章制度层面逐步完善，但如何将这些制度层面的规则具体细化落实为可实现的技术方案，仍是可解释人工智能</w:t>
      </w:r>
      <w:proofErr w:type="gramStart"/>
      <w:r>
        <w:rPr>
          <w:rFonts w:hint="eastAsia"/>
        </w:rPr>
        <w:t>巫</w:t>
      </w:r>
      <w:proofErr w:type="gramEnd"/>
      <w:r>
        <w:rPr>
          <w:rFonts w:hint="eastAsia"/>
        </w:rPr>
        <w:t>待研究和解决的挑战。</w:t>
      </w:r>
    </w:p>
    <w:p w14:paraId="03BECE80" w14:textId="77777777" w:rsidR="00CB558B" w:rsidRDefault="00CB558B" w:rsidP="00CB558B">
      <w:pPr>
        <w:pStyle w:val="3"/>
      </w:pPr>
      <w:r>
        <w:rPr>
          <w:rFonts w:hint="eastAsia"/>
        </w:rPr>
        <w:t>解释与信任</w:t>
      </w:r>
    </w:p>
    <w:p w14:paraId="4A04C4A4" w14:textId="77777777" w:rsidR="00CB558B" w:rsidRDefault="00CB558B" w:rsidP="00CB558B">
      <w:r>
        <w:rPr>
          <w:rFonts w:hint="eastAsia"/>
        </w:rPr>
        <w:t>通过前面对深度学习局限性的解释，我们有这样的认识：解释深度学习的本质要求就在于通过解释的方式取得人类对深度学习系统的信任。信任（</w:t>
      </w:r>
      <w:r>
        <w:rPr>
          <w:rFonts w:hint="eastAsia"/>
        </w:rPr>
        <w:t>Trust</w:t>
      </w:r>
      <w:r>
        <w:rPr>
          <w:rFonts w:hint="eastAsia"/>
        </w:rPr>
        <w:t>）是人类在社会协作中的一种心理状态，是我们愿意向对方暴露自己的弱势。我们信任深度学习系统，建立在两个层次的主观判断，其一是对深度学习系统能力和性能的信任，信任系统有处理问题的能力；其二是对深度学习系统态度和决策机制的信任，信任系统能够做出合乎人类道德规范的判断决策。</w:t>
      </w:r>
      <w:r>
        <w:fldChar w:fldCharType="begin"/>
      </w:r>
      <w:r>
        <w:instrText xml:space="preserve"> ADDIN ZOTERO_ITEM CSL_CITATION {"citationID":"MIcxtLe1","properties":{"formattedCitation":"[5]","plainCitation":"[5]","noteIndex":0},"citationItems":[{"id":5418,"uris":["http://zotero.org/users/8673112/items/QVMCQ6QK"],"itemData":{"id":5418,"type":"book","edition":"1","event-place":"</w:instrText>
      </w:r>
      <w:r>
        <w:instrText>北京</w:instrText>
      </w:r>
      <w:r>
        <w:instrText>","ISBN":"978-7-121-43187-6","language":"</w:instrText>
      </w:r>
      <w:r>
        <w:instrText>中文</w:instrText>
      </w:r>
      <w:r>
        <w:instrText>","publisher":"</w:instrText>
      </w:r>
      <w:r>
        <w:instrText>电子工业出版社</w:instrText>
      </w:r>
      <w:r>
        <w:instrText>","publisher-place":"</w:instrText>
      </w:r>
      <w:r>
        <w:instrText>北京</w:instrText>
      </w:r>
      <w:r>
        <w:instrText>","title":"</w:instrText>
      </w:r>
      <w:r>
        <w:instrText>可解释人工智能导论</w:instrText>
      </w:r>
      <w:r>
        <w:instrText>","author":[{"family":"</w:instrText>
      </w:r>
      <w:r>
        <w:instrText>杨</w:instrText>
      </w:r>
      <w:r>
        <w:instrText>","given":"</w:instrText>
      </w:r>
      <w:r>
        <w:instrText>强</w:instrText>
      </w:r>
      <w:r>
        <w:instrText>"},{"family":"</w:instrText>
      </w:r>
      <w:r>
        <w:instrText>范</w:instrText>
      </w:r>
      <w:r>
        <w:instrText>","given":"</w:instrText>
      </w:r>
      <w:r>
        <w:instrText>力欣</w:instrText>
      </w:r>
      <w:r>
        <w:instrText>"},{"family":"</w:instrText>
      </w:r>
      <w:r>
        <w:instrText>朱</w:instrText>
      </w:r>
      <w:r>
        <w:instrText>","given":"</w:instrText>
      </w:r>
      <w:r>
        <w:instrText>军</w:instrText>
      </w:r>
      <w:r>
        <w:instrText>"},{"family":"</w:instrText>
      </w:r>
      <w:r>
        <w:instrText>陈</w:instrText>
      </w:r>
      <w:r>
        <w:instrText>","given":"</w:instrText>
      </w:r>
      <w:r>
        <w:instrText>一昕</w:instrText>
      </w:r>
      <w:r>
        <w:instrText>"},{"family":"</w:instrText>
      </w:r>
      <w:r>
        <w:instrText>张</w:instrText>
      </w:r>
      <w:r>
        <w:instrText>","given":"</w:instrText>
      </w:r>
      <w:r>
        <w:instrText>拳石</w:instrText>
      </w:r>
      <w:r>
        <w:instrText>"},{"family":"</w:instrText>
      </w:r>
      <w:r>
        <w:instrText>朱</w:instrText>
      </w:r>
      <w:r>
        <w:instrText>","given":"</w:instrText>
      </w:r>
      <w:r>
        <w:instrText>松纯</w:instrText>
      </w:r>
      <w:r>
        <w:instrText xml:space="preserve">"}]}}],"schema":"https://github.com/citation-style-language/schema/raw/master/csl-citation.json"} </w:instrText>
      </w:r>
      <w:r>
        <w:fldChar w:fldCharType="separate"/>
      </w:r>
      <w:r w:rsidRPr="00D17A5F">
        <w:rPr>
          <w:rFonts w:ascii="等线" w:eastAsia="等线" w:hAnsi="等线"/>
        </w:rPr>
        <w:t>[5]</w:t>
      </w:r>
      <w:r>
        <w:fldChar w:fldCharType="end"/>
      </w:r>
    </w:p>
    <w:p w14:paraId="33F8A4A1" w14:textId="77777777" w:rsidR="00CB558B" w:rsidRDefault="00CB558B" w:rsidP="00CB558B">
      <w:r>
        <w:rPr>
          <w:rFonts w:hint="eastAsia"/>
        </w:rPr>
        <w:t>解释（</w:t>
      </w:r>
      <w:r>
        <w:rPr>
          <w:rFonts w:hint="eastAsia"/>
        </w:rPr>
        <w:t>Explanation</w:t>
      </w:r>
      <w:r>
        <w:rPr>
          <w:rFonts w:hint="eastAsia"/>
        </w:rPr>
        <w:t>）是人类相互沟通并获取信任的基本方法。这一点同样适用于各种智能体之间，深度学习系统要获取人类的信任，同样需要通过解释和沟通进行“磨合”。而类似于人与人之间的解释过程，深度学习系统的解释过程同样要考虑到受众——主要是使用者的需求，使用人类可以理解的形式进行解释，从而获取人类的信任。</w:t>
      </w:r>
      <w:r>
        <w:fldChar w:fldCharType="begin"/>
      </w:r>
      <w:r>
        <w:instrText xml:space="preserve"> ADDIN ZOTERO_ITEM CSL_CITATION {"citationID":"bw3spQVt","properties":{"formattedCitation":"[5]","plainCitation":"[5]","noteIndex":0},"citationItems":[{"id":5418,"uris":["http://zotero.org/users/8673112/items/QVMCQ6QK"],"itemData":{"id":5418,"type":"book","edition":"1","event-place":"</w:instrText>
      </w:r>
      <w:r>
        <w:instrText>北京</w:instrText>
      </w:r>
      <w:r>
        <w:instrText>","ISBN":"978-7-121-43187-6","language":"</w:instrText>
      </w:r>
      <w:r>
        <w:instrText>中文</w:instrText>
      </w:r>
      <w:r>
        <w:instrText>","publisher":"</w:instrText>
      </w:r>
      <w:r>
        <w:instrText>电子工业出版社</w:instrText>
      </w:r>
      <w:r>
        <w:instrText>","publisher-place":"</w:instrText>
      </w:r>
      <w:r>
        <w:instrText>北京</w:instrText>
      </w:r>
      <w:r>
        <w:instrText>","title":"</w:instrText>
      </w:r>
      <w:r>
        <w:instrText>可解释人工智能导论</w:instrText>
      </w:r>
      <w:r>
        <w:instrText>","author":[{"family":"</w:instrText>
      </w:r>
      <w:r>
        <w:instrText>杨</w:instrText>
      </w:r>
      <w:r>
        <w:instrText>","given":"</w:instrText>
      </w:r>
      <w:r>
        <w:instrText>强</w:instrText>
      </w:r>
      <w:r>
        <w:instrText>"},{"family":"</w:instrText>
      </w:r>
      <w:r>
        <w:instrText>范</w:instrText>
      </w:r>
      <w:r>
        <w:instrText>","given":"</w:instrText>
      </w:r>
      <w:r>
        <w:instrText>力欣</w:instrText>
      </w:r>
      <w:r>
        <w:instrText>"},{"family":"</w:instrText>
      </w:r>
      <w:r>
        <w:instrText>朱</w:instrText>
      </w:r>
      <w:r>
        <w:instrText>","given":"</w:instrText>
      </w:r>
      <w:r>
        <w:instrText>军</w:instrText>
      </w:r>
      <w:r>
        <w:instrText>"},{"family":"</w:instrText>
      </w:r>
      <w:r>
        <w:instrText>陈</w:instrText>
      </w:r>
      <w:r>
        <w:instrText>","given":"</w:instrText>
      </w:r>
      <w:r>
        <w:instrText>一昕</w:instrText>
      </w:r>
      <w:r>
        <w:instrText>"},{"family":"</w:instrText>
      </w:r>
      <w:r>
        <w:instrText>张</w:instrText>
      </w:r>
      <w:r>
        <w:instrText>","given":"</w:instrText>
      </w:r>
      <w:r>
        <w:instrText>拳石</w:instrText>
      </w:r>
      <w:r>
        <w:instrText>"},{"family":"</w:instrText>
      </w:r>
      <w:r>
        <w:instrText>朱</w:instrText>
      </w:r>
      <w:r>
        <w:instrText>","given":"</w:instrText>
      </w:r>
      <w:r>
        <w:instrText>松纯</w:instrText>
      </w:r>
      <w:r>
        <w:instrText xml:space="preserve">"}]}}],"schema":"https://github.com/citation-style-language/schema/raw/master/csl-citation.json"} </w:instrText>
      </w:r>
      <w:r>
        <w:fldChar w:fldCharType="separate"/>
      </w:r>
      <w:r w:rsidRPr="00D17A5F">
        <w:rPr>
          <w:rFonts w:ascii="等线" w:eastAsia="等线" w:hAnsi="等线"/>
        </w:rPr>
        <w:t>[5]</w:t>
      </w:r>
      <w:r>
        <w:fldChar w:fldCharType="end"/>
      </w:r>
    </w:p>
    <w:p w14:paraId="64D095F8" w14:textId="77777777" w:rsidR="00CB558B" w:rsidRDefault="00CB558B" w:rsidP="00CB558B">
      <w:pPr>
        <w:pStyle w:val="2"/>
      </w:pPr>
      <w:r>
        <w:rPr>
          <w:rFonts w:hint="eastAsia"/>
        </w:rPr>
        <w:t>可解释深度学习</w:t>
      </w:r>
    </w:p>
    <w:p w14:paraId="311630FF" w14:textId="77777777" w:rsidR="00CB558B" w:rsidRDefault="00CB558B" w:rsidP="00CB558B">
      <w:pPr>
        <w:pStyle w:val="3"/>
      </w:pPr>
      <w:r>
        <w:rPr>
          <w:rFonts w:hint="eastAsia"/>
        </w:rPr>
        <w:t>定义</w:t>
      </w:r>
    </w:p>
    <w:p w14:paraId="3B6281AD" w14:textId="77777777" w:rsidR="00CB558B" w:rsidRDefault="00CB558B" w:rsidP="00CB558B">
      <w:r>
        <w:rPr>
          <w:rFonts w:hint="eastAsia"/>
        </w:rPr>
        <w:t>可解释深度学习需要在一种人机沟通的交互场景中，逐步学习和调整其解释，并最终完成任务。在这个深度学习系统中，除了作为决策主体的深度学习模型和使用主体的使用受众，还需要一个提供解释的解释者，这个解释者可以由模型本身充任，也可以是第三方的解释系统或者人类专家。解释者要根据当前的任务场景、任务和受众的知识水平等因素选择合适的解释方法，并在调整优化的过程中优化解释，来取得人类受众的信任。</w:t>
      </w:r>
    </w:p>
    <w:p w14:paraId="4D1597EC" w14:textId="77777777" w:rsidR="00CB558B" w:rsidRDefault="00CB558B" w:rsidP="00CB558B">
      <w:pPr>
        <w:pStyle w:val="3"/>
      </w:pPr>
      <w:r>
        <w:rPr>
          <w:rFonts w:hint="eastAsia"/>
        </w:rPr>
        <w:lastRenderedPageBreak/>
        <w:t>解释结果的评价标准</w:t>
      </w:r>
    </w:p>
    <w:p w14:paraId="50721CEA" w14:textId="77777777" w:rsidR="00CB558B" w:rsidRDefault="00CB558B" w:rsidP="00CB558B">
      <w:r>
        <w:rPr>
          <w:rFonts w:hint="eastAsia"/>
        </w:rPr>
        <w:t>解释的结果要考虑到受众的知识水平等因素，对于相同任务相同模型的不同解释结果和解释形式，人类受</w:t>
      </w:r>
      <w:proofErr w:type="gramStart"/>
      <w:r>
        <w:rPr>
          <w:rFonts w:hint="eastAsia"/>
        </w:rPr>
        <w:t>众必然</w:t>
      </w:r>
      <w:proofErr w:type="gramEnd"/>
      <w:r>
        <w:rPr>
          <w:rFonts w:hint="eastAsia"/>
        </w:rPr>
        <w:t>具有一定的偏好，例如人们总是倾向于简单的、可视的和可靠的解释结果。因此对于解释结果人们形成了一些评价标准。</w:t>
      </w:r>
      <w:r>
        <w:fldChar w:fldCharType="begin"/>
      </w:r>
      <w:r>
        <w:instrText xml:space="preserve"> ADDIN ZOTERO_ITEM CSL_CITATION {"citationID":"gZG8bs3N","properties":{"formattedCitation":"[5]","plainCitation":"[5]","noteIndex":0},"citationItems":[{"id":5418,"uris":["http://zotero.org/users/8673112/items/QVMCQ6QK"],"itemData":{"id":5418,"type":"book","edition":"1","event-place":"</w:instrText>
      </w:r>
      <w:r>
        <w:instrText>北京</w:instrText>
      </w:r>
      <w:r>
        <w:instrText>","ISBN":"978-7-121-43187-6","language":"</w:instrText>
      </w:r>
      <w:r>
        <w:instrText>中文</w:instrText>
      </w:r>
      <w:r>
        <w:instrText>","publisher":"</w:instrText>
      </w:r>
      <w:r>
        <w:instrText>电子工业出版社</w:instrText>
      </w:r>
      <w:r>
        <w:instrText>","publisher-place":"</w:instrText>
      </w:r>
      <w:r>
        <w:instrText>北京</w:instrText>
      </w:r>
      <w:r>
        <w:instrText>","title":"</w:instrText>
      </w:r>
      <w:r>
        <w:instrText>可解释人工智能导论</w:instrText>
      </w:r>
      <w:r>
        <w:instrText>","author":[{"family":"</w:instrText>
      </w:r>
      <w:r>
        <w:instrText>杨</w:instrText>
      </w:r>
      <w:r>
        <w:instrText>","given":"</w:instrText>
      </w:r>
      <w:r>
        <w:instrText>强</w:instrText>
      </w:r>
      <w:r>
        <w:instrText>"},{"family":"</w:instrText>
      </w:r>
      <w:r>
        <w:instrText>范</w:instrText>
      </w:r>
      <w:r>
        <w:instrText>","given":"</w:instrText>
      </w:r>
      <w:r>
        <w:instrText>力欣</w:instrText>
      </w:r>
      <w:r>
        <w:instrText>"},{"family":"</w:instrText>
      </w:r>
      <w:r>
        <w:instrText>朱</w:instrText>
      </w:r>
      <w:r>
        <w:instrText>","given":"</w:instrText>
      </w:r>
      <w:r>
        <w:instrText>军</w:instrText>
      </w:r>
      <w:r>
        <w:instrText>"},{"family":"</w:instrText>
      </w:r>
      <w:r>
        <w:instrText>陈</w:instrText>
      </w:r>
      <w:r>
        <w:instrText>","given":"</w:instrText>
      </w:r>
      <w:r>
        <w:instrText>一昕</w:instrText>
      </w:r>
      <w:r>
        <w:instrText>"},{"family":"</w:instrText>
      </w:r>
      <w:r>
        <w:instrText>张</w:instrText>
      </w:r>
      <w:r>
        <w:instrText>","given":"</w:instrText>
      </w:r>
      <w:r>
        <w:instrText>拳石</w:instrText>
      </w:r>
      <w:r>
        <w:instrText>"},{"family":"</w:instrText>
      </w:r>
      <w:r>
        <w:instrText>朱</w:instrText>
      </w:r>
      <w:r>
        <w:instrText>","given":"</w:instrText>
      </w:r>
      <w:r>
        <w:instrText>松纯</w:instrText>
      </w:r>
      <w:r>
        <w:instrText xml:space="preserve">"}]}}],"schema":"https://github.com/citation-style-language/schema/raw/master/csl-citation.json"} </w:instrText>
      </w:r>
      <w:r>
        <w:fldChar w:fldCharType="separate"/>
      </w:r>
      <w:r w:rsidRPr="00D17A5F">
        <w:rPr>
          <w:rFonts w:ascii="等线" w:eastAsia="等线" w:hAnsi="等线"/>
        </w:rPr>
        <w:t>[5]</w:t>
      </w:r>
      <w:r>
        <w:fldChar w:fldCharType="end"/>
      </w:r>
    </w:p>
    <w:p w14:paraId="44CC113A" w14:textId="77777777" w:rsidR="00CB558B" w:rsidRDefault="00CB558B" w:rsidP="00CB558B">
      <w:r>
        <w:rPr>
          <w:rFonts w:hint="eastAsia"/>
        </w:rPr>
        <w:t>(1)</w:t>
      </w:r>
      <w:r>
        <w:rPr>
          <w:rFonts w:hint="eastAsia"/>
        </w:rPr>
        <w:t>可解释性方法的敏感度。敏感度是指可解释性方法在受到噪声干扰时，提供的解释结果是否会对噪声敏感。此类可解释性方法可进一步细分为对模型参数加噪声与对输入样本加噪声。一般来说，可解释性方法对于模型参数上的噪声敏感度需要相对较高，这表明可解释性方法与模型参数高度相关，而对输入样本上的噪声敏感度需要相对较低，这使得可解释性方法在有输人干扰的情况下也能给出可靠的解释。</w:t>
      </w:r>
    </w:p>
    <w:p w14:paraId="63BDBE34" w14:textId="77777777" w:rsidR="00CB558B" w:rsidRDefault="00CB558B" w:rsidP="00CB558B">
      <w:r>
        <w:rPr>
          <w:rFonts w:hint="eastAsia"/>
        </w:rPr>
        <w:t>(2)</w:t>
      </w:r>
      <w:r>
        <w:rPr>
          <w:rFonts w:hint="eastAsia"/>
        </w:rPr>
        <w:t>可解释性方法的对抗攻击鲁棒性。近年来，深度学习面临的一大挑战是对抗样本的存在，而类似的挑战也同样存在于可解释性领域。针对可解释性的对抗攻击在输人样本上添加特定的扰动，能够在不改变人工智能系统预测结果的情况下改变解释结果。因此，目前的一些评测算法希望量化可解释性方法的对抗攻击鲁棒性，这有助于人们找出能够抵御对抗攻击的可解释性方法，从而得到更为可靠的解释结果。</w:t>
      </w:r>
    </w:p>
    <w:p w14:paraId="0136AC75" w14:textId="77777777" w:rsidR="00CB558B" w:rsidRDefault="00CB558B" w:rsidP="00CB558B">
      <w:r>
        <w:rPr>
          <w:rFonts w:hint="eastAsia"/>
        </w:rPr>
        <w:t>(3)</w:t>
      </w:r>
      <w:r>
        <w:rPr>
          <w:rFonts w:hint="eastAsia"/>
        </w:rPr>
        <w:t>可解释性方法的全面性。人们关注的可解释性方法的另一个性质是全面性，它反映了一个解释结果是否能完全反映人工智能系统全部的信息处理逻辑。某些可解释性方法只能够对系统的一部分进行解释，而另外一些方法则能够对系统整体做出解释。在这种情况下，后者的全面性要好于前者。</w:t>
      </w:r>
    </w:p>
    <w:p w14:paraId="2982B6A2" w14:textId="77777777" w:rsidR="00CB558B" w:rsidRDefault="00CB558B" w:rsidP="00CB558B">
      <w:r>
        <w:rPr>
          <w:rFonts w:hint="eastAsia"/>
        </w:rPr>
        <w:t>(4)</w:t>
      </w:r>
      <w:r>
        <w:rPr>
          <w:rFonts w:hint="eastAsia"/>
        </w:rPr>
        <w:t>可解释性方法的客观性。可解释性方法的客观性（在某些工作中被称为正确性或忠实度）是衡量一个可解释性方法的重要指标。所谓客观性，指的是可解释性方法是否客观地反映了人工智能系统的处理逻辑，比如解释结果告诉人们系统中的某个变量很重要，而这个变量对于人工智能系统确实很重要，那么这个解释就是客观的。对可解释性方法客观性进行评测</w:t>
      </w:r>
    </w:p>
    <w:p w14:paraId="16A52C30" w14:textId="77777777" w:rsidR="00CB558B" w:rsidRDefault="00CB558B" w:rsidP="00CB558B">
      <w:r>
        <w:rPr>
          <w:rFonts w:hint="eastAsia"/>
        </w:rPr>
        <w:t>能够帮助人们选择真正可靠的可解释性方法。</w:t>
      </w:r>
    </w:p>
    <w:p w14:paraId="599CE96B" w14:textId="77777777" w:rsidR="00CB558B" w:rsidRDefault="00CB558B" w:rsidP="00CB558B">
      <w:r>
        <w:rPr>
          <w:rFonts w:hint="eastAsia"/>
        </w:rPr>
        <w:t>(5)</w:t>
      </w:r>
      <w:r>
        <w:rPr>
          <w:rFonts w:hint="eastAsia"/>
        </w:rPr>
        <w:t>解释结果的简单易懂性。评测可解释性方法的另一个重要的角度是解释结果的简单易懂性，即解释结果本身要简单易懂，让人容易理解解释结果的简单易懂性主要体现在三个方面</w:t>
      </w:r>
      <w:r>
        <w:rPr>
          <w:rFonts w:hint="eastAsia"/>
        </w:rPr>
        <w:t>:</w:t>
      </w:r>
      <w:r>
        <w:rPr>
          <w:rFonts w:hint="eastAsia"/>
        </w:rPr>
        <w:t>首先，我们需要用少数概念解释模型内部的复杂逻辑，而不是用成千上万</w:t>
      </w:r>
      <w:proofErr w:type="gramStart"/>
      <w:r>
        <w:rPr>
          <w:rFonts w:hint="eastAsia"/>
        </w:rPr>
        <w:t>个</w:t>
      </w:r>
      <w:proofErr w:type="gramEnd"/>
      <w:r>
        <w:rPr>
          <w:rFonts w:hint="eastAsia"/>
        </w:rPr>
        <w:t>大量概念进行解释；其</w:t>
      </w:r>
      <w:r>
        <w:rPr>
          <w:rFonts w:hint="eastAsia"/>
        </w:rPr>
        <w:lastRenderedPageBreak/>
        <w:t>次，我们需要保证这些概念本身的语义是人们能够理解的，而不是人们无法认知的特征；最后，简单易懂性与客观性有时是对立统一的，当一个模型本身的概念很复杂时，追求简单易懂性就变为对真实逻辑的近似，因此，人们需要做好二者的平衡。同时，让黑盒模型尽可能使用精炼可靠的特征表达进行预测才更容易使解释结果简单易懂。</w:t>
      </w:r>
    </w:p>
    <w:p w14:paraId="73B38400" w14:textId="77777777" w:rsidR="00CB558B" w:rsidRDefault="00CB558B" w:rsidP="00CB558B">
      <w:r>
        <w:rPr>
          <w:rFonts w:hint="eastAsia"/>
        </w:rPr>
        <w:t>(6)</w:t>
      </w:r>
      <w:r>
        <w:rPr>
          <w:rFonts w:hint="eastAsia"/>
        </w:rPr>
        <w:t>可解释性方法的</w:t>
      </w:r>
      <w:proofErr w:type="gramStart"/>
      <w:r>
        <w:rPr>
          <w:rFonts w:hint="eastAsia"/>
        </w:rPr>
        <w:t>互洽性</w:t>
      </w:r>
      <w:proofErr w:type="gramEnd"/>
      <w:r>
        <w:rPr>
          <w:rFonts w:hint="eastAsia"/>
        </w:rPr>
        <w:t>。由于目前有越来越多的可解释性方法涌现这些方法之间</w:t>
      </w:r>
      <w:proofErr w:type="gramStart"/>
      <w:r>
        <w:rPr>
          <w:rFonts w:hint="eastAsia"/>
        </w:rPr>
        <w:t>是否互洽也是</w:t>
      </w:r>
      <w:proofErr w:type="gramEnd"/>
      <w:r>
        <w:rPr>
          <w:rFonts w:hint="eastAsia"/>
        </w:rPr>
        <w:t>评测可解释性方法的一个指标，即不同解释性算法的解释结果需要相互印证，不能只是自圆其说。可解释性方法之间的</w:t>
      </w:r>
      <w:proofErr w:type="gramStart"/>
      <w:r>
        <w:rPr>
          <w:rFonts w:hint="eastAsia"/>
        </w:rPr>
        <w:t>互洽性</w:t>
      </w:r>
      <w:proofErr w:type="gramEnd"/>
      <w:r>
        <w:rPr>
          <w:rFonts w:hint="eastAsia"/>
        </w:rPr>
        <w:t>可以体现在对某个变量重要性的不同解释结果之间相互印证上，也可以是对人工智能系统表达能力的解释，比如对神经网络迁移性或泛化性的不同解释，二者应该是殊途同归的，而不能相互矛盾。</w:t>
      </w:r>
    </w:p>
    <w:p w14:paraId="48DBD927" w14:textId="77777777" w:rsidR="00CB558B" w:rsidRDefault="00CB558B" w:rsidP="00CB558B">
      <w:r>
        <w:rPr>
          <w:rFonts w:hint="eastAsia"/>
        </w:rPr>
        <w:t>(7)</w:t>
      </w:r>
      <w:r>
        <w:rPr>
          <w:rFonts w:hint="eastAsia"/>
        </w:rPr>
        <w:t>可解释性方法的计算效率。在实际应用中，人们往往也会关注可解释性方法的计算效率。一般来说，人们更希望能够在较短的时间内得到解释结果，然而一些可解释性方法的计算复杂度过高，比如需要</w:t>
      </w:r>
      <w:r>
        <w:rPr>
          <w:rFonts w:hint="eastAsia"/>
        </w:rPr>
        <w:t>NP-hard</w:t>
      </w:r>
      <w:r>
        <w:rPr>
          <w:rFonts w:hint="eastAsia"/>
        </w:rPr>
        <w:t>时间复杂度的</w:t>
      </w:r>
      <w:r>
        <w:rPr>
          <w:rFonts w:hint="eastAsia"/>
        </w:rPr>
        <w:t>Shapley value</w:t>
      </w:r>
      <w:r>
        <w:rPr>
          <w:rFonts w:hint="eastAsia"/>
        </w:rPr>
        <w:t>，以及一些通过训练进行解释的方法等，使得它们难以被投人对实时性要求较高的一些应用，如金融业的投资决策。</w:t>
      </w:r>
    </w:p>
    <w:p w14:paraId="35268F66" w14:textId="77777777" w:rsidR="00CB558B" w:rsidRDefault="00CB558B" w:rsidP="00CB558B">
      <w:pPr>
        <w:pStyle w:val="3"/>
      </w:pPr>
      <w:r>
        <w:rPr>
          <w:rFonts w:hint="eastAsia"/>
        </w:rPr>
        <w:t>解释的分类</w:t>
      </w:r>
    </w:p>
    <w:p w14:paraId="23581AEA" w14:textId="77777777" w:rsidR="00CB558B" w:rsidRDefault="00CB558B" w:rsidP="00CB558B">
      <w:r>
        <w:rPr>
          <w:rFonts w:hint="eastAsia"/>
        </w:rPr>
        <w:t>对于深度学习的解释形式多种多样，根据不同的引用场景和任务需要采用合适的解释形式。但是根据解释说明的目标，将解释结果大致分为两大类：局部解释（</w:t>
      </w:r>
      <w:r>
        <w:rPr>
          <w:rFonts w:hint="eastAsia"/>
        </w:rPr>
        <w:t>Local Explanation</w:t>
      </w:r>
      <w:r>
        <w:rPr>
          <w:rFonts w:hint="eastAsia"/>
        </w:rPr>
        <w:t>）和全局解释（</w:t>
      </w:r>
      <w:r>
        <w:rPr>
          <w:rFonts w:hint="eastAsia"/>
        </w:rPr>
        <w:t>Global Explanation</w:t>
      </w:r>
      <w:r>
        <w:rPr>
          <w:rFonts w:hint="eastAsia"/>
        </w:rPr>
        <w:t>）。</w:t>
      </w:r>
    </w:p>
    <w:p w14:paraId="060D5B34" w14:textId="77777777" w:rsidR="00CB558B" w:rsidRDefault="00CB558B" w:rsidP="00CB558B">
      <w:r>
        <w:rPr>
          <w:rFonts w:hint="eastAsia"/>
        </w:rPr>
        <w:t>局部解释是解释者针对一个特定的输入实例，给出深度学习模型进行决策的依据。例如一个进行图像分类的深度学习模型，针对图</w:t>
      </w:r>
      <w:r>
        <w:rPr>
          <w:rFonts w:hint="eastAsia"/>
        </w:rPr>
        <w:t>14-3</w:t>
      </w:r>
      <w:r>
        <w:rPr>
          <w:rFonts w:hint="eastAsia"/>
        </w:rPr>
        <w:t>（</w:t>
      </w:r>
      <w:r>
        <w:rPr>
          <w:rFonts w:hint="eastAsia"/>
        </w:rPr>
        <w:t>a</w:t>
      </w:r>
      <w:r>
        <w:rPr>
          <w:rFonts w:hint="eastAsia"/>
        </w:rPr>
        <w:t>）所示的图片分类结果为“猫”，针对这个决策结果，解释者通过给出比较重要的图片区域的方法给出了局部解释，如图</w:t>
      </w:r>
      <w:r>
        <w:rPr>
          <w:rFonts w:hint="eastAsia"/>
        </w:rPr>
        <w:t>14-3</w:t>
      </w:r>
      <w:r>
        <w:rPr>
          <w:rFonts w:hint="eastAsia"/>
        </w:rPr>
        <w:t>（</w:t>
      </w:r>
      <w:r>
        <w:rPr>
          <w:rFonts w:hint="eastAsia"/>
        </w:rPr>
        <w:t>b</w:t>
      </w:r>
      <w:r>
        <w:rPr>
          <w:rFonts w:hint="eastAsia"/>
        </w:rPr>
        <w:t>），说明了模型“为什么觉得这是猫”。</w:t>
      </w:r>
    </w:p>
    <w:p w14:paraId="49708559" w14:textId="77777777" w:rsidR="00CB558B" w:rsidRDefault="00CB558B" w:rsidP="00CB558B">
      <w:r>
        <w:rPr>
          <w:rFonts w:hint="eastAsia"/>
        </w:rPr>
        <w:t>全局解释是解释者针对一类特定的输出结果或者一系列相近的输出结果，给出模型认为的共同特征或者典型特征。例如图</w:t>
      </w:r>
      <w:r>
        <w:rPr>
          <w:rFonts w:hint="eastAsia"/>
        </w:rPr>
        <w:t>14-3</w:t>
      </w:r>
      <w:r>
        <w:rPr>
          <w:rFonts w:hint="eastAsia"/>
        </w:rPr>
        <w:t>（</w:t>
      </w:r>
      <w:r>
        <w:rPr>
          <w:rFonts w:hint="eastAsia"/>
        </w:rPr>
        <w:t>c</w:t>
      </w:r>
      <w:r>
        <w:rPr>
          <w:rFonts w:hint="eastAsia"/>
        </w:rPr>
        <w:t>）的图片展示了，对于类别“猫”，解释器给出了模型认为的类别的典型特征，作为“全局解释”，说明了模型“觉得猫应该长成什么样”。</w:t>
      </w:r>
    </w:p>
    <w:p w14:paraId="7CB88EA8" w14:textId="77777777" w:rsidR="00CB558B" w:rsidRDefault="00CB558B" w:rsidP="00CB558B">
      <w:r>
        <w:rPr>
          <w:rFonts w:hint="eastAsia"/>
          <w:noProof/>
        </w:rPr>
        <w:lastRenderedPageBreak/>
        <w:drawing>
          <wp:inline distT="0" distB="0" distL="0" distR="0" wp14:anchorId="2F546040" wp14:editId="52FD3D3B">
            <wp:extent cx="5327650" cy="1720850"/>
            <wp:effectExtent l="0" t="0" r="6350" b="0"/>
            <wp:docPr id="15900900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90085" name="图片 1590090085"/>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327650" cy="1720850"/>
                    </a:xfrm>
                    <a:prstGeom prst="rect">
                      <a:avLst/>
                    </a:prstGeom>
                  </pic:spPr>
                </pic:pic>
              </a:graphicData>
            </a:graphic>
          </wp:inline>
        </w:drawing>
      </w:r>
    </w:p>
    <w:p w14:paraId="4F45AF61" w14:textId="77777777" w:rsidR="00CB558B" w:rsidRPr="00852803"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深度学习模型的局部解释和全局解释</w:t>
      </w:r>
    </w:p>
    <w:p w14:paraId="3F65E8E4" w14:textId="77777777" w:rsidR="00CB558B" w:rsidRDefault="00CB558B" w:rsidP="00CB558B">
      <w:r>
        <w:rPr>
          <w:rFonts w:hint="eastAsia"/>
        </w:rPr>
        <w:t>两种解释都在一定程度上刻画了模型的解释过程，有助于受</w:t>
      </w:r>
      <w:proofErr w:type="gramStart"/>
      <w:r>
        <w:rPr>
          <w:rFonts w:hint="eastAsia"/>
        </w:rPr>
        <w:t>众理解</w:t>
      </w:r>
      <w:proofErr w:type="gramEnd"/>
      <w:r>
        <w:rPr>
          <w:rFonts w:hint="eastAsia"/>
        </w:rPr>
        <w:t>模型的决策过程，而具体要采用哪种解释结果，则应该针对具体受众和任务特点确定。</w:t>
      </w:r>
    </w:p>
    <w:p w14:paraId="43A445B3" w14:textId="77777777" w:rsidR="00CB558B" w:rsidRDefault="00CB558B" w:rsidP="00CB558B">
      <w:pPr>
        <w:pStyle w:val="3"/>
      </w:pPr>
      <w:r>
        <w:rPr>
          <w:rFonts w:hint="eastAsia"/>
        </w:rPr>
        <w:t>解释方法的分类</w:t>
      </w:r>
    </w:p>
    <w:p w14:paraId="1012B9D3" w14:textId="77777777" w:rsidR="00CB558B" w:rsidRDefault="00CB558B" w:rsidP="00CB558B">
      <w:r>
        <w:rPr>
          <w:rFonts w:hint="eastAsia"/>
        </w:rPr>
        <w:t>解释方法是指解释者在解释模型的决策过程时所采用的方法。按照解释者和深度学习模型的关系可以分为</w:t>
      </w:r>
      <w:proofErr w:type="gramStart"/>
      <w:r>
        <w:rPr>
          <w:rFonts w:hint="eastAsia"/>
        </w:rPr>
        <w:t>事前可</w:t>
      </w:r>
      <w:proofErr w:type="gramEnd"/>
      <w:r>
        <w:rPr>
          <w:rFonts w:hint="eastAsia"/>
        </w:rPr>
        <w:t>解释建模方法（</w:t>
      </w:r>
      <w:r>
        <w:rPr>
          <w:rFonts w:hint="eastAsia"/>
        </w:rPr>
        <w:t>Ante-hoc Explanation</w:t>
      </w:r>
      <w:r>
        <w:rPr>
          <w:rFonts w:hint="eastAsia"/>
        </w:rPr>
        <w:t>）和</w:t>
      </w:r>
      <w:proofErr w:type="gramStart"/>
      <w:r>
        <w:rPr>
          <w:rFonts w:hint="eastAsia"/>
        </w:rPr>
        <w:t>事后可</w:t>
      </w:r>
      <w:proofErr w:type="gramEnd"/>
      <w:r>
        <w:rPr>
          <w:rFonts w:hint="eastAsia"/>
        </w:rPr>
        <w:t>解释分析方法（</w:t>
      </w:r>
      <w:r>
        <w:rPr>
          <w:rFonts w:hint="eastAsia"/>
        </w:rPr>
        <w:t>Post-hoc Explanations</w:t>
      </w:r>
      <w:r>
        <w:rPr>
          <w:rFonts w:hint="eastAsia"/>
        </w:rPr>
        <w:t>）。</w:t>
      </w:r>
      <w:r>
        <w:fldChar w:fldCharType="begin"/>
      </w:r>
      <w:r>
        <w:instrText xml:space="preserve"> ADDIN ZOTERO_ITEM CSL_CITATION {"citationID":"DRh2Fu4G","properties":{"formattedCitation":"[6]","plainCitation":"[6]","noteIndex":0},"citationItems":[{"id":5378,"uris":["http://zotero.org/users/8673112/items/3UPHSIQR"],"itemData":{"id":5378,"type":"article","abstract":"Supervised machine learning models boast remarkable predictive capabilities. But can you trust your model? Will it work in deployment? What else can it tell you about the world? We want models to be not only good, but interpretable. And yet the task of interpretation appears underspecified. Papers provide diverse and sometimes non-overlapping motivations for interpretability, and offer myriad notions of what attributes render models interpretable. Despite this ambiguity, many papers proclaim interpretability axiomatically, absent further explanation. In this paper, we seek to refine the discourse on interpretability. First, we examine the motivations underlying interest in interpretability, finding them to be diverse and occasionally discordant. Then, we address model properties and techniques thought to confer interpretability, identifying transparency to humans and post-hoc explanations as competing notions. Throughout, we discuss the feasibility and desirability of different notions, and question the oft-made assertions that linear models are interpretable and that deep neural networks are not.","note":"arXiv:1606.03490 [cs, stat]","number":"arXiv:1606.03490","publisher":"arXiv","source":"arXiv.org","title":"The Mythos of Model Interpretability","URL":"http://arxiv.org/abs/1606.03490","author":[{"family":"Lipton","given":"Zachary C."}],"accessed":{"date-parts":[["2023",5,6]]},"issued":{"date-parts":[["2017",3,6]]}}}],"schema":"https://github.com/citation-style-language/schema/raw/master/csl-citation.json"} </w:instrText>
      </w:r>
      <w:r>
        <w:fldChar w:fldCharType="separate"/>
      </w:r>
      <w:r w:rsidRPr="00D17A5F">
        <w:rPr>
          <w:rFonts w:ascii="等线" w:eastAsia="等线" w:hAnsi="等线"/>
        </w:rPr>
        <w:t>[6]</w:t>
      </w:r>
      <w:r>
        <w:fldChar w:fldCharType="end"/>
      </w:r>
    </w:p>
    <w:p w14:paraId="396F864E" w14:textId="77777777" w:rsidR="00CB558B" w:rsidRDefault="00CB558B" w:rsidP="00CB558B">
      <w:proofErr w:type="gramStart"/>
      <w:r>
        <w:rPr>
          <w:rFonts w:hint="eastAsia"/>
        </w:rPr>
        <w:t>事前可</w:t>
      </w:r>
      <w:proofErr w:type="gramEnd"/>
      <w:r>
        <w:rPr>
          <w:rFonts w:hint="eastAsia"/>
        </w:rPr>
        <w:t>解释建模方法，是指在模型训练之前，将可以提高深度模型的可解释性的方法结合到模型结构中来实现可解释性，例如使用特殊设计的正则化方法来约束模型的训练以提高可解释性</w:t>
      </w:r>
      <w:r>
        <w:fldChar w:fldCharType="begin"/>
      </w:r>
      <w:r>
        <w:instrText xml:space="preserve"> ADDIN ZOTERO_ITEM CSL_CITATION {"citationID":"ypRYV148","properties":{"formattedCitation":"[7]","plainCitation":"[7]","noteIndex":0},"citationItems":[{"id":5389,"uris":["http://zotero.org/users/8673112/items/VIVQXHNN"],"itemData":{"id":5389,"type":"article","abstract":"The lack of interpretability remains a barrier to the adoption of deep neural networks. Recently, tree regularization has been proposed to encourage deep neural networks to resemble compact, axis-aligned decision trees without significant compromises in accuracy. However, it may be unreasonable to expect that a single tree can predict well across all possible inputs. In this work, we propose regional tree regularization, which encourages a deep model to be well-approximated by several separate decision trees specific to predefined regions of the input space. Practitioners can define regions based on domain knowledge of contexts where different decision-making logic is needed. Across many datasets, our approach delivers more accurate predictions than simply training separate decision trees for each region, while producing simpler explanations than other neural net regularization schemes without sacrificing predictive power. Two healthcare case studies in critical care and HIV demonstrate how experts can improve understanding of deep models via our approach.","note":"arXiv:1908.04494 [cs, stat]","number":"arXiv:1908.04494","publisher":"arXiv","source":"arXiv.org","title":"Regional Tree Regularization for Interpretability in Black Box Models","URL":"http://arxiv.org/abs/1908.04494","author":[{"family":"Wu","given":"Mike"},{"family":"Parbhoo","given":"Sonali"},{"family":"Hughes","given":"Michael"},{"family":"Kindle","given":"Ryan"},{"family":"Celi","given":"Leo"},{"family":"Zazzi","given":"Maurizio"},{"family":"Roth","given":"Volker"},{"family":"Doshi-Velez","given":"Finale"}],"accessed":{"date-parts":[["2023",5,6]]},"issued":{"date-parts":[["2020",3,16]]}}}],"schema":"https://github.com/citation-style-language/schema/raw/master/csl-citation.json"} </w:instrText>
      </w:r>
      <w:r>
        <w:fldChar w:fldCharType="separate"/>
      </w:r>
      <w:r w:rsidRPr="00D17A5F">
        <w:rPr>
          <w:rFonts w:ascii="等线" w:eastAsia="等线" w:hAnsi="等线"/>
        </w:rPr>
        <w:t>[7]</w:t>
      </w:r>
      <w:r>
        <w:fldChar w:fldCharType="end"/>
      </w:r>
      <w:r>
        <w:rPr>
          <w:rFonts w:hint="eastAsia"/>
        </w:rPr>
        <w:t>；添加注意力机制来提高可解释性</w:t>
      </w:r>
      <w:r>
        <w:fldChar w:fldCharType="begin"/>
      </w:r>
      <w:r>
        <w:instrText xml:space="preserve"> ADDIN ZOTERO_ITEM CSL_CITATION {"citationID":"N7LrxSyG","properties":{"formattedCitation":"[8]\\uc0\\u8211{}[10]","plainCitation":"[8]–[10]","noteIndex":0},"citationItems":[{"id":405,"uris":["http://zotero.org/users/8673112/items/4NECVCJA"],"itemData":{"id":40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container-title":"arXiv:1706.03762 [cs]","event-title":"31st Conference on Neural Information Processing Systems (NIPS 2017)","note":"arXiv: 1706.03762","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2,28]]},"issued":{"date-parts":[["2017",12,5]]}}},{"id":5399,"uris":["http://zotero.org/users/8673112/items/LH6AWTUA"],"itemData":{"id":5399,"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3",5,6]]},"issued":{"date-parts":[["2021",6,3]]}}},{"id":383,"uris":["http://zotero.org/users/8673112/items/Y7A225AA"],"itemData":{"id":383,"type":"paper-conferenc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1710.10903 [cs, stat]","event-title":"Sixth International Conference on Learning Representations(ICLR 2018)","note":"arXiv: 1710.10903","source":"arXiv.org","title":"Graph Attention Networks","URL":"http://arxiv.org/abs/1710.10903","author":[{"family":"Veli</w:instrText>
      </w:r>
      <w:r>
        <w:rPr>
          <w:rFonts w:ascii="Cambria" w:hAnsi="Cambria" w:cs="Cambria"/>
        </w:rPr>
        <w:instrText>č</w:instrText>
      </w:r>
      <w:r>
        <w:instrText>kovi</w:instrText>
      </w:r>
      <w:r>
        <w:rPr>
          <w:rFonts w:ascii="Cambria" w:hAnsi="Cambria" w:cs="Cambria"/>
        </w:rPr>
        <w:instrText>ć</w:instrText>
      </w:r>
      <w:r>
        <w:instrText>","given":"Petar"},{"family":"Cucurull","given":"Guillem"},{"family":"Casanova","given":"Arantxa"},{"family":"Romero","given":"Adriana"},{"family":"Li</w:instrText>
      </w:r>
      <w:r>
        <w:rPr>
          <w:rFonts w:ascii="等线" w:eastAsia="等线" w:hAnsi="等线" w:cs="等线" w:hint="eastAsia"/>
        </w:rPr>
        <w:instrText>ò</w:instrText>
      </w:r>
      <w:r>
        <w:instrText xml:space="preserve">","given":"Pietro"},{"family":"Bengio","given":"Yoshua"}],"accessed":{"date-parts":[["2022",2,25]]},"issued":{"date-parts":[["2018",2,4]]}}}],"schema":"https://github.com/citation-style-language/schema/raw/master/csl-citation.json"} </w:instrText>
      </w:r>
      <w:r>
        <w:fldChar w:fldCharType="separate"/>
      </w:r>
      <w:r w:rsidRPr="00D17A5F">
        <w:rPr>
          <w:rFonts w:ascii="等线" w:eastAsia="等线" w:hAnsi="等线" w:cs="Times New Roman"/>
          <w:kern w:val="0"/>
          <w:szCs w:val="24"/>
        </w:rPr>
        <w:t>[8]–[10]</w:t>
      </w:r>
      <w:r>
        <w:fldChar w:fldCharType="end"/>
      </w:r>
      <w:r>
        <w:rPr>
          <w:rFonts w:hint="eastAsia"/>
        </w:rPr>
        <w:t>；也有研究者将贝叶斯网络或因果学习等方法结合进深度学习模型中来提高可解释性</w:t>
      </w:r>
      <w:r>
        <w:fldChar w:fldCharType="begin"/>
      </w:r>
      <w:r>
        <w:instrText xml:space="preserve"> ADDIN ZOTERO_ITEM CSL_CITATION {"citationID":"pPsHS22O","properties":{"formattedCitation":"[11], [12]","plainCitation":"[11], [12]","noteIndex":0},"citationItems":[{"id":5409,"uris":["http://zotero.org/users/8673112/items/D5NSP4Q8"],"itemData":{"id":5409,"type":"article","abstract":"We propose Graphical Generative Adversarial Networks (Graphical-GAN) to model structured data. Graphical-GAN conjoins the power of Bayesian networks on compactly representing the dependency structures among random variables and that of generative adversarial networks on learning expressive dependency functions. We introduce a structured recognition model to infer the posterior distribution of latent variables given observations. We generalize the Expectation Propagation (EP) algorithm to learn the generative model and recognition model jointly. Finally, we present two important instances of Graphical-GAN, i.e. Gaussian Mixture GAN (GMGAN) and State Space GAN (SSGAN), which can successfully learn the discrete and temporal structures on visual datasets, respectively.","DOI":"10.48550/arXiv.1804.03429","note":"arXiv:1804.03429 [cs, stat]","number":"arXiv:1804.03429","publisher":"arXiv","source":"arXiv.org","title":"Graphical Generative Adversarial Networks","URL":"http://arxiv.org/abs/1804.03429","author":[{"family":"Li","given":"Chongxuan"},{"family":"Welling","given":"Max"},{"family":"Zhu","given":"Jun"},{"family":"Zhang","given":"Bo"}],"accessed":{"date-parts":[["2023",5,6]]},"issued":{"date-parts":[["2018",12,12]]}}},{"id":5413,"uris":["http://zotero.org/users/8673112/items/TZAHW3RT"],"itemData":{"id":5413,"type":"article","abstract":"Approaches based on deep neural networks have achieved striking performance when testing data and training data share similar distribution, but can significantly fail otherwise. Therefore, eliminating the impact of distribution shifts between training and testing data is crucial for building performance-promising deep models. Conventional methods assume either the known heterogeneity of training data (e.g. domain labels) or the approximately equal capacities of different domains. In this paper, we consider a more challenging case where neither of the above assumptions holds. We propose to address this problem by removing the dependencies between features via learning weights for training samples, which helps deep models get rid of spurious correlations and, in turn, concentrate more on the true connection between discriminative features and labels. Extensive experiments clearly demonstrate the effectiveness of our method on multiple distribution generalization benchmarks compared with state-of-the-art counterparts. Through extensive experiments on distribution generalization benchmarks including PACS, VLCS, MNIST-M, and NICO, we show the effectiveness of our method compared with state-of-the-art counterparts.","DOI":"10.48550/arXiv.2104.07876","note":"arXiv:2104.07876 [cs]","number":"arXiv:2104.07876","publisher":"arXiv","source":"arXiv.org","title":"Deep Stable Learning for Out-Of-Distribution Generalization","URL":"http://arxiv.org/abs/2104.07876","author":[{"family":"Zhang","given":"Xingxuan"},{"family":"Cui","given":"Peng"},{"family":"Xu","given":"Renzhe"},{"family":"Zhou","given":"Linjun"},{"family":"He","given":"Yue"},{"family":"Shen","given":"Zheyan"}],"accessed":{"date-parts":[["2023",5,6]]},"issued":{"date-parts":[["2021",4,15]]}}}],"schema":"https://github.com/citation-style-language/schema/raw/master/csl-citation.json"} </w:instrText>
      </w:r>
      <w:r>
        <w:fldChar w:fldCharType="separate"/>
      </w:r>
      <w:r w:rsidRPr="00D17A5F">
        <w:rPr>
          <w:rFonts w:ascii="等线" w:eastAsia="等线" w:hAnsi="等线"/>
        </w:rPr>
        <w:t>[11], [12]</w:t>
      </w:r>
      <w:r>
        <w:fldChar w:fldCharType="end"/>
      </w:r>
      <w:r>
        <w:rPr>
          <w:rFonts w:hint="eastAsia"/>
        </w:rPr>
        <w:t>。</w:t>
      </w:r>
      <w:proofErr w:type="gramStart"/>
      <w:r>
        <w:rPr>
          <w:rFonts w:hint="eastAsia"/>
        </w:rPr>
        <w:t>事前可</w:t>
      </w:r>
      <w:proofErr w:type="gramEnd"/>
      <w:r>
        <w:rPr>
          <w:rFonts w:hint="eastAsia"/>
        </w:rPr>
        <w:t>解释建模方法依赖于模型自身具备的可解释性，而模型的可解释性和模型的预测性能往往不可兼得，需要研究者进行实验和</w:t>
      </w:r>
      <w:proofErr w:type="gramStart"/>
      <w:r>
        <w:rPr>
          <w:rFonts w:hint="eastAsia"/>
        </w:rPr>
        <w:t>调参来</w:t>
      </w:r>
      <w:proofErr w:type="gramEnd"/>
      <w:r>
        <w:rPr>
          <w:rFonts w:hint="eastAsia"/>
        </w:rPr>
        <w:t>权衡可解释性和模型的预测性能。</w:t>
      </w:r>
      <w:r>
        <w:fldChar w:fldCharType="begin"/>
      </w:r>
      <w:r>
        <w:instrText xml:space="preserve"> ADDIN ZOTERO_ITEM CSL_CITATION {"citationID":"znrFyoAq","properties":{"formattedCitation":"[13]","plainCitation":"[13]","noteIndex":0},"citationItems":[{"id":5419,"uris":["http://zotero.org/users/8673112/items/KHETS2CX"],"itemData":{"id":5419,"type":"book","event-place":"</w:instrText>
      </w:r>
      <w:r>
        <w:instrText>北京</w:instrText>
      </w:r>
      <w:r>
        <w:instrText>","ISBN":"978-7-111-69571-4","publisher":"</w:instrText>
      </w:r>
      <w:r>
        <w:instrText>机械工业出版社</w:instrText>
      </w:r>
      <w:r>
        <w:instrText>","publisher-place":"</w:instrText>
      </w:r>
      <w:r>
        <w:instrText>北京</w:instrText>
      </w:r>
      <w:r>
        <w:instrText>","title":"</w:instrText>
      </w:r>
      <w:r>
        <w:instrText>可解释机器学习：模型、方法与实践</w:instrText>
      </w:r>
      <w:r>
        <w:instrText>","author":[{"family":"</w:instrText>
      </w:r>
      <w:r>
        <w:instrText>邵</w:instrText>
      </w:r>
      <w:r>
        <w:instrText>","given":"</w:instrText>
      </w:r>
      <w:r>
        <w:instrText>平</w:instrText>
      </w:r>
      <w:r>
        <w:instrText>"},{"family":"</w:instrText>
      </w:r>
      <w:r>
        <w:instrText>杨</w:instrText>
      </w:r>
      <w:r>
        <w:instrText>","given":"</w:instrText>
      </w:r>
      <w:r>
        <w:instrText>健颖</w:instrText>
      </w:r>
      <w:r>
        <w:instrText>"},{"family":"</w:instrText>
      </w:r>
      <w:r>
        <w:instrText>苏</w:instrText>
      </w:r>
      <w:r>
        <w:instrText>","given":"</w:instrText>
      </w:r>
      <w:r>
        <w:instrText>思达</w:instrText>
      </w:r>
      <w:r>
        <w:instrText>"}],"editor":[{"family":"</w:instrText>
      </w:r>
      <w:r>
        <w:instrText>杨</w:instrText>
      </w:r>
      <w:r>
        <w:instrText>","given":"</w:instrText>
      </w:r>
      <w:r>
        <w:instrText>绣国</w:instrText>
      </w:r>
      <w:r>
        <w:instrText xml:space="preserve">"}]}}],"schema":"https://github.com/citation-style-language/schema/raw/master/csl-citation.json"} </w:instrText>
      </w:r>
      <w:r>
        <w:fldChar w:fldCharType="separate"/>
      </w:r>
      <w:r w:rsidRPr="004D5E65">
        <w:rPr>
          <w:rFonts w:ascii="等线" w:eastAsia="等线" w:hAnsi="等线"/>
        </w:rPr>
        <w:t>[13]</w:t>
      </w:r>
      <w:r>
        <w:fldChar w:fldCharType="end"/>
      </w:r>
    </w:p>
    <w:p w14:paraId="06803016" w14:textId="77777777" w:rsidR="00CB558B" w:rsidRDefault="00CB558B" w:rsidP="00CB558B">
      <w:proofErr w:type="gramStart"/>
      <w:r>
        <w:rPr>
          <w:rFonts w:hint="eastAsia"/>
        </w:rPr>
        <w:t>事后可</w:t>
      </w:r>
      <w:proofErr w:type="gramEnd"/>
      <w:r>
        <w:rPr>
          <w:rFonts w:hint="eastAsia"/>
        </w:rPr>
        <w:t>解释分析方法是在充分学习模型之后进行的，旨在利用事后解释方法或构建解释模型去解释模型的工作机制或决策依据。事后解释的方法具有很多优势，由于预测和解释是两个独立的过程而不会相互干扰，因此不需要为了追求可解释性来牺牲预测性能。</w:t>
      </w:r>
      <w:r>
        <w:fldChar w:fldCharType="begin"/>
      </w:r>
      <w:r>
        <w:instrText xml:space="preserve"> ADDIN ZOTERO_ITEM CSL_CITATION {"citationID":"BoKGPU7P","properties":{"formattedCitation":"[6]","plainCitation":"[6]","noteIndex":0},"citationItems":[{"id":5378,"uris":["http://zotero.org/users/8673112/items/3UPHSIQR"],"itemData":{"id":5378,"type":"article","abstract":"Supervised machine learning models boast remarkable predictive capabilities. But can you trust your model? Will it work in deployment? What else can it tell you about the world? We want models to be not only good, but interpretable. And yet the task of interpretation appears underspecified. Papers provide diverse and sometimes non-overlapping motivations for interpretability, and offer myriad notions of what attributes render models interpretable. Despite this ambiguity, many papers proclaim interpretability axiomatically, absent further explanation. In this paper, we seek to refine the discourse on interpretability. First, we examine the motivations underlying interest in interpretability, finding them to be diverse and occasionally discordant. Then, we address model properties and techniques thought to confer interpretability, identifying transparency to humans and post-hoc explanations as competing notions. Throughout, we discuss the feasibility and desirability of different notions, and question the oft-made assertions that linear models are interpretable and that deep neural networks are not.","note":"arXiv:1606.03490 [cs, stat]","number":"arXiv:1606.03490","publisher":"arXiv","source":"arXiv.org","title":"The Mythos of Model Interpretability","URL":"http://arxiv.org/abs/1606.03490","author":[{"family":"Lipton","given":"Zachary C."}],"accessed":{"date-parts":[["2023",5,6]]},"issued":{"date-parts":[["2017",3,6]]}}}],"schema":"https://github.com/citation-style-language/schema/raw/master/csl-citation.json"} </w:instrText>
      </w:r>
      <w:r>
        <w:fldChar w:fldCharType="separate"/>
      </w:r>
      <w:r w:rsidRPr="004D5E65">
        <w:rPr>
          <w:rFonts w:ascii="等线" w:eastAsia="等线" w:hAnsi="等线"/>
        </w:rPr>
        <w:t>[6]</w:t>
      </w:r>
      <w:r>
        <w:fldChar w:fldCharType="end"/>
      </w:r>
      <w:r>
        <w:rPr>
          <w:rFonts w:hint="eastAsia"/>
        </w:rPr>
        <w:t>此外，由于</w:t>
      </w:r>
      <w:proofErr w:type="gramStart"/>
      <w:r>
        <w:rPr>
          <w:rFonts w:hint="eastAsia"/>
        </w:rPr>
        <w:t>事后可</w:t>
      </w:r>
      <w:proofErr w:type="gramEnd"/>
      <w:r>
        <w:rPr>
          <w:rFonts w:hint="eastAsia"/>
        </w:rPr>
        <w:t>解释分析方法较少的参与建模过程，因此</w:t>
      </w:r>
      <w:proofErr w:type="gramStart"/>
      <w:r>
        <w:rPr>
          <w:rFonts w:hint="eastAsia"/>
        </w:rPr>
        <w:t>事后可</w:t>
      </w:r>
      <w:proofErr w:type="gramEnd"/>
      <w:r>
        <w:rPr>
          <w:rFonts w:hint="eastAsia"/>
        </w:rPr>
        <w:t>解释分析方法大多模型无关（</w:t>
      </w:r>
      <w:r>
        <w:rPr>
          <w:rFonts w:hint="eastAsia"/>
        </w:rPr>
        <w:t>Model Agnostic</w:t>
      </w:r>
      <w:r>
        <w:rPr>
          <w:rFonts w:hint="eastAsia"/>
        </w:rPr>
        <w:t>），使得这些方法的引用更加广泛。但是，事后解释通常并不完全忠实于原始模型，我们使用可解释性方法是为了以更加简单清晰的方法展示原始模型的决策过程，这个过程中</w:t>
      </w:r>
      <w:r>
        <w:rPr>
          <w:rFonts w:hint="eastAsia"/>
        </w:rPr>
        <w:lastRenderedPageBreak/>
        <w:t>必然伴随对原始模型的一些细节的忽略。因此，事后解释方法或多或少都是不准确的，也导致我们无法完全信任这些方法。</w:t>
      </w:r>
    </w:p>
    <w:p w14:paraId="7EC175FC" w14:textId="77777777" w:rsidR="00CB558B" w:rsidRDefault="00CB558B" w:rsidP="00CB558B">
      <w:r>
        <w:rPr>
          <w:rFonts w:hint="eastAsia"/>
        </w:rPr>
        <w:t>本章接下来的部分将主要集中介绍</w:t>
      </w:r>
      <w:proofErr w:type="gramStart"/>
      <w:r>
        <w:rPr>
          <w:rFonts w:hint="eastAsia"/>
        </w:rPr>
        <w:t>事后可</w:t>
      </w:r>
      <w:proofErr w:type="gramEnd"/>
      <w:r>
        <w:rPr>
          <w:rFonts w:hint="eastAsia"/>
        </w:rPr>
        <w:t>解释分析方法。其他</w:t>
      </w:r>
      <w:proofErr w:type="gramStart"/>
      <w:r>
        <w:rPr>
          <w:rFonts w:hint="eastAsia"/>
        </w:rPr>
        <w:t>事前可</w:t>
      </w:r>
      <w:proofErr w:type="gramEnd"/>
      <w:r>
        <w:rPr>
          <w:rFonts w:hint="eastAsia"/>
        </w:rPr>
        <w:t>解释建模的方法请读者参阅其他章节和相关文献。</w:t>
      </w:r>
    </w:p>
    <w:p w14:paraId="5ED83503" w14:textId="77777777" w:rsidR="00CB558B" w:rsidRDefault="00CB558B" w:rsidP="00CB558B">
      <w:pPr>
        <w:pStyle w:val="2"/>
      </w:pPr>
      <w:r>
        <w:rPr>
          <w:rFonts w:hint="eastAsia"/>
        </w:rPr>
        <w:t>网络特征可视化</w:t>
      </w:r>
    </w:p>
    <w:p w14:paraId="2776A6A8" w14:textId="77777777" w:rsidR="00CB558B" w:rsidRPr="00950034" w:rsidRDefault="00CB558B" w:rsidP="00CB558B">
      <w:r w:rsidRPr="004461F1">
        <w:rPr>
          <w:rFonts w:hint="eastAsia"/>
        </w:rPr>
        <w:t>深度神经网络作为目前最好的机器学习模型，被广泛应用到如计算机视觉、语音识别及自然语言处理等人工智能的各个领域之中。</w:t>
      </w:r>
      <w:r>
        <w:rPr>
          <w:rFonts w:hint="eastAsia"/>
        </w:rPr>
        <w:t>我们在本章开头说明了，神经网络的</w:t>
      </w:r>
      <w:proofErr w:type="gramStart"/>
      <w:r>
        <w:rPr>
          <w:rFonts w:hint="eastAsia"/>
        </w:rPr>
        <w:t>黑盒性并不是</w:t>
      </w:r>
      <w:proofErr w:type="gramEnd"/>
      <w:r>
        <w:rPr>
          <w:rFonts w:hint="eastAsia"/>
        </w:rPr>
        <w:t>来自于封装，而是来自于复杂性。</w:t>
      </w:r>
      <w:r w:rsidRPr="004461F1">
        <w:rPr>
          <w:rFonts w:hint="eastAsia"/>
        </w:rPr>
        <w:t>神经网络的模型参数通常高达百万级，例如，一个常见的</w:t>
      </w:r>
      <w:r w:rsidRPr="004461F1">
        <w:rPr>
          <w:rFonts w:hint="eastAsia"/>
        </w:rPr>
        <w:t xml:space="preserve"> 50 </w:t>
      </w:r>
      <w:r w:rsidRPr="004461F1">
        <w:rPr>
          <w:rFonts w:hint="eastAsia"/>
        </w:rPr>
        <w:t>层的深度残差网络</w:t>
      </w:r>
      <w:r>
        <w:rPr>
          <w:rFonts w:hint="eastAsia"/>
        </w:rPr>
        <w:t>（</w:t>
      </w:r>
      <w:r w:rsidRPr="004461F1">
        <w:rPr>
          <w:rFonts w:hint="eastAsia"/>
        </w:rPr>
        <w:t>ResNet50</w:t>
      </w:r>
      <w:r>
        <w:rPr>
          <w:rFonts w:hint="eastAsia"/>
        </w:rPr>
        <w:t>）</w:t>
      </w:r>
      <w:r w:rsidRPr="004461F1">
        <w:rPr>
          <w:rFonts w:hint="eastAsia"/>
        </w:rPr>
        <w:t>包含大概</w:t>
      </w:r>
      <w:r w:rsidRPr="004461F1">
        <w:rPr>
          <w:rFonts w:hint="eastAsia"/>
        </w:rPr>
        <w:t xml:space="preserve"> 2300 </w:t>
      </w:r>
      <w:r w:rsidRPr="004461F1">
        <w:rPr>
          <w:rFonts w:hint="eastAsia"/>
        </w:rPr>
        <w:t>万个可训练的参数</w:t>
      </w:r>
      <w:r>
        <w:rPr>
          <w:rFonts w:hint="eastAsia"/>
        </w:rPr>
        <w:t>，尽管神经网络内部单个神经元的计算非常简单，但是千万级甚至亿级的神经规模同样导致了人类理解困难；</w:t>
      </w:r>
      <w:r w:rsidRPr="004461F1">
        <w:rPr>
          <w:rFonts w:hint="eastAsia"/>
        </w:rPr>
        <w:t>另一方面，训练神经网络的数据库也通常包含数百万份数据样本</w:t>
      </w:r>
      <w:r>
        <w:rPr>
          <w:rFonts w:hint="eastAsia"/>
        </w:rPr>
        <w:t>，人类无法完全了解数据的分布情况。</w:t>
      </w:r>
      <w:r w:rsidRPr="004461F1">
        <w:rPr>
          <w:rFonts w:hint="eastAsia"/>
        </w:rPr>
        <w:t>近几年，研究者尝试通过可视化网络内部特征的方法打开模型黑盒和理解网络内部所学习到的知识。本小节将</w:t>
      </w:r>
      <w:r>
        <w:rPr>
          <w:rFonts w:hint="eastAsia"/>
        </w:rPr>
        <w:t>主要</w:t>
      </w:r>
      <w:r w:rsidRPr="004461F1">
        <w:rPr>
          <w:rFonts w:hint="eastAsia"/>
        </w:rPr>
        <w:t>基于图像识别中常见的卷积神经网络，简要介绍深度神经网络特征可视化的几种常见方法</w:t>
      </w:r>
      <w:r>
        <w:rPr>
          <w:rFonts w:hint="eastAsia"/>
        </w:rPr>
        <w:t>。</w:t>
      </w:r>
    </w:p>
    <w:p w14:paraId="0DE44A75" w14:textId="77777777" w:rsidR="00CB558B" w:rsidRDefault="00CB558B" w:rsidP="00CB558B">
      <w:pPr>
        <w:pStyle w:val="3"/>
      </w:pPr>
      <w:r>
        <w:rPr>
          <w:rFonts w:hint="eastAsia"/>
        </w:rPr>
        <w:t>最大激活响应可视化</w:t>
      </w:r>
    </w:p>
    <w:p w14:paraId="0A0932AA" w14:textId="77777777" w:rsidR="00CB558B" w:rsidRDefault="00CB558B" w:rsidP="00CB558B">
      <w:r>
        <w:rPr>
          <w:rFonts w:hint="eastAsia"/>
        </w:rPr>
        <w:t>对于图像识别中常见的卷积神经网络，每层网络结构的基本单元是由卷积</w:t>
      </w:r>
      <w:proofErr w:type="gramStart"/>
      <w:r>
        <w:rPr>
          <w:rFonts w:hint="eastAsia"/>
        </w:rPr>
        <w:t>核组成</w:t>
      </w:r>
      <w:proofErr w:type="gramEnd"/>
      <w:r>
        <w:rPr>
          <w:rFonts w:hint="eastAsia"/>
        </w:rPr>
        <w:t>的。目前，大部分的特征可视化工作都是在可视化这些卷积核。对于常见的</w:t>
      </w:r>
      <w:r>
        <w:rPr>
          <w:rFonts w:hint="eastAsia"/>
        </w:rPr>
        <w:t xml:space="preserve"> </w:t>
      </w:r>
      <w:proofErr w:type="spellStart"/>
      <w:r>
        <w:rPr>
          <w:rFonts w:hint="eastAsia"/>
        </w:rPr>
        <w:t>AlexNet</w:t>
      </w:r>
      <w:proofErr w:type="spellEnd"/>
      <w:r>
        <w:rPr>
          <w:rFonts w:hint="eastAsia"/>
        </w:rPr>
        <w:t xml:space="preserve"> </w:t>
      </w:r>
      <w:r>
        <w:rPr>
          <w:rFonts w:hint="eastAsia"/>
        </w:rPr>
        <w:t>或者</w:t>
      </w:r>
      <w:r>
        <w:rPr>
          <w:rFonts w:hint="eastAsia"/>
        </w:rPr>
        <w:t>VGG</w:t>
      </w:r>
      <w:r>
        <w:rPr>
          <w:rFonts w:hint="eastAsia"/>
        </w:rPr>
        <w:t>卷积网络，每层大概包含几百个卷积核。当输人图片内容不同时，每个卷积</w:t>
      </w:r>
      <w:proofErr w:type="gramStart"/>
      <w:r>
        <w:rPr>
          <w:rFonts w:hint="eastAsia"/>
        </w:rPr>
        <w:t>核产生</w:t>
      </w:r>
      <w:proofErr w:type="gramEnd"/>
      <w:r>
        <w:rPr>
          <w:rFonts w:hint="eastAsia"/>
        </w:rPr>
        <w:t>的特征激活图也不同。不同卷积核的激活强度、激活特性，以及感受野也各不相同。在对卷积神经网络的研究分析表明，网络中由浅到深，不同层的卷积核对图片局部内容的选择性存在差异，每个卷积核都可以被当成具有语义的检测器来进行分析。</w:t>
      </w:r>
      <w:r>
        <w:fldChar w:fldCharType="begin"/>
      </w:r>
      <w:r>
        <w:instrText xml:space="preserve"> ADDIN ZOTERO_ITEM CSL_CITATION {"citationID":"GZ5TSPcG","properties":{"formattedCitation":"[14], [15]","plainCitation":"[14], [15]","noteIndex":0},"citationItems":[{"id":5420,"uris":["http://zotero.org/users/8673112/items/SGK5L6GW"],"itemData":{"id":5420,"type":"article","abstract":"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note":"arXiv:1311.2901 [cs]","number":"arXiv:1311.2901","publisher":"arXiv","source":"arXiv.org","title":"Visualizing and Understanding Convolutional Networks","URL":"http://arxiv.org/abs/1311.2901","author":[{"family":"Zeiler","given":"Matthew D."},{"family":"Fergus","given":"Rob"}],"accessed":{"date-parts":[["2023",5,11]]},"issued":{"date-parts":[["2013",11,28]]}}},{"id":5421,"uris":["http://zotero.org/users/8673112/items/7TKR4YPM"],"itemData":{"id":5421,"type":"article","abstract":"With the success of new computational architectures for visual processing, such as convolutional neural networks (CNN) and access to image databases with millions of labeled examples (e.g., ImageNet, Places), the state of the art in computer vision is advancing rapidly. One important factor for continued progress is to understand the representations that are learned by the inner layers of these deep architectures. Here we show that object detectors emerge from training CNNs to perform scene classification. As scenes are composed of objects, the CNN for scene classification automatically discovers meaningful objects detectors, representative of the learned scene categories. With object detectors emerging as a result of learning to recognize scenes, our work demonstrates that the same network can perform both scene recognition and object localization in a single forward-pass, without ever having been explicitly taught the notion of objects.","note":"arXiv:1412.6856 [cs]","number":"arXiv:1412.6856","publisher":"arXiv","source":"arXiv.org","title":"Object Detectors Emerge in Deep Scene CNNs","URL":"http://arxiv.org/abs/1412.6856","author":[{"family":"Zhou","given":"Bolei"},{"family":"Khosla","given":"Aditya"},{"family":"Lapedriza","given":"Agata"},{"family":"Oliva","given":"Aude"},{"family":"Torralba","given":"Antonio"}],"accessed":{"date-parts":[["2023",5,11]]},"issued":{"date-parts":[["2015",4,15]]}}}],"schema":"https://github.com/citation-style-language/schema/raw/master/csl-citation.json"} </w:instrText>
      </w:r>
      <w:r>
        <w:fldChar w:fldCharType="separate"/>
      </w:r>
      <w:r w:rsidRPr="00950034">
        <w:rPr>
          <w:rFonts w:ascii="等线" w:eastAsia="等线" w:hAnsi="等线"/>
        </w:rPr>
        <w:t>[14], [15]</w:t>
      </w:r>
      <w:r>
        <w:fldChar w:fldCharType="end"/>
      </w:r>
    </w:p>
    <w:p w14:paraId="1DE9542A" w14:textId="77777777" w:rsidR="00CB558B" w:rsidRDefault="00CB558B" w:rsidP="00CB558B">
      <w:r>
        <w:rPr>
          <w:rFonts w:hint="eastAsia"/>
        </w:rPr>
        <w:t>最大激活响应可视化（</w:t>
      </w:r>
      <w:r>
        <w:rPr>
          <w:rFonts w:hint="eastAsia"/>
        </w:rPr>
        <w:t>Visualization of the Maximum</w:t>
      </w:r>
      <w:r>
        <w:t xml:space="preserve"> </w:t>
      </w:r>
      <w:r>
        <w:rPr>
          <w:rFonts w:hint="eastAsia"/>
        </w:rPr>
        <w:t>Activation Regions</w:t>
      </w:r>
      <w:r>
        <w:rPr>
          <w:rFonts w:hint="eastAsia"/>
        </w:rPr>
        <w:t>）方法的原理便是，基于卷积核对不同输人图片产生不同的激活，对输人的批量图片按照它们的激活强度从大到小排序，从而找到这个卷积核对应的最大激活的图片样本。这种通过数据驱动寻找最大激活</w:t>
      </w:r>
      <w:r>
        <w:rPr>
          <w:rFonts w:hint="eastAsia"/>
        </w:rPr>
        <w:lastRenderedPageBreak/>
        <w:t>图片样本的可视化方法称为最大激活响应可视化方法。</w:t>
      </w:r>
    </w:p>
    <w:p w14:paraId="1B4E8FC6" w14:textId="77777777" w:rsidR="00CB558B" w:rsidRDefault="00CB558B" w:rsidP="00CB558B">
      <w:r>
        <w:rPr>
          <w:rFonts w:hint="eastAsia"/>
        </w:rPr>
        <w:t>具体来说，该方法分以下几个步骤：第一步，准备一个包含几千张图片的数据集。这个数据集的图片需要</w:t>
      </w:r>
      <w:proofErr w:type="gramStart"/>
      <w:r>
        <w:rPr>
          <w:rFonts w:hint="eastAsia"/>
        </w:rPr>
        <w:t>跟网络</w:t>
      </w:r>
      <w:proofErr w:type="gramEnd"/>
      <w:r>
        <w:rPr>
          <w:rFonts w:hint="eastAsia"/>
        </w:rPr>
        <w:t>的训练集中的图片类似，但不能使用训练集中的图片，例如使用验证集和测试集。第二步，把所有图片分批次送入卷积神经网络中，记录卷积核的激活响应图</w:t>
      </w:r>
      <w:r w:rsidRPr="009F711E">
        <w:rPr>
          <w:rFonts w:hint="eastAsia"/>
        </w:rPr>
        <w:t>。例如，对应于</w:t>
      </w:r>
      <w:r w:rsidRPr="009F711E">
        <w:rPr>
          <w:rFonts w:hint="eastAsia"/>
        </w:rPr>
        <w:t>5000</w:t>
      </w:r>
      <w:r w:rsidRPr="009F711E">
        <w:rPr>
          <w:rFonts w:hint="eastAsia"/>
        </w:rPr>
        <w:t>张</w:t>
      </w:r>
      <w:r w:rsidRPr="009F711E">
        <w:rPr>
          <w:rFonts w:hint="eastAsia"/>
        </w:rPr>
        <w:t xml:space="preserve"> 256</w:t>
      </w:r>
      <w:r w:rsidRPr="009F711E">
        <w:rPr>
          <w:rFonts w:hint="eastAsia"/>
        </w:rPr>
        <w:t>像素</w:t>
      </w:r>
      <w:r w:rsidRPr="009F711E">
        <w:rPr>
          <w:rFonts w:hint="eastAsia"/>
        </w:rPr>
        <w:t xml:space="preserve"> x 256 </w:t>
      </w:r>
      <w:r w:rsidRPr="009F711E">
        <w:rPr>
          <w:rFonts w:hint="eastAsia"/>
        </w:rPr>
        <w:t>像素的输人图片，在</w:t>
      </w:r>
      <w:proofErr w:type="spellStart"/>
      <w:r w:rsidRPr="009F711E">
        <w:rPr>
          <w:rFonts w:hint="eastAsia"/>
        </w:rPr>
        <w:t>AlexNet</w:t>
      </w:r>
      <w:proofErr w:type="spellEnd"/>
      <w:r w:rsidRPr="009F711E">
        <w:rPr>
          <w:rFonts w:hint="eastAsia"/>
        </w:rPr>
        <w:t xml:space="preserve"> </w:t>
      </w:r>
      <w:r w:rsidRPr="009F711E">
        <w:rPr>
          <w:rFonts w:hint="eastAsia"/>
        </w:rPr>
        <w:t>的</w:t>
      </w:r>
      <w:r w:rsidRPr="009F711E">
        <w:rPr>
          <w:rFonts w:hint="eastAsia"/>
        </w:rPr>
        <w:t xml:space="preserve"> Conv5 </w:t>
      </w:r>
      <w:r w:rsidRPr="009F711E">
        <w:rPr>
          <w:rFonts w:hint="eastAsia"/>
        </w:rPr>
        <w:t>层的某个卷积核中，可以记录到</w:t>
      </w:r>
      <w:r w:rsidRPr="009F711E">
        <w:rPr>
          <w:rFonts w:hint="eastAsia"/>
        </w:rPr>
        <w:t>5000x 8x8</w:t>
      </w:r>
      <w:r w:rsidRPr="009F711E">
        <w:rPr>
          <w:rFonts w:hint="eastAsia"/>
        </w:rPr>
        <w:t>的激活响应图。这里每张图片对应一个</w:t>
      </w:r>
      <w:r w:rsidRPr="009F711E">
        <w:rPr>
          <w:rFonts w:hint="eastAsia"/>
        </w:rPr>
        <w:t>8x8</w:t>
      </w:r>
      <w:r w:rsidRPr="009F711E">
        <w:rPr>
          <w:rFonts w:hint="eastAsia"/>
        </w:rPr>
        <w:t>的激活响应图，可以进一步取</w:t>
      </w:r>
      <w:r w:rsidRPr="009F711E">
        <w:rPr>
          <w:rFonts w:hint="eastAsia"/>
        </w:rPr>
        <w:t xml:space="preserve"> 8x 8 </w:t>
      </w:r>
      <w:r w:rsidRPr="009F711E">
        <w:rPr>
          <w:rFonts w:hint="eastAsia"/>
        </w:rPr>
        <w:t>的激活强度图中最大的激活值，作为这张图片的最大激活值。第三步，对</w:t>
      </w:r>
      <w:r w:rsidRPr="009F711E">
        <w:rPr>
          <w:rFonts w:hint="eastAsia"/>
        </w:rPr>
        <w:t xml:space="preserve"> 5000 </w:t>
      </w:r>
      <w:r w:rsidRPr="009F711E">
        <w:rPr>
          <w:rFonts w:hint="eastAsia"/>
        </w:rPr>
        <w:t>张图片的最大</w:t>
      </w:r>
      <w:proofErr w:type="gramStart"/>
      <w:r w:rsidRPr="009F711E">
        <w:rPr>
          <w:rFonts w:hint="eastAsia"/>
        </w:rPr>
        <w:t>激活值</w:t>
      </w:r>
      <w:proofErr w:type="gramEnd"/>
      <w:r w:rsidRPr="009F711E">
        <w:rPr>
          <w:rFonts w:hint="eastAsia"/>
        </w:rPr>
        <w:t>从大到</w:t>
      </w:r>
      <w:proofErr w:type="gramStart"/>
      <w:r w:rsidRPr="009F711E">
        <w:rPr>
          <w:rFonts w:hint="eastAsia"/>
        </w:rPr>
        <w:t>小进行</w:t>
      </w:r>
      <w:proofErr w:type="gramEnd"/>
      <w:r w:rsidRPr="009F711E">
        <w:rPr>
          <w:rFonts w:hint="eastAsia"/>
        </w:rPr>
        <w:t>排序，这样可以得到对于这个卷积核激活响应最大的前几张图片，这些图片即代表了使得该卷积</w:t>
      </w:r>
      <w:proofErr w:type="gramStart"/>
      <w:r w:rsidRPr="009F711E">
        <w:rPr>
          <w:rFonts w:hint="eastAsia"/>
        </w:rPr>
        <w:t>核产生</w:t>
      </w:r>
      <w:proofErr w:type="gramEnd"/>
      <w:r w:rsidRPr="009F711E">
        <w:rPr>
          <w:rFonts w:hint="eastAsia"/>
        </w:rPr>
        <w:t>最大响应的输人图片样本。第四步，为了更进一步可视化</w:t>
      </w:r>
      <w:proofErr w:type="gramStart"/>
      <w:r w:rsidRPr="009F711E">
        <w:rPr>
          <w:rFonts w:hint="eastAsia"/>
        </w:rPr>
        <w:t>出图片</w:t>
      </w:r>
      <w:proofErr w:type="gramEnd"/>
      <w:r w:rsidRPr="009F711E">
        <w:rPr>
          <w:rFonts w:hint="eastAsia"/>
        </w:rPr>
        <w:t>之中具体的最大响应区域，可以把</w:t>
      </w:r>
      <w:r w:rsidRPr="009F711E">
        <w:rPr>
          <w:rFonts w:hint="eastAsia"/>
        </w:rPr>
        <w:t xml:space="preserve"> 8 x 8 </w:t>
      </w:r>
      <w:r w:rsidRPr="009F711E">
        <w:rPr>
          <w:rFonts w:hint="eastAsia"/>
        </w:rPr>
        <w:t>的激活强度图上采样到图片大小，然后根据强度二</w:t>
      </w:r>
      <w:proofErr w:type="gramStart"/>
      <w:r w:rsidRPr="009F711E">
        <w:rPr>
          <w:rFonts w:hint="eastAsia"/>
        </w:rPr>
        <w:t>值化分割</w:t>
      </w:r>
      <w:proofErr w:type="gramEnd"/>
      <w:r w:rsidRPr="009F711E">
        <w:rPr>
          <w:rFonts w:hint="eastAsia"/>
        </w:rPr>
        <w:t>对应的图片。图</w:t>
      </w:r>
      <w:r>
        <w:rPr>
          <w:rFonts w:hint="eastAsia"/>
        </w:rPr>
        <w:t>14-4</w:t>
      </w:r>
      <w:r w:rsidRPr="009F711E">
        <w:rPr>
          <w:rFonts w:hint="eastAsia"/>
        </w:rPr>
        <w:t>展示了在场景分类数据</w:t>
      </w:r>
      <w:r>
        <w:rPr>
          <w:rFonts w:hint="eastAsia"/>
        </w:rPr>
        <w:t>集</w:t>
      </w:r>
      <w:r w:rsidRPr="009F711E">
        <w:rPr>
          <w:rFonts w:hint="eastAsia"/>
        </w:rPr>
        <w:t>上训练出的</w:t>
      </w:r>
      <w:r w:rsidRPr="009F711E">
        <w:rPr>
          <w:rFonts w:hint="eastAsia"/>
        </w:rPr>
        <w:t xml:space="preserve"> </w:t>
      </w:r>
      <w:proofErr w:type="spellStart"/>
      <w:r w:rsidRPr="009F711E">
        <w:rPr>
          <w:rFonts w:hint="eastAsia"/>
        </w:rPr>
        <w:t>AexNet</w:t>
      </w:r>
      <w:proofErr w:type="spellEnd"/>
      <w:r w:rsidRPr="009F711E">
        <w:rPr>
          <w:rFonts w:hint="eastAsia"/>
        </w:rPr>
        <w:t xml:space="preserve"> </w:t>
      </w:r>
      <w:r w:rsidRPr="009F711E">
        <w:rPr>
          <w:rFonts w:hint="eastAsia"/>
        </w:rPr>
        <w:t>网络的</w:t>
      </w:r>
      <w:r w:rsidRPr="009F711E">
        <w:rPr>
          <w:rFonts w:hint="eastAsia"/>
        </w:rPr>
        <w:t xml:space="preserve"> Conv5 </w:t>
      </w:r>
      <w:r w:rsidRPr="009F711E">
        <w:rPr>
          <w:rFonts w:hint="eastAsia"/>
        </w:rPr>
        <w:t>层的四个卷积核对应的最大激活响应可视化结果，每个卷积核对应的</w:t>
      </w:r>
      <w:r w:rsidRPr="009F711E">
        <w:rPr>
          <w:rFonts w:hint="eastAsia"/>
        </w:rPr>
        <w:t xml:space="preserve"> 5 </w:t>
      </w:r>
      <w:r w:rsidRPr="009F711E">
        <w:rPr>
          <w:rFonts w:hint="eastAsia"/>
        </w:rPr>
        <w:t>张最大激活图片输入。</w:t>
      </w:r>
    </w:p>
    <w:p w14:paraId="2FEE6178" w14:textId="77777777" w:rsidR="00CB558B" w:rsidRDefault="00CB558B" w:rsidP="00CB558B">
      <w:pPr>
        <w:keepNext/>
      </w:pPr>
      <w:r>
        <w:rPr>
          <w:noProof/>
        </w:rPr>
        <w:drawing>
          <wp:inline distT="0" distB="0" distL="0" distR="0" wp14:anchorId="5822F34C" wp14:editId="4FDC95E8">
            <wp:extent cx="5327650" cy="1136015"/>
            <wp:effectExtent l="0" t="0" r="6350" b="6985"/>
            <wp:docPr id="5156419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41944" name="图片 515641944"/>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327650" cy="1136015"/>
                    </a:xfrm>
                    <a:prstGeom prst="rect">
                      <a:avLst/>
                    </a:prstGeom>
                  </pic:spPr>
                </pic:pic>
              </a:graphicData>
            </a:graphic>
          </wp:inline>
        </w:drawing>
      </w:r>
    </w:p>
    <w:p w14:paraId="671DF775" w14:textId="77777777" w:rsidR="00CB558B" w:rsidRPr="00AD5ED0"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r>
        <w:t xml:space="preserve">  </w:t>
      </w:r>
      <w:r>
        <w:rPr>
          <w:rFonts w:hint="eastAsia"/>
        </w:rPr>
        <w:t>最大激活响应可视化结果</w:t>
      </w:r>
    </w:p>
    <w:p w14:paraId="03AB2C8F" w14:textId="77777777" w:rsidR="00CB558B" w:rsidRPr="00950034" w:rsidRDefault="00CB558B" w:rsidP="00CB558B">
      <w:r w:rsidRPr="00071E35">
        <w:rPr>
          <w:rFonts w:hint="eastAsia"/>
        </w:rPr>
        <w:t>最大激活响应可视化方法可以通过数据驱动的方法快捷地可视化神经网络里每个卷积</w:t>
      </w:r>
      <w:proofErr w:type="gramStart"/>
      <w:r w:rsidRPr="00071E35">
        <w:rPr>
          <w:rFonts w:hint="eastAsia"/>
        </w:rPr>
        <w:t>核学习到的</w:t>
      </w:r>
      <w:proofErr w:type="gramEnd"/>
      <w:r w:rsidRPr="00071E35">
        <w:rPr>
          <w:rFonts w:hint="eastAsia"/>
        </w:rPr>
        <w:t>关于图片输入的特征。一个观察是，随着网络层数的增加，卷积核对应的语义变得越来越具体，比如低层的卷积</w:t>
      </w:r>
      <w:proofErr w:type="gramStart"/>
      <w:r w:rsidRPr="00071E35">
        <w:rPr>
          <w:rFonts w:hint="eastAsia"/>
        </w:rPr>
        <w:t>核主要</w:t>
      </w:r>
      <w:proofErr w:type="gramEnd"/>
      <w:r w:rsidRPr="00071E35">
        <w:rPr>
          <w:rFonts w:hint="eastAsia"/>
        </w:rPr>
        <w:t>在检测纹理、边缘、颜色等概念，高层的卷积核已经可以检测具体的物体概念，如台灯和三角楼顶。</w:t>
      </w:r>
      <w:r>
        <w:rPr>
          <w:rFonts w:hint="eastAsia"/>
        </w:rPr>
        <w:t>最大激活响应可视化的方法针对于已经训练好的网络模型，将其中的某个卷积核识别特征的偏好进行可视化，给出的解释是一种全局性的解释，能够让使用者了解深度神经网络内部的部分决策机制。</w:t>
      </w:r>
    </w:p>
    <w:p w14:paraId="58D91063" w14:textId="77777777" w:rsidR="00CB558B" w:rsidRDefault="00CB558B" w:rsidP="00CB558B">
      <w:pPr>
        <w:pStyle w:val="3"/>
      </w:pPr>
      <w:r>
        <w:rPr>
          <w:rFonts w:hint="eastAsia"/>
        </w:rPr>
        <w:lastRenderedPageBreak/>
        <w:t>基于反向传播的输入重建可视化</w:t>
      </w:r>
    </w:p>
    <w:p w14:paraId="1A5686C6" w14:textId="77777777" w:rsidR="00CB558B" w:rsidRDefault="00CB558B" w:rsidP="00CB558B">
      <w:r>
        <w:rPr>
          <w:rFonts w:hint="eastAsia"/>
        </w:rPr>
        <w:t>这种方法基于优化的方法，给定一个优化目标，例如优化增大某层卷积核的激活强度或者最后分类层的预测输出值，然后通过反向传播来迭代更新输入图片，达到优化目标的目的。</w:t>
      </w:r>
      <w:r>
        <w:fldChar w:fldCharType="begin"/>
      </w:r>
      <w:r>
        <w:instrText xml:space="preserve"> ADDIN ZOTERO_ITEM CSL_CITATION {"citationID":"WT2OCXrH","properties":{"formattedCitation":"[16]","plainCitation":"[16]","noteIndex":0},"citationItems":[{"id":5429,"uris":["http://zotero.org/users/8673112/items/CEHU5WWN"],"itemData":{"id":5429,"type":"webpage","title":"Feature Visualization","URL":"https://distill.pub/2017/feature-visualization/","accessed":{"date-parts":[["2023",5,11]]}}}],"schema":"https://github.com/citation-style-language/schema/raw/master/csl-citation.json"} </w:instrText>
      </w:r>
      <w:r>
        <w:fldChar w:fldCharType="separate"/>
      </w:r>
      <w:r w:rsidRPr="00AD5ED0">
        <w:rPr>
          <w:rFonts w:ascii="等线" w:eastAsia="等线" w:hAnsi="等线"/>
        </w:rPr>
        <w:t>[16]</w:t>
      </w:r>
      <w:r>
        <w:fldChar w:fldCharType="end"/>
      </w:r>
      <w:r>
        <w:rPr>
          <w:rFonts w:hint="eastAsia"/>
        </w:rPr>
        <w:t>训练过程中输入图片变化如图</w:t>
      </w:r>
      <w:r>
        <w:rPr>
          <w:rFonts w:hint="eastAsia"/>
        </w:rPr>
        <w:t>14-5</w:t>
      </w:r>
      <w:r>
        <w:rPr>
          <w:rFonts w:hint="eastAsia"/>
        </w:rPr>
        <w:t>所示，最初输入图片是随机噪声，随着优化的进行，输入图片中逐渐出现了与优化目标对应的纹理。</w:t>
      </w:r>
    </w:p>
    <w:p w14:paraId="047D277C" w14:textId="77777777" w:rsidR="00CB558B" w:rsidRDefault="00CB558B" w:rsidP="00CB558B">
      <w:pPr>
        <w:keepNext/>
      </w:pPr>
      <w:r>
        <w:rPr>
          <w:rFonts w:hint="eastAsia"/>
          <w:noProof/>
        </w:rPr>
        <w:drawing>
          <wp:inline distT="0" distB="0" distL="0" distR="0" wp14:anchorId="5C6FC351" wp14:editId="46A4D2B1">
            <wp:extent cx="5327650" cy="1272540"/>
            <wp:effectExtent l="0" t="0" r="6350" b="3810"/>
            <wp:docPr id="10875815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581559" name="图片 1087581559"/>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327650" cy="1272540"/>
                    </a:xfrm>
                    <a:prstGeom prst="rect">
                      <a:avLst/>
                    </a:prstGeom>
                  </pic:spPr>
                </pic:pic>
              </a:graphicData>
            </a:graphic>
          </wp:inline>
        </w:drawing>
      </w:r>
    </w:p>
    <w:p w14:paraId="50607372" w14:textId="77777777" w:rsidR="00CB558B" w:rsidRPr="00EC7BCC"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5</w:t>
      </w:r>
      <w:r>
        <w:fldChar w:fldCharType="end"/>
      </w:r>
      <w:r>
        <w:t xml:space="preserve">  </w:t>
      </w:r>
      <w:r>
        <w:rPr>
          <w:rFonts w:hint="eastAsia"/>
        </w:rPr>
        <w:t>基于反向传播的可视化方法的解释效果随优化次数增加而提高</w:t>
      </w:r>
    </w:p>
    <w:p w14:paraId="1F39CD7C" w14:textId="77777777" w:rsidR="00CB558B" w:rsidRDefault="00CB558B" w:rsidP="00CB558B">
      <w:r>
        <w:rPr>
          <w:rFonts w:hint="eastAsia"/>
        </w:rPr>
        <w:t>如图</w:t>
      </w:r>
      <w:r>
        <w:rPr>
          <w:rFonts w:hint="eastAsia"/>
        </w:rPr>
        <w:t>14-6</w:t>
      </w:r>
      <w:r>
        <w:rPr>
          <w:rFonts w:hint="eastAsia"/>
        </w:rPr>
        <w:t>所示，对于某个卷积核，其输入重建可视化的结果如图</w:t>
      </w:r>
      <w:r>
        <w:rPr>
          <w:rFonts w:hint="eastAsia"/>
        </w:rPr>
        <w:t>14-6</w:t>
      </w:r>
      <w:r>
        <w:rPr>
          <w:rFonts w:hint="eastAsia"/>
        </w:rPr>
        <w:t>（</w:t>
      </w:r>
      <w:r>
        <w:rPr>
          <w:rFonts w:hint="eastAsia"/>
        </w:rPr>
        <w:t>a</w:t>
      </w:r>
      <w:r>
        <w:rPr>
          <w:rFonts w:hint="eastAsia"/>
        </w:rPr>
        <w:t>）所示，其最大激活图片样本如图</w:t>
      </w:r>
      <w:r>
        <w:rPr>
          <w:rFonts w:hint="eastAsia"/>
        </w:rPr>
        <w:t>14-6</w:t>
      </w:r>
      <w:r>
        <w:rPr>
          <w:rFonts w:hint="eastAsia"/>
        </w:rPr>
        <w:t>（</w:t>
      </w:r>
      <w:r>
        <w:rPr>
          <w:rFonts w:hint="eastAsia"/>
        </w:rPr>
        <w:t>b</w:t>
      </w:r>
      <w:r>
        <w:rPr>
          <w:rFonts w:hint="eastAsia"/>
        </w:rPr>
        <w:t>）所示，我们可以清楚的看出卷积核的输入重建可视化图中显示出与最大激活响应图片样本中比较典型的特征。</w:t>
      </w:r>
    </w:p>
    <w:p w14:paraId="078CC533" w14:textId="77777777" w:rsidR="00CB558B" w:rsidRDefault="00CB558B" w:rsidP="00CB558B">
      <w:pPr>
        <w:keepNext/>
      </w:pPr>
      <w:r>
        <w:rPr>
          <w:rFonts w:hint="eastAsia"/>
          <w:noProof/>
        </w:rPr>
        <w:drawing>
          <wp:inline distT="0" distB="0" distL="0" distR="0" wp14:anchorId="3C33A917" wp14:editId="24EABA90">
            <wp:extent cx="5327650" cy="3333115"/>
            <wp:effectExtent l="0" t="0" r="6350" b="0"/>
            <wp:docPr id="1106018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01852" name="图片 110601852"/>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327650" cy="3333115"/>
                    </a:xfrm>
                    <a:prstGeom prst="rect">
                      <a:avLst/>
                    </a:prstGeom>
                  </pic:spPr>
                </pic:pic>
              </a:graphicData>
            </a:graphic>
          </wp:inline>
        </w:drawing>
      </w:r>
    </w:p>
    <w:p w14:paraId="3E75DD04" w14:textId="77777777" w:rsidR="00CB558B" w:rsidRPr="00EC7BCC"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6</w:t>
      </w:r>
      <w:r>
        <w:fldChar w:fldCharType="end"/>
      </w:r>
      <w:r>
        <w:t xml:space="preserve">  </w:t>
      </w:r>
      <w:r>
        <w:rPr>
          <w:rFonts w:hint="eastAsia"/>
        </w:rPr>
        <w:t>输入重建可视化方法和最大激活响应方法对比</w:t>
      </w:r>
    </w:p>
    <w:p w14:paraId="4AACB1BA" w14:textId="77777777" w:rsidR="00CB558B" w:rsidRDefault="00CB558B" w:rsidP="00CB558B">
      <w:r>
        <w:rPr>
          <w:rFonts w:hint="eastAsia"/>
        </w:rPr>
        <w:lastRenderedPageBreak/>
        <w:t>除了可以显示特定的卷积核特征，还可以根据需要构建网络中不同部分的输入重建可视化，如图</w:t>
      </w:r>
      <w:r>
        <w:rPr>
          <w:rFonts w:hint="eastAsia"/>
        </w:rPr>
        <w:t>14-7</w:t>
      </w:r>
      <w:r>
        <w:rPr>
          <w:rFonts w:hint="eastAsia"/>
        </w:rPr>
        <w:t>中所示，得到网络中不同组分的输入重建图。</w:t>
      </w:r>
    </w:p>
    <w:p w14:paraId="5E2B0D27" w14:textId="77777777" w:rsidR="00CB558B" w:rsidRDefault="00CB558B" w:rsidP="00CB558B">
      <w:pPr>
        <w:keepNext/>
      </w:pPr>
      <w:r>
        <w:rPr>
          <w:rFonts w:hint="eastAsia"/>
          <w:noProof/>
        </w:rPr>
        <w:drawing>
          <wp:inline distT="0" distB="0" distL="0" distR="0" wp14:anchorId="5C03ECAB" wp14:editId="1D9B4B78">
            <wp:extent cx="5327650" cy="2168525"/>
            <wp:effectExtent l="0" t="0" r="6350" b="3175"/>
            <wp:docPr id="12158971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897121" name="图片 121589712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327650" cy="2168525"/>
                    </a:xfrm>
                    <a:prstGeom prst="rect">
                      <a:avLst/>
                    </a:prstGeom>
                  </pic:spPr>
                </pic:pic>
              </a:graphicData>
            </a:graphic>
          </wp:inline>
        </w:drawing>
      </w:r>
    </w:p>
    <w:p w14:paraId="34A4702E" w14:textId="77777777" w:rsidR="00CB558B" w:rsidRPr="00EC7BCC"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7</w:t>
      </w:r>
      <w:r>
        <w:fldChar w:fldCharType="end"/>
      </w:r>
      <w:r>
        <w:t xml:space="preserve">  </w:t>
      </w:r>
      <w:r>
        <w:rPr>
          <w:rFonts w:hint="eastAsia"/>
        </w:rPr>
        <w:t>网络中不同组分生成的输入重建结果</w:t>
      </w:r>
    </w:p>
    <w:p w14:paraId="2370547A" w14:textId="77777777" w:rsidR="00CB558B" w:rsidRDefault="00CB558B" w:rsidP="00CB558B">
      <w:r>
        <w:rPr>
          <w:rFonts w:hint="eastAsia"/>
        </w:rPr>
        <w:t>最大激活响应可视化核基于反向传播的输入重建可视化两种方法，都是通过某种方法，使得使用者可以通过更加直接的方法在一定程度上理解深度网络内部的决策机制，同时使得研究者们可以了解到深度网络的运行逻辑。</w:t>
      </w:r>
    </w:p>
    <w:p w14:paraId="276595E7" w14:textId="77777777" w:rsidR="00CB558B" w:rsidRDefault="00CB558B" w:rsidP="00CB558B">
      <w:pPr>
        <w:pStyle w:val="3"/>
      </w:pPr>
      <w:r>
        <w:rPr>
          <w:rFonts w:hint="eastAsia"/>
        </w:rPr>
        <w:t>基于类别激活映射的方法</w:t>
      </w:r>
    </w:p>
    <w:p w14:paraId="7F3480A0" w14:textId="77777777" w:rsidR="00CB558B" w:rsidRDefault="00CB558B" w:rsidP="00CB558B">
      <w:r>
        <w:rPr>
          <w:rFonts w:hint="eastAsia"/>
        </w:rPr>
        <w:t>类别激活映射（</w:t>
      </w:r>
      <w:r>
        <w:rPr>
          <w:rFonts w:hint="eastAsia"/>
        </w:rPr>
        <w:t>Class</w:t>
      </w:r>
      <w:r>
        <w:t xml:space="preserve"> </w:t>
      </w:r>
      <w:r>
        <w:rPr>
          <w:rFonts w:hint="eastAsia"/>
        </w:rPr>
        <w:t>Activation</w:t>
      </w:r>
      <w:r>
        <w:t xml:space="preserve"> </w:t>
      </w:r>
      <w:r>
        <w:rPr>
          <w:rFonts w:hint="eastAsia"/>
        </w:rPr>
        <w:t>Mapping</w:t>
      </w:r>
      <w:r>
        <w:rPr>
          <w:rFonts w:hint="eastAsia"/>
        </w:rPr>
        <w:t>，</w:t>
      </w:r>
      <w:r>
        <w:rPr>
          <w:rFonts w:hint="eastAsia"/>
        </w:rPr>
        <w:t>CAM</w:t>
      </w:r>
      <w:r>
        <w:rPr>
          <w:rFonts w:hint="eastAsia"/>
        </w:rPr>
        <w:t>）方法</w:t>
      </w:r>
      <w:r>
        <w:fldChar w:fldCharType="begin"/>
      </w:r>
      <w:r>
        <w:instrText xml:space="preserve"> ADDIN ZOTERO_ITEM CSL_CITATION {"citationID":"CfqgKsrm","properties":{"formattedCitation":"[17]","plainCitation":"[17]","noteIndex":0},"citationItems":[{"id":5450,"uris":["http://zotero.org/users/8673112/items/EXHKZ3GR"],"itemData":{"id":5450,"type":"article","abstrac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note":"arXiv:1512.04150 [cs]","number":"arXiv:1512.04150","publisher":"arXiv","source":"arXiv.org","title":"Learning Deep Features for Discriminative Localization","URL":"http://arxiv.org/abs/1512.04150","author":[{"family":"Zhou","given":"Bolei"},{"family":"Khosla","given":"Aditya"},{"family":"Lapedriza","given":"Agata"},{"family":"Oliva","given":"Aude"},{"family":"Torralba","given":"Antonio"}],"accessed":{"date-parts":[["2023",5,13]]},"issued":{"date-parts":[["2015",12,13]]}}}],"schema":"https://github.com/citation-style-language/schema/raw/master/csl-citation.json"} </w:instrText>
      </w:r>
      <w:r>
        <w:fldChar w:fldCharType="separate"/>
      </w:r>
      <w:r w:rsidRPr="00AD5ED0">
        <w:rPr>
          <w:rFonts w:ascii="等线" w:eastAsia="等线" w:hAnsi="等线"/>
        </w:rPr>
        <w:t>[17]</w:t>
      </w:r>
      <w:r>
        <w:fldChar w:fldCharType="end"/>
      </w:r>
      <w:r>
        <w:rPr>
          <w:rFonts w:hint="eastAsia"/>
        </w:rPr>
        <w:t>是一种常见的图片分类解释方法。基于</w:t>
      </w:r>
      <w:r>
        <w:rPr>
          <w:rFonts w:hint="eastAsia"/>
        </w:rPr>
        <w:t>CAM</w:t>
      </w:r>
      <w:r>
        <w:rPr>
          <w:rFonts w:hint="eastAsia"/>
        </w:rPr>
        <w:t>有很多分类，例如基于梯度计算实现的</w:t>
      </w:r>
      <w:r>
        <w:rPr>
          <w:rFonts w:hint="eastAsia"/>
        </w:rPr>
        <w:t>Grad-CAM</w:t>
      </w:r>
      <w:r>
        <w:rPr>
          <w:rFonts w:hint="eastAsia"/>
        </w:rPr>
        <w:t>方法，不利用梯度实现的</w:t>
      </w:r>
      <w:r>
        <w:rPr>
          <w:rFonts w:hint="eastAsia"/>
        </w:rPr>
        <w:t>CAM</w:t>
      </w:r>
      <w:r>
        <w:rPr>
          <w:rFonts w:hint="eastAsia"/>
        </w:rPr>
        <w:t>和</w:t>
      </w:r>
      <w:r>
        <w:rPr>
          <w:rFonts w:hint="eastAsia"/>
        </w:rPr>
        <w:t>Score-CAM</w:t>
      </w:r>
      <w:r>
        <w:rPr>
          <w:rFonts w:hint="eastAsia"/>
        </w:rPr>
        <w:t>方法等等。这些方法的本质原理在于经过</w:t>
      </w:r>
      <w:r>
        <w:rPr>
          <w:rFonts w:hint="eastAsia"/>
        </w:rPr>
        <w:t>GAP</w:t>
      </w:r>
      <w:r>
        <w:rPr>
          <w:rFonts w:hint="eastAsia"/>
        </w:rPr>
        <w:t>后，最后一层卷积层的每个卷积核得到的特征和这些卷积核对应的激活</w:t>
      </w:r>
      <w:proofErr w:type="gramStart"/>
      <w:r>
        <w:rPr>
          <w:rFonts w:hint="eastAsia"/>
        </w:rPr>
        <w:t>图具有</w:t>
      </w:r>
      <w:proofErr w:type="gramEnd"/>
      <w:r>
        <w:rPr>
          <w:rFonts w:hint="eastAsia"/>
        </w:rPr>
        <w:t>一定的一致性，都反映了每个卷积核所提取的特征。</w:t>
      </w:r>
    </w:p>
    <w:p w14:paraId="1C3785CB" w14:textId="77777777" w:rsidR="00CB558B" w:rsidRDefault="00CB558B" w:rsidP="00CB558B">
      <w:r>
        <w:rPr>
          <w:rFonts w:hint="eastAsia"/>
        </w:rPr>
        <w:t>CAM</w:t>
      </w:r>
      <w:r>
        <w:rPr>
          <w:rFonts w:hint="eastAsia"/>
        </w:rPr>
        <w:t>的示意图如图</w:t>
      </w:r>
      <w:r>
        <w:rPr>
          <w:rFonts w:hint="eastAsia"/>
        </w:rPr>
        <w:t>14-8</w:t>
      </w:r>
      <w:r>
        <w:rPr>
          <w:rFonts w:hint="eastAsia"/>
        </w:rPr>
        <w:t>（</w:t>
      </w:r>
      <w:r>
        <w:rPr>
          <w:rFonts w:hint="eastAsia"/>
        </w:rPr>
        <w:t>a</w:t>
      </w:r>
      <w:r>
        <w:rPr>
          <w:rFonts w:hint="eastAsia"/>
        </w:rPr>
        <w:t>）所示。该方法从最后一层卷积出发，经过全局平均池化</w:t>
      </w:r>
      <w:r>
        <w:rPr>
          <w:rFonts w:hint="eastAsia"/>
        </w:rPr>
        <w:t>GAP</w:t>
      </w:r>
      <w:r>
        <w:rPr>
          <w:rFonts w:hint="eastAsia"/>
        </w:rPr>
        <w:t>，每个卷积核都对应了一个输出，这些输出经过线性分类器分类得到类别“</w:t>
      </w:r>
      <w:r>
        <w:rPr>
          <w:rFonts w:hint="eastAsia"/>
        </w:rPr>
        <w:t>Australian</w:t>
      </w:r>
      <w:r>
        <w:t xml:space="preserve"> </w:t>
      </w:r>
      <w:r>
        <w:rPr>
          <w:rFonts w:hint="eastAsia"/>
        </w:rPr>
        <w:t>terrier</w:t>
      </w:r>
      <w:r>
        <w:rPr>
          <w:rFonts w:hint="eastAsia"/>
        </w:rPr>
        <w:t>”。而</w:t>
      </w:r>
      <w:r>
        <w:rPr>
          <w:rFonts w:hint="eastAsia"/>
        </w:rPr>
        <w:t>CAM</w:t>
      </w:r>
      <w:r>
        <w:rPr>
          <w:rFonts w:hint="eastAsia"/>
        </w:rPr>
        <w:t>的思路就是将最后一层的卷积核对应的激活图取得，利用线性分类器中给出类别“</w:t>
      </w:r>
      <w:r>
        <w:rPr>
          <w:rFonts w:hint="eastAsia"/>
        </w:rPr>
        <w:t>Australian</w:t>
      </w:r>
      <w:r>
        <w:t xml:space="preserve"> </w:t>
      </w:r>
      <w:r>
        <w:rPr>
          <w:rFonts w:hint="eastAsia"/>
        </w:rPr>
        <w:t>terrier</w:t>
      </w:r>
      <w:r>
        <w:rPr>
          <w:rFonts w:hint="eastAsia"/>
        </w:rPr>
        <w:t>”对应的权重</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hint="eastAsia"/>
        </w:rPr>
        <w:t>来线性的组合卷积核的激活图。</w:t>
      </w:r>
      <w:r>
        <w:rPr>
          <w:rFonts w:hint="eastAsia"/>
        </w:rPr>
        <w:t>CAM</w:t>
      </w:r>
      <w:r>
        <w:rPr>
          <w:rFonts w:hint="eastAsia"/>
        </w:rPr>
        <w:t>的实验结果如图</w:t>
      </w:r>
      <w:r>
        <w:rPr>
          <w:rFonts w:hint="eastAsia"/>
        </w:rPr>
        <w:t>14-8</w:t>
      </w:r>
      <w:r>
        <w:rPr>
          <w:rFonts w:hint="eastAsia"/>
        </w:rPr>
        <w:t>（</w:t>
      </w:r>
      <w:r>
        <w:rPr>
          <w:rFonts w:hint="eastAsia"/>
        </w:rPr>
        <w:t>b</w:t>
      </w:r>
      <w:r>
        <w:rPr>
          <w:rFonts w:hint="eastAsia"/>
        </w:rPr>
        <w:t>）所示。</w:t>
      </w:r>
    </w:p>
    <w:p w14:paraId="19148667" w14:textId="77777777" w:rsidR="00CB558B" w:rsidRDefault="00CB558B" w:rsidP="00CB558B">
      <w:pPr>
        <w:keepNext/>
      </w:pPr>
      <w:r>
        <w:rPr>
          <w:rFonts w:hint="eastAsia"/>
          <w:noProof/>
        </w:rPr>
        <w:lastRenderedPageBreak/>
        <w:drawing>
          <wp:inline distT="0" distB="0" distL="0" distR="0" wp14:anchorId="69AAEAEC" wp14:editId="5D033FA4">
            <wp:extent cx="5327650" cy="4884420"/>
            <wp:effectExtent l="0" t="0" r="6350" b="0"/>
            <wp:docPr id="113995924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959248" name="图片 1139959248"/>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327650" cy="4884420"/>
                    </a:xfrm>
                    <a:prstGeom prst="rect">
                      <a:avLst/>
                    </a:prstGeom>
                  </pic:spPr>
                </pic:pic>
              </a:graphicData>
            </a:graphic>
          </wp:inline>
        </w:drawing>
      </w:r>
    </w:p>
    <w:p w14:paraId="4374E619" w14:textId="77777777" w:rsidR="00CB558B" w:rsidRPr="00EC7BCC"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8</w:t>
      </w:r>
      <w:r>
        <w:fldChar w:fldCharType="end"/>
      </w:r>
      <w:r>
        <w:t xml:space="preserve">  </w:t>
      </w:r>
      <w:r>
        <w:rPr>
          <w:rFonts w:hint="eastAsia"/>
        </w:rPr>
        <w:t>CAM</w:t>
      </w:r>
      <w:r>
        <w:rPr>
          <w:rFonts w:hint="eastAsia"/>
        </w:rPr>
        <w:t>方法示意图和结果</w:t>
      </w:r>
    </w:p>
    <w:p w14:paraId="76AC2E43" w14:textId="77777777" w:rsidR="00CB558B" w:rsidRDefault="00CB558B" w:rsidP="00CB558B">
      <w:r>
        <w:rPr>
          <w:rFonts w:hint="eastAsia"/>
        </w:rPr>
        <w:t>CAM</w:t>
      </w:r>
      <w:r>
        <w:rPr>
          <w:rFonts w:hint="eastAsia"/>
        </w:rPr>
        <w:t>方法效果很好，但是</w:t>
      </w:r>
      <w:r>
        <w:rPr>
          <w:rFonts w:hint="eastAsia"/>
        </w:rPr>
        <w:t>CAM</w:t>
      </w:r>
      <w:r>
        <w:rPr>
          <w:rFonts w:hint="eastAsia"/>
        </w:rPr>
        <w:t>只能用于图像分类任务，而且对网络的结构有要求，必须满足“卷积</w:t>
      </w:r>
      <w:r>
        <w:rPr>
          <w:rFonts w:hint="eastAsia"/>
        </w:rPr>
        <w:t>-GAP-</w:t>
      </w:r>
      <w:r>
        <w:rPr>
          <w:rFonts w:hint="eastAsia"/>
        </w:rPr>
        <w:t>线性分类器”的结构，因此</w:t>
      </w:r>
      <w:r w:rsidRPr="00B40DF4">
        <w:t>Selvaraj</w:t>
      </w:r>
      <w:r>
        <w:rPr>
          <w:rFonts w:hint="eastAsia"/>
        </w:rPr>
        <w:t>u</w:t>
      </w:r>
      <w:r>
        <w:rPr>
          <w:rFonts w:hint="eastAsia"/>
        </w:rPr>
        <w:t>等人提出了</w:t>
      </w:r>
      <w:r>
        <w:rPr>
          <w:rFonts w:hint="eastAsia"/>
        </w:rPr>
        <w:t>Grad-CAM</w:t>
      </w:r>
      <w:r>
        <w:rPr>
          <w:rFonts w:hint="eastAsia"/>
        </w:rPr>
        <w:t>方法</w:t>
      </w:r>
      <w:r>
        <w:fldChar w:fldCharType="begin"/>
      </w:r>
      <w:r>
        <w:instrText xml:space="preserve"> ADDIN ZOTERO_ITEM CSL_CITATION {"citationID":"uVtCxkyY","properties":{"formattedCitation":"[18]","plainCitation":"[18]","noteIndex":0},"citationItems":[{"id":5454,"uris":["http://zotero.org/users/8673112/items/VW873B8J"],"itemData":{"id":5454,"type":"article-journal","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important regions in the image for predicting the concept. Grad-CAM is applicable to a wide variety of CNN model-families: (1) CNNs with fully-connected layers, (2) CNNs used for structured outputs, (3) CNNs used in tasks with multimodal inputs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b) are robust to adversarial images, (c) outperform previous methods on localization, (d) are more faithful to the underlying model and (e) help achieve generalization by identifying dataset bias. For captioning and VQA, we show that even non-attention based models can localize inputs. We devise a way to identify important neurons through Grad-CAM and combine it with neuron names to provide textual explanations for model decisions. Finally, we design and conduct human studies to measure if Grad-CAM helps users establish appropriate trust in predictions from models and show that Grad-CAM helps untrained users successfully discern a 'stronger' nodel from a 'weaker' one even when both make identical predictions. Our code is available at https://github.com/ramprs/grad-cam/, along with a demo at http://gradcam.cloudcv.org, and a video at youtu.be/COjUB9Izk6E.","container-title":"International Journal of Computer Vision","DOI":"10.1007/s11263-019-01228-7","ISSN":"0920-5691, 1573-1405","issue":"2","journalAbbreviation":"Int J Comput Vis","note":"arXiv:1610.02391 [cs]","page":"336-359","source":"arXiv.org","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fldChar w:fldCharType="separate"/>
      </w:r>
      <w:r w:rsidRPr="00AD5ED0">
        <w:rPr>
          <w:rFonts w:ascii="等线" w:eastAsia="等线" w:hAnsi="等线"/>
        </w:rPr>
        <w:t>[18]</w:t>
      </w:r>
      <w:r>
        <w:fldChar w:fldCharType="end"/>
      </w:r>
      <w:r>
        <w:rPr>
          <w:rFonts w:hint="eastAsia"/>
        </w:rPr>
        <w:t>，将</w:t>
      </w:r>
      <w:r>
        <w:rPr>
          <w:rFonts w:hint="eastAsia"/>
        </w:rPr>
        <w:t>CAM</w:t>
      </w:r>
      <w:r>
        <w:rPr>
          <w:rFonts w:hint="eastAsia"/>
        </w:rPr>
        <w:t>的思想拓展到图像说明和视觉问答任务上，并且对网络的限制性较小。</w:t>
      </w:r>
      <w:r>
        <w:rPr>
          <w:rFonts w:hint="eastAsia"/>
        </w:rPr>
        <w:t>Grad-CAM</w:t>
      </w:r>
      <w:r>
        <w:rPr>
          <w:rFonts w:hint="eastAsia"/>
        </w:rPr>
        <w:t>同样基于将最后一层卷积的激活图进行线性组合的思路进行计算，但是线性组合的参数并不是来自线性分类器。方法通过将最后一层卷积输出与最终结果输出之间的复杂函数关系利用一</w:t>
      </w:r>
      <w:proofErr w:type="gramStart"/>
      <w:r>
        <w:rPr>
          <w:rFonts w:hint="eastAsia"/>
        </w:rPr>
        <w:t>阶泰勒展开</w:t>
      </w:r>
      <w:proofErr w:type="gramEnd"/>
      <w:r>
        <w:rPr>
          <w:rFonts w:hint="eastAsia"/>
        </w:rPr>
        <w:t>进行拟合，利用一阶偏导数得到了一个近似的线性变换的权重，利用这个权重线性组合激活</w:t>
      </w:r>
      <w:proofErr w:type="gramStart"/>
      <w:r>
        <w:rPr>
          <w:rFonts w:hint="eastAsia"/>
        </w:rPr>
        <w:t>图得到</w:t>
      </w:r>
      <w:proofErr w:type="gramEnd"/>
      <w:r>
        <w:rPr>
          <w:rFonts w:hint="eastAsia"/>
        </w:rPr>
        <w:t>最终的激活图。</w:t>
      </w:r>
      <w:r>
        <w:rPr>
          <w:rFonts w:hint="eastAsia"/>
        </w:rPr>
        <w:t>Grad-CAM</w:t>
      </w:r>
      <w:r>
        <w:rPr>
          <w:rFonts w:hint="eastAsia"/>
        </w:rPr>
        <w:t>的实验结果如图</w:t>
      </w:r>
      <w:r>
        <w:rPr>
          <w:rFonts w:hint="eastAsia"/>
        </w:rPr>
        <w:t>14-9</w:t>
      </w:r>
      <w:r>
        <w:rPr>
          <w:rFonts w:hint="eastAsia"/>
        </w:rPr>
        <w:t>所示。</w:t>
      </w:r>
    </w:p>
    <w:p w14:paraId="4677B0BB" w14:textId="77777777" w:rsidR="00CB558B" w:rsidRDefault="00CB558B" w:rsidP="00CB558B">
      <w:pPr>
        <w:keepNext/>
      </w:pPr>
      <w:r>
        <w:rPr>
          <w:rFonts w:hint="eastAsia"/>
          <w:noProof/>
        </w:rPr>
        <w:lastRenderedPageBreak/>
        <w:drawing>
          <wp:inline distT="0" distB="0" distL="0" distR="0" wp14:anchorId="60AD6399" wp14:editId="76D2C96F">
            <wp:extent cx="5327650" cy="1727835"/>
            <wp:effectExtent l="0" t="0" r="6350" b="5715"/>
            <wp:docPr id="15640669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066944" name="图片 1564066944"/>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327650" cy="1727835"/>
                    </a:xfrm>
                    <a:prstGeom prst="rect">
                      <a:avLst/>
                    </a:prstGeom>
                  </pic:spPr>
                </pic:pic>
              </a:graphicData>
            </a:graphic>
          </wp:inline>
        </w:drawing>
      </w:r>
    </w:p>
    <w:p w14:paraId="78C3E174" w14:textId="77777777" w:rsidR="00CB558B" w:rsidRPr="00EC7BCC"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9</w:t>
      </w:r>
      <w:r>
        <w:fldChar w:fldCharType="end"/>
      </w:r>
      <w:r>
        <w:t xml:space="preserve">  </w:t>
      </w:r>
      <w:r>
        <w:rPr>
          <w:rFonts w:hint="eastAsia"/>
        </w:rPr>
        <w:t>Grad-CAM</w:t>
      </w:r>
      <w:r>
        <w:rPr>
          <w:rFonts w:hint="eastAsia"/>
        </w:rPr>
        <w:t>实验结果</w:t>
      </w:r>
    </w:p>
    <w:p w14:paraId="0DAD1216" w14:textId="77777777" w:rsidR="00CB558B" w:rsidRDefault="00CB558B" w:rsidP="00CB558B">
      <w:pPr>
        <w:pStyle w:val="3"/>
      </w:pPr>
      <w:r>
        <w:rPr>
          <w:rFonts w:hint="eastAsia"/>
        </w:rPr>
        <w:t>其他网络特征可视化方法</w:t>
      </w:r>
    </w:p>
    <w:p w14:paraId="439B7BAE" w14:textId="77777777" w:rsidR="00CB558B" w:rsidRDefault="00CB558B" w:rsidP="00CB558B">
      <w:r>
        <w:rPr>
          <w:rFonts w:hint="eastAsia"/>
        </w:rPr>
        <w:t>除了上面介绍的两种输入重建可视化的方法，还有其他进行网络特征可视化的方法。</w:t>
      </w:r>
      <w:r>
        <w:t>Wang</w:t>
      </w:r>
      <w:r>
        <w:rPr>
          <w:rFonts w:hint="eastAsia"/>
        </w:rPr>
        <w:t>等人通过可视化</w:t>
      </w:r>
      <w:r>
        <w:rPr>
          <w:rFonts w:hint="eastAsia"/>
        </w:rPr>
        <w:t>Tiny</w:t>
      </w:r>
      <w:r>
        <w:t xml:space="preserve"> </w:t>
      </w:r>
      <w:r>
        <w:rPr>
          <w:rFonts w:hint="eastAsia"/>
        </w:rPr>
        <w:t>VGG</w:t>
      </w:r>
      <w:r>
        <w:rPr>
          <w:rFonts w:hint="eastAsia"/>
        </w:rPr>
        <w:t>网络的计算过程，展示了模型内部神经元的计算结果，直观的展示了模型内部原理，实现在小规模模型的解释。</w:t>
      </w:r>
      <w:r>
        <w:fldChar w:fldCharType="begin"/>
      </w:r>
      <w:r>
        <w:instrText xml:space="preserve"> ADDIN ZOTERO_ITEM CSL_CITATION {"citationID":"w7iqXs1n","properties":{"formattedCitation":"[19]","plainCitation":"[19]","noteIndex":0},"citationItems":[{"id":5436,"uris":["http://zotero.org/users/8673112/items/BPRQCGMH"],"itemData":{"id":5436,"type":"article-journal","abstract":"Deep learning's great success motivates many practitioners and students to learn about this exciting technology. However, it is often challenging for beginners to take their first step due to the complexity of understanding and applying deep learning. We present CNN Explainer, an interactive visualization tool designed for non-experts to learn and examine convolutional neural networks (CNNs), a foundational deep learning model architecture. Our tool addresses key challenges that novices face while learning about CNNs, which we identify from interviews with instructors and a survey with past students. CNN Explainer tightly integrates a model overview that summarizes a CNN's structure, and on-demand, dynamic visual explanation views that help users understand the underlying components of CNNs. Through smooth transitions across levels of abstraction, our tool enables users to inspect the interplay between low-level mathematical operations and high-level model structures. A qualitative user study shows that CNN Explainer helps users more easily understand the inner workings of CNNs, and is engaging and enjoyable to use. We also derive design lessons from our study. Developed using modern web technologies, CNN Explainer runs locally in users' web browsers without the need for installation or specialized hardware, broadening the public's education access to modern deep learning techniques.","container-title":"IEEE Transactions on Visualization and Computer Graphics","DOI":"10.1109/TVCG.2020.3030418","ISSN":"1077-2626, 1941-0506, 2160-9306","issue":"2","journalAbbreviation":"IEEE Trans. Visual. Comput. Graphics","note":"arXiv:2004.15004 [cs]","page":"1396-1406","source":"arXiv.org","title":"CNN Explainer: Learning Convolutional Neural Networks with Interactive Visualization","title-short":"CNN Explainer","volume":"27","author":[{"family":"Wang","given":"Zijie J."},{"family":"Turko","given":"Robert"},{"family":"Shaikh","given":"Omar"},{"family":"Park","given":"Haekyu"},{"family":"Das","given":"Nilaksh"},{"family":"Hohman","given":"Fred"},{"family":"Kahng","given":"Minsuk"},{"family":"Chau","given":"Duen Horng"}],"issued":{"date-parts":[["2021",2]]}}}],"schema":"https://github.com/citation-style-language/schema/raw/master/csl-citation.json"} </w:instrText>
      </w:r>
      <w:r>
        <w:fldChar w:fldCharType="separate"/>
      </w:r>
      <w:r w:rsidRPr="00AD5ED0">
        <w:rPr>
          <w:rFonts w:ascii="等线" w:eastAsia="等线" w:hAnsi="等线"/>
        </w:rPr>
        <w:t>[19]</w:t>
      </w:r>
      <w:r>
        <w:fldChar w:fldCharType="end"/>
      </w:r>
      <w:r>
        <w:rPr>
          <w:rFonts w:hint="eastAsia"/>
        </w:rPr>
        <w:t>最大激活响应的可视化的思路很直接，但是对于每个卷积核能够提取到的特征缺乏语义概念，基于网络解剖和特征语义分析的方法，</w:t>
      </w:r>
      <w:r>
        <w:fldChar w:fldCharType="begin"/>
      </w:r>
      <w:r>
        <w:instrText xml:space="preserve"> ADDIN ZOTERO_ITEM CSL_CITATION {"citationID":"mAwxMDmu","properties":{"formattedCitation":"[15]","plainCitation":"[15]","noteIndex":0},"citationItems":[{"id":5421,"uris":["http://zotero.org/users/8673112/items/7TKR4YPM"],"itemData":{"id":5421,"type":"article","abstract":"With the success of new computational architectures for visual processing, such as convolutional neural networks (CNN) and access to image databases with millions of labeled examples (e.g., ImageNet, Places), the state of the art in computer vision is advancing rapidly. One important factor for continued progress is to understand the representations that are learned by the inner layers of these deep architectures. Here we show that object detectors emerge from training CNNs to perform scene classification. As scenes are composed of objects, the CNN for scene classification automatically discovers meaningful objects detectors, representative of the learned scene categories. With object detectors emerging as a result of learning to recognize scenes, our work demonstrates that the same network can perform both scene recognition and object localization in a single forward-pass, without ever having been explicitly taught the notion of objects.","note":"arXiv:1412.6856 [cs]","number":"arXiv:1412.6856","publisher":"arXiv","source":"arXiv.org","title":"Object Detectors Emerge in Deep Scene CNNs","URL":"http://arxiv.org/abs/1412.6856","author":[{"family":"Zhou","given":"Bolei"},{"family":"Khosla","given":"Aditya"},{"family":"Lapedriza","given":"Agata"},{"family":"Oliva","given":"Aude"},{"family":"Torralba","given":"Antonio"}],"accessed":{"date-parts":[["2023",5,11]]},"issued":{"date-parts":[["2015",4,15]]}}}],"schema":"https://github.com/citation-style-language/schema/raw/master/csl-citation.json"} </w:instrText>
      </w:r>
      <w:r>
        <w:fldChar w:fldCharType="separate"/>
      </w:r>
      <w:r w:rsidRPr="00EC7BCC">
        <w:rPr>
          <w:rFonts w:ascii="等线" w:eastAsia="等线" w:hAnsi="等线"/>
        </w:rPr>
        <w:t>[15]</w:t>
      </w:r>
      <w:r>
        <w:fldChar w:fldCharType="end"/>
      </w:r>
      <w:r>
        <w:rPr>
          <w:rFonts w:hint="eastAsia"/>
        </w:rPr>
        <w:t>通过利用</w:t>
      </w:r>
      <w:proofErr w:type="gramStart"/>
      <w:r>
        <w:rPr>
          <w:rFonts w:hint="eastAsia"/>
        </w:rPr>
        <w:t>像素级</w:t>
      </w:r>
      <w:proofErr w:type="gramEnd"/>
      <w:r>
        <w:rPr>
          <w:rFonts w:hint="eastAsia"/>
        </w:rPr>
        <w:t>语义解释标注的</w:t>
      </w:r>
      <w:r>
        <w:rPr>
          <w:rFonts w:hint="eastAsia"/>
        </w:rPr>
        <w:t>Broden</w:t>
      </w:r>
      <w:r>
        <w:rPr>
          <w:rFonts w:hint="eastAsia"/>
        </w:rPr>
        <w:t>数据集，将解释结果在给出最大激活相应的同时，可以匹配对应的语义特征，并给出解释准确度衡量标准。</w:t>
      </w:r>
    </w:p>
    <w:p w14:paraId="3EE4AA10" w14:textId="77777777" w:rsidR="00CB558B" w:rsidRDefault="00CB558B" w:rsidP="00CB558B">
      <w:pPr>
        <w:pStyle w:val="2"/>
      </w:pPr>
      <w:r>
        <w:rPr>
          <w:rFonts w:hint="eastAsia"/>
        </w:rPr>
        <w:t>输入单元重要性归因方法</w:t>
      </w:r>
    </w:p>
    <w:p w14:paraId="655CF835" w14:textId="77777777" w:rsidR="00CB558B" w:rsidRDefault="00CB558B" w:rsidP="00CB558B">
      <w:r>
        <w:rPr>
          <w:rFonts w:hint="eastAsia"/>
        </w:rPr>
        <w:t>前面介绍的方法主要是通过可视化深度模型中部分神经元的特征提取的行为提供解释，是通过将模型“拆开”的方式进行解释。但是这种方法无法解释稍大一些的模型，并且解释的粒度太细，同样不利于无相关基础的使用者理解和信任。另一种广泛使用的解释方法是输入单元重要性归因方法，即通过找出输入单元的重要性来解释模型。</w:t>
      </w:r>
    </w:p>
    <w:p w14:paraId="3AAB05A3" w14:textId="77777777" w:rsidR="00CB558B" w:rsidRDefault="00CB558B" w:rsidP="00CB558B">
      <w:r w:rsidRPr="00093DBE">
        <w:rPr>
          <w:rFonts w:hint="eastAsia"/>
        </w:rPr>
        <w:t>例如，给定一个训练好的、用于图片分类的神经网络</w:t>
      </w:r>
      <m:oMath>
        <m:r>
          <m:rPr>
            <m:sty m:val="p"/>
          </m:rPr>
          <w:rPr>
            <w:rFonts w:ascii="Cambria Math" w:hAnsi="Cambria Math"/>
          </w:rPr>
          <m:t>G</m:t>
        </m:r>
        <m:d>
          <m:dPr>
            <m:ctrlPr>
              <w:rPr>
                <w:rFonts w:ascii="Cambria Math" w:hAnsi="Cambria Math"/>
              </w:rPr>
            </m:ctrlPr>
          </m:dPr>
          <m:e>
            <m:r>
              <m:rPr>
                <m:sty m:val="p"/>
              </m:rPr>
              <w:rPr>
                <w:rFonts w:ascii="Cambria Math" w:hAnsi="Cambria Math"/>
              </w:rPr>
              <m:t>⋅</m:t>
            </m:r>
            <m:ctrlPr>
              <w:rPr>
                <w:rFonts w:ascii="Cambria Math" w:hAnsi="Cambria Math"/>
                <w:i/>
              </w:rPr>
            </m:ctrlPr>
          </m:e>
        </m:d>
      </m:oMath>
      <w:r w:rsidRPr="00093DBE">
        <w:rPr>
          <w:rFonts w:hint="eastAsia"/>
        </w:rPr>
        <w:t>及一张图片</w:t>
      </w:r>
      <w:r>
        <w:rPr>
          <w:rFonts w:hint="eastAsia"/>
        </w:rPr>
        <w:t>作为输入</w:t>
      </w:r>
      <m:oMath>
        <m:r>
          <m:rPr>
            <m:sty m:val="p"/>
          </m:rPr>
          <w:rPr>
            <w:rFonts w:ascii="Cambria Math" w:hAnsi="Cambria Math"/>
          </w:rPr>
          <m:t>X</m:t>
        </m:r>
      </m:oMath>
      <w:r w:rsidRPr="00093DBE">
        <w:rPr>
          <w:rFonts w:hint="eastAsia"/>
        </w:rPr>
        <w:t>，此类可解释性方法会根据图片中的每个输人像素对神经网络输出的影响大小，量化该像素的重要性。特别地，对于第</w:t>
      </w:r>
      <m:oMath>
        <m:r>
          <m:rPr>
            <m:sty m:val="p"/>
          </m:rPr>
          <w:rPr>
            <w:rFonts w:ascii="Cambria Math" w:hAnsi="Cambria Math"/>
          </w:rPr>
          <m:t>i</m:t>
        </m:r>
      </m:oMath>
      <w:proofErr w:type="gramStart"/>
      <w:r>
        <w:rPr>
          <w:rFonts w:hint="eastAsia"/>
        </w:rPr>
        <w:t>个</w:t>
      </w:r>
      <w:proofErr w:type="gramEnd"/>
      <w:r w:rsidRPr="00093DBE">
        <w:rPr>
          <w:rFonts w:hint="eastAsia"/>
        </w:rPr>
        <w:t>输</w:t>
      </w:r>
      <w:r>
        <w:rPr>
          <w:rFonts w:hint="eastAsia"/>
        </w:rPr>
        <w:t>入</w:t>
      </w:r>
      <w:r w:rsidRPr="00093DBE">
        <w:rPr>
          <w:rFonts w:hint="eastAsia"/>
        </w:rPr>
        <w:t>单元</w:t>
      </w:r>
      <m:oMath>
        <m:r>
          <m:rPr>
            <m:sty m:val="p"/>
          </m:rPr>
          <w:rPr>
            <w:rFonts w:ascii="Cambria Math" w:hAnsi="Cambria Math"/>
          </w:rPr>
          <m:t>i</m:t>
        </m:r>
      </m:oMath>
      <w:r w:rsidRPr="00093DBE">
        <w:rPr>
          <w:rFonts w:hint="eastAsia"/>
        </w:rPr>
        <w:t>，本书用</w:t>
      </w:r>
      <m:oMath>
        <m:r>
          <m:rPr>
            <m:sty m:val="p"/>
          </m:rPr>
          <w:rPr>
            <w:rFonts w:ascii="Cambria Math" w:hAnsi="Cambria Math"/>
          </w:rPr>
          <m:t>ϕ</m:t>
        </m:r>
        <m:d>
          <m:dPr>
            <m:ctrlPr>
              <w:rPr>
                <w:rFonts w:ascii="Cambria Math" w:hAnsi="Cambria Math"/>
              </w:rPr>
            </m:ctrlPr>
          </m:dPr>
          <m:e>
            <m:r>
              <m:rPr>
                <m:sty m:val="p"/>
              </m:rPr>
              <w:rPr>
                <w:rFonts w:ascii="Cambria Math" w:hAnsi="Cambria Math"/>
              </w:rPr>
              <m:t>i</m:t>
            </m:r>
            <m:ctrlPr>
              <w:rPr>
                <w:rFonts w:ascii="Cambria Math" w:hAnsi="Cambria Math"/>
                <w:i/>
              </w:rPr>
            </m:ctrlPr>
          </m:e>
        </m:d>
      </m:oMath>
      <w:r w:rsidRPr="00093DBE">
        <w:rPr>
          <w:rFonts w:hint="eastAsia"/>
        </w:rPr>
        <w:t>表示其重要性的值。</w:t>
      </w:r>
    </w:p>
    <w:p w14:paraId="4E0405C5" w14:textId="77777777" w:rsidR="00CB558B" w:rsidRDefault="00CB558B" w:rsidP="00CB558B">
      <w:r>
        <w:rPr>
          <w:rFonts w:hint="eastAsia"/>
        </w:rPr>
        <w:t>图</w:t>
      </w:r>
      <w:r>
        <w:rPr>
          <w:rFonts w:hint="eastAsia"/>
        </w:rPr>
        <w:t>14-10</w:t>
      </w:r>
      <w:r w:rsidRPr="00093DBE">
        <w:rPr>
          <w:rFonts w:hint="eastAsia"/>
        </w:rPr>
        <w:t>给出了此类可解释性方法的一个应用案例，某位申请人希望申请一笔贷款，他的个人信息会输入神经网络中，神经网络给出了允许放贷的输出如果想要知道神经网络为什么会</w:t>
      </w:r>
      <w:r w:rsidRPr="00093DBE">
        <w:rPr>
          <w:rFonts w:hint="eastAsia"/>
        </w:rPr>
        <w:lastRenderedPageBreak/>
        <w:t>做出这样的判断，就需要通过可解释性方法计算输人单元的重要性。可以看到，对于该神经网络而言，收入水平与贷款额度都让神经网络倾向于放贷，同时教育程度与贷款时长则让神经网络倾向于拒绝放贷，而性别则对神经网络的判断没有影响。最后，综合各个输入单元神经网络决定放贷，这就让人们能够理解神经网络做出判断的依据。</w:t>
      </w:r>
    </w:p>
    <w:p w14:paraId="0B5E4251" w14:textId="77777777" w:rsidR="00CB558B" w:rsidRDefault="00CB558B" w:rsidP="00CB558B">
      <w:pPr>
        <w:keepNext/>
      </w:pPr>
      <w:r>
        <w:rPr>
          <w:rFonts w:hint="eastAsia"/>
          <w:noProof/>
        </w:rPr>
        <w:drawing>
          <wp:inline distT="0" distB="0" distL="0" distR="0" wp14:anchorId="0F8693E6" wp14:editId="38E499AD">
            <wp:extent cx="5327650" cy="2005965"/>
            <wp:effectExtent l="0" t="0" r="0" b="0"/>
            <wp:docPr id="1757235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3535" name="图片 175723535"/>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327650" cy="2005965"/>
                    </a:xfrm>
                    <a:prstGeom prst="rect">
                      <a:avLst/>
                    </a:prstGeom>
                  </pic:spPr>
                </pic:pic>
              </a:graphicData>
            </a:graphic>
          </wp:inline>
        </w:drawing>
      </w:r>
    </w:p>
    <w:p w14:paraId="3A22D88B" w14:textId="77777777" w:rsidR="00CB558B" w:rsidRPr="00EC7BCC"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0</w:t>
      </w:r>
      <w:r>
        <w:fldChar w:fldCharType="end"/>
      </w:r>
      <w:r>
        <w:t xml:space="preserve">  </w:t>
      </w:r>
      <w:r>
        <w:rPr>
          <w:rFonts w:hint="eastAsia"/>
        </w:rPr>
        <w:t>输入单元重要性归因方法示例</w:t>
      </w:r>
    </w:p>
    <w:p w14:paraId="65DA3266" w14:textId="77777777" w:rsidR="00CB558B" w:rsidRDefault="00CB558B" w:rsidP="00CB558B">
      <w:pPr>
        <w:pStyle w:val="3"/>
      </w:pPr>
      <w:r>
        <w:rPr>
          <w:rFonts w:hint="eastAsia"/>
        </w:rPr>
        <w:t>基于遮罩的解释方法</w:t>
      </w:r>
    </w:p>
    <w:p w14:paraId="7ECC4E17" w14:textId="77777777" w:rsidR="00CB558B" w:rsidRDefault="00CB558B" w:rsidP="00CB558B">
      <w:r>
        <w:rPr>
          <w:rFonts w:hint="eastAsia"/>
        </w:rPr>
        <w:t>如何衡量一个输入单元是否重要，我们可以很直观的想到，“没它不行”的输入单元更重要，具体来说，我们使用遮罩将部分输入单元进行遮罩，对于“重要”的输入单元，遮罩前后的决策结果会有较大的变化，而对于“不重要”的输入单元，遮罩前后的决策结果变化不大。我们可以形式化地定义重要经计算方法如下：</w:t>
      </w:r>
    </w:p>
    <w:p w14:paraId="7EDCBCCA" w14:textId="77777777" w:rsidR="00CB558B" w:rsidRDefault="00CB558B" w:rsidP="00CB558B">
      <m:oMathPara>
        <m:oMath>
          <m:r>
            <m:rPr>
              <m:sty m:val="p"/>
            </m:rPr>
            <w:rPr>
              <w:rFonts w:ascii="Cambria Math" w:hAnsi="Cambria Math"/>
            </w:rPr>
            <m:t>ϕ</m:t>
          </m:r>
          <m:d>
            <m:dPr>
              <m:ctrlPr>
                <w:rPr>
                  <w:rFonts w:ascii="Cambria Math" w:hAnsi="Cambria Math"/>
                </w:rPr>
              </m:ctrlPr>
            </m:dPr>
            <m:e>
              <m:r>
                <m:rPr>
                  <m:sty m:val="p"/>
                </m:rPr>
                <w:rPr>
                  <w:rFonts w:ascii="Cambria Math" w:hAnsi="Cambria Math"/>
                </w:rPr>
                <m:t>i</m:t>
              </m:r>
              <m:ctrlPr>
                <w:rPr>
                  <w:rFonts w:ascii="Cambria Math" w:hAnsi="Cambria Math"/>
                  <w:i/>
                </w:rPr>
              </m:ctrlPr>
            </m:e>
          </m:d>
          <m:r>
            <w:rPr>
              <w:rFonts w:ascii="Cambria Math" w:hAnsi="Cambria Math"/>
            </w:rPr>
            <m:t>=</m:t>
          </m:r>
          <m:r>
            <m:rPr>
              <m:sty m:val="p"/>
            </m:rPr>
            <w:rPr>
              <w:rFonts w:ascii="Cambria Math" w:hAnsi="Cambria Math"/>
            </w:rPr>
            <m:t>G</m:t>
          </m:r>
          <m:d>
            <m:dPr>
              <m:ctrlPr>
                <w:rPr>
                  <w:rFonts w:ascii="Cambria Math" w:hAnsi="Cambria Math"/>
                </w:rPr>
              </m:ctrlPr>
            </m:dPr>
            <m:e>
              <m:r>
                <m:rPr>
                  <m:sty m:val="p"/>
                </m:rPr>
                <w:rPr>
                  <w:rFonts w:ascii="Cambria Math" w:hAnsi="Cambria Math"/>
                </w:rPr>
                <m:t>X</m:t>
              </m:r>
            </m:e>
          </m:d>
          <m:r>
            <m:rPr>
              <m:sty m:val="p"/>
            </m:rPr>
            <w:rPr>
              <w:rFonts w:ascii="Cambria Math" w:hAnsi="Cambria Math"/>
            </w:rPr>
            <m:t>-G</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oMath>
      </m:oMathPara>
    </w:p>
    <w:p w14:paraId="75439C12" w14:textId="77777777" w:rsidR="00CB558B" w:rsidRDefault="00CB558B" w:rsidP="00CB558B">
      <w:r>
        <w:rPr>
          <w:rFonts w:hint="eastAsia"/>
        </w:rPr>
        <w:t>其中</w:t>
      </w:r>
      <m:oMath>
        <m:sSub>
          <m:sSubPr>
            <m:ctrlPr>
              <w:rPr>
                <w:rFonts w:ascii="Cambria Math" w:hAnsi="Cambria Math"/>
                <w:i/>
              </w:rPr>
            </m:ctrlPr>
          </m:sSubPr>
          <m:e>
            <m:r>
              <m:rPr>
                <m:sty m:val="p"/>
              </m:rPr>
              <w:rPr>
                <w:rFonts w:ascii="Cambria Math" w:hAnsi="Cambria Math"/>
              </w:rPr>
              <m:t>X</m:t>
            </m:r>
            <m:ctrlPr>
              <w:rPr>
                <w:rFonts w:ascii="Cambria Math" w:hAnsi="Cambria Math"/>
              </w:rPr>
            </m:ctrlPr>
          </m:e>
          <m:sub>
            <m:r>
              <w:rPr>
                <w:rFonts w:ascii="Cambria Math" w:eastAsia="微软雅黑" w:hAnsi="Cambria Math" w:cs="微软雅黑"/>
              </w:rPr>
              <m:t>-</m:t>
            </m:r>
            <m:r>
              <m:rPr>
                <m:sty m:val="p"/>
              </m:rPr>
              <w:rPr>
                <w:rFonts w:ascii="Cambria Math" w:hAnsi="Cambria Math"/>
              </w:rPr>
              <m:t>i</m:t>
            </m:r>
          </m:sub>
        </m:sSub>
      </m:oMath>
      <w:r>
        <w:rPr>
          <w:rFonts w:hint="eastAsia"/>
        </w:rPr>
        <w:t>表示遮罩了输入单元</w:t>
      </w:r>
      <m:oMath>
        <m:r>
          <m:rPr>
            <m:sty m:val="p"/>
          </m:rPr>
          <w:rPr>
            <w:rFonts w:ascii="Cambria Math" w:hAnsi="Cambria Math"/>
          </w:rPr>
          <m:t>i</m:t>
        </m:r>
      </m:oMath>
      <w:r>
        <w:rPr>
          <w:rFonts w:hint="eastAsia"/>
        </w:rPr>
        <w:t>得到的新的输入。</w:t>
      </w:r>
    </w:p>
    <w:p w14:paraId="3DC76722" w14:textId="77777777" w:rsidR="00CB558B" w:rsidRDefault="00CB558B" w:rsidP="00CB558B">
      <w:r>
        <w:rPr>
          <w:rFonts w:hint="eastAsia"/>
        </w:rPr>
        <w:t>Zeiler</w:t>
      </w:r>
      <w:r>
        <w:rPr>
          <w:rFonts w:hint="eastAsia"/>
        </w:rPr>
        <w:t>等人在文献</w:t>
      </w:r>
      <w:r>
        <w:fldChar w:fldCharType="begin"/>
      </w:r>
      <w:r>
        <w:instrText xml:space="preserve"> ADDIN ZOTERO_ITEM CSL_CITATION {"citationID":"UgATnrmN","properties":{"formattedCitation":"[14]","plainCitation":"[14]","noteIndex":0},"citationItems":[{"id":5420,"uris":["http://zotero.org/users/8673112/items/SGK5L6GW"],"itemData":{"id":5420,"type":"article","abstract":"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note":"arXiv:1311.2901 [cs]","number":"arXiv:1311.2901","publisher":"arXiv","source":"arXiv.org","title":"Visualizing and Understanding Convolutional Networks","URL":"http://arxiv.org/abs/1311.2901","author":[{"family":"Zeiler","given":"Matthew D."},{"family":"Fergus","given":"Rob"}],"accessed":{"date-parts":[["2023",5,11]]},"issued":{"date-parts":[["2013",11,28]]}}}],"schema":"https://github.com/citation-style-language/schema/raw/master/csl-citation.json"} </w:instrText>
      </w:r>
      <w:r>
        <w:fldChar w:fldCharType="separate"/>
      </w:r>
      <w:r w:rsidRPr="00EC7BCC">
        <w:rPr>
          <w:rFonts w:ascii="等线" w:eastAsia="等线" w:hAnsi="等线"/>
        </w:rPr>
        <w:t>[14]</w:t>
      </w:r>
      <w:r>
        <w:fldChar w:fldCharType="end"/>
      </w:r>
      <w:r>
        <w:rPr>
          <w:rFonts w:hint="eastAsia"/>
        </w:rPr>
        <w:t>中首次提出基于遮罩的方法，通过对输入单元附近的一部像素</w:t>
      </w:r>
      <w:proofErr w:type="gramStart"/>
      <w:r>
        <w:rPr>
          <w:rFonts w:hint="eastAsia"/>
        </w:rPr>
        <w:t>点遮罩</w:t>
      </w:r>
      <w:proofErr w:type="gramEnd"/>
      <w:r>
        <w:rPr>
          <w:rFonts w:hint="eastAsia"/>
        </w:rPr>
        <w:t>后作为新的输入图片输入，得到每个输入单元</w:t>
      </w:r>
      <w:proofErr w:type="gramStart"/>
      <w:r>
        <w:rPr>
          <w:rFonts w:hint="eastAsia"/>
        </w:rPr>
        <w:t>遮罩后造成</w:t>
      </w:r>
      <w:proofErr w:type="gramEnd"/>
      <w:r>
        <w:rPr>
          <w:rFonts w:hint="eastAsia"/>
        </w:rPr>
        <w:t>的输出的影响值，作为每个输入单元的重要性。部分解释结果如图</w:t>
      </w:r>
      <w:r>
        <w:rPr>
          <w:rFonts w:hint="eastAsia"/>
        </w:rPr>
        <w:t>14-11</w:t>
      </w:r>
      <w:r>
        <w:rPr>
          <w:rFonts w:hint="eastAsia"/>
        </w:rPr>
        <w:t>所示，可以从解释结果中看到，</w:t>
      </w:r>
      <w:proofErr w:type="gramStart"/>
      <w:r>
        <w:rPr>
          <w:rFonts w:hint="eastAsia"/>
        </w:rPr>
        <w:t>当遮罩</w:t>
      </w:r>
      <w:proofErr w:type="gramEnd"/>
      <w:r>
        <w:rPr>
          <w:rFonts w:hint="eastAsia"/>
        </w:rPr>
        <w:t>位于关键位置的时候，预测性能将会大大下降（图中的蓝色区域），例如图</w:t>
      </w:r>
      <w:r>
        <w:rPr>
          <w:rFonts w:hint="eastAsia"/>
        </w:rPr>
        <w:t>14-11</w:t>
      </w:r>
      <w:r>
        <w:rPr>
          <w:rFonts w:hint="eastAsia"/>
        </w:rPr>
        <w:t>所示的</w:t>
      </w:r>
      <w:proofErr w:type="gramStart"/>
      <w:r>
        <w:rPr>
          <w:rFonts w:hint="eastAsia"/>
        </w:rPr>
        <w:t>博美狗的</w:t>
      </w:r>
      <w:proofErr w:type="gramEnd"/>
      <w:r>
        <w:rPr>
          <w:rFonts w:hint="eastAsia"/>
        </w:rPr>
        <w:t>脸部，因此我们可以推断出对于这张</w:t>
      </w:r>
      <w:proofErr w:type="gramStart"/>
      <w:r>
        <w:rPr>
          <w:rFonts w:hint="eastAsia"/>
        </w:rPr>
        <w:t>博美狗的</w:t>
      </w:r>
      <w:proofErr w:type="gramEnd"/>
      <w:r>
        <w:rPr>
          <w:rFonts w:hint="eastAsia"/>
        </w:rPr>
        <w:t>图片，模型主要是通过狗的脸部特征来进行预测的。这种方法只能用来提供局部解释结果。</w:t>
      </w:r>
    </w:p>
    <w:p w14:paraId="25CC624A" w14:textId="77777777" w:rsidR="00CB558B" w:rsidRDefault="00CB558B" w:rsidP="00CB558B">
      <w:pPr>
        <w:keepNext/>
      </w:pPr>
      <w:r>
        <w:rPr>
          <w:rFonts w:hint="eastAsia"/>
          <w:noProof/>
        </w:rPr>
        <w:lastRenderedPageBreak/>
        <w:drawing>
          <wp:inline distT="0" distB="0" distL="0" distR="0" wp14:anchorId="34E84163" wp14:editId="4D214E01">
            <wp:extent cx="3500120" cy="1655619"/>
            <wp:effectExtent l="0" t="0" r="5080" b="1905"/>
            <wp:docPr id="161110730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107303" name="图片 1611107303"/>
                    <pic:cNvPicPr/>
                  </pic:nvPicPr>
                  <pic:blipFill rotWithShape="1">
                    <a:blip r:embed="rId125" cstate="print">
                      <a:extLst>
                        <a:ext uri="{28A0092B-C50C-407E-A947-70E740481C1C}">
                          <a14:useLocalDpi xmlns:a14="http://schemas.microsoft.com/office/drawing/2010/main" val="0"/>
                        </a:ext>
                      </a:extLst>
                    </a:blip>
                    <a:srcRect b="67673"/>
                    <a:stretch/>
                  </pic:blipFill>
                  <pic:spPr bwMode="auto">
                    <a:xfrm>
                      <a:off x="0" y="0"/>
                      <a:ext cx="3500628" cy="1655859"/>
                    </a:xfrm>
                    <a:prstGeom prst="rect">
                      <a:avLst/>
                    </a:prstGeom>
                    <a:ln>
                      <a:noFill/>
                    </a:ln>
                    <a:extLst>
                      <a:ext uri="{53640926-AAD7-44D8-BBD7-CCE9431645EC}">
                        <a14:shadowObscured xmlns:a14="http://schemas.microsoft.com/office/drawing/2010/main"/>
                      </a:ext>
                    </a:extLst>
                  </pic:spPr>
                </pic:pic>
              </a:graphicData>
            </a:graphic>
          </wp:inline>
        </w:drawing>
      </w:r>
    </w:p>
    <w:p w14:paraId="2CE369AE" w14:textId="77777777" w:rsidR="00CB558B" w:rsidRPr="00EC7BCC"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1</w:t>
      </w:r>
      <w:r>
        <w:fldChar w:fldCharType="end"/>
      </w:r>
      <w:r>
        <w:t xml:space="preserve">  </w:t>
      </w:r>
      <w:r>
        <w:rPr>
          <w:rFonts w:hint="eastAsia"/>
        </w:rPr>
        <w:t>基于遮罩的方法的实验结果</w:t>
      </w:r>
    </w:p>
    <w:p w14:paraId="2B5A05EA" w14:textId="77777777" w:rsidR="00CB558B" w:rsidRDefault="00CB558B" w:rsidP="00CB558B">
      <w:pPr>
        <w:pStyle w:val="3"/>
      </w:pPr>
      <w:r>
        <w:rPr>
          <w:rFonts w:hint="eastAsia"/>
        </w:rPr>
        <w:t>利用梯度的解释方法</w:t>
      </w:r>
    </w:p>
    <w:p w14:paraId="37A1A359" w14:textId="77777777" w:rsidR="00CB558B" w:rsidRDefault="00CB558B" w:rsidP="00CB558B">
      <w:r>
        <w:rPr>
          <w:rFonts w:hint="eastAsia"/>
        </w:rPr>
        <w:t>对于一个简单的线性模型，输入为</w:t>
      </w:r>
      <m:oMath>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Pr>
          <w:rFonts w:hint="eastAsia"/>
        </w:rPr>
        <w:t>，输出为</w:t>
      </w:r>
      <m:oMath>
        <m:r>
          <w:rPr>
            <w:rFonts w:ascii="Cambria Math" w:hAnsi="Cambria Math"/>
          </w:rPr>
          <m:t>y</m:t>
        </m:r>
      </m:oMath>
      <w:r>
        <w:rPr>
          <w:rFonts w:hint="eastAsia"/>
        </w:rPr>
        <w:t>，我们可以写出计算式：</w:t>
      </w:r>
    </w:p>
    <w:p w14:paraId="4F044FCB" w14:textId="77777777" w:rsidR="00CB558B" w:rsidRPr="00204968" w:rsidRDefault="00CB558B" w:rsidP="00CB558B">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ctrlPr>
                <w:rPr>
                  <w:rFonts w:ascii="Cambria Math" w:hAnsi="Cambria Math"/>
                  <w:i/>
                  <w:iCs/>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ctrlPr>
                <w:rPr>
                  <w:rFonts w:ascii="Cambria Math" w:hAnsi="Cambria Math"/>
                  <w:i/>
                  <w:iCs/>
                </w:rPr>
              </m:ctrlP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sSub>
            <m:sSubPr>
              <m:ctrlPr>
                <w:rPr>
                  <w:rFonts w:ascii="Cambria Math" w:hAnsi="Cambria Math"/>
                </w:rPr>
              </m:ctrlPr>
            </m:sSubPr>
            <m:e>
              <m:r>
                <w:rPr>
                  <w:rFonts w:ascii="Cambria Math" w:hAnsi="Cambria Math"/>
                </w:rPr>
                <m:t>x</m:t>
              </m:r>
              <m:ctrlPr>
                <w:rPr>
                  <w:rFonts w:ascii="Cambria Math" w:hAnsi="Cambria Math"/>
                  <w:i/>
                  <w:iCs/>
                </w:rPr>
              </m:ctrlPr>
            </m:e>
            <m:sub>
              <m:r>
                <w:rPr>
                  <w:rFonts w:ascii="Cambria Math" w:hAnsi="Cambria Math"/>
                </w:rPr>
                <m:t>n</m:t>
              </m:r>
            </m:sub>
          </m:sSub>
          <m:r>
            <m:rPr>
              <m:sty m:val="p"/>
            </m:rPr>
            <w:rPr>
              <w:rFonts w:ascii="Cambria Math" w:hAnsi="Cambria Math"/>
            </w:rPr>
            <m:t>+</m:t>
          </m:r>
          <m:r>
            <w:rPr>
              <w:rFonts w:ascii="Cambria Math" w:hAnsi="Cambria Math"/>
            </w:rPr>
            <m:t>b</m:t>
          </m:r>
        </m:oMath>
      </m:oMathPara>
    </w:p>
    <w:p w14:paraId="7375FD01" w14:textId="77777777" w:rsidR="00CB558B" w:rsidRDefault="00CB558B" w:rsidP="00CB558B">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hint="eastAsia"/>
        </w:rPr>
        <w:t>表示线性模型中每个输入单元的权重，</w:t>
      </w:r>
      <m:oMath>
        <m:r>
          <w:rPr>
            <w:rFonts w:ascii="Cambria Math" w:hAnsi="Cambria Math"/>
          </w:rPr>
          <m:t>b</m:t>
        </m:r>
      </m:oMath>
      <w:r>
        <w:rPr>
          <w:rFonts w:hint="eastAsia"/>
        </w:rPr>
        <w:t>表示线性模型中的</w:t>
      </w:r>
      <w:r>
        <w:rPr>
          <w:rFonts w:hint="eastAsia"/>
        </w:rPr>
        <w:t>bias</w:t>
      </w:r>
      <w:r>
        <w:rPr>
          <w:rFonts w:hint="eastAsia"/>
        </w:rPr>
        <w:t>。从输入到输出的角度，输入单元的“重要性”可以被定义为输入单元的变化影响输出结果的程度，我们可以直观的通过权重的大小来判断输入单元的“重要性”。而如果从输出到输入的角度，输入单元的“重要性”可以被定义为输出结果的变化受到输入单元变化的影响程度。于是我们可以直观的想到利用导数的方式。即输入单元</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的重要性可以通过输出相对于输入单元的偏导数得到。</w:t>
      </w:r>
    </w:p>
    <w:p w14:paraId="1077FC89" w14:textId="77777777" w:rsidR="00CB558B" w:rsidRPr="009A43E9" w:rsidRDefault="00CB558B" w:rsidP="00CB558B">
      <m:oMathPara>
        <m:oMath>
          <m:r>
            <m:rPr>
              <m:sty m:val="p"/>
            </m:rP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y</m:t>
              </m:r>
            </m:num>
            <m:den>
              <m:r>
                <m:rPr>
                  <m:sty m:val="p"/>
                </m:rPr>
                <w:rPr>
                  <w:rFonts w:ascii="Cambria Math" w:hAnsi="Cambria Math"/>
                </w:rPr>
                <m:t>∂</m:t>
              </m:r>
              <m:sSub>
                <m:sSubPr>
                  <m:ctrlPr>
                    <w:rPr>
                      <w:rFonts w:ascii="Cambria Math" w:hAnsi="Cambria Math"/>
                    </w:rPr>
                  </m:ctrlPr>
                </m:sSubPr>
                <m:e>
                  <m:r>
                    <w:rPr>
                      <w:rFonts w:ascii="Cambria Math" w:hAnsi="Cambria Math"/>
                    </w:rPr>
                    <m:t>x</m:t>
                  </m:r>
                  <m:ctrlPr>
                    <w:rPr>
                      <w:rFonts w:ascii="Cambria Math" w:hAnsi="Cambria Math"/>
                      <w:i/>
                      <w:iCs/>
                    </w:rPr>
                  </m:ctrlPr>
                </m:e>
                <m:sub>
                  <m:r>
                    <w:rPr>
                      <w:rFonts w:ascii="Cambria Math" w:hAnsi="Cambria Math"/>
                    </w:rPr>
                    <m:t>i</m:t>
                  </m:r>
                </m:sub>
              </m:sSub>
            </m:den>
          </m:f>
        </m:oMath>
      </m:oMathPara>
    </w:p>
    <w:p w14:paraId="661FE045" w14:textId="77777777" w:rsidR="00CB558B" w:rsidRPr="009A43E9" w:rsidRDefault="00CB558B" w:rsidP="00CB558B">
      <w:r>
        <w:rPr>
          <w:rFonts w:hint="eastAsia"/>
        </w:rPr>
        <w:t>将这种思路从线性模型推广到整个神经网络，虽然模型从线性模型变成了非线性模型，但使用的计算方法是类似的。</w:t>
      </w:r>
    </w:p>
    <w:p w14:paraId="6FEBA25C" w14:textId="77777777" w:rsidR="00CB558B" w:rsidRDefault="00CB558B" w:rsidP="00CB558B">
      <w:r>
        <w:rPr>
          <w:rFonts w:hint="eastAsia"/>
        </w:rPr>
        <w:t>一种常用的利用梯度进行解释的方法是显著性分析（</w:t>
      </w:r>
      <w:r>
        <w:rPr>
          <w:rFonts w:hint="eastAsia"/>
        </w:rPr>
        <w:t>Saliency</w:t>
      </w:r>
      <w:r>
        <w:t xml:space="preserve"> </w:t>
      </w:r>
      <w:r>
        <w:rPr>
          <w:rFonts w:hint="eastAsia"/>
        </w:rPr>
        <w:t>Analysis</w:t>
      </w:r>
      <w:r>
        <w:rPr>
          <w:rFonts w:hint="eastAsia"/>
        </w:rPr>
        <w:t>）</w:t>
      </w:r>
      <w:r>
        <w:fldChar w:fldCharType="begin"/>
      </w:r>
      <w:r>
        <w:instrText xml:space="preserve"> ADDIN ZOTERO_ITEM CSL_CITATION {"citationID":"aBL6ssvq","properties":{"formattedCitation":"[20]","plainCitation":"[20]","noteIndex":0},"citationItems":[{"id":5441,"uris":["http://zotero.org/users/8673112/items/NY6SMYU2"],"itemData":{"id":5441,"type":"article","abstract":"This paper addresses the visualisation of image classification models, learnt using deep Convolutional Networks (ConvNets). We consider two visualisation techniques, based on computing the gradient of the class score with respect to the input image. The first one generates an image, which maximises the class score [Erhan et al., 2009], thus visualising the notion of the class, captured by a ConvNet. The second technique computes a class saliency map, specific to a given image and class. We show that such maps can be employed for weakly supervised object segmentation using classification ConvNets. Finally, we establish the connection between the gradient-based ConvNet visualisation methods and deconvolutional networks [Zeiler et al., 2013].","note":"arXiv:1312.6034 [cs]","number":"arXiv:1312.6034","publisher":"arXiv","source":"arXiv.org","title":"Deep Inside Convolutional Networks: Visualising Image Classification Models and Saliency Maps","title-short":"Deep Inside Convolutional Networks","URL":"http://arxiv.org/abs/1312.6034","author":[{"family":"Simonyan","given":"Karen"},{"family":"Vedaldi","given":"Andrea"},{"family":"Zisserman","given":"Andrew"}],"accessed":{"date-parts":[["2023",5,13]]},"issued":{"date-parts":[["2014",4,19]]}}}],"schema":"https://github.com/citation-style-language/schema/raw/master/csl-citation.json"} </w:instrText>
      </w:r>
      <w:r>
        <w:fldChar w:fldCharType="separate"/>
      </w:r>
      <w:r w:rsidRPr="00EC7BCC">
        <w:rPr>
          <w:rFonts w:ascii="等线" w:eastAsia="等线" w:hAnsi="等线"/>
        </w:rPr>
        <w:t>[20]</w:t>
      </w:r>
      <w:r>
        <w:fldChar w:fldCharType="end"/>
      </w:r>
      <w:r>
        <w:rPr>
          <w:rFonts w:hint="eastAsia"/>
        </w:rPr>
        <w:t>，就是利用上面的思想，假定经过神经网络的计算，输入</w:t>
      </w:r>
      <m:oMath>
        <m:r>
          <w:rPr>
            <w:rFonts w:ascii="Cambria Math" w:hAnsi="Cambria Math"/>
          </w:rPr>
          <m:t>X</m:t>
        </m:r>
      </m:oMath>
      <w:r>
        <w:rPr>
          <w:rFonts w:hint="eastAsia"/>
        </w:rPr>
        <w:t>得到的某一类别</w:t>
      </w:r>
      <m:oMath>
        <m:r>
          <w:rPr>
            <w:rFonts w:ascii="Cambria Math" w:hAnsi="Cambria Math" w:hint="eastAsia"/>
          </w:rPr>
          <m:t>c</m:t>
        </m:r>
      </m:oMath>
      <w:r>
        <w:rPr>
          <w:rFonts w:hint="eastAsia"/>
        </w:rPr>
        <w:t>的分数为</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c</m:t>
            </m:r>
          </m:sub>
        </m:sSub>
        <m:d>
          <m:dPr>
            <m:ctrlPr>
              <w:rPr>
                <w:rFonts w:ascii="Cambria Math" w:hAnsi="Cambria Math"/>
                <w:i/>
              </w:rPr>
            </m:ctrlPr>
          </m:dPr>
          <m:e>
            <m:r>
              <w:rPr>
                <w:rFonts w:ascii="Cambria Math" w:hAnsi="Cambria Math"/>
              </w:rPr>
              <m:t>X</m:t>
            </m:r>
          </m:e>
        </m:d>
      </m:oMath>
      <w:r>
        <w:rPr>
          <w:rFonts w:hint="eastAsia"/>
        </w:rPr>
        <w:t>，假定在特定输入</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oMath>
      <w:r>
        <w:rPr>
          <w:rFonts w:hint="eastAsia"/>
        </w:rPr>
        <w:t>附近，</w:t>
      </w:r>
      <m:oMath>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r>
              <w:rPr>
                <w:rFonts w:ascii="Cambria Math" w:hAnsi="Cambria Math"/>
              </w:rPr>
              <m:t>X</m:t>
            </m:r>
          </m:e>
        </m:d>
      </m:oMath>
      <w:r>
        <w:rPr>
          <w:rFonts w:hint="eastAsia"/>
        </w:rPr>
        <w:t>近似于线性的</w:t>
      </w:r>
      <w:proofErr w:type="gramStart"/>
      <w:r>
        <w:rPr>
          <w:rFonts w:hint="eastAsia"/>
        </w:rPr>
        <w:t>一阶泰勒</w:t>
      </w:r>
      <w:proofErr w:type="gramEnd"/>
      <w:r>
        <w:rPr>
          <w:rFonts w:hint="eastAsia"/>
        </w:rPr>
        <w:t>展开，即：</w:t>
      </w:r>
    </w:p>
    <w:p w14:paraId="3DC0A7D2" w14:textId="77777777" w:rsidR="00CB558B" w:rsidRPr="000D63E2" w:rsidRDefault="00CB558B" w:rsidP="00CB558B">
      <m:oMathPara>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hint="eastAsia"/>
            </w:rPr>
            <m:t>≈</m:t>
          </m:r>
          <m:r>
            <m:rPr>
              <m:sty m:val="p"/>
            </m:rPr>
            <w:rPr>
              <w:rFonts w:ascii="Cambria Math" w:hAnsi="Cambria Math"/>
            </w:rPr>
            <m:t>wX</m:t>
          </m:r>
          <m:r>
            <w:rPr>
              <w:rFonts w:ascii="Cambria Math" w:hAnsi="Cambria Math"/>
            </w:rPr>
            <m:t>+</m:t>
          </m:r>
          <m:r>
            <m:rPr>
              <m:sty m:val="p"/>
            </m:rPr>
            <w:rPr>
              <w:rFonts w:ascii="Cambria Math" w:hAnsi="Cambria Math"/>
            </w:rPr>
            <m:t>b</m:t>
          </m:r>
        </m:oMath>
      </m:oMathPara>
    </w:p>
    <w:p w14:paraId="22F2FBA2" w14:textId="77777777" w:rsidR="00CB558B" w:rsidRDefault="00CB558B" w:rsidP="00CB558B">
      <w:r>
        <w:rPr>
          <w:rFonts w:hint="eastAsia"/>
        </w:rPr>
        <w:t>其中，</w:t>
      </w:r>
      <m:oMath>
        <m:r>
          <w:rPr>
            <w:rFonts w:ascii="Cambria Math" w:hAnsi="Cambria Math"/>
          </w:rPr>
          <m:t>w</m:t>
        </m:r>
      </m:oMath>
      <w:r>
        <w:rPr>
          <w:rFonts w:hint="eastAsia"/>
        </w:rPr>
        <w:t>表示</w:t>
      </w:r>
      <m:oMath>
        <m:sSub>
          <m:sSubPr>
            <m:ctrlPr>
              <w:rPr>
                <w:rFonts w:ascii="Cambria Math" w:hAnsi="Cambria Math"/>
              </w:rPr>
            </m:ctrlPr>
          </m:sSubPr>
          <m:e>
            <m:r>
              <w:rPr>
                <w:rFonts w:ascii="Cambria Math" w:hAnsi="Cambria Math"/>
              </w:rPr>
              <m:t>G</m:t>
            </m:r>
          </m:e>
          <m:sub>
            <m:r>
              <w:rPr>
                <w:rFonts w:ascii="Cambria Math" w:hAnsi="Cambria Math"/>
              </w:rPr>
              <m:t>c</m:t>
            </m:r>
          </m:sub>
        </m:sSub>
        <m:d>
          <m:dPr>
            <m:ctrlPr>
              <w:rPr>
                <w:rFonts w:ascii="Cambria Math" w:hAnsi="Cambria Math"/>
              </w:rPr>
            </m:ctrlPr>
          </m:dPr>
          <m:e>
            <m:r>
              <w:rPr>
                <w:rFonts w:ascii="Cambria Math" w:hAnsi="Cambria Math"/>
              </w:rPr>
              <m:t>X</m:t>
            </m:r>
          </m:e>
        </m:d>
      </m:oMath>
      <w:r>
        <w:rPr>
          <w:rFonts w:hint="eastAsia"/>
        </w:rPr>
        <w:t>在</w:t>
      </w:r>
      <m:oMath>
        <m:sSub>
          <m:sSubPr>
            <m:ctrlPr>
              <w:rPr>
                <w:rFonts w:ascii="Cambria Math" w:hAnsi="Cambria Math"/>
              </w:rPr>
            </m:ctrlPr>
          </m:sSubPr>
          <m:e>
            <m:r>
              <w:rPr>
                <w:rFonts w:ascii="Cambria Math" w:hAnsi="Cambria Math" w:hint="eastAsia"/>
              </w:rPr>
              <m:t>X</m:t>
            </m:r>
            <m:ctrlPr>
              <w:rPr>
                <w:rFonts w:ascii="Cambria Math" w:hAnsi="Cambria Math" w:hint="eastAsia"/>
                <w:i/>
                <w:iCs/>
              </w:rPr>
            </m:ctrlPr>
          </m:e>
          <m:sub>
            <m:r>
              <m:rPr>
                <m:sty m:val="p"/>
              </m:rPr>
              <w:rPr>
                <w:rFonts w:ascii="Cambria Math" w:hAnsi="Cambria Math" w:hint="eastAsia"/>
              </w:rPr>
              <m:t>0</m:t>
            </m:r>
          </m:sub>
        </m:sSub>
      </m:oMath>
      <w:proofErr w:type="gramStart"/>
      <w:r>
        <w:rPr>
          <w:rFonts w:hint="eastAsia"/>
        </w:rPr>
        <w:t>处关于</w:t>
      </w:r>
      <w:proofErr w:type="gramEnd"/>
      <w:r>
        <w:rPr>
          <w:rFonts w:hint="eastAsia"/>
        </w:rPr>
        <w:t>X</w:t>
      </w:r>
      <w:proofErr w:type="gramStart"/>
      <w:r>
        <w:rPr>
          <w:rFonts w:hint="eastAsia"/>
        </w:rPr>
        <w:t>的偏导值</w:t>
      </w:r>
      <w:proofErr w:type="gramEnd"/>
      <w:r>
        <w:rPr>
          <w:rFonts w:hint="eastAsia"/>
        </w:rPr>
        <w:t>：</w:t>
      </w:r>
    </w:p>
    <w:p w14:paraId="5EAC2F3F" w14:textId="77777777" w:rsidR="00CB558B" w:rsidRPr="00297645" w:rsidRDefault="00CB558B" w:rsidP="00CB558B">
      <w:pPr>
        <w:rPr>
          <w:i/>
        </w:rPr>
      </w:pPr>
      <m:oMathPara>
        <m:oMath>
          <m:r>
            <m:rPr>
              <m:sty m:val="p"/>
            </m:rPr>
            <w:rPr>
              <w:rFonts w:ascii="Cambria Math" w:hAnsi="Cambria Math"/>
            </w:rPr>
            <m:t>w</m:t>
          </m:r>
          <m:r>
            <w:rPr>
              <w:rFonts w:ascii="Cambria Math" w:hAnsi="Cambria Math"/>
            </w:rPr>
            <m:t>=</m:t>
          </m:r>
          <m:sSub>
            <m:sSubPr>
              <m:ctrlPr>
                <w:rPr>
                  <w:rFonts w:ascii="Cambria Math" w:hAnsi="Cambria Math"/>
                  <w:i/>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num>
                    <m:den>
                      <m:r>
                        <m:rPr>
                          <m:sty m:val="p"/>
                        </m:rPr>
                        <w:rPr>
                          <w:rFonts w:ascii="Cambria Math" w:hAnsi="Cambria Math"/>
                        </w:rPr>
                        <m:t>∂X</m:t>
                      </m:r>
                    </m:den>
                  </m:f>
                  <m:ctrlPr>
                    <w:rPr>
                      <w:rFonts w:ascii="Cambria Math" w:hAnsi="Cambria Math"/>
                      <w:i/>
                    </w:rPr>
                  </m:ctrlPr>
                </m:e>
              </m:d>
            </m:e>
            <m:sub>
              <m:sSub>
                <m:sSubPr>
                  <m:ctrlPr>
                    <w:rPr>
                      <w:rFonts w:ascii="Cambria Math" w:hAnsi="Cambria Math"/>
                      <w:i/>
                    </w:rPr>
                  </m:ctrlPr>
                </m:sSubPr>
                <m:e>
                  <m:r>
                    <w:rPr>
                      <w:rFonts w:ascii="Cambria Math" w:hAnsi="Cambria Math"/>
                    </w:rPr>
                    <m:t>X</m:t>
                  </m:r>
                </m:e>
                <m:sub>
                  <m:r>
                    <w:rPr>
                      <w:rFonts w:ascii="Cambria Math" w:hAnsi="Cambria Math"/>
                    </w:rPr>
                    <m:t>0</m:t>
                  </m:r>
                </m:sub>
              </m:sSub>
            </m:sub>
          </m:sSub>
        </m:oMath>
      </m:oMathPara>
    </w:p>
    <w:p w14:paraId="0E9D62F9" w14:textId="77777777" w:rsidR="00CB558B" w:rsidRDefault="00CB558B" w:rsidP="00CB558B">
      <w:r>
        <w:rPr>
          <w:rFonts w:hint="eastAsia"/>
        </w:rPr>
        <w:t>经过这样的计算后得到的值就可以视作输入中每个单元对于最终特征的影响程度。将得到的</w:t>
      </w:r>
      <w:r>
        <w:rPr>
          <w:rFonts w:hint="eastAsia"/>
        </w:rPr>
        <w:lastRenderedPageBreak/>
        <w:t>结果利用灰度图像输出的结果如图</w:t>
      </w:r>
      <w:r>
        <w:rPr>
          <w:rFonts w:hint="eastAsia"/>
        </w:rPr>
        <w:t>14-12</w:t>
      </w:r>
      <w:r>
        <w:rPr>
          <w:rFonts w:hint="eastAsia"/>
        </w:rPr>
        <w:t>所示，这种图也称为显著性图（</w:t>
      </w:r>
      <w:r>
        <w:rPr>
          <w:rFonts w:hint="eastAsia"/>
        </w:rPr>
        <w:t>Saliency</w:t>
      </w:r>
      <w:r>
        <w:t xml:space="preserve"> </w:t>
      </w:r>
      <w:r>
        <w:rPr>
          <w:rFonts w:hint="eastAsia"/>
        </w:rPr>
        <w:t>Map</w:t>
      </w:r>
      <w:r>
        <w:rPr>
          <w:rFonts w:hint="eastAsia"/>
        </w:rPr>
        <w:t>）或者敏感性图（</w:t>
      </w:r>
      <w:r>
        <w:rPr>
          <w:rFonts w:hint="eastAsia"/>
        </w:rPr>
        <w:t>Sensitivity</w:t>
      </w:r>
      <w:r>
        <w:t xml:space="preserve"> </w:t>
      </w:r>
      <w:r>
        <w:rPr>
          <w:rFonts w:hint="eastAsia"/>
        </w:rPr>
        <w:t>Map</w:t>
      </w:r>
      <w:r>
        <w:rPr>
          <w:rFonts w:hint="eastAsia"/>
        </w:rPr>
        <w:t>）。根据图</w:t>
      </w:r>
      <w:r>
        <w:rPr>
          <w:rFonts w:hint="eastAsia"/>
        </w:rPr>
        <w:t>14-12</w:t>
      </w:r>
      <w:r>
        <w:rPr>
          <w:rFonts w:hint="eastAsia"/>
        </w:rPr>
        <w:t>所示，我们可以看到，在模型进行分类决策的过程中，模型确实注意到了小狗所在的区域有更强的重要性。</w:t>
      </w:r>
    </w:p>
    <w:p w14:paraId="46EAB130" w14:textId="77777777" w:rsidR="00CB558B" w:rsidRDefault="00CB558B" w:rsidP="00CB558B">
      <w:pPr>
        <w:keepNext/>
      </w:pPr>
      <w:r>
        <w:rPr>
          <w:rFonts w:hint="eastAsia"/>
          <w:noProof/>
        </w:rPr>
        <w:drawing>
          <wp:inline distT="0" distB="0" distL="0" distR="0" wp14:anchorId="11BA4A71" wp14:editId="32C68EDE">
            <wp:extent cx="2753868" cy="3553968"/>
            <wp:effectExtent l="0" t="0" r="8890" b="8890"/>
            <wp:docPr id="168756966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569666" name="图片 1687569666"/>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753868" cy="3553968"/>
                    </a:xfrm>
                    <a:prstGeom prst="rect">
                      <a:avLst/>
                    </a:prstGeom>
                  </pic:spPr>
                </pic:pic>
              </a:graphicData>
            </a:graphic>
          </wp:inline>
        </w:drawing>
      </w:r>
    </w:p>
    <w:p w14:paraId="349C6A43" w14:textId="77777777" w:rsidR="00CB558B" w:rsidRPr="00D80B90"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2</w:t>
      </w:r>
      <w:r>
        <w:fldChar w:fldCharType="end"/>
      </w:r>
      <w:r>
        <w:t xml:space="preserve">  </w:t>
      </w:r>
      <w:r>
        <w:rPr>
          <w:rFonts w:hint="eastAsia"/>
        </w:rPr>
        <w:t>Saliency</w:t>
      </w:r>
      <w:r>
        <w:t xml:space="preserve"> </w:t>
      </w:r>
      <w:r>
        <w:rPr>
          <w:rFonts w:hint="eastAsia"/>
        </w:rPr>
        <w:t>Map</w:t>
      </w:r>
      <w:r>
        <w:rPr>
          <w:rFonts w:hint="eastAsia"/>
        </w:rPr>
        <w:t>示例</w:t>
      </w:r>
    </w:p>
    <w:p w14:paraId="6FA54E6D" w14:textId="77777777" w:rsidR="00CB558B" w:rsidRDefault="00CB558B" w:rsidP="00CB558B">
      <w:r>
        <w:rPr>
          <w:rFonts w:hint="eastAsia"/>
        </w:rPr>
        <w:t>但是根据上面的方法求得</w:t>
      </w:r>
      <w:proofErr w:type="gramStart"/>
      <w:r>
        <w:rPr>
          <w:rFonts w:hint="eastAsia"/>
        </w:rPr>
        <w:t>得显著性图噪声</w:t>
      </w:r>
      <w:proofErr w:type="gramEnd"/>
      <w:r>
        <w:rPr>
          <w:rFonts w:hint="eastAsia"/>
        </w:rPr>
        <w:t>很大，所能够选择到的重要性区域依旧比较模糊。基于此，</w:t>
      </w:r>
      <w:proofErr w:type="spellStart"/>
      <w:r>
        <w:rPr>
          <w:rFonts w:hint="eastAsia"/>
        </w:rPr>
        <w:t>Smilkov</w:t>
      </w:r>
      <w:proofErr w:type="spellEnd"/>
      <w:r>
        <w:rPr>
          <w:rFonts w:hint="eastAsia"/>
        </w:rPr>
        <w:t>等人提出了</w:t>
      </w:r>
      <w:proofErr w:type="spellStart"/>
      <w:r>
        <w:rPr>
          <w:rFonts w:hint="eastAsia"/>
        </w:rPr>
        <w:t>SmoothGrad</w:t>
      </w:r>
      <w:proofErr w:type="spellEnd"/>
      <w:r>
        <w:rPr>
          <w:rFonts w:hint="eastAsia"/>
        </w:rPr>
        <w:t>方法</w:t>
      </w:r>
      <w:r>
        <w:fldChar w:fldCharType="begin"/>
      </w:r>
      <w:r>
        <w:instrText xml:space="preserve"> ADDIN ZOTERO_ITEM CSL_CITATION {"citationID":"dFaaqsjj","properties":{"formattedCitation":"[21]","plainCitation":"[21]","noteIndex":0},"citationItems":[{"id":5445,"uris":["http://zotero.org/users/8673112/items/NJHJH65X"],"itemData":{"id":5445,"type":"article","abstract":"Explaining the output of a deep network remains a challenge. In the case of an image classifier, one type of explanation is to identify pixels that strongly influence the final decision. A starting point for this strategy is the gradient of the class score function with respect to the input image. This gradient can be interpreted as a sensitivity map, and there are several techniques that elaborate on this basic idea. This paper makes two contributions: it introduces SmoothGrad, a simple method that can help visually sharpen gradient-based sensitivity maps, and it discusses lessons in the visualization of these maps. We publish the code for our experiments and a website with our results.","note":"arXiv:1706.03825 [cs, stat]","number":"arXiv:1706.03825","publisher":"arXiv","source":"arXiv.org","title":"SmoothGrad: removing noise by adding noise","title-short":"SmoothGrad","URL":"http://arxiv.org/abs/1706.03825","author":[{"family":"Smilkov","given":"Daniel"},{"family":"Thorat","given":"Nikhil"},{"family":"Kim","given":"Been"},{"family":"Viégas","given":"Fernanda"},{"family":"Wattenberg","given":"Martin"}],"accessed":{"date-parts":[["2023",5,13]]},"issued":{"date-parts":[["2017",6,12]]}}}],"schema":"https://github.com/citation-style-language/schema/raw/master/csl-citation.json"} </w:instrText>
      </w:r>
      <w:r>
        <w:fldChar w:fldCharType="separate"/>
      </w:r>
      <w:r w:rsidRPr="00EC7BCC">
        <w:rPr>
          <w:rFonts w:ascii="等线" w:eastAsia="等线" w:hAnsi="等线"/>
        </w:rPr>
        <w:t>[21]</w:t>
      </w:r>
      <w:r>
        <w:fldChar w:fldCharType="end"/>
      </w:r>
      <w:r>
        <w:rPr>
          <w:rFonts w:hint="eastAsia"/>
        </w:rPr>
        <w:t>。通过在输入</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hint="eastAsia"/>
              </w:rPr>
              <m:t>0</m:t>
            </m:r>
          </m:sub>
        </m:sSub>
      </m:oMath>
      <w:r>
        <w:rPr>
          <w:rFonts w:hint="eastAsia"/>
        </w:rPr>
        <w:t>附近利用高斯分布随机采样</w:t>
      </w:r>
      <m:oMath>
        <m:r>
          <w:rPr>
            <w:rFonts w:ascii="Cambria Math" w:hAnsi="Cambria Math" w:hint="eastAsia"/>
          </w:rPr>
          <m:t>n</m:t>
        </m:r>
      </m:oMath>
      <w:r>
        <w:rPr>
          <w:rFonts w:hint="eastAsia"/>
        </w:rPr>
        <w:t>次后</w:t>
      </w:r>
      <w:proofErr w:type="gramStart"/>
      <w:r>
        <w:rPr>
          <w:rFonts w:hint="eastAsia"/>
        </w:rPr>
        <w:t>求平均</w:t>
      </w:r>
      <w:proofErr w:type="gramEnd"/>
      <w:r>
        <w:rPr>
          <w:rFonts w:hint="eastAsia"/>
        </w:rPr>
        <w:t>的方法得到了更加清晰准确的显著性图，图</w:t>
      </w:r>
      <w:r>
        <w:rPr>
          <w:rFonts w:hint="eastAsia"/>
        </w:rPr>
        <w:t>14-13</w:t>
      </w:r>
      <w:r>
        <w:rPr>
          <w:rFonts w:hint="eastAsia"/>
        </w:rPr>
        <w:t>展示了使用</w:t>
      </w:r>
      <w:proofErr w:type="spellStart"/>
      <w:r>
        <w:rPr>
          <w:rFonts w:hint="eastAsia"/>
        </w:rPr>
        <w:t>SmoothGrad</w:t>
      </w:r>
      <w:proofErr w:type="spellEnd"/>
      <w:r>
        <w:rPr>
          <w:rFonts w:hint="eastAsia"/>
        </w:rPr>
        <w:t>进行显著性分析得到的结果，随着采样次数</w:t>
      </w:r>
      <m:oMath>
        <m:r>
          <w:rPr>
            <w:rFonts w:ascii="Cambria Math" w:hAnsi="Cambria Math" w:hint="eastAsia"/>
          </w:rPr>
          <m:t>n</m:t>
        </m:r>
      </m:oMath>
      <w:r>
        <w:rPr>
          <w:rFonts w:hint="eastAsia"/>
        </w:rPr>
        <w:t>的提高，显著</w:t>
      </w:r>
      <w:proofErr w:type="gramStart"/>
      <w:r>
        <w:rPr>
          <w:rFonts w:hint="eastAsia"/>
        </w:rPr>
        <w:t>性图更加</w:t>
      </w:r>
      <w:proofErr w:type="gramEnd"/>
      <w:r>
        <w:rPr>
          <w:rFonts w:hint="eastAsia"/>
        </w:rPr>
        <w:t>集中和清晰的显示出了比较重要的区域。</w:t>
      </w:r>
    </w:p>
    <w:p w14:paraId="33BE8D61" w14:textId="77777777" w:rsidR="00CB558B" w:rsidRDefault="00CB558B" w:rsidP="00CB558B">
      <w:pPr>
        <w:keepNext/>
      </w:pPr>
      <w:r>
        <w:rPr>
          <w:rFonts w:hint="eastAsia"/>
          <w:noProof/>
        </w:rPr>
        <w:drawing>
          <wp:inline distT="0" distB="0" distL="0" distR="0" wp14:anchorId="0663AEDF" wp14:editId="39385AC8">
            <wp:extent cx="5327650" cy="998855"/>
            <wp:effectExtent l="0" t="0" r="6350" b="0"/>
            <wp:docPr id="66768630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86303" name="图片 667686303"/>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327650" cy="998855"/>
                    </a:xfrm>
                    <a:prstGeom prst="rect">
                      <a:avLst/>
                    </a:prstGeom>
                  </pic:spPr>
                </pic:pic>
              </a:graphicData>
            </a:graphic>
          </wp:inline>
        </w:drawing>
      </w:r>
    </w:p>
    <w:p w14:paraId="30429DBA" w14:textId="77777777" w:rsidR="00CB558B" w:rsidRPr="00D80B90"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3</w:t>
      </w:r>
      <w:r>
        <w:fldChar w:fldCharType="end"/>
      </w:r>
      <w:r>
        <w:t xml:space="preserve">  </w:t>
      </w:r>
      <w:proofErr w:type="spellStart"/>
      <w:r>
        <w:rPr>
          <w:rFonts w:hint="eastAsia"/>
        </w:rPr>
        <w:t>SmoothGrad</w:t>
      </w:r>
      <w:proofErr w:type="spellEnd"/>
      <w:r>
        <w:rPr>
          <w:rFonts w:hint="eastAsia"/>
        </w:rPr>
        <w:t>实验结果</w:t>
      </w:r>
    </w:p>
    <w:p w14:paraId="06A9BA19" w14:textId="77777777" w:rsidR="00CB558B" w:rsidRDefault="00CB558B" w:rsidP="00CB558B">
      <w:r>
        <w:rPr>
          <w:rFonts w:hint="eastAsia"/>
        </w:rPr>
        <w:lastRenderedPageBreak/>
        <w:t>基于梯度的方法本质上可以理解为利用线性函数在局部拟合神经网络，但是神经网络具有高度非线性，在一些输入图片上进行偏导数计算时会出现梯度消失的问题。为了让偏导数计算时能够跳出梯度消失的区域，</w:t>
      </w:r>
      <w:r>
        <w:t>Sundararajan</w:t>
      </w:r>
      <w:r>
        <w:rPr>
          <w:rFonts w:hint="eastAsia"/>
        </w:rPr>
        <w:t>等人提出了积分梯度（</w:t>
      </w:r>
      <w:r>
        <w:rPr>
          <w:rFonts w:hint="eastAsia"/>
        </w:rPr>
        <w:t>Integrated</w:t>
      </w:r>
      <w:r>
        <w:t xml:space="preserve"> </w:t>
      </w:r>
      <w:r>
        <w:rPr>
          <w:rFonts w:hint="eastAsia"/>
        </w:rPr>
        <w:t>Gradients</w:t>
      </w:r>
      <w:r>
        <w:rPr>
          <w:rFonts w:hint="eastAsia"/>
        </w:rPr>
        <w:t>）方法</w:t>
      </w:r>
      <w:r>
        <w:fldChar w:fldCharType="begin"/>
      </w:r>
      <w:r>
        <w:instrText xml:space="preserve"> ADDIN ZOTERO_ITEM CSL_CITATION {"citationID":"McCaxOUu","properties":{"formattedCitation":"[22]","plainCitation":"[22]","noteIndex":0},"citationItems":[{"id":5459,"uris":["http://zotero.org/users/8673112/items/DW7TURBC"],"itemData":{"id":5459,"type":"article","abstract":"We study the problem of attributing the prediction of a deep network to its input features, a problem previously studied by several other works. We identify two fundamental axioms---Sensitivity and Implementation Invariance that attribution methods ought to satisfy. We show that they are not satisfied by most known attribution methods, which we consider to be a fundamental weakness of those methods. We use the axioms to guide the design of a new attribution method called Integrated Gradients. Our method requires no modification to the original network and is extremely simple to implement; it just needs a few calls to the standard gradient operator. We apply this method to a couple of image models, a couple of text models and a chemistry model, demonstrating its ability to debug networks, to extract rules from a network, and to enable users to engage with models better.","note":"arXiv:1703.01365 [cs]","number":"arXiv:1703.01365","publisher":"arXiv","source":"arXiv.org","title":"Axiomatic Attribution for Deep Networks","URL":"http://arxiv.org/abs/1703.01365","author":[{"family":"Sundararajan","given":"Mukund"},{"family":"Taly","given":"Ankur"},{"family":"Yan","given":"Qiqi"}],"accessed":{"date-parts":[["2023",5,13]]},"issued":{"date-parts":[["2017",6,12]]}}}],"schema":"https://github.com/citation-style-language/schema/raw/master/csl-citation.json"} </w:instrText>
      </w:r>
      <w:r>
        <w:fldChar w:fldCharType="separate"/>
      </w:r>
      <w:r w:rsidRPr="00EC7BCC">
        <w:rPr>
          <w:rFonts w:ascii="等线" w:eastAsia="等线" w:hAnsi="等线"/>
        </w:rPr>
        <w:t>[22]</w:t>
      </w:r>
      <w:r>
        <w:fldChar w:fldCharType="end"/>
      </w:r>
      <w:r>
        <w:rPr>
          <w:rFonts w:hint="eastAsia"/>
        </w:rPr>
        <w:t>，在全黑图像和原始图像之间进行线性插值，获得若干张图片，对这些图片进行偏导数计算的过程中就可以跳出梯度消失的区间，再进行平均得到最终的显著性图。图</w:t>
      </w:r>
      <w:r>
        <w:rPr>
          <w:rFonts w:hint="eastAsia"/>
        </w:rPr>
        <w:t>14-14</w:t>
      </w:r>
      <w:r>
        <w:rPr>
          <w:rFonts w:hint="eastAsia"/>
        </w:rPr>
        <w:t>中展示了使用积分梯度前后</w:t>
      </w:r>
      <w:proofErr w:type="gramStart"/>
      <w:r>
        <w:rPr>
          <w:rFonts w:hint="eastAsia"/>
        </w:rPr>
        <w:t>显著性图的</w:t>
      </w:r>
      <w:proofErr w:type="gramEnd"/>
      <w:r>
        <w:rPr>
          <w:rFonts w:hint="eastAsia"/>
        </w:rPr>
        <w:t>变化，可以发现使用积分梯度后，显著性图中的细节更加清晰明了。</w:t>
      </w:r>
    </w:p>
    <w:p w14:paraId="3854F62C" w14:textId="77777777" w:rsidR="00CB558B" w:rsidRDefault="00CB558B" w:rsidP="00CB558B">
      <w:pPr>
        <w:keepNext/>
      </w:pPr>
      <w:r>
        <w:rPr>
          <w:rFonts w:hint="eastAsia"/>
          <w:noProof/>
        </w:rPr>
        <w:drawing>
          <wp:inline distT="0" distB="0" distL="0" distR="0" wp14:anchorId="41FF8638" wp14:editId="02CCEAD7">
            <wp:extent cx="5327650" cy="2742565"/>
            <wp:effectExtent l="0" t="0" r="6350" b="635"/>
            <wp:docPr id="143465887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58872" name="图片 1434658872"/>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327650" cy="2742565"/>
                    </a:xfrm>
                    <a:prstGeom prst="rect">
                      <a:avLst/>
                    </a:prstGeom>
                  </pic:spPr>
                </pic:pic>
              </a:graphicData>
            </a:graphic>
          </wp:inline>
        </w:drawing>
      </w:r>
    </w:p>
    <w:p w14:paraId="2E74CC74" w14:textId="77777777" w:rsidR="00CB558B" w:rsidRPr="00D80B90"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4</w:t>
      </w:r>
      <w:r>
        <w:fldChar w:fldCharType="end"/>
      </w:r>
      <w:r>
        <w:t xml:space="preserve">  </w:t>
      </w:r>
      <w:r>
        <w:rPr>
          <w:rFonts w:hint="eastAsia"/>
        </w:rPr>
        <w:t>积分梯度实验结果</w:t>
      </w:r>
    </w:p>
    <w:p w14:paraId="51D44925" w14:textId="77777777" w:rsidR="00CB558B" w:rsidRDefault="00CB558B" w:rsidP="00CB558B">
      <w:pPr>
        <w:pStyle w:val="3"/>
      </w:pPr>
      <w:r>
        <w:rPr>
          <w:rFonts w:hint="eastAsia"/>
        </w:rPr>
        <w:t>逐层相关性传播</w:t>
      </w:r>
    </w:p>
    <w:p w14:paraId="5806E376" w14:textId="77777777" w:rsidR="00CB558B" w:rsidRDefault="00CB558B" w:rsidP="00CB558B">
      <w:r>
        <w:rPr>
          <w:rFonts w:hint="eastAsia"/>
        </w:rPr>
        <w:t>逐层相关性传播（</w:t>
      </w:r>
      <w:r>
        <w:rPr>
          <w:rFonts w:hint="eastAsia"/>
        </w:rPr>
        <w:t>Layer-wise</w:t>
      </w:r>
      <w:r>
        <w:t xml:space="preserve"> </w:t>
      </w:r>
      <w:r>
        <w:rPr>
          <w:rFonts w:hint="eastAsia"/>
        </w:rPr>
        <w:t>Relevance</w:t>
      </w:r>
      <w:r>
        <w:t xml:space="preserve"> Propagation</w:t>
      </w:r>
      <w:r>
        <w:rPr>
          <w:rFonts w:hint="eastAsia"/>
        </w:rPr>
        <w:t>）算法</w:t>
      </w:r>
      <w:r>
        <w:fldChar w:fldCharType="begin"/>
      </w:r>
      <w:r>
        <w:instrText xml:space="preserve"> ADDIN ZOTERO_ITEM CSL_CITATION {"citationID":"5feGrBnm","properties":{"formattedCitation":"[23]","plainCitation":"[23]","noteIndex":0},"citationItems":[{"id":5463,"uris":["http://zotero.org/users/8673112/items/L3KEJDE8"],"itemData":{"id":5463,"type":"article-journal","abstract":"Understanding and interpreting classification decisions of automated image classification systems is of high value in many applications, as it allows to verify the reasoning of the system and provides additional information to the human expert. Although machine learning methods are solving very successfully a plethora of tasks, they have in most cases the disadvantage of acting as a black box, not providing any information about what made them arrive at a particular decision. This work proposes a general solution to the problem of understanding classification decisions by pixel-wise decomposition of nonlinear classifiers. We introduce a methodology that allows to visualize the contributions of single pixels to predictions for kernel-based classifiers over Bag of Words features and for multilayered neural networks. These pixel contributions can be visualized as heatmaps and are provided to a human expert who can intuitively not only verify the validity of the classification decision, but also focus further analysis on regions of potential interest. We evaluate our method for classifiers trained on PASCAL VOC 2009 images, synthetic image data containing geometric shapes, the MNIST handwritten digits data set and for the pre-trained ImageNet model available as part of the Caffe open source package.","container-title":"PLOS ONE","DOI":"10.1371/journal.pone.0130140","ISSN":"1932-6203","issue":"7","journalAbbreviation":"PLOS ONE","language":"en","note":"publisher: Public Library of Science","page":"e0130140","source":"PLoS Journals","title":"On Pixel-Wise Explanations for Non-Linear Classifier Decisions by Layer-Wise Relevance Propagation","volume":"10","author":[{"family":"Bach","given":"Sebastian"},{"family":"Binder","given":"Alexander"},{"family":"Montavon","given":"Grégoire"},{"family":"Klauschen","given":"Frederick"},{"family":"Müller","given":"Klaus-Robert"},{"family":"Samek","given":"Wojciech"}],"issued":{"date-parts":[["2015",7,10]]}}}],"schema":"https://github.com/citation-style-language/schema/raw/master/csl-citation.json"} </w:instrText>
      </w:r>
      <w:r>
        <w:fldChar w:fldCharType="separate"/>
      </w:r>
      <w:r w:rsidRPr="00DF2B2A">
        <w:rPr>
          <w:rFonts w:ascii="等线" w:eastAsia="等线" w:hAnsi="等线"/>
        </w:rPr>
        <w:t>[23]</w:t>
      </w:r>
      <w:r>
        <w:fldChar w:fldCharType="end"/>
      </w:r>
      <w:r>
        <w:rPr>
          <w:rFonts w:hint="eastAsia"/>
        </w:rPr>
        <w:t>，是一种基于反向传播计算重要性的可解释性方法中另一个具有代表性的方法，其原理示意图如图</w:t>
      </w:r>
      <w:r>
        <w:rPr>
          <w:rFonts w:hint="eastAsia"/>
        </w:rPr>
        <w:t>14-15</w:t>
      </w:r>
      <w:r>
        <w:rPr>
          <w:rFonts w:hint="eastAsia"/>
        </w:rPr>
        <w:t>所示。</w:t>
      </w:r>
    </w:p>
    <w:p w14:paraId="1B510999" w14:textId="77777777" w:rsidR="00CB558B" w:rsidRDefault="00CB558B" w:rsidP="00CB558B">
      <w:pPr>
        <w:keepNext/>
      </w:pPr>
      <w:r>
        <w:rPr>
          <w:rFonts w:hint="eastAsia"/>
          <w:noProof/>
        </w:rPr>
        <w:lastRenderedPageBreak/>
        <w:drawing>
          <wp:inline distT="0" distB="0" distL="0" distR="0" wp14:anchorId="0A59DB14" wp14:editId="34363EBF">
            <wp:extent cx="5327650" cy="1264920"/>
            <wp:effectExtent l="0" t="0" r="6350" b="0"/>
            <wp:docPr id="10274143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414381" name="图片 102741438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327650" cy="1264920"/>
                    </a:xfrm>
                    <a:prstGeom prst="rect">
                      <a:avLst/>
                    </a:prstGeom>
                  </pic:spPr>
                </pic:pic>
              </a:graphicData>
            </a:graphic>
          </wp:inline>
        </w:drawing>
      </w:r>
    </w:p>
    <w:p w14:paraId="0EEA035C" w14:textId="77777777" w:rsidR="00CB558B" w:rsidRPr="00DF2B2A"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5</w:t>
      </w:r>
      <w:r>
        <w:fldChar w:fldCharType="end"/>
      </w:r>
      <w:r>
        <w:t xml:space="preserve">  </w:t>
      </w:r>
      <w:r>
        <w:rPr>
          <w:rFonts w:hint="eastAsia"/>
        </w:rPr>
        <w:t>LRP</w:t>
      </w:r>
      <w:r>
        <w:rPr>
          <w:rFonts w:hint="eastAsia"/>
        </w:rPr>
        <w:t>原理示意图</w:t>
      </w:r>
    </w:p>
    <w:p w14:paraId="428F8C8E" w14:textId="77777777" w:rsidR="00CB558B" w:rsidRDefault="00CB558B" w:rsidP="00CB558B">
      <w:r>
        <w:rPr>
          <w:rFonts w:hint="eastAsia"/>
        </w:rPr>
        <w:t>其中</w:t>
      </w:r>
      <m:oMath>
        <m:r>
          <w:rPr>
            <w:rFonts w:ascii="Cambria Math" w:hAnsi="Cambria Math" w:hint="eastAsia"/>
          </w:rPr>
          <m:t>R</m:t>
        </m:r>
      </m:oMath>
      <w:r>
        <w:rPr>
          <w:rFonts w:hint="eastAsia"/>
        </w:rPr>
        <w:t>表示神经元对输出的贡献程度，</w:t>
      </w:r>
      <m:oMath>
        <m:r>
          <w:rPr>
            <w:rFonts w:ascii="Cambria Math" w:hAnsi="Cambria Math" w:hint="eastAsia"/>
          </w:rPr>
          <m:t>j</m:t>
        </m:r>
      </m:oMath>
      <w:r>
        <w:rPr>
          <w:rFonts w:hint="eastAsia"/>
        </w:rPr>
        <w:t>是更靠近输入端的神经元，</w:t>
      </w:r>
      <m:oMath>
        <m:r>
          <w:rPr>
            <w:rFonts w:ascii="Cambria Math" w:hAnsi="Cambria Math" w:hint="eastAsia"/>
          </w:rPr>
          <m:t>k</m:t>
        </m:r>
      </m:oMath>
      <w:r>
        <w:rPr>
          <w:rFonts w:hint="eastAsia"/>
        </w:rPr>
        <w:t>是跟靠近输出端的神经元，</w:t>
      </w:r>
      <m:oMath>
        <m:sSub>
          <m:sSubPr>
            <m:ctrlPr>
              <w:rPr>
                <w:rFonts w:ascii="Cambria Math" w:hAnsi="Cambria Math"/>
                <w:i/>
              </w:rPr>
            </m:ctrlPr>
          </m:sSubPr>
          <m:e>
            <m:r>
              <w:rPr>
                <w:rFonts w:ascii="Cambria Math" w:hAnsi="Cambria Math"/>
              </w:rPr>
              <m:t>z</m:t>
            </m:r>
          </m:e>
          <m:sub>
            <m:r>
              <w:rPr>
                <w:rFonts w:ascii="Cambria Math" w:hAnsi="Cambria Math"/>
              </w:rPr>
              <m:t>jk</m:t>
            </m:r>
          </m:sub>
        </m:sSub>
      </m:oMath>
      <w:r>
        <w:rPr>
          <w:rFonts w:hint="eastAsia"/>
        </w:rPr>
        <w:t>表示反向传播过程中，神经元</w:t>
      </w:r>
      <m:oMath>
        <m:r>
          <w:rPr>
            <w:rFonts w:ascii="Cambria Math" w:hAnsi="Cambria Math" w:hint="eastAsia"/>
          </w:rPr>
          <m:t>k</m:t>
        </m:r>
      </m:oMath>
      <w:r>
        <w:rPr>
          <w:rFonts w:hint="eastAsia"/>
        </w:rPr>
        <w:t>对神经元</w:t>
      </w:r>
      <m:oMath>
        <m:r>
          <w:rPr>
            <w:rFonts w:ascii="Cambria Math" w:hAnsi="Cambria Math" w:hint="eastAsia"/>
          </w:rPr>
          <m:t>j</m:t>
        </m:r>
      </m:oMath>
      <w:r>
        <w:rPr>
          <w:rFonts w:hint="eastAsia"/>
        </w:rPr>
        <w:t>的重要程度，利用一</w:t>
      </w:r>
      <w:proofErr w:type="gramStart"/>
      <w:r>
        <w:rPr>
          <w:rFonts w:hint="eastAsia"/>
        </w:rPr>
        <w:t>阶泰勒展开</w:t>
      </w:r>
      <w:proofErr w:type="gramEnd"/>
      <w:r>
        <w:rPr>
          <w:rFonts w:hint="eastAsia"/>
        </w:rPr>
        <w:t>拟合反向传播过程，得到神经元</w:t>
      </w:r>
      <m:oMath>
        <m:r>
          <w:rPr>
            <w:rFonts w:ascii="Cambria Math" w:hAnsi="Cambria Math" w:hint="eastAsia"/>
          </w:rPr>
          <m:t>j</m:t>
        </m:r>
      </m:oMath>
      <w:r>
        <w:rPr>
          <w:rFonts w:hint="eastAsia"/>
        </w:rPr>
        <w:t>和</w:t>
      </w:r>
      <m:oMath>
        <m:r>
          <w:rPr>
            <w:rFonts w:ascii="Cambria Math" w:hAnsi="Cambria Math" w:hint="eastAsia"/>
          </w:rPr>
          <m:t>k</m:t>
        </m:r>
      </m:oMath>
      <w:r>
        <w:rPr>
          <w:rFonts w:hint="eastAsia"/>
        </w:rPr>
        <w:t>对输出的贡献程度</w:t>
      </w:r>
      <m:oMath>
        <m:sSub>
          <m:sSubPr>
            <m:ctrlPr>
              <w:rPr>
                <w:rFonts w:ascii="Cambria Math" w:hAnsi="Cambria Math"/>
                <w:i/>
              </w:rPr>
            </m:ctrlPr>
          </m:sSubPr>
          <m:e>
            <m:r>
              <w:rPr>
                <w:rFonts w:ascii="Cambria Math" w:hAnsi="Cambria Math"/>
              </w:rPr>
              <m:t>R</m:t>
            </m:r>
          </m:e>
          <m:sub>
            <m:r>
              <w:rPr>
                <w:rFonts w:ascii="Cambria Math" w:hAnsi="Cambria Math"/>
              </w:rPr>
              <m:t>j</m:t>
            </m:r>
          </m:sub>
        </m:sSub>
      </m:oMath>
      <w:r>
        <w:rPr>
          <w:rFonts w:hint="eastAsia"/>
        </w:rPr>
        <w:t>和</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k</m:t>
            </m:r>
          </m:sub>
        </m:sSub>
      </m:oMath>
      <w:r>
        <w:rPr>
          <w:rFonts w:hint="eastAsia"/>
        </w:rPr>
        <w:t>之间的关系为：</w:t>
      </w:r>
    </w:p>
    <w:p w14:paraId="180FFCE7" w14:textId="77777777" w:rsidR="00CB558B" w:rsidRPr="00256B8D" w:rsidRDefault="00CB558B" w:rsidP="00CB558B">
      <m:oMathPara>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e>
              <m:f>
                <m:fPr>
                  <m:ctrlPr>
                    <w:rPr>
                      <w:rFonts w:ascii="Cambria Math" w:hAnsi="Cambria Math"/>
                    </w:rPr>
                  </m:ctrlPr>
                </m:fPr>
                <m:num>
                  <m:sSub>
                    <m:sSubPr>
                      <m:ctrlPr>
                        <w:rPr>
                          <w:rFonts w:ascii="Cambria Math" w:hAnsi="Cambria Math"/>
                          <w:i/>
                        </w:rPr>
                      </m:ctrlPr>
                    </m:sSubPr>
                    <m:e>
                      <m:r>
                        <w:rPr>
                          <w:rFonts w:ascii="Cambria Math" w:hAnsi="Cambria Math"/>
                        </w:rPr>
                        <m:t>z</m:t>
                      </m:r>
                      <m:ctrlPr>
                        <w:rPr>
                          <w:rFonts w:ascii="Cambria Math" w:hAnsi="Cambria Math"/>
                        </w:rPr>
                      </m:ctrlPr>
                    </m:e>
                    <m:sub>
                      <m:r>
                        <w:rPr>
                          <w:rFonts w:ascii="Cambria Math" w:hAnsi="Cambria Math"/>
                        </w:rPr>
                        <m:t>jk</m:t>
                      </m:r>
                    </m:sub>
                  </m:sSub>
                </m:num>
                <m:den>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z</m:t>
                          </m:r>
                        </m:e>
                        <m:sub>
                          <m:r>
                            <w:rPr>
                              <w:rFonts w:ascii="Cambria Math" w:hAnsi="Cambria Math"/>
                            </w:rPr>
                            <m:t>jk</m:t>
                          </m:r>
                        </m:sub>
                      </m:sSub>
                      <m:ctrlPr>
                        <w:rPr>
                          <w:rFonts w:ascii="Cambria Math" w:hAnsi="Cambria Math"/>
                          <w:i/>
                        </w:rPr>
                      </m:ctrlPr>
                    </m:e>
                  </m:nary>
                </m:den>
              </m:f>
              <m:sSub>
                <m:sSubPr>
                  <m:ctrlPr>
                    <w:rPr>
                      <w:rFonts w:ascii="Cambria Math" w:hAnsi="Cambria Math"/>
                      <w:i/>
                    </w:rPr>
                  </m:ctrlPr>
                </m:sSubPr>
                <m:e>
                  <m:r>
                    <w:rPr>
                      <w:rFonts w:ascii="Cambria Math" w:hAnsi="Cambria Math"/>
                    </w:rPr>
                    <m:t>R</m:t>
                  </m:r>
                </m:e>
                <m:sub>
                  <m:r>
                    <w:rPr>
                      <w:rFonts w:ascii="Cambria Math" w:hAnsi="Cambria Math"/>
                    </w:rPr>
                    <m:t>k</m:t>
                  </m:r>
                </m:sub>
              </m:sSub>
            </m:e>
          </m:nary>
        </m:oMath>
      </m:oMathPara>
    </w:p>
    <w:p w14:paraId="3865F12D" w14:textId="77777777" w:rsidR="00CB558B" w:rsidRDefault="00CB558B" w:rsidP="00CB558B">
      <w:r>
        <w:rPr>
          <w:rFonts w:hint="eastAsia"/>
        </w:rPr>
        <w:t>而对整个</w:t>
      </w:r>
      <m:oMath>
        <m:r>
          <w:rPr>
            <w:rFonts w:ascii="Cambria Math" w:hAnsi="Cambria Math" w:hint="eastAsia"/>
          </w:rPr>
          <m:t>j</m:t>
        </m:r>
      </m:oMath>
      <w:r>
        <w:rPr>
          <w:rFonts w:hint="eastAsia"/>
        </w:rPr>
        <w:t>层和整个</w:t>
      </w:r>
      <m:oMath>
        <m:r>
          <w:rPr>
            <w:rFonts w:ascii="Cambria Math" w:hAnsi="Cambria Math" w:hint="eastAsia"/>
          </w:rPr>
          <m:t>k</m:t>
        </m:r>
      </m:oMath>
      <w:r>
        <w:rPr>
          <w:rFonts w:hint="eastAsia"/>
        </w:rPr>
        <w:t>层来说，如果所有神经元都应用上面的关系，则有：</w:t>
      </w:r>
    </w:p>
    <w:p w14:paraId="39E21B39" w14:textId="77777777" w:rsidR="00CB558B" w:rsidRPr="00256B8D" w:rsidRDefault="00CB558B" w:rsidP="00CB558B">
      <m:oMathPara>
        <m:oMath>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R</m:t>
                  </m:r>
                </m:e>
                <m:sub>
                  <m:r>
                    <w:rPr>
                      <w:rFonts w:ascii="Cambria Math" w:hAnsi="Cambria Math"/>
                    </w:rPr>
                    <m:t>j</m:t>
                  </m:r>
                </m:sub>
              </m:sSub>
              <m:ctrlPr>
                <w:rPr>
                  <w:rFonts w:ascii="Cambria Math" w:hAnsi="Cambria Math"/>
                  <w:i/>
                </w:rPr>
              </m:ctrlPr>
            </m:e>
          </m:nary>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R</m:t>
                  </m:r>
                </m:e>
                <m:sub>
                  <m:r>
                    <w:rPr>
                      <w:rFonts w:ascii="Cambria Math" w:hAnsi="Cambria Math"/>
                    </w:rPr>
                    <m:t>k</m:t>
                  </m:r>
                </m:sub>
              </m:sSub>
              <m:ctrlPr>
                <w:rPr>
                  <w:rFonts w:ascii="Cambria Math" w:hAnsi="Cambria Math"/>
                  <w:i/>
                </w:rPr>
              </m:ctrlPr>
            </m:e>
          </m:nary>
        </m:oMath>
      </m:oMathPara>
    </w:p>
    <w:p w14:paraId="323B2550" w14:textId="77777777" w:rsidR="00CB558B" w:rsidRDefault="00CB558B" w:rsidP="00CB558B">
      <w:r>
        <w:rPr>
          <w:rFonts w:hint="eastAsia"/>
        </w:rPr>
        <w:t>进一步可以推广到整个网络的输入和输出的关系，即：</w:t>
      </w:r>
    </w:p>
    <w:p w14:paraId="22132C1B" w14:textId="77777777" w:rsidR="00CB558B" w:rsidRPr="00256B8D" w:rsidRDefault="00CB558B" w:rsidP="00CB558B">
      <w:pPr>
        <w:rPr>
          <w:iCs/>
        </w:rPr>
      </w:pPr>
      <m:oMathPara>
        <m:oMath>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R</m:t>
                  </m:r>
                </m:e>
                <m:sub>
                  <m:r>
                    <w:rPr>
                      <w:rFonts w:ascii="Cambria Math" w:hAnsi="Cambria Math"/>
                    </w:rPr>
                    <m:t>i</m:t>
                  </m:r>
                </m:sub>
              </m:sSub>
              <m:ctrlPr>
                <w:rPr>
                  <w:rFonts w:ascii="Cambria Math" w:hAnsi="Cambria Math"/>
                  <w:i/>
                </w:rPr>
              </m:ctrlPr>
            </m:e>
          </m:nary>
          <m:r>
            <w:rPr>
              <w:rFonts w:ascii="Cambria Math" w:hAnsi="Cambria Math"/>
            </w:rPr>
            <m:t>=G</m:t>
          </m:r>
          <m:d>
            <m:dPr>
              <m:ctrlPr>
                <w:rPr>
                  <w:rFonts w:ascii="Cambria Math" w:hAnsi="Cambria Math"/>
                  <w:i/>
                </w:rPr>
              </m:ctrlPr>
            </m:dPr>
            <m:e>
              <m:r>
                <w:rPr>
                  <w:rFonts w:ascii="Cambria Math" w:hAnsi="Cambria Math"/>
                </w:rPr>
                <m:t>X</m:t>
              </m:r>
            </m:e>
          </m:d>
        </m:oMath>
      </m:oMathPara>
    </w:p>
    <w:p w14:paraId="548FCA92" w14:textId="77777777" w:rsidR="00CB558B" w:rsidRDefault="00CB558B" w:rsidP="00CB558B">
      <w:pPr>
        <w:rPr>
          <w:iCs/>
        </w:rPr>
      </w:pPr>
      <w:r>
        <w:rPr>
          <w:rFonts w:hint="eastAsia"/>
          <w:iCs/>
        </w:rPr>
        <w:t>以上说明我们可以通过反向传播，从输出层反向传播到输入层，这样就可以知道每个输入单元对于输出结果的重要性。而这其中</w:t>
      </w:r>
      <w:proofErr w:type="gramStart"/>
      <w:r>
        <w:rPr>
          <w:rFonts w:hint="eastAsia"/>
          <w:iCs/>
        </w:rPr>
        <w:t>最</w:t>
      </w:r>
      <w:proofErr w:type="gramEnd"/>
      <w:r>
        <w:rPr>
          <w:rFonts w:hint="eastAsia"/>
          <w:iCs/>
        </w:rPr>
        <w:t>关键的是计算</w:t>
      </w:r>
      <m:oMath>
        <m:sSub>
          <m:sSubPr>
            <m:ctrlPr>
              <w:rPr>
                <w:rFonts w:ascii="Cambria Math" w:hAnsi="Cambria Math"/>
                <w:i/>
                <w:iCs/>
              </w:rPr>
            </m:ctrlPr>
          </m:sSubPr>
          <m:e>
            <m:r>
              <w:rPr>
                <w:rFonts w:ascii="Cambria Math" w:hAnsi="Cambria Math" w:hint="eastAsia"/>
              </w:rPr>
              <m:t>z</m:t>
            </m:r>
            <m:ctrlPr>
              <w:rPr>
                <w:rFonts w:ascii="Cambria Math" w:hAnsi="Cambria Math" w:hint="eastAsia"/>
                <w:i/>
                <w:iCs/>
              </w:rPr>
            </m:ctrlPr>
          </m:e>
          <m:sub>
            <m:r>
              <w:rPr>
                <w:rFonts w:ascii="Cambria Math" w:hAnsi="Cambria Math"/>
              </w:rPr>
              <m:t>jk</m:t>
            </m:r>
          </m:sub>
        </m:sSub>
      </m:oMath>
      <w:r>
        <w:rPr>
          <w:rFonts w:hint="eastAsia"/>
          <w:iCs/>
        </w:rPr>
        <w:t>。最简单的方法就是将距离输入端更近的网络层</w:t>
      </w:r>
      <m:oMath>
        <m:r>
          <w:rPr>
            <w:rFonts w:ascii="Cambria Math" w:hAnsi="Cambria Math" w:hint="eastAsia"/>
          </w:rPr>
          <m:t>j</m:t>
        </m:r>
      </m:oMath>
      <w:r>
        <w:rPr>
          <w:rFonts w:hint="eastAsia"/>
          <w:iCs/>
        </w:rPr>
        <w:t>的输出</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hint="eastAsia"/>
              </w:rPr>
              <m:t>j</m:t>
            </m:r>
          </m:sub>
        </m:sSub>
      </m:oMath>
      <w:r>
        <w:rPr>
          <w:rFonts w:hint="eastAsia"/>
          <w:iCs/>
        </w:rPr>
        <w:t>和相邻层之间的连接权重</w:t>
      </w:r>
      <m:oMath>
        <m:sSub>
          <m:sSubPr>
            <m:ctrlPr>
              <w:rPr>
                <w:rFonts w:ascii="Cambria Math" w:hAnsi="Cambria Math"/>
                <w:i/>
                <w:iCs/>
              </w:rPr>
            </m:ctrlPr>
          </m:sSubPr>
          <m:e>
            <m:r>
              <w:rPr>
                <w:rFonts w:ascii="Cambria Math" w:hAnsi="Cambria Math"/>
              </w:rPr>
              <m:t>w</m:t>
            </m:r>
          </m:e>
          <m:sub>
            <m:r>
              <w:rPr>
                <w:rFonts w:ascii="Cambria Math" w:hAnsi="Cambria Math"/>
              </w:rPr>
              <m:t>jk</m:t>
            </m:r>
          </m:sub>
        </m:sSub>
      </m:oMath>
      <w:r>
        <w:rPr>
          <w:rFonts w:hint="eastAsia"/>
          <w:iCs/>
        </w:rPr>
        <w:t>相乘，也就是</w:t>
      </w:r>
      <m:oMath>
        <m:r>
          <w:rPr>
            <w:rFonts w:ascii="Cambria Math" w:hAnsi="Cambria Math" w:hint="eastAsia"/>
          </w:rPr>
          <m:t>LRP</m:t>
        </m:r>
        <m:r>
          <w:rPr>
            <w:rFonts w:ascii="Cambria Math" w:eastAsia="微软雅黑" w:hAnsi="Cambria Math" w:cs="微软雅黑"/>
          </w:rPr>
          <m:t>-0</m:t>
        </m:r>
      </m:oMath>
      <w:r>
        <w:rPr>
          <w:rFonts w:hint="eastAsia"/>
          <w:iCs/>
        </w:rPr>
        <w:t>反向传播规则。</w:t>
      </w:r>
    </w:p>
    <w:p w14:paraId="2B5B16CF" w14:textId="77777777" w:rsidR="00CB558B" w:rsidRPr="00E24761" w:rsidRDefault="00CB558B" w:rsidP="00CB558B">
      <m:oMathPara>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e>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num>
                <m:den>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j</m:t>
                          </m:r>
                        </m:sub>
                      </m:sSub>
                      <m:ctrlPr>
                        <w:rPr>
                          <w:rFonts w:ascii="Cambria Math" w:hAnsi="Cambria Math"/>
                          <w:i/>
                        </w:rPr>
                      </m:ctrlPr>
                    </m:e>
                  </m:nary>
                  <m:sSub>
                    <m:sSubPr>
                      <m:ctrlPr>
                        <w:rPr>
                          <w:rFonts w:ascii="Cambria Math" w:hAnsi="Cambria Math"/>
                          <w:i/>
                        </w:rPr>
                      </m:ctrlPr>
                    </m:sSubPr>
                    <m:e>
                      <m:r>
                        <w:rPr>
                          <w:rFonts w:ascii="Cambria Math" w:hAnsi="Cambria Math"/>
                        </w:rPr>
                        <m:t>w</m:t>
                      </m:r>
                    </m:e>
                    <m:sub>
                      <m:r>
                        <w:rPr>
                          <w:rFonts w:ascii="Cambria Math" w:hAnsi="Cambria Math"/>
                        </w:rPr>
                        <m:t>jk</m:t>
                      </m:r>
                    </m:sub>
                  </m:sSub>
                </m:den>
              </m:f>
              <m:sSub>
                <m:sSubPr>
                  <m:ctrlPr>
                    <w:rPr>
                      <w:rFonts w:ascii="Cambria Math" w:hAnsi="Cambria Math"/>
                      <w:i/>
                    </w:rPr>
                  </m:ctrlPr>
                </m:sSubPr>
                <m:e>
                  <m:r>
                    <w:rPr>
                      <w:rFonts w:ascii="Cambria Math" w:hAnsi="Cambria Math"/>
                    </w:rPr>
                    <m:t>R</m:t>
                  </m:r>
                </m:e>
                <m:sub>
                  <m:r>
                    <w:rPr>
                      <w:rFonts w:ascii="Cambria Math" w:hAnsi="Cambria Math"/>
                    </w:rPr>
                    <m:t>k</m:t>
                  </m:r>
                </m:sub>
              </m:sSub>
            </m:e>
          </m:nary>
        </m:oMath>
      </m:oMathPara>
    </w:p>
    <w:p w14:paraId="6086DFE2" w14:textId="77777777" w:rsidR="00CB558B" w:rsidRDefault="00CB558B" w:rsidP="00CB558B">
      <w:r>
        <w:rPr>
          <w:rFonts w:hint="eastAsia"/>
        </w:rPr>
        <w:t>我们发现，这种计算神经元之间的计算方式其实和利用梯度进行反向传播的原理类似，因此也有着类似于梯度的缺陷，即噪声很大的问题。因此，为了提高不同的层次特征中</w:t>
      </w:r>
      <w:r>
        <w:rPr>
          <w:rFonts w:hint="eastAsia"/>
        </w:rPr>
        <w:t>LRP</w:t>
      </w:r>
      <w:r>
        <w:rPr>
          <w:rFonts w:hint="eastAsia"/>
        </w:rPr>
        <w:t>进行解释的效果，研究者们提出了不同的反向传播规则，例如</w:t>
      </w:r>
      <w:r>
        <w:rPr>
          <w:rFonts w:hint="eastAsia"/>
        </w:rPr>
        <w:t>Bach</w:t>
      </w:r>
      <w:r>
        <w:rPr>
          <w:rFonts w:hint="eastAsia"/>
        </w:rPr>
        <w:t>等人</w:t>
      </w:r>
      <w:r>
        <w:fldChar w:fldCharType="begin"/>
      </w:r>
      <w:r>
        <w:instrText xml:space="preserve"> ADDIN ZOTERO_ITEM CSL_CITATION {"citationID":"IzJpXERZ","properties":{"formattedCitation":"[23]","plainCitation":"[23]","noteIndex":0},"citationItems":[{"id":5463,"uris":["http://zotero.org/users/8673112/items/L3KEJDE8"],"itemData":{"id":5463,"type":"article-journal","abstract":"Understanding and interpreting classification decisions of automated image classification systems is of high value in many applications, as it allows to verify the reasoning of the system and provides additional information to the human expert. Although machine learning methods are solving very successfully a plethora of tasks, they have in most cases the disadvantage of acting as a black box, not providing any information about what made them arrive at a particular decision. This work proposes a general solution to the problem of understanding classification decisions by pixel-wise decomposition of nonlinear classifiers. We introduce a methodology that allows to visualize the contributions of single pixels to predictions for kernel-based classifiers over Bag of Words features and for multilayered neural networks. These pixel contributions can be visualized as heatmaps and are provided to a human expert who can intuitively not only verify the validity of the classification decision, but also focus further analysis on regions of potential interest. We evaluate our method for classifiers trained on PASCAL VOC 2009 images, synthetic image data containing geometric shapes, the MNIST handwritten digits data set and for the pre-trained ImageNet model available as part of the Caffe open source package.","container-title":"PLOS ONE","DOI":"10.1371/journal.pone.0130140","ISSN":"1932-6203","issue":"7","journalAbbreviation":"PLOS ONE","language":"en","note":"publisher: Public Library of Science","page":"e0130140","source":"PLoS Journals","title":"On Pixel-Wise Explanations for Non-Linear Classifier Decisions by Layer-Wise Relevance Propagation","volume":"10","author":[{"family":"Bach","given":"Sebastian"},{"family":"Binder","given":"Alexander"},{"family":"Montavon","given":"Grégoire"},{"family":"Klauschen","given":"Frederick"},{"family":"Müller","given":"Klaus-Robert"},{"family":"Samek","given":"Wojciech"}],"issued":{"date-parts":[["2015",7,10]]}}}],"schema":"https://github.com/citation-style-language/schema/raw/master/csl-citation.json"} </w:instrText>
      </w:r>
      <w:r>
        <w:fldChar w:fldCharType="separate"/>
      </w:r>
      <w:r w:rsidRPr="00DF2B2A">
        <w:rPr>
          <w:rFonts w:ascii="等线" w:eastAsia="等线" w:hAnsi="等线"/>
        </w:rPr>
        <w:t>[23]</w:t>
      </w:r>
      <w:r>
        <w:fldChar w:fldCharType="end"/>
      </w:r>
      <w:r>
        <w:rPr>
          <w:rFonts w:hint="eastAsia"/>
        </w:rPr>
        <w:t>提出了</w:t>
      </w:r>
      <m:oMath>
        <m:r>
          <m:rPr>
            <m:sty m:val="p"/>
          </m:rPr>
          <w:rPr>
            <w:rFonts w:ascii="Cambria Math" w:hAnsi="Cambria Math"/>
          </w:rPr>
          <m:t>LRP</m:t>
        </m:r>
        <m:r>
          <w:rPr>
            <w:rFonts w:ascii="Cambria Math" w:hAnsi="Cambria Math"/>
          </w:rPr>
          <m:t>-</m:t>
        </m:r>
        <m:r>
          <m:rPr>
            <m:sty m:val="p"/>
          </m:rPr>
          <w:rPr>
            <w:rFonts w:ascii="Cambria Math" w:hAnsi="Cambria Math"/>
          </w:rPr>
          <m:t>ϵ</m:t>
        </m:r>
      </m:oMath>
      <w:r>
        <w:rPr>
          <w:rFonts w:hint="eastAsia"/>
        </w:rPr>
        <w:t>和</w:t>
      </w:r>
      <m:oMath>
        <m:r>
          <m:rPr>
            <m:sty m:val="p"/>
          </m:rPr>
          <w:rPr>
            <w:rFonts w:ascii="Cambria Math" w:hAnsi="Cambria Math"/>
          </w:rPr>
          <m:t>LRP</m:t>
        </m:r>
        <m:r>
          <w:rPr>
            <w:rFonts w:ascii="Cambria Math" w:hAnsi="Cambria Math"/>
          </w:rPr>
          <m:t>-</m:t>
        </m:r>
        <m:r>
          <m:rPr>
            <m:sty m:val="p"/>
          </m:rPr>
          <w:rPr>
            <w:rFonts w:ascii="Cambria Math" w:hAnsi="Cambria Math"/>
          </w:rPr>
          <m:t>γ</m:t>
        </m:r>
      </m:oMath>
      <w:r>
        <w:rPr>
          <w:rFonts w:hint="eastAsia"/>
        </w:rPr>
        <w:t>的反向传播规则。</w:t>
      </w:r>
    </w:p>
    <w:p w14:paraId="3147D564" w14:textId="77777777" w:rsidR="00CB558B" w:rsidRPr="00A044A5" w:rsidRDefault="00CB558B" w:rsidP="00CB558B">
      <w:pPr>
        <w:rPr>
          <w:rFonts w:eastAsiaTheme="minorEastAsia"/>
        </w:rPr>
      </w:pPr>
      <m:oMathPara>
        <m:oMath>
          <m:r>
            <m:rPr>
              <m:sty m:val="p"/>
            </m:rPr>
            <w:rPr>
              <w:rFonts w:ascii="Cambria Math" w:hAnsi="Cambria Math"/>
            </w:rPr>
            <m:t>LRP</m:t>
          </m:r>
          <m:r>
            <w:rPr>
              <w:rFonts w:ascii="Cambria Math" w:hAnsi="Cambria Math"/>
            </w:rPr>
            <m:t>-</m:t>
          </m:r>
          <m:r>
            <m:rPr>
              <m:sty m:val="p"/>
            </m:rPr>
            <w:rPr>
              <w:rFonts w:ascii="Cambria Math" w:hAnsi="Cambria Math"/>
            </w:rPr>
            <m:t>ϵ</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e>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num>
                <m:den>
                  <m:r>
                    <m:rPr>
                      <m:sty m:val="p"/>
                    </m:rPr>
                    <w:rPr>
                      <w:rFonts w:ascii="Cambria Math" w:hAnsi="Cambria Math"/>
                    </w:rPr>
                    <m:t>ϵ+</m:t>
                  </m:r>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j</m:t>
                          </m:r>
                        </m:sub>
                      </m:sSub>
                      <m:ctrlPr>
                        <w:rPr>
                          <w:rFonts w:ascii="Cambria Math" w:hAnsi="Cambria Math"/>
                          <w:i/>
                        </w:rPr>
                      </m:ctrlPr>
                    </m:e>
                  </m:nary>
                  <m:sSub>
                    <m:sSubPr>
                      <m:ctrlPr>
                        <w:rPr>
                          <w:rFonts w:ascii="Cambria Math" w:hAnsi="Cambria Math"/>
                          <w:i/>
                        </w:rPr>
                      </m:ctrlPr>
                    </m:sSubPr>
                    <m:e>
                      <m:r>
                        <w:rPr>
                          <w:rFonts w:ascii="Cambria Math" w:hAnsi="Cambria Math"/>
                        </w:rPr>
                        <m:t>w</m:t>
                      </m:r>
                    </m:e>
                    <m:sub>
                      <m:r>
                        <w:rPr>
                          <w:rFonts w:ascii="Cambria Math" w:hAnsi="Cambria Math"/>
                        </w:rPr>
                        <m:t>jk</m:t>
                      </m:r>
                    </m:sub>
                  </m:sSub>
                </m:den>
              </m:f>
              <m:sSub>
                <m:sSubPr>
                  <m:ctrlPr>
                    <w:rPr>
                      <w:rFonts w:ascii="Cambria Math" w:hAnsi="Cambria Math"/>
                      <w:i/>
                    </w:rPr>
                  </m:ctrlPr>
                </m:sSubPr>
                <m:e>
                  <m:r>
                    <w:rPr>
                      <w:rFonts w:ascii="Cambria Math" w:hAnsi="Cambria Math"/>
                    </w:rPr>
                    <m:t>R</m:t>
                  </m:r>
                </m:e>
                <m:sub>
                  <m:r>
                    <w:rPr>
                      <w:rFonts w:ascii="Cambria Math" w:hAnsi="Cambria Math"/>
                    </w:rPr>
                    <m:t>k</m:t>
                  </m:r>
                </m:sub>
              </m:sSub>
            </m:e>
          </m:nary>
        </m:oMath>
      </m:oMathPara>
    </w:p>
    <w:p w14:paraId="2BD23392" w14:textId="77777777" w:rsidR="00CB558B" w:rsidRPr="00A044A5" w:rsidRDefault="00CB558B" w:rsidP="00CB558B">
      <m:oMathPara>
        <m:oMath>
          <m:r>
            <m:rPr>
              <m:sty m:val="p"/>
            </m:rPr>
            <w:rPr>
              <w:rFonts w:ascii="Cambria Math" w:hAnsi="Cambria Math"/>
            </w:rPr>
            <m:t>LRP</m:t>
          </m:r>
          <m:r>
            <w:rPr>
              <w:rFonts w:ascii="Cambria Math" w:hAnsi="Cambria Math"/>
            </w:rPr>
            <m:t>-</m:t>
          </m:r>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e>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d>
                    <m:dPr>
                      <m:ctrlPr>
                        <w:rPr>
                          <w:rFonts w:ascii="Cambria Math" w:hAnsi="Cambria Math"/>
                        </w:rPr>
                      </m:ctrlPr>
                    </m:dPr>
                    <m:e>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r>
                        <w:rPr>
                          <w:rFonts w:ascii="Cambria Math" w:hAnsi="Cambria Math"/>
                        </w:rPr>
                        <m:t>+</m:t>
                      </m:r>
                      <m:r>
                        <m:rPr>
                          <m:sty m:val="p"/>
                        </m:rPr>
                        <w:rPr>
                          <w:rFonts w:ascii="Cambria Math" w:hAnsi="Cambria Math"/>
                        </w:rPr>
                        <m:t>γ</m:t>
                      </m:r>
                      <m:sSubSup>
                        <m:sSubSupPr>
                          <m:ctrlPr>
                            <w:rPr>
                              <w:rFonts w:ascii="Cambria Math" w:hAnsi="Cambria Math"/>
                              <w:i/>
                            </w:rPr>
                          </m:ctrlPr>
                        </m:sSubSupPr>
                        <m:e>
                          <m:r>
                            <m:rPr>
                              <m:sty m:val="p"/>
                            </m:rPr>
                            <w:rPr>
                              <w:rFonts w:ascii="Cambria Math" w:hAnsi="Cambria Math"/>
                            </w:rPr>
                            <m:t>w</m:t>
                          </m:r>
                          <m:ctrlPr>
                            <w:rPr>
                              <w:rFonts w:ascii="Cambria Math" w:hAnsi="Cambria Math"/>
                            </w:rPr>
                          </m:ctrlPr>
                        </m:e>
                        <m:sub>
                          <m:r>
                            <w:rPr>
                              <w:rFonts w:ascii="Cambria Math" w:hAnsi="Cambria Math"/>
                            </w:rPr>
                            <m:t>jk</m:t>
                          </m:r>
                        </m:sub>
                        <m:sup>
                          <m:r>
                            <w:rPr>
                              <w:rFonts w:ascii="Cambria Math" w:hAnsi="Cambria Math"/>
                            </w:rPr>
                            <m:t>+</m:t>
                          </m:r>
                        </m:sup>
                      </m:sSubSup>
                      <m:ctrlPr>
                        <w:rPr>
                          <w:rFonts w:ascii="Cambria Math" w:hAnsi="Cambria Math"/>
                          <w:i/>
                        </w:rPr>
                      </m:ctrlPr>
                    </m:e>
                  </m:d>
                </m:num>
                <m:den>
                  <m:nary>
                    <m:naryPr>
                      <m:chr m:val="∑"/>
                      <m:supHide m:val="1"/>
                      <m:ctrlPr>
                        <w:rPr>
                          <w:rFonts w:ascii="Cambria Math" w:hAnsi="Cambria Math"/>
                        </w:rPr>
                      </m:ctrlPr>
                    </m:naryPr>
                    <m:sub>
                      <m:r>
                        <w:rPr>
                          <w:rFonts w:ascii="Cambria Math" w:hAnsi="Cambria Math"/>
                        </w:rPr>
                        <m:t>j</m:t>
                      </m:r>
                      <m:ctrlPr>
                        <w:rPr>
                          <w:rFonts w:ascii="Cambria Math" w:hAnsi="Cambria Math"/>
                          <w:i/>
                        </w:rPr>
                      </m:ctrlPr>
                    </m:sub>
                    <m:sup/>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j</m:t>
                          </m:r>
                        </m:sub>
                      </m:sSub>
                      <m:d>
                        <m:dPr>
                          <m:ctrlPr>
                            <w:rPr>
                              <w:rFonts w:ascii="Cambria Math" w:hAnsi="Cambria Math"/>
                            </w:rPr>
                          </m:ctrlPr>
                        </m:dPr>
                        <m:e>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r>
                            <w:rPr>
                              <w:rFonts w:ascii="Cambria Math" w:hAnsi="Cambria Math"/>
                            </w:rPr>
                            <m:t>+</m:t>
                          </m:r>
                          <m:r>
                            <m:rPr>
                              <m:sty m:val="p"/>
                            </m:rPr>
                            <w:rPr>
                              <w:rFonts w:ascii="Cambria Math" w:hAnsi="Cambria Math"/>
                            </w:rPr>
                            <m:t>γ</m:t>
                          </m:r>
                          <m:sSubSup>
                            <m:sSubSupPr>
                              <m:ctrlPr>
                                <w:rPr>
                                  <w:rFonts w:ascii="Cambria Math" w:hAnsi="Cambria Math"/>
                                  <w:i/>
                                </w:rPr>
                              </m:ctrlPr>
                            </m:sSubSupPr>
                            <m:e>
                              <m:r>
                                <m:rPr>
                                  <m:sty m:val="p"/>
                                </m:rPr>
                                <w:rPr>
                                  <w:rFonts w:ascii="Cambria Math" w:hAnsi="Cambria Math"/>
                                </w:rPr>
                                <m:t>w</m:t>
                              </m:r>
                              <m:ctrlPr>
                                <w:rPr>
                                  <w:rFonts w:ascii="Cambria Math" w:hAnsi="Cambria Math"/>
                                </w:rPr>
                              </m:ctrlPr>
                            </m:e>
                            <m:sub>
                              <m:r>
                                <w:rPr>
                                  <w:rFonts w:ascii="Cambria Math" w:hAnsi="Cambria Math"/>
                                </w:rPr>
                                <m:t>jk</m:t>
                              </m:r>
                            </m:sub>
                            <m:sup>
                              <m:r>
                                <w:rPr>
                                  <w:rFonts w:ascii="Cambria Math" w:hAnsi="Cambria Math"/>
                                </w:rPr>
                                <m:t>+</m:t>
                              </m:r>
                            </m:sup>
                          </m:sSubSup>
                          <m:ctrlPr>
                            <w:rPr>
                              <w:rFonts w:ascii="Cambria Math" w:hAnsi="Cambria Math"/>
                              <w:i/>
                            </w:rPr>
                          </m:ctrlPr>
                        </m:e>
                      </m:d>
                    </m:e>
                  </m:nary>
                </m:den>
              </m:f>
              <m:sSub>
                <m:sSubPr>
                  <m:ctrlPr>
                    <w:rPr>
                      <w:rFonts w:ascii="Cambria Math" w:hAnsi="Cambria Math"/>
                      <w:i/>
                    </w:rPr>
                  </m:ctrlPr>
                </m:sSubPr>
                <m:e>
                  <m:r>
                    <w:rPr>
                      <w:rFonts w:ascii="Cambria Math" w:hAnsi="Cambria Math"/>
                    </w:rPr>
                    <m:t>R</m:t>
                  </m:r>
                </m:e>
                <m:sub>
                  <m:r>
                    <w:rPr>
                      <w:rFonts w:ascii="Cambria Math" w:hAnsi="Cambria Math"/>
                    </w:rPr>
                    <m:t>k</m:t>
                  </m:r>
                </m:sub>
              </m:sSub>
            </m:e>
          </m:nary>
        </m:oMath>
      </m:oMathPara>
    </w:p>
    <w:p w14:paraId="3A114480" w14:textId="77777777" w:rsidR="00CB558B" w:rsidRDefault="00CB558B" w:rsidP="00CB558B">
      <m:oMath>
        <m:r>
          <w:rPr>
            <w:rFonts w:ascii="Cambria Math" w:hAnsi="Cambria Math"/>
          </w:rPr>
          <w:lastRenderedPageBreak/>
          <m:t>LRP-</m:t>
        </m:r>
        <m:r>
          <m:rPr>
            <m:sty m:val="p"/>
          </m:rPr>
          <w:rPr>
            <w:rFonts w:ascii="Cambria Math" w:hAnsi="Cambria Math"/>
          </w:rPr>
          <m:t>ϵ</m:t>
        </m:r>
      </m:oMath>
      <w:r>
        <w:rPr>
          <w:rFonts w:hint="eastAsia"/>
        </w:rPr>
        <w:t>相比于</w:t>
      </w:r>
      <m:oMath>
        <m:r>
          <w:rPr>
            <w:rFonts w:ascii="Cambria Math" w:hAnsi="Cambria Math"/>
          </w:rPr>
          <m:t>LRP-0</m:t>
        </m:r>
      </m:oMath>
      <w:r>
        <w:rPr>
          <w:rFonts w:hint="eastAsia"/>
        </w:rPr>
        <w:t>区别在于在分母上加了一个</w:t>
      </w:r>
      <m:oMath>
        <m:r>
          <m:rPr>
            <m:sty m:val="p"/>
          </m:rPr>
          <w:rPr>
            <w:rFonts w:ascii="Cambria Math" w:hAnsi="Cambria Math"/>
          </w:rPr>
          <m:t>ϵ</m:t>
        </m:r>
      </m:oMath>
      <w:r>
        <w:rPr>
          <w:rFonts w:hint="eastAsia"/>
        </w:rPr>
        <w:t>，可以将反向过程中重要性较低的神经元筛选出去，有助于降低噪音的产生。</w:t>
      </w:r>
      <m:oMath>
        <m:r>
          <w:rPr>
            <w:rFonts w:ascii="Cambria Math" w:hAnsi="Cambria Math"/>
          </w:rPr>
          <m:t>LRP-</m:t>
        </m:r>
        <m:r>
          <m:rPr>
            <m:sty m:val="p"/>
          </m:rPr>
          <w:rPr>
            <w:rFonts w:ascii="Cambria Math" w:hAnsi="Cambria Math"/>
          </w:rPr>
          <m:t>γ</m:t>
        </m:r>
      </m:oMath>
      <w:r>
        <w:rPr>
          <w:rFonts w:hint="eastAsia"/>
        </w:rPr>
        <w:t>相比于</w:t>
      </w:r>
      <m:oMath>
        <m:r>
          <w:rPr>
            <w:rFonts w:ascii="Cambria Math" w:hAnsi="Cambria Math"/>
          </w:rPr>
          <m:t>LRP-0</m:t>
        </m:r>
      </m:oMath>
      <w:r>
        <w:rPr>
          <w:rFonts w:hint="eastAsia"/>
        </w:rPr>
        <w:t>区别在于在</w:t>
      </w:r>
      <m:oMath>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oMath>
      <w:r>
        <w:rPr>
          <w:rFonts w:hint="eastAsia"/>
        </w:rPr>
        <w:t>上加了一个</w:t>
      </w:r>
      <m:oMath>
        <m:r>
          <m:rPr>
            <m:sty m:val="p"/>
          </m:rPr>
          <w:rPr>
            <w:rFonts w:ascii="Cambria Math" w:hAnsi="Cambria Math"/>
          </w:rPr>
          <m:t>γ</m:t>
        </m:r>
        <m:sSubSup>
          <m:sSubSupPr>
            <m:ctrlPr>
              <w:rPr>
                <w:rFonts w:ascii="Cambria Math" w:hAnsi="Cambria Math"/>
                <w:i/>
              </w:rPr>
            </m:ctrlPr>
          </m:sSubSupPr>
          <m:e>
            <m:r>
              <m:rPr>
                <m:sty m:val="p"/>
              </m:rPr>
              <w:rPr>
                <w:rFonts w:ascii="Cambria Math" w:hAnsi="Cambria Math"/>
              </w:rPr>
              <m:t>w</m:t>
            </m:r>
            <m:ctrlPr>
              <w:rPr>
                <w:rFonts w:ascii="Cambria Math" w:hAnsi="Cambria Math"/>
              </w:rPr>
            </m:ctrlPr>
          </m:e>
          <m:sub>
            <m:r>
              <w:rPr>
                <w:rFonts w:ascii="Cambria Math" w:hAnsi="Cambria Math"/>
              </w:rPr>
              <m:t>jk</m:t>
            </m:r>
          </m:sub>
          <m:sup>
            <m:r>
              <w:rPr>
                <w:rFonts w:ascii="Cambria Math" w:hAnsi="Cambria Math"/>
              </w:rPr>
              <m:t>+</m:t>
            </m:r>
          </m:sup>
        </m:sSubSup>
      </m:oMath>
      <w:r>
        <w:rPr>
          <w:rFonts w:hint="eastAsia"/>
        </w:rPr>
        <w:t>，其中</w:t>
      </w:r>
      <m:oMath>
        <m:sSubSup>
          <m:sSubSupPr>
            <m:ctrlPr>
              <w:rPr>
                <w:rFonts w:ascii="Cambria Math" w:hAnsi="Cambria Math"/>
                <w:i/>
              </w:rPr>
            </m:ctrlPr>
          </m:sSubSupPr>
          <m:e>
            <m:r>
              <m:rPr>
                <m:sty m:val="p"/>
              </m:rPr>
              <w:rPr>
                <w:rFonts w:ascii="Cambria Math" w:hAnsi="Cambria Math"/>
              </w:rPr>
              <m:t>w</m:t>
            </m:r>
            <m:ctrlPr>
              <w:rPr>
                <w:rFonts w:ascii="Cambria Math" w:hAnsi="Cambria Math"/>
              </w:rPr>
            </m:ctrlPr>
          </m:e>
          <m:sub>
            <m:r>
              <w:rPr>
                <w:rFonts w:ascii="Cambria Math" w:hAnsi="Cambria Math"/>
              </w:rPr>
              <m:t>jk</m:t>
            </m:r>
          </m:sub>
          <m:sup>
            <m:r>
              <w:rPr>
                <w:rFonts w:ascii="Cambria Math" w:hAnsi="Cambria Math"/>
              </w:rPr>
              <m:t>+</m:t>
            </m:r>
          </m:sup>
        </m:sSubSup>
      </m:oMath>
      <w:r>
        <w:rPr>
          <w:rFonts w:hint="eastAsia"/>
        </w:rPr>
        <w:t>表示取正值的</w:t>
      </w:r>
      <m:oMath>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oMath>
      <w:r>
        <w:rPr>
          <w:rFonts w:hint="eastAsia"/>
        </w:rPr>
        <w:t>，</w:t>
      </w:r>
      <m:oMath>
        <m:r>
          <m:rPr>
            <m:sty m:val="p"/>
          </m:rPr>
          <w:rPr>
            <w:rFonts w:ascii="Cambria Math" w:hAnsi="Cambria Math"/>
          </w:rPr>
          <m:t>γ</m:t>
        </m:r>
      </m:oMath>
      <w:r>
        <w:rPr>
          <w:rFonts w:hint="eastAsia"/>
        </w:rPr>
        <w:t>则用来控制对于正值权重的重视贡献程度。</w:t>
      </w:r>
    </w:p>
    <w:p w14:paraId="437DC1E2" w14:textId="77777777" w:rsidR="00CB558B" w:rsidRDefault="00CB558B" w:rsidP="00CB558B">
      <w:r>
        <w:rPr>
          <w:rFonts w:hint="eastAsia"/>
        </w:rPr>
        <w:t>三种反向传播规则各有侧重，各有特点，为了获得更好的解释结果，</w:t>
      </w:r>
      <w:r>
        <w:rPr>
          <w:rFonts w:hint="eastAsia"/>
        </w:rPr>
        <w:t>M</w:t>
      </w:r>
      <w:r>
        <w:t>ontavon</w:t>
      </w:r>
      <w:r>
        <w:fldChar w:fldCharType="begin"/>
      </w:r>
      <w:r>
        <w:instrText xml:space="preserve"> ADDIN ZOTERO_ITEM CSL_CITATION {"citationID":"fZeSGY0r","properties":{"formattedCitation":"[24]","plainCitation":"[24]","noteIndex":0},"citationItems":[{"id":5466,"uris":["http://zotero.org/users/8673112/items/8CWQ6Y5H"],"itemData":{"id":5466,"type":"chapter","abstract":"For a machine learning model to generalize well, one needs to ensure that its decisions are supported by meaningful patterns in the input data. A prerequisite is however for the model to be able to explain itself, e.g. by highlighting which input features it uses to support its prediction. Layer-wise Relevance Propagation (LRP) is a technique that brings such explainability and scales to potentially highly complex deep neural networks. It operates by propagating the prediction backward in the neural network, using a set of purposely designed propagation rules. In this chapter, we give a concise introduction to LRP with a discussion of (1) how to implement propagation rules easily and efficiently, (2) how the propagation procedure can be theoretically justified as a ‘deep Taylor decomposition’, (3) how to choose the propagation rules at each layer to deliver high explanation quality, and (4) how LRP can be extended to handle a variety of machine learning scenarios beyond deep neural networks.","container-title":"Explainable AI: Interpreting, Explaining and Visualizing Deep Learning","event-place":"Berlin, Heidelberg","ISBN":"978-3-030-28953-9","page":"193–209","publisher":"Springer-Verlag","publisher-place":"Berlin, Heidelberg","source":"ACM Digital Library","title":"Layer-Wise Relevance Propagation: An Overview","title-short":"Layer-Wise Relevance Propagation","URL":"https://doi.org/10.1007/978-3-030-28954-6_10","author":[{"family":"Montavon","given":"Grégoire"},{"family":"Binder","given":"Alexander"},{"family":"Lapuschkin","given":"Sebastian"},{"family":"Samek","given":"Wojciech"},{"family":"Müller","given":"Klaus-Robert"}],"accessed":{"date-parts":[["2023",5,15]]},"issued":{"date-parts":[["2022",12,27]]}}}],"schema":"https://github.com/citation-style-language/schema/raw/master/csl-citation.json"} </w:instrText>
      </w:r>
      <w:r>
        <w:fldChar w:fldCharType="separate"/>
      </w:r>
      <w:r w:rsidRPr="00DF2B2A">
        <w:rPr>
          <w:rFonts w:ascii="等线" w:eastAsia="等线" w:hAnsi="等线"/>
        </w:rPr>
        <w:t>[24]</w:t>
      </w:r>
      <w:r>
        <w:fldChar w:fldCharType="end"/>
      </w:r>
      <w:r>
        <w:rPr>
          <w:rFonts w:hint="eastAsia"/>
        </w:rPr>
        <w:t>等人将三种反向传播规则相结合，靠近输入端使用</w:t>
      </w:r>
      <m:oMath>
        <m:r>
          <m:rPr>
            <m:sty m:val="p"/>
          </m:rPr>
          <w:rPr>
            <w:rFonts w:ascii="Cambria Math" w:hAnsi="Cambria Math"/>
          </w:rPr>
          <m:t>LRP</m:t>
        </m:r>
        <m:r>
          <w:rPr>
            <w:rFonts w:ascii="Cambria Math" w:hAnsi="Cambria Math"/>
          </w:rPr>
          <m:t>-</m:t>
        </m:r>
        <m:r>
          <m:rPr>
            <m:sty m:val="p"/>
          </m:rPr>
          <w:rPr>
            <w:rFonts w:ascii="Cambria Math" w:hAnsi="Cambria Math"/>
          </w:rPr>
          <m:t>γ</m:t>
        </m:r>
      </m:oMath>
      <w:r>
        <w:rPr>
          <w:rFonts w:hint="eastAsia"/>
        </w:rPr>
        <w:t>，靠近输出端使用</w:t>
      </w:r>
      <m:oMath>
        <m:r>
          <m:rPr>
            <m:sty m:val="p"/>
          </m:rPr>
          <w:rPr>
            <w:rFonts w:ascii="Cambria Math" w:hAnsi="Cambria Math"/>
          </w:rPr>
          <m:t>LRP</m:t>
        </m:r>
        <m:r>
          <w:rPr>
            <w:rFonts w:ascii="Cambria Math" w:hAnsi="Cambria Math"/>
          </w:rPr>
          <m:t>-</m:t>
        </m:r>
        <m:r>
          <m:rPr>
            <m:sty m:val="p"/>
          </m:rPr>
          <w:rPr>
            <w:rFonts w:ascii="Cambria Math" w:hAnsi="Cambria Math" w:hint="eastAsia"/>
          </w:rPr>
          <m:t>0</m:t>
        </m:r>
      </m:oMath>
      <w:r>
        <w:rPr>
          <w:rFonts w:hint="eastAsia"/>
        </w:rPr>
        <w:t>，中间使用</w:t>
      </w:r>
      <m:oMath>
        <m:r>
          <w:rPr>
            <w:rFonts w:ascii="Cambria Math" w:hAnsi="Cambria Math"/>
          </w:rPr>
          <m:t>LRP-</m:t>
        </m:r>
        <m:r>
          <m:rPr>
            <m:sty m:val="p"/>
          </m:rPr>
          <w:rPr>
            <w:rFonts w:ascii="Cambria Math" w:hAnsi="Cambria Math"/>
          </w:rPr>
          <m:t>ϵ</m:t>
        </m:r>
      </m:oMath>
      <w:r>
        <w:rPr>
          <w:rFonts w:hint="eastAsia"/>
        </w:rPr>
        <w:t>。图</w:t>
      </w:r>
      <w:r>
        <w:rPr>
          <w:rFonts w:hint="eastAsia"/>
        </w:rPr>
        <w:t>14-16</w:t>
      </w:r>
      <w:r>
        <w:rPr>
          <w:rFonts w:hint="eastAsia"/>
        </w:rPr>
        <w:t>展示了利用</w:t>
      </w:r>
      <w:r>
        <w:rPr>
          <w:rFonts w:hint="eastAsia"/>
        </w:rPr>
        <w:t>VGG</w:t>
      </w:r>
      <w:r>
        <w:rPr>
          <w:rFonts w:hint="eastAsia"/>
        </w:rPr>
        <w:t>模型和不同反向传播规则的解释结果。</w:t>
      </w:r>
    </w:p>
    <w:p w14:paraId="4A83DDB5" w14:textId="77777777" w:rsidR="00CB558B" w:rsidRDefault="00CB558B" w:rsidP="00CB558B">
      <w:pPr>
        <w:keepNext/>
      </w:pPr>
      <w:r>
        <w:rPr>
          <w:rFonts w:hint="eastAsia"/>
          <w:noProof/>
        </w:rPr>
        <w:drawing>
          <wp:inline distT="0" distB="0" distL="0" distR="0" wp14:anchorId="201203DD" wp14:editId="6E2B01BF">
            <wp:extent cx="5327650" cy="3058795"/>
            <wp:effectExtent l="0" t="0" r="6350" b="8255"/>
            <wp:docPr id="5992220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222091" name="图片 59922209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327650" cy="3058795"/>
                    </a:xfrm>
                    <a:prstGeom prst="rect">
                      <a:avLst/>
                    </a:prstGeom>
                  </pic:spPr>
                </pic:pic>
              </a:graphicData>
            </a:graphic>
          </wp:inline>
        </w:drawing>
      </w:r>
    </w:p>
    <w:p w14:paraId="3FDD4418" w14:textId="77777777" w:rsidR="00CB558B" w:rsidRPr="00DF2B2A"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6</w:t>
      </w:r>
      <w:r>
        <w:fldChar w:fldCharType="end"/>
      </w:r>
      <w:r>
        <w:t xml:space="preserve">  </w:t>
      </w:r>
      <w:r>
        <w:rPr>
          <w:rFonts w:hint="eastAsia"/>
        </w:rPr>
        <w:t>单种</w:t>
      </w:r>
      <w:r>
        <w:rPr>
          <w:rFonts w:hint="eastAsia"/>
        </w:rPr>
        <w:t>LRP</w:t>
      </w:r>
      <w:r>
        <w:rPr>
          <w:rFonts w:hint="eastAsia"/>
        </w:rPr>
        <w:t>与组合</w:t>
      </w:r>
      <w:r>
        <w:rPr>
          <w:rFonts w:hint="eastAsia"/>
        </w:rPr>
        <w:t>LRP</w:t>
      </w:r>
      <w:r>
        <w:rPr>
          <w:rFonts w:hint="eastAsia"/>
        </w:rPr>
        <w:t>的实验结果</w:t>
      </w:r>
      <w:r>
        <w:rPr>
          <w:rFonts w:hint="eastAsia"/>
          <w:noProof/>
        </w:rPr>
        <w:t>对比</w:t>
      </w:r>
    </w:p>
    <w:p w14:paraId="268A104E" w14:textId="77777777" w:rsidR="00CB558B" w:rsidRPr="00DF2B2A" w:rsidRDefault="00CB558B" w:rsidP="00CB558B">
      <w:r>
        <w:rPr>
          <w:rFonts w:hint="eastAsia"/>
        </w:rPr>
        <w:t>可以看出只使用</w:t>
      </w:r>
      <m:oMath>
        <m:r>
          <m:rPr>
            <m:sty m:val="p"/>
          </m:rPr>
          <w:rPr>
            <w:rFonts w:ascii="Cambria Math" w:hAnsi="Cambria Math"/>
          </w:rPr>
          <m:t>LRP</m:t>
        </m:r>
        <m:r>
          <w:rPr>
            <w:rFonts w:ascii="Cambria Math" w:hAnsi="Cambria Math"/>
          </w:rPr>
          <m:t>-</m:t>
        </m:r>
        <m:r>
          <m:rPr>
            <m:sty m:val="p"/>
          </m:rPr>
          <w:rPr>
            <w:rFonts w:ascii="Cambria Math" w:hAnsi="Cambria Math" w:hint="eastAsia"/>
          </w:rPr>
          <m:t>0</m:t>
        </m:r>
      </m:oMath>
      <w:r>
        <w:rPr>
          <w:rFonts w:hint="eastAsia"/>
        </w:rPr>
        <w:t>保留了很多特征和权重，解释过于复杂，噪声较大；只使用</w:t>
      </w:r>
      <m:oMath>
        <m:r>
          <w:rPr>
            <w:rFonts w:ascii="Cambria Math" w:hAnsi="Cambria Math"/>
          </w:rPr>
          <m:t>LRP-</m:t>
        </m:r>
        <m:r>
          <m:rPr>
            <m:sty m:val="p"/>
          </m:rPr>
          <w:rPr>
            <w:rFonts w:ascii="Cambria Math" w:hAnsi="Cambria Math"/>
          </w:rPr>
          <m:t>ϵ</m:t>
        </m:r>
      </m:oMath>
      <w:r>
        <w:rPr>
          <w:rFonts w:hint="eastAsia"/>
        </w:rPr>
        <w:t>保留了最重要的特征，但是过于稀疏，不便于解释；只使用</w:t>
      </w:r>
      <m:oMath>
        <m:r>
          <m:rPr>
            <m:sty m:val="p"/>
          </m:rPr>
          <w:rPr>
            <w:rFonts w:ascii="Cambria Math" w:hAnsi="Cambria Math"/>
          </w:rPr>
          <m:t>LRP</m:t>
        </m:r>
        <m:r>
          <w:rPr>
            <w:rFonts w:ascii="Cambria Math" w:hAnsi="Cambria Math"/>
          </w:rPr>
          <m:t>-</m:t>
        </m:r>
        <m:r>
          <m:rPr>
            <m:sty m:val="p"/>
          </m:rPr>
          <w:rPr>
            <w:rFonts w:ascii="Cambria Math" w:hAnsi="Cambria Math"/>
          </w:rPr>
          <m:t>γ</m:t>
        </m:r>
      </m:oMath>
      <w:r>
        <w:rPr>
          <w:rFonts w:hint="eastAsia"/>
        </w:rPr>
        <w:t>时保留正值的特征和权重，虽然保留了比较清楚的解释特征，但是也会显示一些不相关的解释，如图中的灯柱；而三者结合使用则可以得到更好的解释结果。</w:t>
      </w:r>
    </w:p>
    <w:p w14:paraId="19A05409" w14:textId="77777777" w:rsidR="00CB558B" w:rsidRDefault="00CB558B" w:rsidP="00CB558B">
      <w:pPr>
        <w:pStyle w:val="3"/>
      </w:pPr>
      <w:r>
        <w:rPr>
          <w:rFonts w:hint="eastAsia"/>
        </w:rPr>
        <w:t>基于代理模型的方法</w:t>
      </w:r>
    </w:p>
    <w:p w14:paraId="36C48CA0" w14:textId="77777777" w:rsidR="00CB558B" w:rsidRDefault="00CB558B" w:rsidP="00CB558B">
      <w:r>
        <w:rPr>
          <w:rFonts w:hint="eastAsia"/>
        </w:rPr>
        <w:t>2016</w:t>
      </w:r>
      <w:r>
        <w:rPr>
          <w:rFonts w:hint="eastAsia"/>
        </w:rPr>
        <w:t>年，</w:t>
      </w:r>
      <w:r w:rsidRPr="004617D8">
        <w:t>Ribeiro</w:t>
      </w:r>
      <w:r>
        <w:rPr>
          <w:rFonts w:hint="eastAsia"/>
        </w:rPr>
        <w:t>等人提出了局部模型无关解释（</w:t>
      </w:r>
      <w:r>
        <w:rPr>
          <w:rFonts w:hint="eastAsia"/>
        </w:rPr>
        <w:t>Local</w:t>
      </w:r>
      <w:r>
        <w:t xml:space="preserve"> Interpretable Model-agnostic Explanations</w:t>
      </w:r>
      <w:r>
        <w:rPr>
          <w:rFonts w:hint="eastAsia"/>
        </w:rPr>
        <w:t>，</w:t>
      </w:r>
      <w:r>
        <w:rPr>
          <w:rFonts w:hint="eastAsia"/>
        </w:rPr>
        <w:t>L</w:t>
      </w:r>
      <w:r>
        <w:t>IME</w:t>
      </w:r>
      <w:r>
        <w:rPr>
          <w:rFonts w:hint="eastAsia"/>
        </w:rPr>
        <w:t>）的方法</w:t>
      </w:r>
      <w:r>
        <w:fldChar w:fldCharType="begin"/>
      </w:r>
      <w:r>
        <w:instrText xml:space="preserve"> ADDIN ZOTERO_ITEM CSL_CITATION {"citationID":"IQG6tG2K","properties":{"formattedCitation":"[1]","plainCitation":"[1]","noteIndex":0},"citationItems":[{"id":3482,"uris":["http://zotero.org/users/8673112/items/HK9I9VVK"],"itemData":{"id":3482,"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note":"arXiv:1602.04938 [cs, stat]\nversion: 1","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2",10,9]]},"issued":{"date-parts":[["2016",2,16]]}}}],"schema":"https://github.com/citation-style-language/schema/raw/master/csl-citation.json"} </w:instrText>
      </w:r>
      <w:r>
        <w:fldChar w:fldCharType="separate"/>
      </w:r>
      <w:r w:rsidRPr="00F921B5">
        <w:rPr>
          <w:rFonts w:ascii="等线" w:eastAsia="等线" w:hAnsi="等线"/>
        </w:rPr>
        <w:t>[1]</w:t>
      </w:r>
      <w:r>
        <w:fldChar w:fldCharType="end"/>
      </w:r>
      <w:r>
        <w:rPr>
          <w:rFonts w:hint="eastAsia"/>
        </w:rPr>
        <w:t>，这是一种基于代理模型的解释方法。基于代理模型的思路很好理解，神经网络高度非线性和复杂性导致了模型的可解释性很差，如果利用一个可解释的</w:t>
      </w:r>
      <w:r>
        <w:rPr>
          <w:rFonts w:hint="eastAsia"/>
        </w:rPr>
        <w:lastRenderedPageBreak/>
        <w:t>简单模型，比如说线性模型，</w:t>
      </w:r>
      <w:proofErr w:type="gramStart"/>
      <w:r>
        <w:rPr>
          <w:rFonts w:hint="eastAsia"/>
        </w:rPr>
        <w:t>让简单</w:t>
      </w:r>
      <w:proofErr w:type="gramEnd"/>
      <w:r>
        <w:rPr>
          <w:rFonts w:hint="eastAsia"/>
        </w:rPr>
        <w:t>的模型尝试去“模仿”原始模型的决策行为，最终我们通过研究这些简单模型的解释结果就可以解释原始模型的决策过程，当然，为了可以让线性的模型能够拟合复杂模型，这里限制了拟合只能在输入实例的局部范围内进行。</w:t>
      </w:r>
    </w:p>
    <w:p w14:paraId="2D53A82C" w14:textId="77777777" w:rsidR="00CB558B" w:rsidRDefault="00CB558B" w:rsidP="00CB558B">
      <w:r>
        <w:rPr>
          <w:rFonts w:hint="eastAsia"/>
        </w:rPr>
        <w:t>具体而言，</w:t>
      </w:r>
      <w:r>
        <w:rPr>
          <w:rFonts w:hint="eastAsia"/>
        </w:rPr>
        <w:t>LIME</w:t>
      </w:r>
      <w:r>
        <w:rPr>
          <w:rFonts w:hint="eastAsia"/>
        </w:rPr>
        <w:t>算法基于如下假设进行解释：对于某一个特定的输入样本</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Pr>
          <w:rFonts w:hint="eastAsia"/>
        </w:rPr>
        <w:t>，神经网络在该样本附近的</w:t>
      </w:r>
      <w:proofErr w:type="gramStart"/>
      <w:r>
        <w:rPr>
          <w:rFonts w:hint="eastAsia"/>
        </w:rPr>
        <w:t>分类面</w:t>
      </w:r>
      <w:proofErr w:type="gramEnd"/>
      <w:r>
        <w:rPr>
          <w:rFonts w:hint="eastAsia"/>
        </w:rPr>
        <w:t>可以近似被视作为线性的。</w:t>
      </w:r>
      <w:r>
        <w:rPr>
          <w:rFonts w:hint="eastAsia"/>
        </w:rPr>
        <w:t>LIME</w:t>
      </w:r>
      <w:r>
        <w:rPr>
          <w:rFonts w:hint="eastAsia"/>
        </w:rPr>
        <w:t>算法输入样本附近进行随机采样，得到若干新的输入数据，将这些新的数据输入神经网络进行分类，得到不同的结果，最后在输入数据与原始样本之间的距离和分类结果之间利用线性模型进行拟合，得到的线性拟合的权重就是输入单元重要性的权重。图</w:t>
      </w:r>
      <w:r>
        <w:rPr>
          <w:rFonts w:hint="eastAsia"/>
        </w:rPr>
        <w:t>14-17</w:t>
      </w:r>
      <w:r>
        <w:rPr>
          <w:rFonts w:hint="eastAsia"/>
        </w:rPr>
        <w:t>给出了部分</w:t>
      </w:r>
      <w:r>
        <w:rPr>
          <w:rFonts w:hint="eastAsia"/>
        </w:rPr>
        <w:t>LIME</w:t>
      </w:r>
      <w:r>
        <w:rPr>
          <w:rFonts w:hint="eastAsia"/>
        </w:rPr>
        <w:t>进行解释的实验结果。</w:t>
      </w:r>
    </w:p>
    <w:p w14:paraId="7D6775D9" w14:textId="77777777" w:rsidR="00CB558B" w:rsidRDefault="00CB558B" w:rsidP="00CB558B">
      <w:pPr>
        <w:keepNext/>
      </w:pPr>
      <w:r>
        <w:rPr>
          <w:noProof/>
        </w:rPr>
        <w:drawing>
          <wp:inline distT="0" distB="0" distL="0" distR="0" wp14:anchorId="02EEF763" wp14:editId="2495378E">
            <wp:extent cx="5327650" cy="1431290"/>
            <wp:effectExtent l="0" t="0" r="6350" b="0"/>
            <wp:docPr id="54558922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589223" name="图片 545589223"/>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327650" cy="1431290"/>
                    </a:xfrm>
                    <a:prstGeom prst="rect">
                      <a:avLst/>
                    </a:prstGeom>
                  </pic:spPr>
                </pic:pic>
              </a:graphicData>
            </a:graphic>
          </wp:inline>
        </w:drawing>
      </w:r>
    </w:p>
    <w:p w14:paraId="05210C2F" w14:textId="77777777" w:rsidR="00CB558B" w:rsidRPr="00DF2B2A"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7</w:t>
      </w:r>
      <w:r>
        <w:fldChar w:fldCharType="end"/>
      </w:r>
      <w:r>
        <w:t xml:space="preserve">  </w:t>
      </w:r>
      <w:r>
        <w:rPr>
          <w:rFonts w:hint="eastAsia"/>
        </w:rPr>
        <w:t>LIME</w:t>
      </w:r>
      <w:r>
        <w:rPr>
          <w:rFonts w:hint="eastAsia"/>
        </w:rPr>
        <w:t>方法实验结果</w:t>
      </w:r>
    </w:p>
    <w:p w14:paraId="5FDD0E69" w14:textId="77777777" w:rsidR="00CB558B" w:rsidRDefault="00CB558B" w:rsidP="00CB558B">
      <w:pPr>
        <w:pStyle w:val="3"/>
      </w:pPr>
      <w:r>
        <w:rPr>
          <w:rFonts w:hint="eastAsia"/>
        </w:rPr>
        <w:t>Shapley</w:t>
      </w:r>
      <w:r>
        <w:rPr>
          <w:rFonts w:hint="eastAsia"/>
        </w:rPr>
        <w:t>值归因方法</w:t>
      </w:r>
    </w:p>
    <w:p w14:paraId="3E7EB9D9" w14:textId="77777777" w:rsidR="00CB558B" w:rsidRDefault="00CB558B" w:rsidP="00CB558B">
      <w:r>
        <w:rPr>
          <w:rFonts w:hint="eastAsia"/>
        </w:rPr>
        <w:t>上面的输入单元归因方法中，人们往往关注的是某一个单独的输入单元对于决策结果的重要程度。但是，输入样本中的各个单元往往不是单独作用的，而是会和其他单元之间产生一定的交互，共同发挥作用。如何定量的描述输入单元之间相互作用呢？如何利用输入单元之间的相互作用来描述每个输入单元起的作用呢？博弈论中的</w:t>
      </w:r>
      <w:r>
        <w:rPr>
          <w:rFonts w:hint="eastAsia"/>
        </w:rPr>
        <w:t>Shapley</w:t>
      </w:r>
      <w:proofErr w:type="gramStart"/>
      <w:r>
        <w:rPr>
          <w:rFonts w:hint="eastAsia"/>
        </w:rPr>
        <w:t>值回答</w:t>
      </w:r>
      <w:proofErr w:type="gramEnd"/>
      <w:r>
        <w:rPr>
          <w:rFonts w:hint="eastAsia"/>
        </w:rPr>
        <w:t>了这些问题。</w:t>
      </w:r>
    </w:p>
    <w:p w14:paraId="1EAC7C4C" w14:textId="77777777" w:rsidR="00CB558B" w:rsidRDefault="00CB558B" w:rsidP="00CB558B">
      <w:r>
        <w:rPr>
          <w:rFonts w:hint="eastAsia"/>
        </w:rPr>
        <w:t>Shapley</w:t>
      </w:r>
      <w:r>
        <w:rPr>
          <w:rFonts w:hint="eastAsia"/>
        </w:rPr>
        <w:t>值最初是为了解决博弈论中的合作博弈问题而提出的。若干玩家参与到一场博弈中，并最终获得一定的奖励，玩家之间可以各自为政，也可合作共进，最终的奖励会根据每个玩家在博弈中的贡献进行分配。原始的</w:t>
      </w:r>
      <w:r>
        <w:rPr>
          <w:rFonts w:hint="eastAsia"/>
        </w:rPr>
        <w:t>Shapley</w:t>
      </w:r>
      <w:r>
        <w:rPr>
          <w:rFonts w:hint="eastAsia"/>
        </w:rPr>
        <w:t>值的计算公式如下：</w:t>
      </w:r>
    </w:p>
    <w:p w14:paraId="5A292781" w14:textId="77777777" w:rsidR="00CB558B" w:rsidRDefault="00CB558B" w:rsidP="00CB558B">
      <m:oMathPara>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Shapley</m:t>
              </m:r>
            </m:sub>
          </m:sSub>
          <m:d>
            <m:dPr>
              <m:ctrlPr>
                <w:rPr>
                  <w:rFonts w:ascii="Cambria Math" w:hAnsi="Cambria Math"/>
                </w:rPr>
              </m:ctrlPr>
            </m:dPr>
            <m:e>
              <m:r>
                <w:rPr>
                  <w:rFonts w:ascii="Cambria Math" w:hAnsi="Cambria Math"/>
                </w:rPr>
                <m:t>i</m:t>
              </m:r>
              <m:ctrlPr>
                <w:rPr>
                  <w:rFonts w:ascii="Cambria Math" w:hAnsi="Cambria Math"/>
                  <w:i/>
                </w:rPr>
              </m:ctrlPr>
            </m:e>
          </m:d>
          <m:r>
            <w:rPr>
              <w:rFonts w:ascii="Cambria Math" w:hAnsi="Cambria Math"/>
            </w:rPr>
            <m:t>=</m:t>
          </m:r>
          <m:nary>
            <m:naryPr>
              <m:chr m:val="∑"/>
              <m:supHide m:val="1"/>
              <m:ctrlPr>
                <w:rPr>
                  <w:rFonts w:ascii="Cambria Math" w:hAnsi="Cambria Math"/>
                </w:rPr>
              </m:ctrlPr>
            </m:naryPr>
            <m:sub>
              <m:r>
                <w:rPr>
                  <w:rFonts w:ascii="Cambria Math" w:hAnsi="Cambria Math"/>
                </w:rPr>
                <m:t>S</m:t>
              </m:r>
              <m:r>
                <m:rPr>
                  <m:sty m:val="p"/>
                </m:rPr>
                <w:rPr>
                  <w:rFonts w:ascii="Cambria Math" w:hAnsi="Cambria Math"/>
                </w:rPr>
                <m:t>⊆</m:t>
              </m:r>
              <m:r>
                <w:rPr>
                  <w:rFonts w:ascii="Cambria Math" w:hAnsi="Cambria Math"/>
                </w:rPr>
                <m:t>N</m:t>
              </m:r>
              <m:r>
                <m:rPr>
                  <m:sty m:val="p"/>
                </m:rPr>
                <w:rPr>
                  <w:rFonts w:ascii="Cambria Math" w:hAnsi="Cambria Math"/>
                </w:rPr>
                <m:t>∖</m:t>
              </m:r>
              <m:d>
                <m:dPr>
                  <m:begChr m:val="{"/>
                  <m:endChr m:val="}"/>
                  <m:ctrlPr>
                    <w:rPr>
                      <w:rFonts w:ascii="Cambria Math" w:hAnsi="Cambria Math"/>
                    </w:rPr>
                  </m:ctrlPr>
                </m:dPr>
                <m:e>
                  <m:r>
                    <w:rPr>
                      <w:rFonts w:ascii="Cambria Math" w:hAnsi="Cambria Math"/>
                    </w:rPr>
                    <m:t>i</m:t>
                  </m:r>
                  <m:ctrlPr>
                    <w:rPr>
                      <w:rFonts w:ascii="Cambria Math" w:hAnsi="Cambria Math"/>
                      <w:i/>
                    </w:rPr>
                  </m:ctrlPr>
                </m:e>
              </m:d>
              <m:ctrlPr>
                <w:rPr>
                  <w:rFonts w:ascii="Cambria Math" w:hAnsi="Cambria Math"/>
                  <w:i/>
                </w:rPr>
              </m:ctrlPr>
            </m:sub>
            <m:sup/>
            <m:e>
              <m:f>
                <m:fPr>
                  <m:ctrlPr>
                    <w:rPr>
                      <w:rFonts w:ascii="Cambria Math" w:hAnsi="Cambria Math"/>
                    </w:rPr>
                  </m:ctrlPr>
                </m:fPr>
                <m:num>
                  <m:d>
                    <m:dPr>
                      <m:ctrlPr>
                        <w:rPr>
                          <w:rFonts w:ascii="Cambria Math" w:hAnsi="Cambria Math"/>
                        </w:rPr>
                      </m:ctrlPr>
                    </m:dPr>
                    <m:e>
                      <m:d>
                        <m:dPr>
                          <m:begChr m:val="|"/>
                          <m:endChr m:val="|"/>
                          <m:ctrlPr>
                            <w:rPr>
                              <w:rFonts w:ascii="Cambria Math" w:hAnsi="Cambria Math"/>
                              <w:i/>
                            </w:rPr>
                          </m:ctrlPr>
                        </m:dPr>
                        <m:e>
                          <m:r>
                            <w:rPr>
                              <w:rFonts w:ascii="Cambria Math" w:hAnsi="Cambria Math"/>
                            </w:rPr>
                            <m:t>N</m:t>
                          </m:r>
                        </m:e>
                      </m:d>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1</m:t>
                      </m:r>
                      <m:ctrlPr>
                        <w:rPr>
                          <w:rFonts w:ascii="Cambria Math" w:hAnsi="Cambria Math"/>
                          <w:i/>
                        </w:rPr>
                      </m:ctrlPr>
                    </m:e>
                  </m:d>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m:t>
                  </m:r>
                </m:num>
                <m:den>
                  <m:d>
                    <m:dPr>
                      <m:begChr m:val="|"/>
                      <m:endChr m:val="|"/>
                      <m:ctrlPr>
                        <w:rPr>
                          <w:rFonts w:ascii="Cambria Math" w:hAnsi="Cambria Math"/>
                          <w:i/>
                        </w:rPr>
                      </m:ctrlPr>
                    </m:dPr>
                    <m:e>
                      <m:r>
                        <w:rPr>
                          <w:rFonts w:ascii="Cambria Math" w:hAnsi="Cambria Math"/>
                        </w:rPr>
                        <m:t>N</m:t>
                      </m:r>
                    </m:e>
                  </m:d>
                  <m:r>
                    <w:rPr>
                      <w:rFonts w:ascii="Cambria Math" w:hAnsi="Cambria Math"/>
                    </w:rPr>
                    <m:t>!</m:t>
                  </m:r>
                </m:den>
              </m:f>
            </m:e>
          </m:nary>
          <m:d>
            <m:dPr>
              <m:begChr m:val="["/>
              <m:endChr m:val="]"/>
              <m:ctrlPr>
                <w:rPr>
                  <w:rFonts w:ascii="Cambria Math" w:hAnsi="Cambria Math"/>
                </w:rPr>
              </m:ctrlPr>
            </m:dPr>
            <m:e>
              <m:r>
                <w:rPr>
                  <w:rFonts w:ascii="Cambria Math" w:hAnsi="Cambria Math"/>
                </w:rPr>
                <m:t>f</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S</m:t>
                      </m:r>
                      <m:r>
                        <m:rPr>
                          <m:sty m:val="p"/>
                        </m:rPr>
                        <w:rPr>
                          <w:rFonts w:ascii="Cambria Math" w:hAnsi="Cambria Math" w:hint="eastAsia"/>
                        </w:rPr>
                        <m:t>∪</m:t>
                      </m:r>
                      <m:r>
                        <m:rPr>
                          <m:lit/>
                        </m:rPr>
                        <w:rPr>
                          <w:rFonts w:ascii="Cambria Math" w:hAnsi="Cambria Math"/>
                        </w:rPr>
                        <m:t>{</m:t>
                      </m:r>
                      <m:r>
                        <w:rPr>
                          <w:rFonts w:ascii="Cambria Math" w:hAnsi="Cambria Math"/>
                        </w:rPr>
                        <m:t>i</m:t>
                      </m:r>
                      <m:r>
                        <m:rPr>
                          <m:lit/>
                        </m:rPr>
                        <w:rPr>
                          <w:rFonts w:ascii="Cambria Math" w:hAnsi="Cambria Math"/>
                        </w:rPr>
                        <m:t>}</m:t>
                      </m:r>
                    </m:sub>
                  </m:sSub>
                  <m:ctrlPr>
                    <w:rPr>
                      <w:rFonts w:ascii="Cambria Math" w:hAnsi="Cambria Math"/>
                      <w:i/>
                    </w:rPr>
                  </m:ctrlPr>
                </m:e>
              </m:d>
              <m:r>
                <w:rPr>
                  <w:rFonts w:ascii="Cambria Math" w:hAnsi="Cambria Math"/>
                </w:rPr>
                <m:t>-</m:t>
              </m:r>
              <m:r>
                <m:rPr>
                  <m:sty m:val="p"/>
                </m:rPr>
                <w:rPr>
                  <w:rFonts w:ascii="Cambria Math" w:hAnsi="Cambria Math"/>
                </w:rPr>
                <m:t>f</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S</m:t>
                      </m:r>
                    </m:sub>
                  </m:sSub>
                  <m:ctrlPr>
                    <w:rPr>
                      <w:rFonts w:ascii="Cambria Math" w:hAnsi="Cambria Math"/>
                      <w:i/>
                    </w:rPr>
                  </m:ctrlPr>
                </m:e>
              </m:d>
              <m:ctrlPr>
                <w:rPr>
                  <w:rFonts w:ascii="Cambria Math" w:hAnsi="Cambria Math"/>
                  <w:i/>
                </w:rPr>
              </m:ctrlPr>
            </m:e>
          </m:d>
        </m:oMath>
      </m:oMathPara>
    </w:p>
    <w:p w14:paraId="77DD6D08" w14:textId="77777777" w:rsidR="00CB558B" w:rsidRDefault="00CB558B" w:rsidP="00CB558B">
      <w:r>
        <w:rPr>
          <w:rFonts w:hint="eastAsia"/>
        </w:rPr>
        <w:t>其中</w:t>
      </w:r>
      <m:oMath>
        <m:r>
          <w:rPr>
            <w:rFonts w:ascii="Cambria Math" w:hAnsi="Cambria Math" w:hint="eastAsia"/>
          </w:rPr>
          <m:t>N</m:t>
        </m:r>
      </m:oMath>
      <w:r>
        <w:rPr>
          <w:rFonts w:hint="eastAsia"/>
        </w:rPr>
        <w:t>表示玩家总数，</w:t>
      </w:r>
      <m:oMath>
        <m:r>
          <w:rPr>
            <w:rFonts w:ascii="Cambria Math" w:hAnsi="Cambria Math" w:hint="eastAsia"/>
          </w:rPr>
          <m:t>S</m:t>
        </m:r>
      </m:oMath>
      <w:r>
        <w:rPr>
          <w:rFonts w:hint="eastAsia"/>
        </w:rPr>
        <w:t>是除了玩家</w:t>
      </w:r>
      <m:oMath>
        <m:r>
          <w:rPr>
            <w:rFonts w:ascii="Cambria Math" w:hAnsi="Cambria Math"/>
          </w:rPr>
          <m:t>i</m:t>
        </m:r>
      </m:oMath>
      <w:r>
        <w:rPr>
          <w:rFonts w:hint="eastAsia"/>
        </w:rPr>
        <w:t>之外剩余玩家中</w:t>
      </w:r>
      <w:proofErr w:type="gramStart"/>
      <w:r>
        <w:rPr>
          <w:rFonts w:hint="eastAsia"/>
        </w:rPr>
        <w:t>任意找</w:t>
      </w:r>
      <w:proofErr w:type="gramEnd"/>
      <w:r>
        <w:rPr>
          <w:rFonts w:hint="eastAsia"/>
        </w:rPr>
        <w:t>的一个任意大小的玩家集合，</w:t>
      </w:r>
      <m:oMath>
        <m:d>
          <m:dPr>
            <m:begChr m:val="|"/>
            <m:endChr m:val="|"/>
            <m:ctrlPr>
              <w:rPr>
                <w:rFonts w:ascii="Cambria Math" w:hAnsi="Cambria Math"/>
                <w:i/>
              </w:rPr>
            </m:ctrlPr>
          </m:dPr>
          <m:e>
            <m:r>
              <m:rPr>
                <m:sty m:val="p"/>
              </m:rPr>
              <w:rPr>
                <w:rFonts w:ascii="Cambria Math" w:hAnsi="Cambria Math"/>
              </w:rPr>
              <m:t>⋅</m:t>
            </m:r>
          </m:e>
        </m:d>
      </m:oMath>
      <w:r>
        <w:rPr>
          <w:rFonts w:hint="eastAsia"/>
        </w:rPr>
        <w:lastRenderedPageBreak/>
        <w:t>是计算集合元素个数的方法，玩家</w:t>
      </w:r>
      <m:oMath>
        <m:r>
          <w:rPr>
            <w:rFonts w:ascii="Cambria Math" w:hAnsi="Cambria Math" w:hint="eastAsia"/>
          </w:rPr>
          <m:t>i</m:t>
        </m:r>
      </m:oMath>
      <w:r>
        <w:rPr>
          <w:rFonts w:hint="eastAsia"/>
        </w:rPr>
        <w:t>在加入玩家集合</w:t>
      </w:r>
      <m:oMath>
        <m:r>
          <w:rPr>
            <w:rFonts w:ascii="Cambria Math" w:hAnsi="Cambria Math" w:hint="eastAsia"/>
          </w:rPr>
          <m:t>S</m:t>
        </m:r>
      </m:oMath>
      <w:r>
        <w:rPr>
          <w:rFonts w:hint="eastAsia"/>
        </w:rPr>
        <w:t>前后，博弈结果的变化为</w:t>
      </w:r>
      <m:oMath>
        <m:r>
          <w:rPr>
            <w:rFonts w:ascii="Cambria Math" w:hAnsi="Cambria Math"/>
          </w:rPr>
          <m:t>f</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S</m:t>
                </m:r>
                <m:r>
                  <m:rPr>
                    <m:sty m:val="p"/>
                  </m:rPr>
                  <w:rPr>
                    <w:rFonts w:ascii="Cambria Math" w:hAnsi="Cambria Math" w:hint="eastAsia"/>
                  </w:rPr>
                  <m:t>∪</m:t>
                </m:r>
                <m:r>
                  <m:rPr>
                    <m:lit/>
                  </m:rPr>
                  <w:rPr>
                    <w:rFonts w:ascii="Cambria Math" w:hAnsi="Cambria Math"/>
                  </w:rPr>
                  <m:t>{</m:t>
                </m:r>
                <m:r>
                  <w:rPr>
                    <w:rFonts w:ascii="Cambria Math" w:hAnsi="Cambria Math"/>
                  </w:rPr>
                  <m:t>i</m:t>
                </m:r>
                <m:r>
                  <m:rPr>
                    <m:lit/>
                  </m:rPr>
                  <w:rPr>
                    <w:rFonts w:ascii="Cambria Math" w:hAnsi="Cambria Math"/>
                  </w:rPr>
                  <m:t>}</m:t>
                </m:r>
              </m:sub>
            </m:sSub>
            <m:ctrlPr>
              <w:rPr>
                <w:rFonts w:ascii="Cambria Math" w:hAnsi="Cambria Math"/>
                <w:i/>
              </w:rPr>
            </m:ctrlPr>
          </m:e>
        </m:d>
        <m:r>
          <w:rPr>
            <w:rFonts w:ascii="Cambria Math" w:hAnsi="Cambria Math"/>
          </w:rPr>
          <m:t>-</m:t>
        </m:r>
        <m:r>
          <m:rPr>
            <m:sty m:val="p"/>
          </m:rPr>
          <w:rPr>
            <w:rFonts w:ascii="Cambria Math" w:hAnsi="Cambria Math"/>
          </w:rPr>
          <m:t>f</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S</m:t>
                </m:r>
              </m:sub>
            </m:sSub>
            <m:ctrlPr>
              <w:rPr>
                <w:rFonts w:ascii="Cambria Math" w:hAnsi="Cambria Math"/>
                <w:i/>
              </w:rPr>
            </m:ctrlPr>
          </m:e>
        </m:d>
      </m:oMath>
      <w:r>
        <w:rPr>
          <w:rFonts w:hint="eastAsia"/>
        </w:rPr>
        <w:t>。虽然这种计算方法非常精准，但是计算的复杂度达到了</w:t>
      </w:r>
      <m:oMath>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N</m:t>
                </m:r>
              </m:sup>
            </m:sSup>
          </m:e>
        </m:d>
      </m:oMath>
      <w:r>
        <w:rPr>
          <w:rFonts w:hint="eastAsia"/>
        </w:rPr>
        <w:t>，无法应用在当前超高维度的输入单元的情况下。</w:t>
      </w:r>
    </w:p>
    <w:p w14:paraId="04ACBEB3" w14:textId="77777777" w:rsidR="00CB558B" w:rsidRPr="00590C70" w:rsidRDefault="00CB558B" w:rsidP="00CB558B">
      <w:r>
        <w:rPr>
          <w:rFonts w:hint="eastAsia"/>
        </w:rPr>
        <w:t>Lundberg</w:t>
      </w:r>
      <w:r>
        <w:rPr>
          <w:rFonts w:hint="eastAsia"/>
        </w:rPr>
        <w:t>等人提出了</w:t>
      </w:r>
      <w:r>
        <w:rPr>
          <w:rFonts w:hint="eastAsia"/>
        </w:rPr>
        <w:t>SHAP</w:t>
      </w:r>
      <w:r>
        <w:rPr>
          <w:rFonts w:hint="eastAsia"/>
        </w:rPr>
        <w:t>（</w:t>
      </w:r>
      <w:r>
        <w:rPr>
          <w:rFonts w:hint="eastAsia"/>
        </w:rPr>
        <w:t>S</w:t>
      </w:r>
      <w:r>
        <w:t>h</w:t>
      </w:r>
      <w:r>
        <w:rPr>
          <w:rFonts w:hint="eastAsia"/>
        </w:rPr>
        <w:t>apley</w:t>
      </w:r>
      <w:r>
        <w:t xml:space="preserve"> </w:t>
      </w:r>
      <w:r>
        <w:rPr>
          <w:rFonts w:hint="eastAsia"/>
        </w:rPr>
        <w:t>Additive</w:t>
      </w:r>
      <w:r>
        <w:t xml:space="preserve"> </w:t>
      </w:r>
      <w:r>
        <w:rPr>
          <w:rFonts w:hint="eastAsia"/>
        </w:rPr>
        <w:t>Explanations</w:t>
      </w:r>
      <w:r>
        <w:rPr>
          <w:rFonts w:hint="eastAsia"/>
        </w:rPr>
        <w:t>）算法</w:t>
      </w:r>
      <w:r>
        <w:fldChar w:fldCharType="begin"/>
      </w:r>
      <w:r>
        <w:instrText xml:space="preserve"> ADDIN ZOTERO_ITEM CSL_CITATION {"citationID":"nrA55pD9","properties":{"formattedCitation":"[25]","plainCitation":"[25]","noteIndex":0},"citationItems":[{"id":5467,"uris":["http://zotero.org/users/8673112/items/NNGMEV7R"],"itemData":{"id":5467,"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_files/paper/2017/hash/8a20a8621978632d76c43dfd28b67767-Abstract.html","volume":"30","author":[{"family":"Lundberg","given":"Scott M"},{"family":"Lee","given":"Su-In"}],"accessed":{"date-parts":[["2023",5,15]]},"issued":{"date-parts":[["2017"]]}}}],"schema":"https://github.com/citation-style-language/schema/raw/master/csl-citation.json"} </w:instrText>
      </w:r>
      <w:r>
        <w:fldChar w:fldCharType="separate"/>
      </w:r>
      <w:r w:rsidRPr="00F921B5">
        <w:rPr>
          <w:rFonts w:ascii="等线" w:eastAsia="等线" w:hAnsi="等线"/>
        </w:rPr>
        <w:t>[25]</w:t>
      </w:r>
      <w:r>
        <w:fldChar w:fldCharType="end"/>
      </w:r>
      <w:r>
        <w:rPr>
          <w:rFonts w:hint="eastAsia"/>
        </w:rPr>
        <w:t>，并给出了</w:t>
      </w:r>
      <w:proofErr w:type="spellStart"/>
      <w:r>
        <w:rPr>
          <w:rFonts w:hint="eastAsia"/>
        </w:rPr>
        <w:t>KernelSHAP</w:t>
      </w:r>
      <w:proofErr w:type="spellEnd"/>
      <w:r>
        <w:rPr>
          <w:rFonts w:hint="eastAsia"/>
        </w:rPr>
        <w:t>、</w:t>
      </w:r>
      <w:proofErr w:type="spellStart"/>
      <w:r>
        <w:rPr>
          <w:rFonts w:hint="eastAsia"/>
        </w:rPr>
        <w:t>TreeSHAP</w:t>
      </w:r>
      <w:proofErr w:type="spellEnd"/>
      <w:r>
        <w:rPr>
          <w:rFonts w:hint="eastAsia"/>
        </w:rPr>
        <w:t>、</w:t>
      </w:r>
      <w:proofErr w:type="spellStart"/>
      <w:r>
        <w:rPr>
          <w:rFonts w:hint="eastAsia"/>
        </w:rPr>
        <w:t>DeepSHAP</w:t>
      </w:r>
      <w:proofErr w:type="spellEnd"/>
      <w:r>
        <w:rPr>
          <w:rFonts w:hint="eastAsia"/>
        </w:rPr>
        <w:t>等多种方法对</w:t>
      </w:r>
      <w:r>
        <w:rPr>
          <w:rFonts w:hint="eastAsia"/>
        </w:rPr>
        <w:t>Shapley</w:t>
      </w:r>
      <w:r>
        <w:rPr>
          <w:rFonts w:hint="eastAsia"/>
        </w:rPr>
        <w:t>值进行高效近似。</w:t>
      </w:r>
      <w:proofErr w:type="spellStart"/>
      <w:r>
        <w:rPr>
          <w:rFonts w:hint="eastAsia"/>
        </w:rPr>
        <w:t>KernelSHAP</w:t>
      </w:r>
      <w:proofErr w:type="spellEnd"/>
      <w:r>
        <w:rPr>
          <w:rFonts w:hint="eastAsia"/>
        </w:rPr>
        <w:t>算法是通过随机在输入单元集合中抽取若干种输入单元组合进行计算，综合得到目标输入单元的</w:t>
      </w:r>
      <w:r>
        <w:rPr>
          <w:rFonts w:hint="eastAsia"/>
        </w:rPr>
        <w:t>Shapley</w:t>
      </w:r>
      <w:r>
        <w:rPr>
          <w:rFonts w:hint="eastAsia"/>
        </w:rPr>
        <w:t>值的近似结果，</w:t>
      </w:r>
      <w:proofErr w:type="spellStart"/>
      <w:r>
        <w:rPr>
          <w:rFonts w:hint="eastAsia"/>
        </w:rPr>
        <w:t>TreeSHAP</w:t>
      </w:r>
      <w:proofErr w:type="spellEnd"/>
      <w:r>
        <w:rPr>
          <w:rFonts w:hint="eastAsia"/>
        </w:rPr>
        <w:t>方法是针对树模型计算</w:t>
      </w:r>
      <w:r>
        <w:rPr>
          <w:rFonts w:hint="eastAsia"/>
        </w:rPr>
        <w:t>Shapley</w:t>
      </w:r>
      <w:r>
        <w:rPr>
          <w:rFonts w:hint="eastAsia"/>
        </w:rPr>
        <w:t>的特殊算法，可以在多项式时间内近似</w:t>
      </w:r>
      <w:r>
        <w:rPr>
          <w:rFonts w:hint="eastAsia"/>
        </w:rPr>
        <w:t>Shapley</w:t>
      </w:r>
      <w:r>
        <w:rPr>
          <w:rFonts w:hint="eastAsia"/>
        </w:rPr>
        <w:t>值，</w:t>
      </w:r>
      <w:proofErr w:type="spellStart"/>
      <w:r>
        <w:rPr>
          <w:rFonts w:hint="eastAsia"/>
        </w:rPr>
        <w:t>DeepSHAP</w:t>
      </w:r>
      <w:proofErr w:type="spellEnd"/>
      <w:r>
        <w:rPr>
          <w:rFonts w:hint="eastAsia"/>
        </w:rPr>
        <w:t>则是</w:t>
      </w:r>
      <w:r>
        <w:rPr>
          <w:rFonts w:hint="eastAsia"/>
        </w:rPr>
        <w:t>Lundberg</w:t>
      </w:r>
      <w:r>
        <w:rPr>
          <w:rFonts w:hint="eastAsia"/>
        </w:rPr>
        <w:t>等人对基于反向传播的算法进行改良而得到的。图</w:t>
      </w:r>
      <w:r>
        <w:rPr>
          <w:rFonts w:hint="eastAsia"/>
        </w:rPr>
        <w:t>14-18</w:t>
      </w:r>
      <w:r>
        <w:rPr>
          <w:rFonts w:hint="eastAsia"/>
        </w:rPr>
        <w:t>给出了</w:t>
      </w:r>
      <w:proofErr w:type="spellStart"/>
      <w:r>
        <w:rPr>
          <w:rFonts w:hint="eastAsia"/>
        </w:rPr>
        <w:t>DeepSHAP</w:t>
      </w:r>
      <w:proofErr w:type="spellEnd"/>
      <w:r>
        <w:rPr>
          <w:rFonts w:hint="eastAsia"/>
        </w:rPr>
        <w:t>进行解释的实验结果。</w:t>
      </w:r>
    </w:p>
    <w:p w14:paraId="721C96FE" w14:textId="77777777" w:rsidR="00CB558B" w:rsidRDefault="00CB558B" w:rsidP="00CB558B">
      <w:pPr>
        <w:keepNext/>
      </w:pPr>
      <w:r>
        <w:rPr>
          <w:noProof/>
        </w:rPr>
        <w:drawing>
          <wp:inline distT="0" distB="0" distL="0" distR="0" wp14:anchorId="0B810AF9" wp14:editId="708EA867">
            <wp:extent cx="5327650" cy="4066540"/>
            <wp:effectExtent l="0" t="0" r="6350" b="0"/>
            <wp:docPr id="12233091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309111" name="图片 122330911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327650" cy="4066540"/>
                    </a:xfrm>
                    <a:prstGeom prst="rect">
                      <a:avLst/>
                    </a:prstGeom>
                  </pic:spPr>
                </pic:pic>
              </a:graphicData>
            </a:graphic>
          </wp:inline>
        </w:drawing>
      </w:r>
    </w:p>
    <w:p w14:paraId="4DD9706E" w14:textId="77777777" w:rsidR="00CB558B" w:rsidRPr="00DF2B2A" w:rsidRDefault="00CB558B" w:rsidP="00CB558B">
      <w:pPr>
        <w:pStyle w:val="a4"/>
      </w:pPr>
      <w:r>
        <w:t>图</w:t>
      </w:r>
      <w:r>
        <w:t xml:space="preserve"> </w:t>
      </w:r>
      <w:r>
        <w:fldChar w:fldCharType="begin"/>
      </w:r>
      <w:r>
        <w:instrText xml:space="preserve"> STYLEREF 1 \s </w:instrText>
      </w:r>
      <w:r>
        <w:fldChar w:fldCharType="separate"/>
      </w:r>
      <w:r>
        <w:rPr>
          <w:noProof/>
        </w:rPr>
        <w:t>14</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8</w:t>
      </w:r>
      <w:r>
        <w:fldChar w:fldCharType="end"/>
      </w:r>
      <w:r>
        <w:t xml:space="preserve">  </w:t>
      </w:r>
      <w:r>
        <w:rPr>
          <w:rFonts w:hint="eastAsia"/>
        </w:rPr>
        <w:t>SHAP</w:t>
      </w:r>
      <w:r>
        <w:rPr>
          <w:rFonts w:hint="eastAsia"/>
        </w:rPr>
        <w:t>方法的实验结果</w:t>
      </w:r>
    </w:p>
    <w:p w14:paraId="29BB0401" w14:textId="77777777" w:rsidR="00CB558B" w:rsidRDefault="00CB558B" w:rsidP="00CB558B">
      <w:pPr>
        <w:pStyle w:val="2"/>
      </w:pPr>
      <w:r>
        <w:rPr>
          <w:rFonts w:hint="eastAsia"/>
        </w:rPr>
        <w:lastRenderedPageBreak/>
        <w:t>其他解释性方法</w:t>
      </w:r>
    </w:p>
    <w:p w14:paraId="06955E41" w14:textId="77777777" w:rsidR="00CB558B" w:rsidRDefault="00CB558B" w:rsidP="00CB558B">
      <w:r>
        <w:rPr>
          <w:rFonts w:hint="eastAsia"/>
        </w:rPr>
        <w:t>除了我们在前面介绍的方法之外，还有很多其他的事后解释方法，</w:t>
      </w:r>
      <w:proofErr w:type="spellStart"/>
      <w:r>
        <w:rPr>
          <w:rFonts w:hint="eastAsia"/>
        </w:rPr>
        <w:t>Springenberg</w:t>
      </w:r>
      <w:proofErr w:type="spellEnd"/>
      <w:r>
        <w:rPr>
          <w:rFonts w:hint="eastAsia"/>
        </w:rPr>
        <w:t>等人提出的导向反向传播（</w:t>
      </w:r>
      <w:r>
        <w:rPr>
          <w:rFonts w:hint="eastAsia"/>
        </w:rPr>
        <w:t>Guided</w:t>
      </w:r>
      <w:r>
        <w:t>-</w:t>
      </w:r>
      <w:proofErr w:type="spellStart"/>
      <w:r>
        <w:t>BackPropagation</w:t>
      </w:r>
      <w:proofErr w:type="spellEnd"/>
      <w:r>
        <w:rPr>
          <w:rFonts w:hint="eastAsia"/>
        </w:rPr>
        <w:t>，</w:t>
      </w:r>
      <w:r>
        <w:t>GBP</w:t>
      </w:r>
      <w:r>
        <w:rPr>
          <w:rFonts w:hint="eastAsia"/>
        </w:rPr>
        <w:t>）方法</w:t>
      </w:r>
      <w:r>
        <w:fldChar w:fldCharType="begin"/>
      </w:r>
      <w:r>
        <w:instrText xml:space="preserve"> ADDIN ZOTERO_ITEM CSL_CITATION {"citationID":"pDaHzda7","properties":{"formattedCitation":"[26]","plainCitation":"[26]","noteIndex":0},"citationItems":[{"id":5470,"uris":["http://zotero.org/users/8673112/items/A6ELH7UX"],"itemData":{"id":5470,"type":"article","abstract":"Most modern convolutional neural networks (CNNs) used for object recognition are built using the same principles: Alternating convolution and max-pooling layers followed by a small number of fully connected layers. We re-evaluate the state of the art for object recognition from small images with convolutional networks, questioning the necessity of different components in the pipeline. We find that max-pooling can simply be replaced by a convolutional layer with increased stride without loss in accuracy on several image recognition benchmarks. Following this finding -- and building on other recent work for finding simple network structures -- we propose a new architecture that consists solely of convolutional layers and yields competitive or state of the art performance on several object recognition datasets (CIFAR-10, CIFAR-100, ImageNet). To analyze the network we introduce a new variant of the \"deconvolution approach\" for visualizing features learned by CNNs, which can be applied to a broader range of network structures than existing approaches.","note":"arXiv:1412.6806 [cs]","number":"arXiv:1412.6806","publisher":"arXiv","source":"arXiv.org","title":"Striving for Simplicity: The All Convolutional Net","title-short":"Striving for Simplicity","URL":"http://arxiv.org/abs/1412.6806","author":[{"family":"Springenberg","given":"Jost Tobias"},{"family":"Dosovitskiy","given":"Alexey"},{"family":"Brox","given":"Thomas"},{"family":"Riedmiller","given":"Martin"}],"accessed":{"date-parts":[["2023",5,15]]},"issued":{"date-parts":[["2015",4,13]]}}}],"schema":"https://github.com/citation-style-language/schema/raw/master/csl-citation.json"} </w:instrText>
      </w:r>
      <w:r>
        <w:fldChar w:fldCharType="separate"/>
      </w:r>
      <w:r w:rsidRPr="00F921B5">
        <w:rPr>
          <w:rFonts w:ascii="等线" w:eastAsia="等线" w:hAnsi="等线"/>
        </w:rPr>
        <w:t>[26]</w:t>
      </w:r>
      <w:r>
        <w:fldChar w:fldCharType="end"/>
      </w:r>
      <w:r>
        <w:rPr>
          <w:rFonts w:hint="eastAsia"/>
        </w:rPr>
        <w:t>，通过在进行反向传播过程中设置特殊的反向传播方式，将最终每个输入样本得到的梯度作为重要性的解释结果。</w:t>
      </w:r>
      <w:r w:rsidRPr="00E1339C">
        <w:t>Hinton</w:t>
      </w:r>
      <w:r>
        <w:rPr>
          <w:rFonts w:hint="eastAsia"/>
        </w:rPr>
        <w:t>等人提出利用软决策树的方式，从神经网络中提取出一个软决策树，实现对神经网络解释性的提高</w:t>
      </w:r>
      <w:r>
        <w:fldChar w:fldCharType="begin"/>
      </w:r>
      <w:r>
        <w:instrText xml:space="preserve"> ADDIN ZOTERO_ITEM CSL_CITATION {"citationID":"6Z5mz2Zh","properties":{"formattedCitation":"[27]","plainCitation":"[27]","noteIndex":0},"citationItems":[{"id":5485,"uris":["http://zotero.org/users/8673112/items/WD6WM5TW"],"itemData":{"id":5485,"type":"article","abstract":"Deep neural networks have proved to be a very effective way to perform classification tasks. They excel when the input data is high dimensional, the relationship between the input and the output is complicated, and the number of labeled training examples is large. But it is hard to explain why a learned network makes a particular classification decision on a particular test case. This is due to their reliance on distributed hierarchical representations. If we could take the knowledge acquired by the neural net and express the same knowledge in a model that relies on hierarchical decisions instead, explaining a particular decision would be much easier. We describe a way of using a trained neural net to create a type of soft decision tree that generalizes better than one learned directly from the training data.","DOI":"10.48550/arXiv.1711.09784","note":"arXiv:1711.09784 [cs, stat]\nversion: 1","number":"arXiv:1711.09784","publisher":"arXiv","source":"arXiv.org","title":"Distilling a Neural Network Into a Soft Decision Tree","URL":"http://arxiv.org/abs/1711.09784","author":[{"family":"Frosst","given":"Nicholas"},{"family":"Hinton","given":"Geoffrey"}],"accessed":{"date-parts":[["2023",5,15]]},"issued":{"date-parts":[["2017",11,27]]}}}],"schema":"https://github.com/citation-style-language/schema/raw/master/csl-citation.json"} </w:instrText>
      </w:r>
      <w:r>
        <w:fldChar w:fldCharType="separate"/>
      </w:r>
      <w:r w:rsidRPr="00F921B5">
        <w:rPr>
          <w:rFonts w:ascii="等线" w:eastAsia="等线" w:hAnsi="等线"/>
        </w:rPr>
        <w:t>[27]</w:t>
      </w:r>
      <w:r>
        <w:fldChar w:fldCharType="end"/>
      </w:r>
      <w:r>
        <w:rPr>
          <w:rFonts w:hint="eastAsia"/>
        </w:rPr>
        <w:t>。</w:t>
      </w:r>
      <w:r>
        <w:t>Shrikumar </w:t>
      </w:r>
      <w:r>
        <w:t>等人</w:t>
      </w:r>
      <w:r>
        <w:fldChar w:fldCharType="begin"/>
      </w:r>
      <w:r>
        <w:instrText xml:space="preserve"> ADDIN ZOTERO_ITEM CSL_CITATION {"citationID":"6CPKRNuC","properties":{"formattedCitation":"[28]","plainCitation":"[28]","noteIndex":0},"citationItems":[{"id":5490,"uris":["http://zotero.org/users/8673112/items/PXHSDUAH"],"itemData":{"id":5490,"type":"article","abstract":"The purported \"black box\" nature of neural networks is a barrier to adoption in applications where interpretability is essential. Here we present DeepLIFT (Deep Learning Important FeaTures), a method for decomposing the output prediction of a neural network on a specific input by backpropagating the contributions of all neurons in the network to every feature of the input. DeepLIFT compares the activation of each neuron to its 'reference activation' and assigns contribution scores according to the difference. By optionally giving separate consideration to positive and negative contributions, DeepLIFT can also reveal dependencies which are missed by other approaches. Scores can be computed efficiently in a single backward pass. We apply DeepLIFT to models trained on MNIST and simulated genomic data, and show significant advantages over gradient-based methods. Video tutorial: http://goo.gl/qKb7pL, ICML slides: bit.ly/deeplifticmlslides, ICML talk: https://vimeo.com/238275076, code: http://goo.gl/RM8jvH.","DOI":"10.48550/arXiv.1704.02685","note":"arXiv:1704.02685 [cs]","number":"arXiv:1704.02685","publisher":"arXiv","source":"arXiv.org","title":"Learning Important Features Through Propagating Activation Differences","URL":"http://arxiv.org/abs/1704.02685","author":[{"family":"Shrikumar","given":"Avanti"},{"family":"Greenside","given":"Peyton"},{"family":"Kundaje","given":"Anshul"}],"accessed":{"date-parts":[["2023",5,15]]},"issued":{"date-parts":[["2019",10,12]]}}}],"schema":"https://github.com/citation-style-language/schema/raw/master/csl-citation.json"} </w:instrText>
      </w:r>
      <w:r>
        <w:fldChar w:fldCharType="separate"/>
      </w:r>
      <w:r w:rsidRPr="00F921B5">
        <w:rPr>
          <w:rFonts w:ascii="等线" w:eastAsia="等线" w:hAnsi="等线"/>
        </w:rPr>
        <w:t>[28]</w:t>
      </w:r>
      <w:r>
        <w:fldChar w:fldCharType="end"/>
      </w:r>
      <w:r>
        <w:t>提出了</w:t>
      </w:r>
      <w:r>
        <w:t xml:space="preserve"> </w:t>
      </w:r>
      <w:proofErr w:type="spellStart"/>
      <w:r>
        <w:t>DeepLIFT</w:t>
      </w:r>
      <w:proofErr w:type="spellEnd"/>
      <w:r>
        <w:t> </w:t>
      </w:r>
      <w:r>
        <w:rPr>
          <w:rFonts w:hint="eastAsia"/>
        </w:rPr>
        <w:t>（</w:t>
      </w:r>
      <w:r>
        <w:rPr>
          <w:rFonts w:hint="eastAsia"/>
        </w:rPr>
        <w:t>D</w:t>
      </w:r>
      <w:r>
        <w:t>eep Learning Important Features</w:t>
      </w:r>
      <w:r>
        <w:rPr>
          <w:rFonts w:hint="eastAsia"/>
        </w:rPr>
        <w:t>）方法，利用与</w:t>
      </w:r>
      <w:r>
        <w:rPr>
          <w:rFonts w:hint="eastAsia"/>
        </w:rPr>
        <w:t>LRP</w:t>
      </w:r>
      <w:r>
        <w:rPr>
          <w:rFonts w:hint="eastAsia"/>
        </w:rPr>
        <w:t>方法不同的方式将网络的输出结果分配到输入的各个维度上，提高了解释的可靠性和可信度。</w:t>
      </w:r>
    </w:p>
    <w:p w14:paraId="2B4D8675" w14:textId="77777777" w:rsidR="00CB558B" w:rsidRPr="00DF2B2A" w:rsidRDefault="00CB558B" w:rsidP="00CB558B">
      <w:r>
        <w:rPr>
          <w:rFonts w:hint="eastAsia"/>
        </w:rPr>
        <w:t>除了我们主要介绍的事后解释方法，很多</w:t>
      </w:r>
      <w:proofErr w:type="gramStart"/>
      <w:r>
        <w:rPr>
          <w:rFonts w:hint="eastAsia"/>
        </w:rPr>
        <w:t>事前可</w:t>
      </w:r>
      <w:proofErr w:type="gramEnd"/>
      <w:r>
        <w:rPr>
          <w:rFonts w:hint="eastAsia"/>
        </w:rPr>
        <w:t>解释性的建模方法也可以提供很好的解释结果。</w:t>
      </w:r>
      <w:r w:rsidRPr="007644F2">
        <w:t>Zhang</w:t>
      </w:r>
      <w:r>
        <w:rPr>
          <w:rFonts w:hint="eastAsia"/>
        </w:rPr>
        <w:t>等人提出的胶囊网络</w:t>
      </w:r>
      <w:r>
        <w:fldChar w:fldCharType="begin"/>
      </w:r>
      <w:r>
        <w:instrText xml:space="preserve"> ADDIN ZOTERO_ITEM CSL_CITATION {"citationID":"eZRQc76F","properties":{"formattedCitation":"[29]","plainCitation":"[29]","noteIndex":0},"citationItems":[{"id":5055,"uris":["http://zotero.org/users/8673112/items/TV88ZP2P"],"itemData":{"id":5055,"type":"paper-conference","event-title":"International conference on learning representations","title":"Capsule graph neural network","author":[{"family":"Xinyi","given":"Zhang"},{"family":"Chen","given":"Lihui"}],"issued":{"date-parts":[["2018"]]}}}],"schema":"https://github.com/citation-style-language/schema/raw/master/csl-citation.json"} </w:instrText>
      </w:r>
      <w:r>
        <w:fldChar w:fldCharType="separate"/>
      </w:r>
      <w:r w:rsidRPr="00F921B5">
        <w:rPr>
          <w:rFonts w:ascii="等线" w:eastAsia="等线" w:hAnsi="等线"/>
        </w:rPr>
        <w:t>[29]</w:t>
      </w:r>
      <w:r>
        <w:fldChar w:fldCharType="end"/>
      </w:r>
      <w:r>
        <w:rPr>
          <w:rFonts w:hint="eastAsia"/>
        </w:rPr>
        <w:t>（</w:t>
      </w:r>
      <w:r>
        <w:rPr>
          <w:rFonts w:hint="eastAsia"/>
        </w:rPr>
        <w:t>Capsule</w:t>
      </w:r>
      <w:r>
        <w:t xml:space="preserve"> </w:t>
      </w:r>
      <w:r>
        <w:rPr>
          <w:rFonts w:hint="eastAsia"/>
        </w:rPr>
        <w:t>Network</w:t>
      </w:r>
      <w:r>
        <w:rPr>
          <w:rFonts w:hint="eastAsia"/>
        </w:rPr>
        <w:t>）通过特殊设计的胶囊结构和特殊的信息呈递方式，使得神经元在决策过程具有更好的可解释性，模型内部的决策流程更加清晰。</w:t>
      </w:r>
      <w:r w:rsidRPr="00F921B5">
        <w:t>Zhang</w:t>
      </w:r>
      <w:r>
        <w:rPr>
          <w:rFonts w:hint="eastAsia"/>
        </w:rPr>
        <w:t>等人利用特殊设计的滤波器损失函数，在神经网络中添加自我反省、自我约束的过程，使得滤波器可以针对性的发现图片中的视觉语义，从而提高模型的可解释性</w:t>
      </w:r>
      <w:r>
        <w:fldChar w:fldCharType="begin"/>
      </w:r>
      <w:r>
        <w:instrText xml:space="preserve"> ADDIN ZOTERO_ITEM CSL_CITATION {"citationID":"1xgmIRFm","properties":{"formattedCitation":"[30]","plainCitation":"[30]","noteIndex":0},"citationItems":[{"id":5495,"uris":["http://zotero.org/users/8673112/items/CPEPS6Q5"],"itemData":{"id":5495,"type":"article","abstract":"This paper proposes a method to modify traditional convolutional neural networks (CNNs) into interpretable CNNs, in order to clarify knowledge representations in high conv-layers of CNNs. In an interpretable CNN, each filter in a high conv-layer represents a certain object part. We do not need any annotations of object parts or textures to supervise the learning process. Instead, the interpretable CNN automatically assigns each filter in a high conv-layer with an object part during the learning process. Our method can be applied to different types of CNNs with different structures. The clear knowledge representation in an interpretable CNN can help people understand the logics inside a CNN, i.e., based on which patterns the CNN makes the decision. Experiments showed that filters in an interpretable CNN were more semantically meaningful than those in traditional CNNs.","DOI":"10.48550/arXiv.1710.00935","note":"arXiv:1710.00935 [cs]","number":"arXiv:1710.00935","publisher":"arXiv","source":"arXiv.org","title":"Interpretable Convolutional Neural Networks","URL":"http://arxiv.org/abs/1710.00935","author":[{"family":"Zhang","given":"Quanshi"},{"family":"Wu","given":"Ying Nian"},{"family":"Zhu","given":"Song-Chun"}],"accessed":{"date-parts":[["2023",5,15]]},"issued":{"date-parts":[["2018",2,14]]}}}],"schema":"https://github.com/citation-style-language/schema/raw/master/csl-citation.json"} </w:instrText>
      </w:r>
      <w:r>
        <w:fldChar w:fldCharType="separate"/>
      </w:r>
      <w:r w:rsidRPr="00F921B5">
        <w:rPr>
          <w:rFonts w:ascii="等线" w:eastAsia="等线" w:hAnsi="等线"/>
        </w:rPr>
        <w:t>[30]</w:t>
      </w:r>
      <w:r>
        <w:fldChar w:fldCharType="end"/>
      </w:r>
      <w:r>
        <w:rPr>
          <w:rFonts w:hint="eastAsia"/>
        </w:rPr>
        <w:t>。</w:t>
      </w:r>
    </w:p>
    <w:p w14:paraId="582BFBBD" w14:textId="77777777" w:rsidR="00CB558B" w:rsidRDefault="00CB558B" w:rsidP="00CB558B">
      <w:pPr>
        <w:pStyle w:val="2"/>
      </w:pPr>
      <w:r>
        <w:rPr>
          <w:rFonts w:hint="eastAsia"/>
        </w:rPr>
        <w:t>小结</w:t>
      </w:r>
    </w:p>
    <w:p w14:paraId="2A655535" w14:textId="77777777" w:rsidR="00CB558B" w:rsidRPr="00DF2B2A" w:rsidRDefault="00CB558B" w:rsidP="00CB558B">
      <w:r>
        <w:t>目前可解释性研究已经有相当多的研究基础</w:t>
      </w:r>
      <w:r>
        <w:rPr>
          <w:rFonts w:hint="eastAsia"/>
        </w:rPr>
        <w:t>，</w:t>
      </w:r>
      <w:r>
        <w:t>然而该领域还是存在很多的问题和挑战</w:t>
      </w:r>
      <w:r>
        <w:rPr>
          <w:rFonts w:hint="eastAsia"/>
        </w:rPr>
        <w:t>，</w:t>
      </w:r>
      <w:r>
        <w:t>其中如何设计一个忠实于模型的、准确可靠的可解释性算法</w:t>
      </w:r>
      <w:r>
        <w:rPr>
          <w:rFonts w:hint="eastAsia"/>
        </w:rPr>
        <w:t>，</w:t>
      </w:r>
      <w:r>
        <w:t>以及如何设计一个合理的可解释性算法评价指标是当前面临的两个挑战</w:t>
      </w:r>
      <w:r>
        <w:t>. </w:t>
      </w:r>
      <w:r>
        <w:t>其次</w:t>
      </w:r>
      <w:r>
        <w:rPr>
          <w:rFonts w:hint="eastAsia"/>
        </w:rPr>
        <w:t>，</w:t>
      </w:r>
      <w:r>
        <w:t>可解释性算法除了可以对深度模型进行解释外</w:t>
      </w:r>
      <w:r>
        <w:rPr>
          <w:rFonts w:hint="eastAsia"/>
        </w:rPr>
        <w:t>，</w:t>
      </w:r>
      <w:r>
        <w:t>它也可以作为辅助工具对模型进行测试和调试</w:t>
      </w:r>
      <w:r>
        <w:rPr>
          <w:rFonts w:hint="eastAsia"/>
        </w:rPr>
        <w:t>，</w:t>
      </w:r>
      <w:r>
        <w:t>这说明可解释性算法有巨大的潜在价值需要我们深入挖掘</w:t>
      </w:r>
      <w:r>
        <w:rPr>
          <w:rFonts w:hint="eastAsia"/>
        </w:rPr>
        <w:t>。</w:t>
      </w:r>
      <w:r>
        <w:t>此外</w:t>
      </w:r>
      <w:r>
        <w:rPr>
          <w:rFonts w:hint="eastAsia"/>
        </w:rPr>
        <w:t>，</w:t>
      </w:r>
      <w:r>
        <w:t>理论基础研究的缺乏也导致深度模型的解释性</w:t>
      </w:r>
      <w:r>
        <w:rPr>
          <w:rFonts w:hint="eastAsia"/>
        </w:rPr>
        <w:t>、</w:t>
      </w:r>
      <w:r>
        <w:t>泛化性等问题</w:t>
      </w:r>
      <w:r>
        <w:rPr>
          <w:rFonts w:hint="eastAsia"/>
        </w:rPr>
        <w:t>，</w:t>
      </w:r>
      <w:r>
        <w:t>因此深度模型的理论基础研究也是非常必要的</w:t>
      </w:r>
      <w:r>
        <w:rPr>
          <w:rFonts w:hint="eastAsia"/>
        </w:rPr>
        <w:t>。</w:t>
      </w:r>
    </w:p>
    <w:p w14:paraId="0C829A0A" w14:textId="77777777" w:rsidR="00CB558B" w:rsidRDefault="00CB558B" w:rsidP="00CB558B">
      <w:pPr>
        <w:pStyle w:val="2"/>
      </w:pPr>
      <w:r>
        <w:rPr>
          <w:rFonts w:hint="eastAsia"/>
        </w:rPr>
        <w:t>参考文献</w:t>
      </w:r>
    </w:p>
    <w:p w14:paraId="095C2590" w14:textId="77777777" w:rsidR="00CB558B" w:rsidRPr="00F921B5" w:rsidRDefault="00CB558B" w:rsidP="00CB558B">
      <w:pPr>
        <w:pStyle w:val="af3"/>
      </w:pPr>
      <w:r>
        <w:fldChar w:fldCharType="begin"/>
      </w:r>
      <w:r>
        <w:instrText xml:space="preserve"> ADDIN ZOTERO_BIBL {"uncited":[],"omitted":[],"custom":[]} CSL_BIBLIOGRAPHY </w:instrText>
      </w:r>
      <w:r>
        <w:fldChar w:fldCharType="separate"/>
      </w:r>
      <w:r w:rsidRPr="00F921B5">
        <w:t>[1]</w:t>
      </w:r>
      <w:r w:rsidRPr="00F921B5">
        <w:tab/>
        <w:t>M. T. Ribeiro, S. Singh</w:t>
      </w:r>
      <w:r w:rsidRPr="00F921B5">
        <w:t>和</w:t>
      </w:r>
      <w:r w:rsidRPr="00F921B5">
        <w:t xml:space="preserve">C. </w:t>
      </w:r>
      <w:proofErr w:type="spellStart"/>
      <w:r w:rsidRPr="00F921B5">
        <w:t>Guestrin</w:t>
      </w:r>
      <w:proofErr w:type="spellEnd"/>
      <w:r w:rsidRPr="00F921B5">
        <w:t xml:space="preserve">, </w:t>
      </w:r>
      <w:r w:rsidRPr="00F921B5">
        <w:t>《〈</w:t>
      </w:r>
      <w:r w:rsidRPr="00F921B5">
        <w:t xml:space="preserve">Why Should I Trust </w:t>
      </w:r>
      <w:proofErr w:type="gramStart"/>
      <w:r w:rsidRPr="00F921B5">
        <w:t>You?</w:t>
      </w:r>
      <w:r w:rsidRPr="00F921B5">
        <w:t>〉</w:t>
      </w:r>
      <w:proofErr w:type="gramEnd"/>
      <w:r w:rsidRPr="00F921B5">
        <w:t>: Explaining the Predictions of Any Classifier</w:t>
      </w:r>
      <w:r w:rsidRPr="00F921B5">
        <w:t>》</w:t>
      </w:r>
      <w:r w:rsidRPr="00F921B5">
        <w:t xml:space="preserve">. </w:t>
      </w:r>
      <w:proofErr w:type="spellStart"/>
      <w:r w:rsidRPr="00F921B5">
        <w:t>arXiv</w:t>
      </w:r>
      <w:proofErr w:type="spellEnd"/>
      <w:r w:rsidRPr="00F921B5">
        <w:t>, 2016</w:t>
      </w:r>
      <w:r w:rsidRPr="00F921B5">
        <w:t>年</w:t>
      </w:r>
      <w:r w:rsidRPr="00F921B5">
        <w:t>2</w:t>
      </w:r>
      <w:r w:rsidRPr="00F921B5">
        <w:t>月</w:t>
      </w:r>
      <w:r w:rsidRPr="00F921B5">
        <w:t>16</w:t>
      </w:r>
      <w:r w:rsidRPr="00F921B5">
        <w:t>日</w:t>
      </w:r>
      <w:r w:rsidRPr="00F921B5">
        <w:t xml:space="preserve">. </w:t>
      </w:r>
      <w:r w:rsidRPr="00F921B5">
        <w:t>见于</w:t>
      </w:r>
      <w:r w:rsidRPr="00F921B5">
        <w:t>: 2022</w:t>
      </w:r>
      <w:r w:rsidRPr="00F921B5">
        <w:t>年</w:t>
      </w:r>
      <w:r w:rsidRPr="00F921B5">
        <w:t>10</w:t>
      </w:r>
      <w:r w:rsidRPr="00F921B5">
        <w:t>月</w:t>
      </w:r>
      <w:r w:rsidRPr="00F921B5">
        <w:t>9</w:t>
      </w:r>
      <w:r w:rsidRPr="00F921B5">
        <w:t>日</w:t>
      </w:r>
      <w:r w:rsidRPr="00F921B5">
        <w:t>. [</w:t>
      </w:r>
      <w:r w:rsidRPr="00F921B5">
        <w:t>在线</w:t>
      </w:r>
      <w:r w:rsidRPr="00F921B5">
        <w:t xml:space="preserve">]. </w:t>
      </w:r>
      <w:r w:rsidRPr="00F921B5">
        <w:t>载于</w:t>
      </w:r>
      <w:r w:rsidRPr="00F921B5">
        <w:t>: http://arxiv.org/abs/1602.04938</w:t>
      </w:r>
    </w:p>
    <w:p w14:paraId="2F19B412" w14:textId="77777777" w:rsidR="00CB558B" w:rsidRPr="00F921B5" w:rsidRDefault="00CB558B" w:rsidP="00CB558B">
      <w:pPr>
        <w:pStyle w:val="af3"/>
      </w:pPr>
      <w:r w:rsidRPr="00F921B5">
        <w:lastRenderedPageBreak/>
        <w:t>[2]</w:t>
      </w:r>
      <w:r w:rsidRPr="00F921B5">
        <w:tab/>
        <w:t>J. Pearl</w:t>
      </w:r>
      <w:r w:rsidRPr="00F921B5">
        <w:t>和</w:t>
      </w:r>
      <w:r w:rsidRPr="00F921B5">
        <w:t xml:space="preserve">D. Mackenzie, </w:t>
      </w:r>
      <w:r w:rsidRPr="00F921B5">
        <w:rPr>
          <w:i/>
          <w:iCs/>
        </w:rPr>
        <w:t>The book of why: The new science of cause and effect</w:t>
      </w:r>
      <w:r w:rsidRPr="00F921B5">
        <w:t>. Penguin (May 2, 2019).</w:t>
      </w:r>
    </w:p>
    <w:p w14:paraId="081DD735" w14:textId="77777777" w:rsidR="00CB558B" w:rsidRPr="00F921B5" w:rsidRDefault="00CB558B" w:rsidP="00CB558B">
      <w:pPr>
        <w:pStyle w:val="af3"/>
      </w:pPr>
      <w:r w:rsidRPr="00F921B5">
        <w:t>[3]</w:t>
      </w:r>
      <w:r w:rsidRPr="00F921B5">
        <w:tab/>
        <w:t xml:space="preserve">I. J. Goodfellow, J. </w:t>
      </w:r>
      <w:proofErr w:type="spellStart"/>
      <w:r w:rsidRPr="00F921B5">
        <w:t>Shlens</w:t>
      </w:r>
      <w:proofErr w:type="spellEnd"/>
      <w:r w:rsidRPr="00F921B5">
        <w:t>和</w:t>
      </w:r>
      <w:r w:rsidRPr="00F921B5">
        <w:t xml:space="preserve">C. Szegedy, </w:t>
      </w:r>
      <w:r w:rsidRPr="00F921B5">
        <w:t>《</w:t>
      </w:r>
      <w:r w:rsidRPr="00F921B5">
        <w:t>Explaining and Harnessing Adversarial Examples</w:t>
      </w:r>
      <w:r w:rsidRPr="00F921B5">
        <w:t>》</w:t>
      </w:r>
      <w:r w:rsidRPr="00F921B5">
        <w:t xml:space="preserve">. </w:t>
      </w:r>
      <w:proofErr w:type="spellStart"/>
      <w:r w:rsidRPr="00F921B5">
        <w:t>arXiv</w:t>
      </w:r>
      <w:proofErr w:type="spellEnd"/>
      <w:r w:rsidRPr="00F921B5">
        <w:t>, 2015</w:t>
      </w:r>
      <w:r w:rsidRPr="00F921B5">
        <w:t>年</w:t>
      </w:r>
      <w:r w:rsidRPr="00F921B5">
        <w:t>3</w:t>
      </w:r>
      <w:r w:rsidRPr="00F921B5">
        <w:t>月</w:t>
      </w:r>
      <w:r w:rsidRPr="00F921B5">
        <w:t>20</w:t>
      </w:r>
      <w:r w:rsidRPr="00F921B5">
        <w:t>日</w:t>
      </w:r>
      <w:r w:rsidRPr="00F921B5">
        <w:t xml:space="preserve">. </w:t>
      </w:r>
      <w:r w:rsidRPr="00F921B5">
        <w:t>见于</w:t>
      </w:r>
      <w:r w:rsidRPr="00F921B5">
        <w:t>: 2023</w:t>
      </w:r>
      <w:r w:rsidRPr="00F921B5">
        <w:t>年</w:t>
      </w:r>
      <w:r w:rsidRPr="00F921B5">
        <w:t>5</w:t>
      </w:r>
      <w:r w:rsidRPr="00F921B5">
        <w:t>月</w:t>
      </w:r>
      <w:r w:rsidRPr="00F921B5">
        <w:t>5</w:t>
      </w:r>
      <w:r w:rsidRPr="00F921B5">
        <w:t>日</w:t>
      </w:r>
      <w:r w:rsidRPr="00F921B5">
        <w:t>. [</w:t>
      </w:r>
      <w:r w:rsidRPr="00F921B5">
        <w:t>在线</w:t>
      </w:r>
      <w:r w:rsidRPr="00F921B5">
        <w:t xml:space="preserve">]. </w:t>
      </w:r>
      <w:r w:rsidRPr="00F921B5">
        <w:t>载于</w:t>
      </w:r>
      <w:r w:rsidRPr="00F921B5">
        <w:t>: http://arxiv.org/abs/1412.6572</w:t>
      </w:r>
    </w:p>
    <w:p w14:paraId="7BD5B65C" w14:textId="77777777" w:rsidR="00CB558B" w:rsidRPr="00F921B5" w:rsidRDefault="00CB558B" w:rsidP="00CB558B">
      <w:pPr>
        <w:pStyle w:val="af3"/>
      </w:pPr>
      <w:r w:rsidRPr="00F921B5">
        <w:t>[4]</w:t>
      </w:r>
      <w:r w:rsidRPr="00F921B5">
        <w:tab/>
        <w:t>X. Chen, C. Liu, B. Li, K. Lu</w:t>
      </w:r>
      <w:r w:rsidRPr="00F921B5">
        <w:t>和</w:t>
      </w:r>
      <w:r w:rsidRPr="00F921B5">
        <w:t xml:space="preserve">D. Song, </w:t>
      </w:r>
      <w:r w:rsidRPr="00F921B5">
        <w:t>《</w:t>
      </w:r>
      <w:r w:rsidRPr="00F921B5">
        <w:t>Targeted Backdoor Attacks on Deep Learning Systems Using Data Poisoning</w:t>
      </w:r>
      <w:r w:rsidRPr="00F921B5">
        <w:t>》</w:t>
      </w:r>
      <w:r w:rsidRPr="00F921B5">
        <w:t xml:space="preserve">. </w:t>
      </w:r>
      <w:proofErr w:type="spellStart"/>
      <w:r w:rsidRPr="00F921B5">
        <w:t>arXiv</w:t>
      </w:r>
      <w:proofErr w:type="spellEnd"/>
      <w:r w:rsidRPr="00F921B5">
        <w:t>, 2017</w:t>
      </w:r>
      <w:r w:rsidRPr="00F921B5">
        <w:t>年</w:t>
      </w:r>
      <w:r w:rsidRPr="00F921B5">
        <w:t>12</w:t>
      </w:r>
      <w:r w:rsidRPr="00F921B5">
        <w:t>月</w:t>
      </w:r>
      <w:r w:rsidRPr="00F921B5">
        <w:t>14</w:t>
      </w:r>
      <w:r w:rsidRPr="00F921B5">
        <w:t>日</w:t>
      </w:r>
      <w:r w:rsidRPr="00F921B5">
        <w:t xml:space="preserve">. </w:t>
      </w:r>
      <w:r w:rsidRPr="00F921B5">
        <w:t>见于</w:t>
      </w:r>
      <w:r w:rsidRPr="00F921B5">
        <w:t>: 2023</w:t>
      </w:r>
      <w:r w:rsidRPr="00F921B5">
        <w:t>年</w:t>
      </w:r>
      <w:r w:rsidRPr="00F921B5">
        <w:t>5</w:t>
      </w:r>
      <w:r w:rsidRPr="00F921B5">
        <w:t>月</w:t>
      </w:r>
      <w:r w:rsidRPr="00F921B5">
        <w:t>5</w:t>
      </w:r>
      <w:r w:rsidRPr="00F921B5">
        <w:t>日</w:t>
      </w:r>
      <w:r w:rsidRPr="00F921B5">
        <w:t>. [</w:t>
      </w:r>
      <w:r w:rsidRPr="00F921B5">
        <w:t>在线</w:t>
      </w:r>
      <w:r w:rsidRPr="00F921B5">
        <w:t xml:space="preserve">]. </w:t>
      </w:r>
      <w:r w:rsidRPr="00F921B5">
        <w:t>载于</w:t>
      </w:r>
      <w:r w:rsidRPr="00F921B5">
        <w:t>: http://arxiv.org/abs/1712.05526</w:t>
      </w:r>
    </w:p>
    <w:p w14:paraId="50C1EAC5" w14:textId="77777777" w:rsidR="00CB558B" w:rsidRPr="00F921B5" w:rsidRDefault="00CB558B" w:rsidP="00CB558B">
      <w:pPr>
        <w:pStyle w:val="af3"/>
      </w:pPr>
      <w:r w:rsidRPr="00F921B5">
        <w:t>[5]</w:t>
      </w:r>
      <w:r w:rsidRPr="00F921B5">
        <w:tab/>
      </w:r>
      <w:r w:rsidRPr="00F921B5">
        <w:t>杨强</w:t>
      </w:r>
      <w:r w:rsidRPr="00F921B5">
        <w:t xml:space="preserve">, </w:t>
      </w:r>
      <w:r w:rsidRPr="00F921B5">
        <w:t>范力欣</w:t>
      </w:r>
      <w:r w:rsidRPr="00F921B5">
        <w:t xml:space="preserve">, </w:t>
      </w:r>
      <w:r w:rsidRPr="00F921B5">
        <w:t>朱军</w:t>
      </w:r>
      <w:r w:rsidRPr="00F921B5">
        <w:t xml:space="preserve">, </w:t>
      </w:r>
      <w:r w:rsidRPr="00F921B5">
        <w:t>陈一昕</w:t>
      </w:r>
      <w:r w:rsidRPr="00F921B5">
        <w:t xml:space="preserve">, </w:t>
      </w:r>
      <w:r w:rsidRPr="00F921B5">
        <w:t>张拳石和朱松纯</w:t>
      </w:r>
      <w:r w:rsidRPr="00F921B5">
        <w:t xml:space="preserve">, </w:t>
      </w:r>
      <w:r w:rsidRPr="00F921B5">
        <w:t>可解释人工智能导论</w:t>
      </w:r>
      <w:r w:rsidRPr="00F921B5">
        <w:t xml:space="preserve">, 1 </w:t>
      </w:r>
      <w:r w:rsidRPr="00F921B5">
        <w:t>本</w:t>
      </w:r>
      <w:r w:rsidRPr="00F921B5">
        <w:t xml:space="preserve">. </w:t>
      </w:r>
      <w:r w:rsidRPr="00F921B5">
        <w:t>北京</w:t>
      </w:r>
      <w:r w:rsidRPr="00F921B5">
        <w:t xml:space="preserve">: </w:t>
      </w:r>
      <w:r w:rsidRPr="00F921B5">
        <w:t>电子工业出版社</w:t>
      </w:r>
      <w:r w:rsidRPr="00F921B5">
        <w:t>.</w:t>
      </w:r>
    </w:p>
    <w:p w14:paraId="3A587171" w14:textId="77777777" w:rsidR="00CB558B" w:rsidRPr="00F921B5" w:rsidRDefault="00CB558B" w:rsidP="00CB558B">
      <w:pPr>
        <w:pStyle w:val="af3"/>
      </w:pPr>
      <w:r w:rsidRPr="00F921B5">
        <w:t>[6]</w:t>
      </w:r>
      <w:r w:rsidRPr="00F921B5">
        <w:tab/>
        <w:t xml:space="preserve">Z. C. Lipton, </w:t>
      </w:r>
      <w:r w:rsidRPr="00F921B5">
        <w:t>《</w:t>
      </w:r>
      <w:r w:rsidRPr="00F921B5">
        <w:t>The Mythos of Model Interpretability</w:t>
      </w:r>
      <w:r w:rsidRPr="00F921B5">
        <w:t>》</w:t>
      </w:r>
      <w:r w:rsidRPr="00F921B5">
        <w:t xml:space="preserve">. </w:t>
      </w:r>
      <w:proofErr w:type="spellStart"/>
      <w:r w:rsidRPr="00F921B5">
        <w:t>arXiv</w:t>
      </w:r>
      <w:proofErr w:type="spellEnd"/>
      <w:r w:rsidRPr="00F921B5">
        <w:t>, 2017</w:t>
      </w:r>
      <w:r w:rsidRPr="00F921B5">
        <w:t>年</w:t>
      </w:r>
      <w:r w:rsidRPr="00F921B5">
        <w:t>3</w:t>
      </w:r>
      <w:r w:rsidRPr="00F921B5">
        <w:t>月</w:t>
      </w:r>
      <w:r w:rsidRPr="00F921B5">
        <w:t>6</w:t>
      </w:r>
      <w:r w:rsidRPr="00F921B5">
        <w:t>日</w:t>
      </w:r>
      <w:r w:rsidRPr="00F921B5">
        <w:t xml:space="preserve">. </w:t>
      </w:r>
      <w:r w:rsidRPr="00F921B5">
        <w:t>见于</w:t>
      </w:r>
      <w:r w:rsidRPr="00F921B5">
        <w:t>: 2023</w:t>
      </w:r>
      <w:r w:rsidRPr="00F921B5">
        <w:t>年</w:t>
      </w:r>
      <w:r w:rsidRPr="00F921B5">
        <w:t>5</w:t>
      </w:r>
      <w:r w:rsidRPr="00F921B5">
        <w:t>月</w:t>
      </w:r>
      <w:r w:rsidRPr="00F921B5">
        <w:t>6</w:t>
      </w:r>
      <w:r w:rsidRPr="00F921B5">
        <w:t>日</w:t>
      </w:r>
      <w:r w:rsidRPr="00F921B5">
        <w:t>. [</w:t>
      </w:r>
      <w:r w:rsidRPr="00F921B5">
        <w:t>在线</w:t>
      </w:r>
      <w:r w:rsidRPr="00F921B5">
        <w:t xml:space="preserve">]. </w:t>
      </w:r>
      <w:r w:rsidRPr="00F921B5">
        <w:t>载于</w:t>
      </w:r>
      <w:r w:rsidRPr="00F921B5">
        <w:t>: http://arxiv.org/abs/1606.03490</w:t>
      </w:r>
    </w:p>
    <w:p w14:paraId="6E04C8C6" w14:textId="77777777" w:rsidR="00CB558B" w:rsidRPr="00F921B5" w:rsidRDefault="00CB558B" w:rsidP="00CB558B">
      <w:pPr>
        <w:pStyle w:val="af3"/>
      </w:pPr>
      <w:r w:rsidRPr="00F921B5">
        <w:t>[7]</w:t>
      </w:r>
      <w:r w:rsidRPr="00F921B5">
        <w:tab/>
        <w:t>M. Wu</w:t>
      </w:r>
      <w:r w:rsidRPr="00F921B5">
        <w:t>等</w:t>
      </w:r>
      <w:r w:rsidRPr="00F921B5">
        <w:t xml:space="preserve">, </w:t>
      </w:r>
      <w:r w:rsidRPr="00F921B5">
        <w:t>《</w:t>
      </w:r>
      <w:r w:rsidRPr="00F921B5">
        <w:t>Regional Tree Regularization for Interpretability in Black Box Models</w:t>
      </w:r>
      <w:r w:rsidRPr="00F921B5">
        <w:t>》</w:t>
      </w:r>
      <w:r w:rsidRPr="00F921B5">
        <w:t xml:space="preserve">. </w:t>
      </w:r>
      <w:proofErr w:type="spellStart"/>
      <w:r w:rsidRPr="00F921B5">
        <w:t>arXiv</w:t>
      </w:r>
      <w:proofErr w:type="spellEnd"/>
      <w:r w:rsidRPr="00F921B5">
        <w:t>, 2020</w:t>
      </w:r>
      <w:r w:rsidRPr="00F921B5">
        <w:t>年</w:t>
      </w:r>
      <w:r w:rsidRPr="00F921B5">
        <w:t>3</w:t>
      </w:r>
      <w:r w:rsidRPr="00F921B5">
        <w:t>月</w:t>
      </w:r>
      <w:r w:rsidRPr="00F921B5">
        <w:t>16</w:t>
      </w:r>
      <w:r w:rsidRPr="00F921B5">
        <w:t>日</w:t>
      </w:r>
      <w:r w:rsidRPr="00F921B5">
        <w:t xml:space="preserve">. </w:t>
      </w:r>
      <w:r w:rsidRPr="00F921B5">
        <w:t>见于</w:t>
      </w:r>
      <w:r w:rsidRPr="00F921B5">
        <w:t>: 2023</w:t>
      </w:r>
      <w:r w:rsidRPr="00F921B5">
        <w:t>年</w:t>
      </w:r>
      <w:r w:rsidRPr="00F921B5">
        <w:t>5</w:t>
      </w:r>
      <w:r w:rsidRPr="00F921B5">
        <w:t>月</w:t>
      </w:r>
      <w:r w:rsidRPr="00F921B5">
        <w:t>6</w:t>
      </w:r>
      <w:r w:rsidRPr="00F921B5">
        <w:t>日</w:t>
      </w:r>
      <w:r w:rsidRPr="00F921B5">
        <w:t>. [</w:t>
      </w:r>
      <w:r w:rsidRPr="00F921B5">
        <w:t>在线</w:t>
      </w:r>
      <w:r w:rsidRPr="00F921B5">
        <w:t xml:space="preserve">]. </w:t>
      </w:r>
      <w:r w:rsidRPr="00F921B5">
        <w:t>载于</w:t>
      </w:r>
      <w:r w:rsidRPr="00F921B5">
        <w:t>: http://arxiv.org/abs/1908.04494</w:t>
      </w:r>
    </w:p>
    <w:p w14:paraId="48975422" w14:textId="77777777" w:rsidR="00CB558B" w:rsidRPr="00F921B5" w:rsidRDefault="00CB558B" w:rsidP="00CB558B">
      <w:pPr>
        <w:pStyle w:val="af3"/>
      </w:pPr>
      <w:r w:rsidRPr="00F921B5">
        <w:t>[8]</w:t>
      </w:r>
      <w:r w:rsidRPr="00F921B5">
        <w:tab/>
        <w:t>A. Vaswani</w:t>
      </w:r>
      <w:r w:rsidRPr="00F921B5">
        <w:t>等</w:t>
      </w:r>
      <w:r w:rsidRPr="00F921B5">
        <w:t xml:space="preserve">, </w:t>
      </w:r>
      <w:r w:rsidRPr="00F921B5">
        <w:t>《</w:t>
      </w:r>
      <w:r w:rsidRPr="00F921B5">
        <w:t>Attention Is All You Need</w:t>
      </w:r>
      <w:r w:rsidRPr="00F921B5">
        <w:t>》</w:t>
      </w:r>
      <w:r w:rsidRPr="00F921B5">
        <w:t xml:space="preserve">, </w:t>
      </w:r>
      <w:r w:rsidRPr="00F921B5">
        <w:t>收入</w:t>
      </w:r>
      <w:r w:rsidRPr="00F921B5">
        <w:t xml:space="preserve"> </w:t>
      </w:r>
      <w:r w:rsidRPr="00F921B5">
        <w:rPr>
          <w:i/>
          <w:iCs/>
        </w:rPr>
        <w:t>arXiv:1706.03762 [cs]</w:t>
      </w:r>
      <w:r w:rsidRPr="00F921B5">
        <w:t>, 12</w:t>
      </w:r>
      <w:r w:rsidRPr="00F921B5">
        <w:t>月</w:t>
      </w:r>
      <w:r w:rsidRPr="00F921B5">
        <w:t xml:space="preserve"> 2017. </w:t>
      </w:r>
      <w:r w:rsidRPr="00F921B5">
        <w:t>见于</w:t>
      </w:r>
      <w:r w:rsidRPr="00F921B5">
        <w:t>: 2022</w:t>
      </w:r>
      <w:r w:rsidRPr="00F921B5">
        <w:t>年</w:t>
      </w:r>
      <w:r w:rsidRPr="00F921B5">
        <w:t>2</w:t>
      </w:r>
      <w:r w:rsidRPr="00F921B5">
        <w:t>月</w:t>
      </w:r>
      <w:r w:rsidRPr="00F921B5">
        <w:t>28</w:t>
      </w:r>
      <w:r w:rsidRPr="00F921B5">
        <w:t>日</w:t>
      </w:r>
      <w:r w:rsidRPr="00F921B5">
        <w:t>. [</w:t>
      </w:r>
      <w:r w:rsidRPr="00F921B5">
        <w:t>在线</w:t>
      </w:r>
      <w:r w:rsidRPr="00F921B5">
        <w:t xml:space="preserve">]. </w:t>
      </w:r>
      <w:r w:rsidRPr="00F921B5">
        <w:t>载于</w:t>
      </w:r>
      <w:r w:rsidRPr="00F921B5">
        <w:t>: http://arxiv.org/abs/1706.03762</w:t>
      </w:r>
    </w:p>
    <w:p w14:paraId="70836E18" w14:textId="77777777" w:rsidR="00CB558B" w:rsidRPr="00F921B5" w:rsidRDefault="00CB558B" w:rsidP="00CB558B">
      <w:pPr>
        <w:pStyle w:val="af3"/>
      </w:pPr>
      <w:r w:rsidRPr="00F921B5">
        <w:t>[9]</w:t>
      </w:r>
      <w:r w:rsidRPr="00F921B5">
        <w:tab/>
        <w:t xml:space="preserve">A. </w:t>
      </w:r>
      <w:proofErr w:type="spellStart"/>
      <w:r w:rsidRPr="00F921B5">
        <w:t>Dosovitskiy</w:t>
      </w:r>
      <w:proofErr w:type="spellEnd"/>
      <w:r w:rsidRPr="00F921B5">
        <w:t>等</w:t>
      </w:r>
      <w:r w:rsidRPr="00F921B5">
        <w:t xml:space="preserve">, </w:t>
      </w:r>
      <w:r w:rsidRPr="00F921B5">
        <w:t>《</w:t>
      </w:r>
      <w:r w:rsidRPr="00F921B5">
        <w:t>An Image is Worth 16x16 Words: Transformers for Image Recognition at Scale</w:t>
      </w:r>
      <w:r w:rsidRPr="00F921B5">
        <w:t>》</w:t>
      </w:r>
      <w:r w:rsidRPr="00F921B5">
        <w:t xml:space="preserve">. </w:t>
      </w:r>
      <w:proofErr w:type="spellStart"/>
      <w:r w:rsidRPr="00F921B5">
        <w:t>arXiv</w:t>
      </w:r>
      <w:proofErr w:type="spellEnd"/>
      <w:r w:rsidRPr="00F921B5">
        <w:t>, 2021</w:t>
      </w:r>
      <w:r w:rsidRPr="00F921B5">
        <w:t>年</w:t>
      </w:r>
      <w:r w:rsidRPr="00F921B5">
        <w:t>6</w:t>
      </w:r>
      <w:r w:rsidRPr="00F921B5">
        <w:t>月</w:t>
      </w:r>
      <w:r w:rsidRPr="00F921B5">
        <w:t>3</w:t>
      </w:r>
      <w:r w:rsidRPr="00F921B5">
        <w:t>日</w:t>
      </w:r>
      <w:r w:rsidRPr="00F921B5">
        <w:t xml:space="preserve">. </w:t>
      </w:r>
      <w:proofErr w:type="spellStart"/>
      <w:r w:rsidRPr="00F921B5">
        <w:t>doi</w:t>
      </w:r>
      <w:proofErr w:type="spellEnd"/>
      <w:r w:rsidRPr="00F921B5">
        <w:t>: 10.48550/arXiv.2010.11929.</w:t>
      </w:r>
    </w:p>
    <w:p w14:paraId="7D239570" w14:textId="77777777" w:rsidR="00CB558B" w:rsidRPr="00F921B5" w:rsidRDefault="00CB558B" w:rsidP="00CB558B">
      <w:pPr>
        <w:pStyle w:val="af3"/>
      </w:pPr>
      <w:r w:rsidRPr="00F921B5">
        <w:t>[10]</w:t>
      </w:r>
      <w:r w:rsidRPr="00F921B5">
        <w:tab/>
        <w:t xml:space="preserve">P. </w:t>
      </w:r>
      <w:proofErr w:type="spellStart"/>
      <w:r w:rsidRPr="00F921B5">
        <w:t>Veli</w:t>
      </w:r>
      <w:r w:rsidRPr="00F921B5">
        <w:rPr>
          <w:rFonts w:ascii="Cambria" w:hAnsi="Cambria" w:cs="Cambria"/>
        </w:rPr>
        <w:t>č</w:t>
      </w:r>
      <w:r w:rsidRPr="00F921B5">
        <w:t>kovi</w:t>
      </w:r>
      <w:r w:rsidRPr="00F921B5">
        <w:rPr>
          <w:rFonts w:ascii="Cambria" w:hAnsi="Cambria" w:cs="Cambria"/>
        </w:rPr>
        <w:t>ć</w:t>
      </w:r>
      <w:proofErr w:type="spellEnd"/>
      <w:r w:rsidRPr="00F921B5">
        <w:t xml:space="preserve">, G. </w:t>
      </w:r>
      <w:proofErr w:type="spellStart"/>
      <w:r w:rsidRPr="00F921B5">
        <w:t>Cucurull</w:t>
      </w:r>
      <w:proofErr w:type="spellEnd"/>
      <w:r w:rsidRPr="00F921B5">
        <w:t>, A. Casanova, A. Romero, P. Li</w:t>
      </w:r>
      <w:r w:rsidRPr="00F921B5">
        <w:rPr>
          <w:rFonts w:ascii="等线" w:eastAsia="等线" w:hAnsi="等线" w:cs="等线" w:hint="eastAsia"/>
        </w:rPr>
        <w:t>ò</w:t>
      </w:r>
      <w:r w:rsidRPr="00F921B5">
        <w:t>和</w:t>
      </w:r>
      <w:r w:rsidRPr="00F921B5">
        <w:t xml:space="preserve">Y. </w:t>
      </w:r>
      <w:proofErr w:type="spellStart"/>
      <w:r w:rsidRPr="00F921B5">
        <w:t>Bengio</w:t>
      </w:r>
      <w:proofErr w:type="spellEnd"/>
      <w:r w:rsidRPr="00F921B5">
        <w:t xml:space="preserve">, </w:t>
      </w:r>
      <w:r w:rsidRPr="00F921B5">
        <w:t>《</w:t>
      </w:r>
      <w:r w:rsidRPr="00F921B5">
        <w:t>Graph Attention Networks</w:t>
      </w:r>
      <w:r w:rsidRPr="00F921B5">
        <w:t>》</w:t>
      </w:r>
      <w:r w:rsidRPr="00F921B5">
        <w:t xml:space="preserve">, </w:t>
      </w:r>
      <w:r w:rsidRPr="00F921B5">
        <w:t>收入</w:t>
      </w:r>
      <w:r w:rsidRPr="00F921B5">
        <w:t xml:space="preserve"> </w:t>
      </w:r>
      <w:r w:rsidRPr="00F921B5">
        <w:rPr>
          <w:i/>
          <w:iCs/>
        </w:rPr>
        <w:t>arXiv:1710.10903 [cs, stat]</w:t>
      </w:r>
      <w:r w:rsidRPr="00F921B5">
        <w:t>, 2</w:t>
      </w:r>
      <w:r w:rsidRPr="00F921B5">
        <w:t>月</w:t>
      </w:r>
      <w:r w:rsidRPr="00F921B5">
        <w:t xml:space="preserve"> 2018. </w:t>
      </w:r>
      <w:r w:rsidRPr="00F921B5">
        <w:t>见于</w:t>
      </w:r>
      <w:r w:rsidRPr="00F921B5">
        <w:t>: 2022</w:t>
      </w:r>
      <w:r w:rsidRPr="00F921B5">
        <w:t>年</w:t>
      </w:r>
      <w:r w:rsidRPr="00F921B5">
        <w:t>2</w:t>
      </w:r>
      <w:r w:rsidRPr="00F921B5">
        <w:t>月</w:t>
      </w:r>
      <w:r w:rsidRPr="00F921B5">
        <w:t>25</w:t>
      </w:r>
      <w:r w:rsidRPr="00F921B5">
        <w:t>日</w:t>
      </w:r>
      <w:r w:rsidRPr="00F921B5">
        <w:t>. [</w:t>
      </w:r>
      <w:r w:rsidRPr="00F921B5">
        <w:t>在线</w:t>
      </w:r>
      <w:r w:rsidRPr="00F921B5">
        <w:t xml:space="preserve">]. </w:t>
      </w:r>
      <w:r w:rsidRPr="00F921B5">
        <w:t>载于</w:t>
      </w:r>
      <w:r w:rsidRPr="00F921B5">
        <w:t>: http://arxiv.org/abs/1710.10903</w:t>
      </w:r>
    </w:p>
    <w:p w14:paraId="5928DA4E" w14:textId="77777777" w:rsidR="00CB558B" w:rsidRPr="00F921B5" w:rsidRDefault="00CB558B" w:rsidP="00CB558B">
      <w:pPr>
        <w:pStyle w:val="af3"/>
      </w:pPr>
      <w:r w:rsidRPr="00F921B5">
        <w:t>[11]</w:t>
      </w:r>
      <w:r w:rsidRPr="00F921B5">
        <w:tab/>
        <w:t>C. Li, M. Welling, J. Zhu</w:t>
      </w:r>
      <w:r w:rsidRPr="00F921B5">
        <w:t>和</w:t>
      </w:r>
      <w:r w:rsidRPr="00F921B5">
        <w:t xml:space="preserve">B. Zhang, </w:t>
      </w:r>
      <w:r w:rsidRPr="00F921B5">
        <w:t>《</w:t>
      </w:r>
      <w:r w:rsidRPr="00F921B5">
        <w:t>Graphical Generative Adversarial Networks</w:t>
      </w:r>
      <w:r w:rsidRPr="00F921B5">
        <w:t>》</w:t>
      </w:r>
      <w:r w:rsidRPr="00F921B5">
        <w:t xml:space="preserve">. </w:t>
      </w:r>
      <w:proofErr w:type="spellStart"/>
      <w:r w:rsidRPr="00F921B5">
        <w:t>arXiv</w:t>
      </w:r>
      <w:proofErr w:type="spellEnd"/>
      <w:r w:rsidRPr="00F921B5">
        <w:t>, 2018</w:t>
      </w:r>
      <w:r w:rsidRPr="00F921B5">
        <w:t>年</w:t>
      </w:r>
      <w:r w:rsidRPr="00F921B5">
        <w:t>12</w:t>
      </w:r>
      <w:r w:rsidRPr="00F921B5">
        <w:t>月</w:t>
      </w:r>
      <w:r w:rsidRPr="00F921B5">
        <w:t>12</w:t>
      </w:r>
      <w:r w:rsidRPr="00F921B5">
        <w:t>日</w:t>
      </w:r>
      <w:r w:rsidRPr="00F921B5">
        <w:t xml:space="preserve">. </w:t>
      </w:r>
      <w:proofErr w:type="spellStart"/>
      <w:r w:rsidRPr="00F921B5">
        <w:t>doi</w:t>
      </w:r>
      <w:proofErr w:type="spellEnd"/>
      <w:r w:rsidRPr="00F921B5">
        <w:t>: 10.48550/arXiv.1804.03429.</w:t>
      </w:r>
    </w:p>
    <w:p w14:paraId="0F4BBC7A" w14:textId="77777777" w:rsidR="00CB558B" w:rsidRPr="00F921B5" w:rsidRDefault="00CB558B" w:rsidP="00CB558B">
      <w:pPr>
        <w:pStyle w:val="af3"/>
      </w:pPr>
      <w:r w:rsidRPr="00F921B5">
        <w:t>[12]</w:t>
      </w:r>
      <w:r w:rsidRPr="00F921B5">
        <w:tab/>
        <w:t>X. Zhang, P. Cui, R. Xu, L. Zhou, Y. He</w:t>
      </w:r>
      <w:r w:rsidRPr="00F921B5">
        <w:t>和</w:t>
      </w:r>
      <w:r w:rsidRPr="00F921B5">
        <w:t xml:space="preserve">Z. Shen, </w:t>
      </w:r>
      <w:r w:rsidRPr="00F921B5">
        <w:t>《</w:t>
      </w:r>
      <w:r w:rsidRPr="00F921B5">
        <w:t>Deep Stable Learning for Out-Of-Distribution Generalization</w:t>
      </w:r>
      <w:r w:rsidRPr="00F921B5">
        <w:t>》</w:t>
      </w:r>
      <w:r w:rsidRPr="00F921B5">
        <w:t xml:space="preserve">. </w:t>
      </w:r>
      <w:proofErr w:type="spellStart"/>
      <w:r w:rsidRPr="00F921B5">
        <w:t>arXiv</w:t>
      </w:r>
      <w:proofErr w:type="spellEnd"/>
      <w:r w:rsidRPr="00F921B5">
        <w:t>, 2021</w:t>
      </w:r>
      <w:r w:rsidRPr="00F921B5">
        <w:t>年</w:t>
      </w:r>
      <w:r w:rsidRPr="00F921B5">
        <w:t>4</w:t>
      </w:r>
      <w:r w:rsidRPr="00F921B5">
        <w:t>月</w:t>
      </w:r>
      <w:r w:rsidRPr="00F921B5">
        <w:t>15</w:t>
      </w:r>
      <w:r w:rsidRPr="00F921B5">
        <w:t>日</w:t>
      </w:r>
      <w:r w:rsidRPr="00F921B5">
        <w:t xml:space="preserve">. </w:t>
      </w:r>
      <w:proofErr w:type="spellStart"/>
      <w:r w:rsidRPr="00F921B5">
        <w:t>doi</w:t>
      </w:r>
      <w:proofErr w:type="spellEnd"/>
      <w:r w:rsidRPr="00F921B5">
        <w:t>: 10.48550/arXiv.2104.07876.</w:t>
      </w:r>
    </w:p>
    <w:p w14:paraId="678A5B80" w14:textId="77777777" w:rsidR="00CB558B" w:rsidRPr="00F921B5" w:rsidRDefault="00CB558B" w:rsidP="00CB558B">
      <w:pPr>
        <w:pStyle w:val="af3"/>
      </w:pPr>
      <w:r w:rsidRPr="00F921B5">
        <w:t>[13]</w:t>
      </w:r>
      <w:r w:rsidRPr="00F921B5">
        <w:tab/>
      </w:r>
      <w:r w:rsidRPr="00F921B5">
        <w:t>邵平</w:t>
      </w:r>
      <w:r w:rsidRPr="00F921B5">
        <w:t xml:space="preserve">, </w:t>
      </w:r>
      <w:proofErr w:type="gramStart"/>
      <w:r w:rsidRPr="00F921B5">
        <w:t>杨健颖和</w:t>
      </w:r>
      <w:proofErr w:type="gramEnd"/>
      <w:r w:rsidRPr="00F921B5">
        <w:t>苏思达</w:t>
      </w:r>
      <w:r w:rsidRPr="00F921B5">
        <w:t xml:space="preserve">, </w:t>
      </w:r>
      <w:r w:rsidRPr="00F921B5">
        <w:t>可解释机器学习：模型、方法与实践</w:t>
      </w:r>
      <w:r w:rsidRPr="00F921B5">
        <w:t xml:space="preserve">. </w:t>
      </w:r>
      <w:r w:rsidRPr="00F921B5">
        <w:t>北京</w:t>
      </w:r>
      <w:r w:rsidRPr="00F921B5">
        <w:t xml:space="preserve">: </w:t>
      </w:r>
      <w:r w:rsidRPr="00F921B5">
        <w:t>机械工业出版社</w:t>
      </w:r>
      <w:r w:rsidRPr="00F921B5">
        <w:t>.</w:t>
      </w:r>
    </w:p>
    <w:p w14:paraId="41E52CC5" w14:textId="77777777" w:rsidR="00CB558B" w:rsidRPr="00F921B5" w:rsidRDefault="00CB558B" w:rsidP="00CB558B">
      <w:pPr>
        <w:pStyle w:val="af3"/>
      </w:pPr>
      <w:r w:rsidRPr="00F921B5">
        <w:t>[14]</w:t>
      </w:r>
      <w:r w:rsidRPr="00F921B5">
        <w:tab/>
        <w:t>M. D. Zeiler</w:t>
      </w:r>
      <w:r w:rsidRPr="00F921B5">
        <w:t>和</w:t>
      </w:r>
      <w:r w:rsidRPr="00F921B5">
        <w:t xml:space="preserve">R. Fergus, </w:t>
      </w:r>
      <w:r w:rsidRPr="00F921B5">
        <w:t>《</w:t>
      </w:r>
      <w:r w:rsidRPr="00F921B5">
        <w:t>Visualizing and Understanding Convolutional Networks</w:t>
      </w:r>
      <w:r w:rsidRPr="00F921B5">
        <w:t>》</w:t>
      </w:r>
      <w:r w:rsidRPr="00F921B5">
        <w:t xml:space="preserve">. </w:t>
      </w:r>
      <w:proofErr w:type="spellStart"/>
      <w:r w:rsidRPr="00F921B5">
        <w:t>arXiv</w:t>
      </w:r>
      <w:proofErr w:type="spellEnd"/>
      <w:r w:rsidRPr="00F921B5">
        <w:t>, 2013</w:t>
      </w:r>
      <w:r w:rsidRPr="00F921B5">
        <w:t>年</w:t>
      </w:r>
      <w:r w:rsidRPr="00F921B5">
        <w:t>11</w:t>
      </w:r>
      <w:r w:rsidRPr="00F921B5">
        <w:t>月</w:t>
      </w:r>
      <w:r w:rsidRPr="00F921B5">
        <w:t>28</w:t>
      </w:r>
      <w:r w:rsidRPr="00F921B5">
        <w:t>日</w:t>
      </w:r>
      <w:r w:rsidRPr="00F921B5">
        <w:t xml:space="preserve">. </w:t>
      </w:r>
      <w:r w:rsidRPr="00F921B5">
        <w:t>见于</w:t>
      </w:r>
      <w:r w:rsidRPr="00F921B5">
        <w:t>: 2023</w:t>
      </w:r>
      <w:r w:rsidRPr="00F921B5">
        <w:t>年</w:t>
      </w:r>
      <w:r w:rsidRPr="00F921B5">
        <w:t>5</w:t>
      </w:r>
      <w:r w:rsidRPr="00F921B5">
        <w:t>月</w:t>
      </w:r>
      <w:r w:rsidRPr="00F921B5">
        <w:t>11</w:t>
      </w:r>
      <w:r w:rsidRPr="00F921B5">
        <w:t>日</w:t>
      </w:r>
      <w:r w:rsidRPr="00F921B5">
        <w:t>. [</w:t>
      </w:r>
      <w:r w:rsidRPr="00F921B5">
        <w:t>在线</w:t>
      </w:r>
      <w:r w:rsidRPr="00F921B5">
        <w:t xml:space="preserve">]. </w:t>
      </w:r>
      <w:r w:rsidRPr="00F921B5">
        <w:t>载于</w:t>
      </w:r>
      <w:r w:rsidRPr="00F921B5">
        <w:t>: http://arxiv.org/abs/1311.2901</w:t>
      </w:r>
    </w:p>
    <w:p w14:paraId="0FF3514B" w14:textId="77777777" w:rsidR="00CB558B" w:rsidRPr="00F921B5" w:rsidRDefault="00CB558B" w:rsidP="00CB558B">
      <w:pPr>
        <w:pStyle w:val="af3"/>
      </w:pPr>
      <w:r w:rsidRPr="00F921B5">
        <w:t>[15]</w:t>
      </w:r>
      <w:r w:rsidRPr="00F921B5">
        <w:tab/>
        <w:t xml:space="preserve">B. Zhou, A. Khosla, A. </w:t>
      </w:r>
      <w:proofErr w:type="spellStart"/>
      <w:r w:rsidRPr="00F921B5">
        <w:t>Lapedriza</w:t>
      </w:r>
      <w:proofErr w:type="spellEnd"/>
      <w:r w:rsidRPr="00F921B5">
        <w:t>, A. Oliva</w:t>
      </w:r>
      <w:r w:rsidRPr="00F921B5">
        <w:t>和</w:t>
      </w:r>
      <w:r w:rsidRPr="00F921B5">
        <w:t xml:space="preserve">A. Torralba, </w:t>
      </w:r>
      <w:r w:rsidRPr="00F921B5">
        <w:t>《</w:t>
      </w:r>
      <w:r w:rsidRPr="00F921B5">
        <w:t>Object Detectors Emerge in Deep Scene CNNs</w:t>
      </w:r>
      <w:r w:rsidRPr="00F921B5">
        <w:t>》</w:t>
      </w:r>
      <w:r w:rsidRPr="00F921B5">
        <w:t xml:space="preserve">. </w:t>
      </w:r>
      <w:proofErr w:type="spellStart"/>
      <w:r w:rsidRPr="00F921B5">
        <w:t>arXiv</w:t>
      </w:r>
      <w:proofErr w:type="spellEnd"/>
      <w:r w:rsidRPr="00F921B5">
        <w:t>, 2015</w:t>
      </w:r>
      <w:r w:rsidRPr="00F921B5">
        <w:t>年</w:t>
      </w:r>
      <w:r w:rsidRPr="00F921B5">
        <w:t>4</w:t>
      </w:r>
      <w:r w:rsidRPr="00F921B5">
        <w:t>月</w:t>
      </w:r>
      <w:r w:rsidRPr="00F921B5">
        <w:t>15</w:t>
      </w:r>
      <w:r w:rsidRPr="00F921B5">
        <w:t>日</w:t>
      </w:r>
      <w:r w:rsidRPr="00F921B5">
        <w:t xml:space="preserve">. </w:t>
      </w:r>
      <w:r w:rsidRPr="00F921B5">
        <w:t>见于</w:t>
      </w:r>
      <w:r w:rsidRPr="00F921B5">
        <w:t>: 2023</w:t>
      </w:r>
      <w:r w:rsidRPr="00F921B5">
        <w:t>年</w:t>
      </w:r>
      <w:r w:rsidRPr="00F921B5">
        <w:t>5</w:t>
      </w:r>
      <w:r w:rsidRPr="00F921B5">
        <w:t>月</w:t>
      </w:r>
      <w:r w:rsidRPr="00F921B5">
        <w:t>11</w:t>
      </w:r>
      <w:r w:rsidRPr="00F921B5">
        <w:t>日</w:t>
      </w:r>
      <w:r w:rsidRPr="00F921B5">
        <w:t>. [</w:t>
      </w:r>
      <w:r w:rsidRPr="00F921B5">
        <w:t>在线</w:t>
      </w:r>
      <w:r w:rsidRPr="00F921B5">
        <w:t xml:space="preserve">]. </w:t>
      </w:r>
      <w:r w:rsidRPr="00F921B5">
        <w:t>载于</w:t>
      </w:r>
      <w:r w:rsidRPr="00F921B5">
        <w:t>: http://arxiv.org/abs/1412.6856</w:t>
      </w:r>
    </w:p>
    <w:p w14:paraId="048267EB" w14:textId="77777777" w:rsidR="00CB558B" w:rsidRPr="00F921B5" w:rsidRDefault="00CB558B" w:rsidP="00CB558B">
      <w:pPr>
        <w:pStyle w:val="af3"/>
      </w:pPr>
      <w:r w:rsidRPr="00F921B5">
        <w:t>[16]</w:t>
      </w:r>
      <w:r w:rsidRPr="00F921B5">
        <w:tab/>
      </w:r>
      <w:r w:rsidRPr="00F921B5">
        <w:t>《</w:t>
      </w:r>
      <w:r w:rsidRPr="00F921B5">
        <w:t>Feature Visualization</w:t>
      </w:r>
      <w:r w:rsidRPr="00F921B5">
        <w:t>》</w:t>
      </w:r>
      <w:r w:rsidRPr="00F921B5">
        <w:t>. https://distill.pub/2017/feature-visualization/ (</w:t>
      </w:r>
      <w:r w:rsidRPr="00F921B5">
        <w:t>见于</w:t>
      </w:r>
      <w:r w:rsidRPr="00F921B5">
        <w:t xml:space="preserve"> 2023</w:t>
      </w:r>
      <w:r w:rsidRPr="00F921B5">
        <w:t>年</w:t>
      </w:r>
      <w:r w:rsidRPr="00F921B5">
        <w:t>5</w:t>
      </w:r>
      <w:r w:rsidRPr="00F921B5">
        <w:t>月</w:t>
      </w:r>
      <w:r w:rsidRPr="00F921B5">
        <w:t>11</w:t>
      </w:r>
      <w:r w:rsidRPr="00F921B5">
        <w:t>日</w:t>
      </w:r>
      <w:r w:rsidRPr="00F921B5">
        <w:t>).</w:t>
      </w:r>
    </w:p>
    <w:p w14:paraId="19D9424B" w14:textId="77777777" w:rsidR="00CB558B" w:rsidRPr="00F921B5" w:rsidRDefault="00CB558B" w:rsidP="00CB558B">
      <w:pPr>
        <w:pStyle w:val="af3"/>
      </w:pPr>
      <w:r w:rsidRPr="00F921B5">
        <w:t>[17]</w:t>
      </w:r>
      <w:r w:rsidRPr="00F921B5">
        <w:tab/>
        <w:t xml:space="preserve">B. Zhou, A. Khosla, A. </w:t>
      </w:r>
      <w:proofErr w:type="spellStart"/>
      <w:r w:rsidRPr="00F921B5">
        <w:t>Lapedriza</w:t>
      </w:r>
      <w:proofErr w:type="spellEnd"/>
      <w:r w:rsidRPr="00F921B5">
        <w:t>, A. Oliva</w:t>
      </w:r>
      <w:r w:rsidRPr="00F921B5">
        <w:t>和</w:t>
      </w:r>
      <w:r w:rsidRPr="00F921B5">
        <w:t xml:space="preserve">A. Torralba, </w:t>
      </w:r>
      <w:r w:rsidRPr="00F921B5">
        <w:t>《</w:t>
      </w:r>
      <w:r w:rsidRPr="00F921B5">
        <w:t>Learning Deep Features for Discriminative Localization</w:t>
      </w:r>
      <w:r w:rsidRPr="00F921B5">
        <w:t>》</w:t>
      </w:r>
      <w:r w:rsidRPr="00F921B5">
        <w:t xml:space="preserve">. </w:t>
      </w:r>
      <w:proofErr w:type="spellStart"/>
      <w:r w:rsidRPr="00F921B5">
        <w:t>arXiv</w:t>
      </w:r>
      <w:proofErr w:type="spellEnd"/>
      <w:r w:rsidRPr="00F921B5">
        <w:t>, 2015</w:t>
      </w:r>
      <w:r w:rsidRPr="00F921B5">
        <w:t>年</w:t>
      </w:r>
      <w:r w:rsidRPr="00F921B5">
        <w:t>12</w:t>
      </w:r>
      <w:r w:rsidRPr="00F921B5">
        <w:t>月</w:t>
      </w:r>
      <w:r w:rsidRPr="00F921B5">
        <w:t>13</w:t>
      </w:r>
      <w:r w:rsidRPr="00F921B5">
        <w:t>日</w:t>
      </w:r>
      <w:r w:rsidRPr="00F921B5">
        <w:t xml:space="preserve">. </w:t>
      </w:r>
      <w:r w:rsidRPr="00F921B5">
        <w:t>见于</w:t>
      </w:r>
      <w:r w:rsidRPr="00F921B5">
        <w:t>: 2023</w:t>
      </w:r>
      <w:r w:rsidRPr="00F921B5">
        <w:t>年</w:t>
      </w:r>
      <w:r w:rsidRPr="00F921B5">
        <w:t>5</w:t>
      </w:r>
      <w:r w:rsidRPr="00F921B5">
        <w:t>月</w:t>
      </w:r>
      <w:r w:rsidRPr="00F921B5">
        <w:t>13</w:t>
      </w:r>
      <w:r w:rsidRPr="00F921B5">
        <w:t>日</w:t>
      </w:r>
      <w:r w:rsidRPr="00F921B5">
        <w:t>. [</w:t>
      </w:r>
      <w:r w:rsidRPr="00F921B5">
        <w:t>在线</w:t>
      </w:r>
      <w:r w:rsidRPr="00F921B5">
        <w:t xml:space="preserve">]. </w:t>
      </w:r>
      <w:r w:rsidRPr="00F921B5">
        <w:t>载于</w:t>
      </w:r>
      <w:r w:rsidRPr="00F921B5">
        <w:t>: http://arxiv.org/abs/1512.04150</w:t>
      </w:r>
    </w:p>
    <w:p w14:paraId="3ED0F942" w14:textId="77777777" w:rsidR="00CB558B" w:rsidRPr="00F921B5" w:rsidRDefault="00CB558B" w:rsidP="00CB558B">
      <w:pPr>
        <w:pStyle w:val="af3"/>
      </w:pPr>
      <w:r w:rsidRPr="00F921B5">
        <w:t>[18]</w:t>
      </w:r>
      <w:r w:rsidRPr="00F921B5">
        <w:tab/>
        <w:t xml:space="preserve">R. R. Selvaraju, M. Cogswell, A. Das, R. </w:t>
      </w:r>
      <w:proofErr w:type="spellStart"/>
      <w:r w:rsidRPr="00F921B5">
        <w:t>Vedantam</w:t>
      </w:r>
      <w:proofErr w:type="spellEnd"/>
      <w:r w:rsidRPr="00F921B5">
        <w:t>, D. Parikh</w:t>
      </w:r>
      <w:r w:rsidRPr="00F921B5">
        <w:t>和</w:t>
      </w:r>
      <w:r w:rsidRPr="00F921B5">
        <w:t xml:space="preserve">D. Batra, </w:t>
      </w:r>
      <w:r w:rsidRPr="00F921B5">
        <w:t>《</w:t>
      </w:r>
      <w:r w:rsidRPr="00F921B5">
        <w:t>Grad-CAM: Visual Explanations from Deep Networks via Gradient-based Localization</w:t>
      </w:r>
      <w:r w:rsidRPr="00F921B5">
        <w:t>》</w:t>
      </w:r>
      <w:r w:rsidRPr="00F921B5">
        <w:t xml:space="preserve">, </w:t>
      </w:r>
      <w:r w:rsidRPr="00F921B5">
        <w:rPr>
          <w:i/>
          <w:iCs/>
        </w:rPr>
        <w:t xml:space="preserve">Int. J. </w:t>
      </w:r>
      <w:proofErr w:type="spellStart"/>
      <w:r w:rsidRPr="00F921B5">
        <w:rPr>
          <w:i/>
          <w:iCs/>
        </w:rPr>
        <w:t>Comput</w:t>
      </w:r>
      <w:proofErr w:type="spellEnd"/>
      <w:r w:rsidRPr="00F921B5">
        <w:rPr>
          <w:i/>
          <w:iCs/>
        </w:rPr>
        <w:t>. Vis.</w:t>
      </w:r>
      <w:r w:rsidRPr="00F921B5">
        <w:t xml:space="preserve">, </w:t>
      </w:r>
      <w:r w:rsidRPr="00F921B5">
        <w:t>卷</w:t>
      </w:r>
      <w:r w:rsidRPr="00F921B5">
        <w:t xml:space="preserve"> 128, </w:t>
      </w:r>
      <w:r w:rsidRPr="00F921B5">
        <w:t>期</w:t>
      </w:r>
      <w:r w:rsidRPr="00F921B5">
        <w:t xml:space="preserve"> 2, </w:t>
      </w:r>
      <w:r w:rsidRPr="00F921B5">
        <w:t>页</w:t>
      </w:r>
      <w:r w:rsidRPr="00F921B5">
        <w:t xml:space="preserve"> 336–359, 2</w:t>
      </w:r>
      <w:r w:rsidRPr="00F921B5">
        <w:t>月</w:t>
      </w:r>
      <w:r w:rsidRPr="00F921B5">
        <w:t xml:space="preserve"> 2020, </w:t>
      </w:r>
      <w:proofErr w:type="spellStart"/>
      <w:r w:rsidRPr="00F921B5">
        <w:t>doi</w:t>
      </w:r>
      <w:proofErr w:type="spellEnd"/>
      <w:r w:rsidRPr="00F921B5">
        <w:t>: 10.1007/s11263-019-01228-7.</w:t>
      </w:r>
    </w:p>
    <w:p w14:paraId="71F733C9" w14:textId="77777777" w:rsidR="00CB558B" w:rsidRPr="00F921B5" w:rsidRDefault="00CB558B" w:rsidP="00CB558B">
      <w:pPr>
        <w:pStyle w:val="af3"/>
      </w:pPr>
      <w:r w:rsidRPr="00F921B5">
        <w:t>[19]</w:t>
      </w:r>
      <w:r w:rsidRPr="00F921B5">
        <w:tab/>
        <w:t>Z. J. Wang</w:t>
      </w:r>
      <w:r w:rsidRPr="00F921B5">
        <w:t>等</w:t>
      </w:r>
      <w:r w:rsidRPr="00F921B5">
        <w:t xml:space="preserve">, </w:t>
      </w:r>
      <w:r w:rsidRPr="00F921B5">
        <w:t>《</w:t>
      </w:r>
      <w:r w:rsidRPr="00F921B5">
        <w:t xml:space="preserve">CNN Explainer: Learning Convolutional Neural Networks with Interactive </w:t>
      </w:r>
      <w:r w:rsidRPr="00F921B5">
        <w:lastRenderedPageBreak/>
        <w:t>Visualization</w:t>
      </w:r>
      <w:r w:rsidRPr="00F921B5">
        <w:t>》</w:t>
      </w:r>
      <w:r w:rsidRPr="00F921B5">
        <w:t xml:space="preserve">, </w:t>
      </w:r>
      <w:r w:rsidRPr="00F921B5">
        <w:rPr>
          <w:i/>
          <w:iCs/>
        </w:rPr>
        <w:t xml:space="preserve">IEEE Trans. Vis. </w:t>
      </w:r>
      <w:proofErr w:type="spellStart"/>
      <w:r w:rsidRPr="00F921B5">
        <w:rPr>
          <w:i/>
          <w:iCs/>
        </w:rPr>
        <w:t>Comput</w:t>
      </w:r>
      <w:proofErr w:type="spellEnd"/>
      <w:r w:rsidRPr="00F921B5">
        <w:rPr>
          <w:i/>
          <w:iCs/>
        </w:rPr>
        <w:t>. Graph.</w:t>
      </w:r>
      <w:r w:rsidRPr="00F921B5">
        <w:t xml:space="preserve">, </w:t>
      </w:r>
      <w:r w:rsidRPr="00F921B5">
        <w:t>卷</w:t>
      </w:r>
      <w:r w:rsidRPr="00F921B5">
        <w:t xml:space="preserve"> 27, </w:t>
      </w:r>
      <w:r w:rsidRPr="00F921B5">
        <w:t>期</w:t>
      </w:r>
      <w:r w:rsidRPr="00F921B5">
        <w:t xml:space="preserve"> 2, </w:t>
      </w:r>
      <w:r w:rsidRPr="00F921B5">
        <w:t>页</w:t>
      </w:r>
      <w:r w:rsidRPr="00F921B5">
        <w:t xml:space="preserve"> 1396–1406, 2</w:t>
      </w:r>
      <w:r w:rsidRPr="00F921B5">
        <w:t>月</w:t>
      </w:r>
      <w:r w:rsidRPr="00F921B5">
        <w:t xml:space="preserve"> 2021, </w:t>
      </w:r>
      <w:proofErr w:type="spellStart"/>
      <w:r w:rsidRPr="00F921B5">
        <w:t>doi</w:t>
      </w:r>
      <w:proofErr w:type="spellEnd"/>
      <w:r w:rsidRPr="00F921B5">
        <w:t>: 10.1109/TVCG.2020.3030418.</w:t>
      </w:r>
    </w:p>
    <w:p w14:paraId="338AABEB" w14:textId="77777777" w:rsidR="00CB558B" w:rsidRPr="00F921B5" w:rsidRDefault="00CB558B" w:rsidP="00CB558B">
      <w:pPr>
        <w:pStyle w:val="af3"/>
      </w:pPr>
      <w:r w:rsidRPr="00F921B5">
        <w:t>[20]</w:t>
      </w:r>
      <w:r w:rsidRPr="00F921B5">
        <w:tab/>
        <w:t xml:space="preserve">K. Simonyan, A. </w:t>
      </w:r>
      <w:proofErr w:type="spellStart"/>
      <w:r w:rsidRPr="00F921B5">
        <w:t>Vedaldi</w:t>
      </w:r>
      <w:proofErr w:type="spellEnd"/>
      <w:r w:rsidRPr="00F921B5">
        <w:t>和</w:t>
      </w:r>
      <w:r w:rsidRPr="00F921B5">
        <w:t xml:space="preserve">A. Zisserman, </w:t>
      </w:r>
      <w:r w:rsidRPr="00F921B5">
        <w:t>《</w:t>
      </w:r>
      <w:r w:rsidRPr="00F921B5">
        <w:t xml:space="preserve">Deep Inside Convolutional Networks: </w:t>
      </w:r>
      <w:proofErr w:type="spellStart"/>
      <w:r w:rsidRPr="00F921B5">
        <w:t>Visualising</w:t>
      </w:r>
      <w:proofErr w:type="spellEnd"/>
      <w:r w:rsidRPr="00F921B5">
        <w:t xml:space="preserve"> Image Classification Models and Saliency Maps</w:t>
      </w:r>
      <w:r w:rsidRPr="00F921B5">
        <w:t>》</w:t>
      </w:r>
      <w:r w:rsidRPr="00F921B5">
        <w:t xml:space="preserve">. </w:t>
      </w:r>
      <w:proofErr w:type="spellStart"/>
      <w:r w:rsidRPr="00F921B5">
        <w:t>arXiv</w:t>
      </w:r>
      <w:proofErr w:type="spellEnd"/>
      <w:r w:rsidRPr="00F921B5">
        <w:t>, 2014</w:t>
      </w:r>
      <w:r w:rsidRPr="00F921B5">
        <w:t>年</w:t>
      </w:r>
      <w:r w:rsidRPr="00F921B5">
        <w:t>4</w:t>
      </w:r>
      <w:r w:rsidRPr="00F921B5">
        <w:t>月</w:t>
      </w:r>
      <w:r w:rsidRPr="00F921B5">
        <w:t>19</w:t>
      </w:r>
      <w:r w:rsidRPr="00F921B5">
        <w:t>日</w:t>
      </w:r>
      <w:r w:rsidRPr="00F921B5">
        <w:t xml:space="preserve">. </w:t>
      </w:r>
      <w:r w:rsidRPr="00F921B5">
        <w:t>见于</w:t>
      </w:r>
      <w:r w:rsidRPr="00F921B5">
        <w:t>: 2023</w:t>
      </w:r>
      <w:r w:rsidRPr="00F921B5">
        <w:t>年</w:t>
      </w:r>
      <w:r w:rsidRPr="00F921B5">
        <w:t>5</w:t>
      </w:r>
      <w:r w:rsidRPr="00F921B5">
        <w:t>月</w:t>
      </w:r>
      <w:r w:rsidRPr="00F921B5">
        <w:t>13</w:t>
      </w:r>
      <w:r w:rsidRPr="00F921B5">
        <w:t>日</w:t>
      </w:r>
      <w:r w:rsidRPr="00F921B5">
        <w:t>. [</w:t>
      </w:r>
      <w:r w:rsidRPr="00F921B5">
        <w:t>在线</w:t>
      </w:r>
      <w:r w:rsidRPr="00F921B5">
        <w:t xml:space="preserve">]. </w:t>
      </w:r>
      <w:r w:rsidRPr="00F921B5">
        <w:t>载于</w:t>
      </w:r>
      <w:r w:rsidRPr="00F921B5">
        <w:t>: http://arxiv.org/abs/1312.6034</w:t>
      </w:r>
    </w:p>
    <w:p w14:paraId="69F2209F" w14:textId="77777777" w:rsidR="00CB558B" w:rsidRPr="00F921B5" w:rsidRDefault="00CB558B" w:rsidP="00CB558B">
      <w:pPr>
        <w:pStyle w:val="af3"/>
      </w:pPr>
      <w:r w:rsidRPr="00F921B5">
        <w:t>[21]</w:t>
      </w:r>
      <w:r w:rsidRPr="00F921B5">
        <w:tab/>
        <w:t xml:space="preserve">D. </w:t>
      </w:r>
      <w:proofErr w:type="spellStart"/>
      <w:r w:rsidRPr="00F921B5">
        <w:t>Smilkov</w:t>
      </w:r>
      <w:proofErr w:type="spellEnd"/>
      <w:r w:rsidRPr="00F921B5">
        <w:t xml:space="preserve">, N. Thorat, B. Kim, F. </w:t>
      </w:r>
      <w:proofErr w:type="spellStart"/>
      <w:r w:rsidRPr="00F921B5">
        <w:t>Viégas</w:t>
      </w:r>
      <w:proofErr w:type="spellEnd"/>
      <w:r w:rsidRPr="00F921B5">
        <w:t>和</w:t>
      </w:r>
      <w:r w:rsidRPr="00F921B5">
        <w:t xml:space="preserve">M. Wattenberg, </w:t>
      </w:r>
      <w:r w:rsidRPr="00F921B5">
        <w:t>《</w:t>
      </w:r>
      <w:proofErr w:type="spellStart"/>
      <w:r w:rsidRPr="00F921B5">
        <w:t>SmoothGrad</w:t>
      </w:r>
      <w:proofErr w:type="spellEnd"/>
      <w:r w:rsidRPr="00F921B5">
        <w:t>: removing noise by adding noise</w:t>
      </w:r>
      <w:r w:rsidRPr="00F921B5">
        <w:t>》</w:t>
      </w:r>
      <w:r w:rsidRPr="00F921B5">
        <w:t xml:space="preserve">. </w:t>
      </w:r>
      <w:proofErr w:type="spellStart"/>
      <w:r w:rsidRPr="00F921B5">
        <w:t>arXiv</w:t>
      </w:r>
      <w:proofErr w:type="spellEnd"/>
      <w:r w:rsidRPr="00F921B5">
        <w:t>, 2017</w:t>
      </w:r>
      <w:r w:rsidRPr="00F921B5">
        <w:t>年</w:t>
      </w:r>
      <w:r w:rsidRPr="00F921B5">
        <w:t>6</w:t>
      </w:r>
      <w:r w:rsidRPr="00F921B5">
        <w:t>月</w:t>
      </w:r>
      <w:r w:rsidRPr="00F921B5">
        <w:t>12</w:t>
      </w:r>
      <w:r w:rsidRPr="00F921B5">
        <w:t>日</w:t>
      </w:r>
      <w:r w:rsidRPr="00F921B5">
        <w:t xml:space="preserve">. </w:t>
      </w:r>
      <w:r w:rsidRPr="00F921B5">
        <w:t>见于</w:t>
      </w:r>
      <w:r w:rsidRPr="00F921B5">
        <w:t>: 2023</w:t>
      </w:r>
      <w:r w:rsidRPr="00F921B5">
        <w:t>年</w:t>
      </w:r>
      <w:r w:rsidRPr="00F921B5">
        <w:t>5</w:t>
      </w:r>
      <w:r w:rsidRPr="00F921B5">
        <w:t>月</w:t>
      </w:r>
      <w:r w:rsidRPr="00F921B5">
        <w:t>13</w:t>
      </w:r>
      <w:r w:rsidRPr="00F921B5">
        <w:t>日</w:t>
      </w:r>
      <w:r w:rsidRPr="00F921B5">
        <w:t>. [</w:t>
      </w:r>
      <w:r w:rsidRPr="00F921B5">
        <w:t>在线</w:t>
      </w:r>
      <w:r w:rsidRPr="00F921B5">
        <w:t xml:space="preserve">]. </w:t>
      </w:r>
      <w:r w:rsidRPr="00F921B5">
        <w:t>载于</w:t>
      </w:r>
      <w:r w:rsidRPr="00F921B5">
        <w:t>: http://arxiv.org/abs/1706.03825</w:t>
      </w:r>
    </w:p>
    <w:p w14:paraId="08DA7431" w14:textId="77777777" w:rsidR="00CB558B" w:rsidRPr="00F921B5" w:rsidRDefault="00CB558B" w:rsidP="00CB558B">
      <w:pPr>
        <w:pStyle w:val="af3"/>
      </w:pPr>
      <w:r w:rsidRPr="00F921B5">
        <w:t>[22]</w:t>
      </w:r>
      <w:r w:rsidRPr="00F921B5">
        <w:tab/>
        <w:t>M. Sundararajan, A. Taly</w:t>
      </w:r>
      <w:r w:rsidRPr="00F921B5">
        <w:t>和</w:t>
      </w:r>
      <w:r w:rsidRPr="00F921B5">
        <w:t xml:space="preserve">Q. Yan, </w:t>
      </w:r>
      <w:r w:rsidRPr="00F921B5">
        <w:t>《</w:t>
      </w:r>
      <w:r w:rsidRPr="00F921B5">
        <w:t>Axiomatic Attribution for Deep Networks</w:t>
      </w:r>
      <w:r w:rsidRPr="00F921B5">
        <w:t>》</w:t>
      </w:r>
      <w:r w:rsidRPr="00F921B5">
        <w:t xml:space="preserve">. </w:t>
      </w:r>
      <w:proofErr w:type="spellStart"/>
      <w:r w:rsidRPr="00F921B5">
        <w:t>arXiv</w:t>
      </w:r>
      <w:proofErr w:type="spellEnd"/>
      <w:r w:rsidRPr="00F921B5">
        <w:t>, 2017</w:t>
      </w:r>
      <w:r w:rsidRPr="00F921B5">
        <w:t>年</w:t>
      </w:r>
      <w:r w:rsidRPr="00F921B5">
        <w:t>6</w:t>
      </w:r>
      <w:r w:rsidRPr="00F921B5">
        <w:t>月</w:t>
      </w:r>
      <w:r w:rsidRPr="00F921B5">
        <w:t>12</w:t>
      </w:r>
      <w:r w:rsidRPr="00F921B5">
        <w:t>日</w:t>
      </w:r>
      <w:r w:rsidRPr="00F921B5">
        <w:t xml:space="preserve">. </w:t>
      </w:r>
      <w:r w:rsidRPr="00F921B5">
        <w:t>见于</w:t>
      </w:r>
      <w:r w:rsidRPr="00F921B5">
        <w:t>: 2023</w:t>
      </w:r>
      <w:r w:rsidRPr="00F921B5">
        <w:t>年</w:t>
      </w:r>
      <w:r w:rsidRPr="00F921B5">
        <w:t>5</w:t>
      </w:r>
      <w:r w:rsidRPr="00F921B5">
        <w:t>月</w:t>
      </w:r>
      <w:r w:rsidRPr="00F921B5">
        <w:t>13</w:t>
      </w:r>
      <w:r w:rsidRPr="00F921B5">
        <w:t>日</w:t>
      </w:r>
      <w:r w:rsidRPr="00F921B5">
        <w:t>. [</w:t>
      </w:r>
      <w:r w:rsidRPr="00F921B5">
        <w:t>在线</w:t>
      </w:r>
      <w:r w:rsidRPr="00F921B5">
        <w:t xml:space="preserve">]. </w:t>
      </w:r>
      <w:r w:rsidRPr="00F921B5">
        <w:t>载于</w:t>
      </w:r>
      <w:r w:rsidRPr="00F921B5">
        <w:t>: http://arxiv.org/abs/1703.01365</w:t>
      </w:r>
    </w:p>
    <w:p w14:paraId="3FA83C04" w14:textId="77777777" w:rsidR="00CB558B" w:rsidRPr="00F921B5" w:rsidRDefault="00CB558B" w:rsidP="00CB558B">
      <w:pPr>
        <w:pStyle w:val="af3"/>
      </w:pPr>
      <w:r w:rsidRPr="00F921B5">
        <w:t>[23]</w:t>
      </w:r>
      <w:r w:rsidRPr="00F921B5">
        <w:tab/>
        <w:t xml:space="preserve">S. Bach, A. Binder, G. Montavon, F. </w:t>
      </w:r>
      <w:proofErr w:type="spellStart"/>
      <w:r w:rsidRPr="00F921B5">
        <w:t>Klauschen</w:t>
      </w:r>
      <w:proofErr w:type="spellEnd"/>
      <w:r w:rsidRPr="00F921B5">
        <w:t>, K.-R. Müller</w:t>
      </w:r>
      <w:r w:rsidRPr="00F921B5">
        <w:t>和</w:t>
      </w:r>
      <w:r w:rsidRPr="00F921B5">
        <w:t xml:space="preserve">W. Samek, </w:t>
      </w:r>
      <w:r w:rsidRPr="00F921B5">
        <w:t>《</w:t>
      </w:r>
      <w:r w:rsidRPr="00F921B5">
        <w:t>On Pixel-Wise Explanations for Non-Linear Classifier Decisions by Layer-Wise Relevance Propagation</w:t>
      </w:r>
      <w:r w:rsidRPr="00F921B5">
        <w:t>》</w:t>
      </w:r>
      <w:r w:rsidRPr="00F921B5">
        <w:t xml:space="preserve">, </w:t>
      </w:r>
      <w:r w:rsidRPr="00F921B5">
        <w:rPr>
          <w:i/>
          <w:iCs/>
        </w:rPr>
        <w:t>PLOS ONE</w:t>
      </w:r>
      <w:r w:rsidRPr="00F921B5">
        <w:t xml:space="preserve">, </w:t>
      </w:r>
      <w:r w:rsidRPr="00F921B5">
        <w:t>卷</w:t>
      </w:r>
      <w:r w:rsidRPr="00F921B5">
        <w:t xml:space="preserve"> 10, </w:t>
      </w:r>
      <w:r w:rsidRPr="00F921B5">
        <w:t>期</w:t>
      </w:r>
      <w:r w:rsidRPr="00F921B5">
        <w:t xml:space="preserve"> 7, </w:t>
      </w:r>
      <w:r w:rsidRPr="00F921B5">
        <w:t>页</w:t>
      </w:r>
      <w:r w:rsidRPr="00F921B5">
        <w:t xml:space="preserve"> e0130140, 7</w:t>
      </w:r>
      <w:r w:rsidRPr="00F921B5">
        <w:t>月</w:t>
      </w:r>
      <w:r w:rsidRPr="00F921B5">
        <w:t xml:space="preserve"> 2015, </w:t>
      </w:r>
      <w:proofErr w:type="spellStart"/>
      <w:r w:rsidRPr="00F921B5">
        <w:t>doi</w:t>
      </w:r>
      <w:proofErr w:type="spellEnd"/>
      <w:r w:rsidRPr="00F921B5">
        <w:t>: 10.1371/journal.pone.0130140.</w:t>
      </w:r>
    </w:p>
    <w:p w14:paraId="3413327B" w14:textId="77777777" w:rsidR="00CB558B" w:rsidRPr="00F921B5" w:rsidRDefault="00CB558B" w:rsidP="00CB558B">
      <w:pPr>
        <w:pStyle w:val="af3"/>
      </w:pPr>
      <w:r w:rsidRPr="00F921B5">
        <w:t>[24]</w:t>
      </w:r>
      <w:r w:rsidRPr="00F921B5">
        <w:tab/>
        <w:t xml:space="preserve">G. Montavon, A. Binder, S. </w:t>
      </w:r>
      <w:proofErr w:type="spellStart"/>
      <w:r w:rsidRPr="00F921B5">
        <w:t>Lapuschkin</w:t>
      </w:r>
      <w:proofErr w:type="spellEnd"/>
      <w:r w:rsidRPr="00F921B5">
        <w:t>, W. Samek</w:t>
      </w:r>
      <w:r w:rsidRPr="00F921B5">
        <w:t>和</w:t>
      </w:r>
      <w:r w:rsidRPr="00F921B5">
        <w:t xml:space="preserve">K.-R. Müller, </w:t>
      </w:r>
      <w:r w:rsidRPr="00F921B5">
        <w:t>《</w:t>
      </w:r>
      <w:r w:rsidRPr="00F921B5">
        <w:t>Layer-Wise Relevance Propagation: An Overview</w:t>
      </w:r>
      <w:r w:rsidRPr="00F921B5">
        <w:t>》</w:t>
      </w:r>
      <w:r w:rsidRPr="00F921B5">
        <w:t xml:space="preserve">, </w:t>
      </w:r>
      <w:r w:rsidRPr="00F921B5">
        <w:t>收入</w:t>
      </w:r>
      <w:r w:rsidRPr="00F921B5">
        <w:t xml:space="preserve"> </w:t>
      </w:r>
      <w:r w:rsidRPr="00F921B5">
        <w:rPr>
          <w:i/>
          <w:iCs/>
        </w:rPr>
        <w:t>Explainable AI: Interpreting, Explaining and Visualizing Deep Learning</w:t>
      </w:r>
      <w:r w:rsidRPr="00F921B5">
        <w:t xml:space="preserve">, Berlin, Heidelberg: Springer-Verlag, 2022, </w:t>
      </w:r>
      <w:r w:rsidRPr="00F921B5">
        <w:t>页</w:t>
      </w:r>
      <w:r w:rsidRPr="00F921B5">
        <w:t xml:space="preserve"> 193–209. </w:t>
      </w:r>
      <w:r w:rsidRPr="00F921B5">
        <w:t>见于</w:t>
      </w:r>
      <w:r w:rsidRPr="00F921B5">
        <w:t>: 2023</w:t>
      </w:r>
      <w:r w:rsidRPr="00F921B5">
        <w:t>年</w:t>
      </w:r>
      <w:r w:rsidRPr="00F921B5">
        <w:t>5</w:t>
      </w:r>
      <w:r w:rsidRPr="00F921B5">
        <w:t>月</w:t>
      </w:r>
      <w:r w:rsidRPr="00F921B5">
        <w:t>15</w:t>
      </w:r>
      <w:r w:rsidRPr="00F921B5">
        <w:t>日</w:t>
      </w:r>
      <w:r w:rsidRPr="00F921B5">
        <w:t>. [</w:t>
      </w:r>
      <w:r w:rsidRPr="00F921B5">
        <w:t>在线</w:t>
      </w:r>
      <w:r w:rsidRPr="00F921B5">
        <w:t xml:space="preserve">]. </w:t>
      </w:r>
      <w:r w:rsidRPr="00F921B5">
        <w:t>载于</w:t>
      </w:r>
      <w:r w:rsidRPr="00F921B5">
        <w:t>: https://doi.org/10.1007/978-3-030-28954-6_10</w:t>
      </w:r>
    </w:p>
    <w:p w14:paraId="5F846808" w14:textId="77777777" w:rsidR="00CB558B" w:rsidRPr="00F921B5" w:rsidRDefault="00CB558B" w:rsidP="00CB558B">
      <w:pPr>
        <w:pStyle w:val="af3"/>
      </w:pPr>
      <w:r w:rsidRPr="00F921B5">
        <w:t>[25]</w:t>
      </w:r>
      <w:r w:rsidRPr="00F921B5">
        <w:tab/>
        <w:t>S. M. Lundberg</w:t>
      </w:r>
      <w:r w:rsidRPr="00F921B5">
        <w:t>和</w:t>
      </w:r>
      <w:r w:rsidRPr="00F921B5">
        <w:t xml:space="preserve">S.-I. Lee, </w:t>
      </w:r>
      <w:r w:rsidRPr="00F921B5">
        <w:t>《</w:t>
      </w:r>
      <w:r w:rsidRPr="00F921B5">
        <w:t>A Unified Approach to Interpreting Model Predictions</w:t>
      </w:r>
      <w:r w:rsidRPr="00F921B5">
        <w:t>》</w:t>
      </w:r>
      <w:r w:rsidRPr="00F921B5">
        <w:t xml:space="preserve">, </w:t>
      </w:r>
      <w:r w:rsidRPr="00F921B5">
        <w:t>收入</w:t>
      </w:r>
      <w:r w:rsidRPr="00F921B5">
        <w:t xml:space="preserve"> </w:t>
      </w:r>
      <w:r w:rsidRPr="00F921B5">
        <w:rPr>
          <w:i/>
          <w:iCs/>
        </w:rPr>
        <w:t>Advances in Neural Information Processing Systems</w:t>
      </w:r>
      <w:r w:rsidRPr="00F921B5">
        <w:t xml:space="preserve">, Curran Associates, Inc., 2017. </w:t>
      </w:r>
      <w:r w:rsidRPr="00F921B5">
        <w:t>见于</w:t>
      </w:r>
      <w:r w:rsidRPr="00F921B5">
        <w:t>: 2023</w:t>
      </w:r>
      <w:r w:rsidRPr="00F921B5">
        <w:t>年</w:t>
      </w:r>
      <w:r w:rsidRPr="00F921B5">
        <w:t>5</w:t>
      </w:r>
      <w:r w:rsidRPr="00F921B5">
        <w:t>月</w:t>
      </w:r>
      <w:r w:rsidRPr="00F921B5">
        <w:t>15</w:t>
      </w:r>
      <w:r w:rsidRPr="00F921B5">
        <w:t>日</w:t>
      </w:r>
      <w:r w:rsidRPr="00F921B5">
        <w:t>. [</w:t>
      </w:r>
      <w:r w:rsidRPr="00F921B5">
        <w:t>在线</w:t>
      </w:r>
      <w:r w:rsidRPr="00F921B5">
        <w:t xml:space="preserve">]. </w:t>
      </w:r>
      <w:r w:rsidRPr="00F921B5">
        <w:t>载于</w:t>
      </w:r>
      <w:r w:rsidRPr="00F921B5">
        <w:t>: https://proceedings.neurips.cc/paper_files/paper/2017/hash/8a20a8621978632d76c43dfd28b67767-Abstract.html</w:t>
      </w:r>
    </w:p>
    <w:p w14:paraId="7597E274" w14:textId="77777777" w:rsidR="00CB558B" w:rsidRPr="00F921B5" w:rsidRDefault="00CB558B" w:rsidP="00CB558B">
      <w:pPr>
        <w:pStyle w:val="af3"/>
      </w:pPr>
      <w:r w:rsidRPr="00F921B5">
        <w:t>[26]</w:t>
      </w:r>
      <w:r w:rsidRPr="00F921B5">
        <w:tab/>
        <w:t xml:space="preserve">J. T. </w:t>
      </w:r>
      <w:proofErr w:type="spellStart"/>
      <w:r w:rsidRPr="00F921B5">
        <w:t>Springenberg</w:t>
      </w:r>
      <w:proofErr w:type="spellEnd"/>
      <w:r w:rsidRPr="00F921B5">
        <w:t xml:space="preserve">, A. </w:t>
      </w:r>
      <w:proofErr w:type="spellStart"/>
      <w:r w:rsidRPr="00F921B5">
        <w:t>Dosovitskiy</w:t>
      </w:r>
      <w:proofErr w:type="spellEnd"/>
      <w:r w:rsidRPr="00F921B5">
        <w:t>, T. Brox</w:t>
      </w:r>
      <w:r w:rsidRPr="00F921B5">
        <w:t>和</w:t>
      </w:r>
      <w:r w:rsidRPr="00F921B5">
        <w:t xml:space="preserve">M. Riedmiller, </w:t>
      </w:r>
      <w:r w:rsidRPr="00F921B5">
        <w:t>《</w:t>
      </w:r>
      <w:r w:rsidRPr="00F921B5">
        <w:t xml:space="preserve">Striving for Simplicity: The </w:t>
      </w:r>
      <w:proofErr w:type="gramStart"/>
      <w:r w:rsidRPr="00F921B5">
        <w:t>All Convolutional</w:t>
      </w:r>
      <w:proofErr w:type="gramEnd"/>
      <w:r w:rsidRPr="00F921B5">
        <w:t xml:space="preserve"> Net</w:t>
      </w:r>
      <w:r w:rsidRPr="00F921B5">
        <w:t>》</w:t>
      </w:r>
      <w:r w:rsidRPr="00F921B5">
        <w:t xml:space="preserve">. </w:t>
      </w:r>
      <w:proofErr w:type="spellStart"/>
      <w:r w:rsidRPr="00F921B5">
        <w:t>arXiv</w:t>
      </w:r>
      <w:proofErr w:type="spellEnd"/>
      <w:r w:rsidRPr="00F921B5">
        <w:t>, 2015</w:t>
      </w:r>
      <w:r w:rsidRPr="00F921B5">
        <w:t>年</w:t>
      </w:r>
      <w:r w:rsidRPr="00F921B5">
        <w:t>4</w:t>
      </w:r>
      <w:r w:rsidRPr="00F921B5">
        <w:t>月</w:t>
      </w:r>
      <w:r w:rsidRPr="00F921B5">
        <w:t>13</w:t>
      </w:r>
      <w:r w:rsidRPr="00F921B5">
        <w:t>日</w:t>
      </w:r>
      <w:r w:rsidRPr="00F921B5">
        <w:t xml:space="preserve">. </w:t>
      </w:r>
      <w:r w:rsidRPr="00F921B5">
        <w:t>见于</w:t>
      </w:r>
      <w:r w:rsidRPr="00F921B5">
        <w:t>: 2023</w:t>
      </w:r>
      <w:r w:rsidRPr="00F921B5">
        <w:t>年</w:t>
      </w:r>
      <w:r w:rsidRPr="00F921B5">
        <w:t>5</w:t>
      </w:r>
      <w:r w:rsidRPr="00F921B5">
        <w:t>月</w:t>
      </w:r>
      <w:r w:rsidRPr="00F921B5">
        <w:t>15</w:t>
      </w:r>
      <w:r w:rsidRPr="00F921B5">
        <w:t>日</w:t>
      </w:r>
      <w:r w:rsidRPr="00F921B5">
        <w:t>. [</w:t>
      </w:r>
      <w:r w:rsidRPr="00F921B5">
        <w:t>在线</w:t>
      </w:r>
      <w:r w:rsidRPr="00F921B5">
        <w:t xml:space="preserve">]. </w:t>
      </w:r>
      <w:r w:rsidRPr="00F921B5">
        <w:t>载于</w:t>
      </w:r>
      <w:r w:rsidRPr="00F921B5">
        <w:t>: http://arxiv.org/abs/1412.6806</w:t>
      </w:r>
    </w:p>
    <w:p w14:paraId="5ED77D64" w14:textId="77777777" w:rsidR="00CB558B" w:rsidRPr="00F921B5" w:rsidRDefault="00CB558B" w:rsidP="00CB558B">
      <w:pPr>
        <w:pStyle w:val="af3"/>
      </w:pPr>
      <w:r w:rsidRPr="00F921B5">
        <w:t>[27]</w:t>
      </w:r>
      <w:r w:rsidRPr="00F921B5">
        <w:tab/>
        <w:t xml:space="preserve">N. </w:t>
      </w:r>
      <w:proofErr w:type="spellStart"/>
      <w:r w:rsidRPr="00F921B5">
        <w:t>Frosst</w:t>
      </w:r>
      <w:proofErr w:type="spellEnd"/>
      <w:r w:rsidRPr="00F921B5">
        <w:t>和</w:t>
      </w:r>
      <w:r w:rsidRPr="00F921B5">
        <w:t xml:space="preserve">G. Hinton, </w:t>
      </w:r>
      <w:r w:rsidRPr="00F921B5">
        <w:t>《</w:t>
      </w:r>
      <w:r w:rsidRPr="00F921B5">
        <w:t xml:space="preserve">Distilling a Neural Network </w:t>
      </w:r>
      <w:proofErr w:type="gramStart"/>
      <w:r w:rsidRPr="00F921B5">
        <w:t>Into</w:t>
      </w:r>
      <w:proofErr w:type="gramEnd"/>
      <w:r w:rsidRPr="00F921B5">
        <w:t xml:space="preserve"> a Soft Decision Tree</w:t>
      </w:r>
      <w:r w:rsidRPr="00F921B5">
        <w:t>》</w:t>
      </w:r>
      <w:r w:rsidRPr="00F921B5">
        <w:t xml:space="preserve">. </w:t>
      </w:r>
      <w:proofErr w:type="spellStart"/>
      <w:r w:rsidRPr="00F921B5">
        <w:t>arXiv</w:t>
      </w:r>
      <w:proofErr w:type="spellEnd"/>
      <w:r w:rsidRPr="00F921B5">
        <w:t>, 2017</w:t>
      </w:r>
      <w:r w:rsidRPr="00F921B5">
        <w:t>年</w:t>
      </w:r>
      <w:r w:rsidRPr="00F921B5">
        <w:t>11</w:t>
      </w:r>
      <w:r w:rsidRPr="00F921B5">
        <w:t>月</w:t>
      </w:r>
      <w:r w:rsidRPr="00F921B5">
        <w:t>27</w:t>
      </w:r>
      <w:r w:rsidRPr="00F921B5">
        <w:t>日</w:t>
      </w:r>
      <w:r w:rsidRPr="00F921B5">
        <w:t xml:space="preserve">. </w:t>
      </w:r>
      <w:proofErr w:type="spellStart"/>
      <w:r w:rsidRPr="00F921B5">
        <w:t>doi</w:t>
      </w:r>
      <w:proofErr w:type="spellEnd"/>
      <w:r w:rsidRPr="00F921B5">
        <w:t>: 10.48550/arXiv.1711.09784.</w:t>
      </w:r>
    </w:p>
    <w:p w14:paraId="0BF24BE9" w14:textId="77777777" w:rsidR="00CB558B" w:rsidRPr="00F921B5" w:rsidRDefault="00CB558B" w:rsidP="00CB558B">
      <w:pPr>
        <w:pStyle w:val="af3"/>
      </w:pPr>
      <w:r w:rsidRPr="00F921B5">
        <w:t>[28]</w:t>
      </w:r>
      <w:r w:rsidRPr="00F921B5">
        <w:tab/>
        <w:t>A. Shrikumar, P. Greenside</w:t>
      </w:r>
      <w:r w:rsidRPr="00F921B5">
        <w:t>和</w:t>
      </w:r>
      <w:r w:rsidRPr="00F921B5">
        <w:t xml:space="preserve">A. </w:t>
      </w:r>
      <w:proofErr w:type="spellStart"/>
      <w:r w:rsidRPr="00F921B5">
        <w:t>Kundaje</w:t>
      </w:r>
      <w:proofErr w:type="spellEnd"/>
      <w:r w:rsidRPr="00F921B5">
        <w:t xml:space="preserve">, </w:t>
      </w:r>
      <w:r w:rsidRPr="00F921B5">
        <w:t>《</w:t>
      </w:r>
      <w:r w:rsidRPr="00F921B5">
        <w:t>Learning Important Features Through Propagating Activation Differences</w:t>
      </w:r>
      <w:r w:rsidRPr="00F921B5">
        <w:t>》</w:t>
      </w:r>
      <w:r w:rsidRPr="00F921B5">
        <w:t xml:space="preserve">. </w:t>
      </w:r>
      <w:proofErr w:type="spellStart"/>
      <w:r w:rsidRPr="00F921B5">
        <w:t>arXiv</w:t>
      </w:r>
      <w:proofErr w:type="spellEnd"/>
      <w:r w:rsidRPr="00F921B5">
        <w:t>, 2019</w:t>
      </w:r>
      <w:r w:rsidRPr="00F921B5">
        <w:t>年</w:t>
      </w:r>
      <w:r w:rsidRPr="00F921B5">
        <w:t>10</w:t>
      </w:r>
      <w:r w:rsidRPr="00F921B5">
        <w:t>月</w:t>
      </w:r>
      <w:r w:rsidRPr="00F921B5">
        <w:t>12</w:t>
      </w:r>
      <w:r w:rsidRPr="00F921B5">
        <w:t>日</w:t>
      </w:r>
      <w:r w:rsidRPr="00F921B5">
        <w:t xml:space="preserve">. </w:t>
      </w:r>
      <w:proofErr w:type="spellStart"/>
      <w:r w:rsidRPr="00F921B5">
        <w:t>doi</w:t>
      </w:r>
      <w:proofErr w:type="spellEnd"/>
      <w:r w:rsidRPr="00F921B5">
        <w:t>: 10.48550/arXiv.1704.02685.</w:t>
      </w:r>
    </w:p>
    <w:p w14:paraId="6956D04E" w14:textId="77777777" w:rsidR="00CB558B" w:rsidRPr="00F921B5" w:rsidRDefault="00CB558B" w:rsidP="00CB558B">
      <w:pPr>
        <w:pStyle w:val="af3"/>
      </w:pPr>
      <w:r w:rsidRPr="00F921B5">
        <w:t>[29]</w:t>
      </w:r>
      <w:r w:rsidRPr="00F921B5">
        <w:tab/>
        <w:t>Z. Xinyi</w:t>
      </w:r>
      <w:r w:rsidRPr="00F921B5">
        <w:t>和</w:t>
      </w:r>
      <w:r w:rsidRPr="00F921B5">
        <w:t xml:space="preserve">L. Chen, </w:t>
      </w:r>
      <w:r w:rsidRPr="00F921B5">
        <w:t>《</w:t>
      </w:r>
      <w:r w:rsidRPr="00F921B5">
        <w:t>Capsule graph neural network</w:t>
      </w:r>
      <w:r w:rsidRPr="00F921B5">
        <w:t>》</w:t>
      </w:r>
      <w:r w:rsidRPr="00F921B5">
        <w:t xml:space="preserve">, </w:t>
      </w:r>
      <w:r w:rsidRPr="00F921B5">
        <w:t>发表于</w:t>
      </w:r>
      <w:r w:rsidRPr="00F921B5">
        <w:t xml:space="preserve"> International conference on learning representations, 2018.</w:t>
      </w:r>
    </w:p>
    <w:p w14:paraId="4282360C" w14:textId="77777777" w:rsidR="00CB558B" w:rsidRPr="00F921B5" w:rsidRDefault="00CB558B" w:rsidP="00CB558B">
      <w:pPr>
        <w:pStyle w:val="af3"/>
      </w:pPr>
      <w:r w:rsidRPr="00F921B5">
        <w:t>[30]</w:t>
      </w:r>
      <w:r w:rsidRPr="00F921B5">
        <w:tab/>
        <w:t>Q. Zhang, Y. N. Wu</w:t>
      </w:r>
      <w:r w:rsidRPr="00F921B5">
        <w:t>和</w:t>
      </w:r>
      <w:r w:rsidRPr="00F921B5">
        <w:t xml:space="preserve">S.-C. Zhu, </w:t>
      </w:r>
      <w:r w:rsidRPr="00F921B5">
        <w:t>《</w:t>
      </w:r>
      <w:r w:rsidRPr="00F921B5">
        <w:t>Interpretable Convolutional Neural Networks</w:t>
      </w:r>
      <w:r w:rsidRPr="00F921B5">
        <w:t>》</w:t>
      </w:r>
      <w:r w:rsidRPr="00F921B5">
        <w:t xml:space="preserve">. </w:t>
      </w:r>
      <w:proofErr w:type="spellStart"/>
      <w:r w:rsidRPr="00F921B5">
        <w:t>arXiv</w:t>
      </w:r>
      <w:proofErr w:type="spellEnd"/>
      <w:r w:rsidRPr="00F921B5">
        <w:t>, 2018</w:t>
      </w:r>
      <w:r w:rsidRPr="00F921B5">
        <w:t>年</w:t>
      </w:r>
      <w:r w:rsidRPr="00F921B5">
        <w:t>2</w:t>
      </w:r>
      <w:r w:rsidRPr="00F921B5">
        <w:t>月</w:t>
      </w:r>
      <w:r w:rsidRPr="00F921B5">
        <w:t>14</w:t>
      </w:r>
      <w:r w:rsidRPr="00F921B5">
        <w:t>日</w:t>
      </w:r>
      <w:r w:rsidRPr="00F921B5">
        <w:t xml:space="preserve">. </w:t>
      </w:r>
      <w:proofErr w:type="spellStart"/>
      <w:r w:rsidRPr="00F921B5">
        <w:t>doi</w:t>
      </w:r>
      <w:proofErr w:type="spellEnd"/>
      <w:r w:rsidRPr="00F921B5">
        <w:t>: 10.48550/arXiv.1710.00935.</w:t>
      </w:r>
    </w:p>
    <w:p w14:paraId="186051EA" w14:textId="77777777" w:rsidR="00CB558B" w:rsidRPr="004D5E65" w:rsidRDefault="00CB558B" w:rsidP="00CB558B">
      <w:r>
        <w:fldChar w:fldCharType="end"/>
      </w:r>
    </w:p>
    <w:p w14:paraId="0ABF658A" w14:textId="7F7540CC" w:rsidR="00CB558B" w:rsidRDefault="00CB558B">
      <w:pPr>
        <w:widowControl/>
        <w:spacing w:line="240" w:lineRule="auto"/>
        <w:jc w:val="left"/>
      </w:pPr>
      <w:r>
        <w:br w:type="page"/>
      </w:r>
    </w:p>
    <w:p w14:paraId="0862E60D" w14:textId="77777777" w:rsidR="00CB558B" w:rsidRPr="00E2797F" w:rsidRDefault="00CB558B" w:rsidP="00CB558B">
      <w:pPr>
        <w:pStyle w:val="1"/>
      </w:pPr>
      <w:r>
        <w:rPr>
          <w:rFonts w:hint="eastAsia"/>
        </w:rPr>
        <w:lastRenderedPageBreak/>
        <w:t>图神经网络</w:t>
      </w:r>
    </w:p>
    <w:p w14:paraId="55202EA7" w14:textId="77777777" w:rsidR="00CB558B" w:rsidRDefault="00CB558B" w:rsidP="00CB558B">
      <w:pPr>
        <w:pStyle w:val="2"/>
        <w:ind w:left="286" w:hanging="286"/>
      </w:pPr>
      <w:r>
        <w:rPr>
          <w:rFonts w:hint="eastAsia"/>
        </w:rPr>
        <w:t>简介</w:t>
      </w:r>
    </w:p>
    <w:p w14:paraId="4EAAA3C5" w14:textId="77777777" w:rsidR="00CB558B" w:rsidRDefault="00CB558B" w:rsidP="00CB558B">
      <w:pPr>
        <w:ind w:firstLine="286"/>
      </w:pPr>
      <w:r w:rsidRPr="007908CE">
        <w:t>图</w:t>
      </w:r>
      <w:r>
        <w:rPr>
          <w:rFonts w:hint="eastAsia"/>
        </w:rPr>
        <w:t>（</w:t>
      </w:r>
      <w:r>
        <w:rPr>
          <w:rFonts w:hint="eastAsia"/>
        </w:rPr>
        <w:t>Graph</w:t>
      </w:r>
      <w:r>
        <w:rPr>
          <w:rFonts w:hint="eastAsia"/>
        </w:rPr>
        <w:t>）</w:t>
      </w:r>
      <w:r w:rsidRPr="007908CE">
        <w:t>描述了实体之间的两两关系，在日常生活中无处不在，许多重要的现实世界数据集以图的形式出现，例如</w:t>
      </w:r>
      <w:r w:rsidRPr="007908CE">
        <w:t xml:space="preserve">: </w:t>
      </w:r>
      <w:r w:rsidRPr="007908CE">
        <w:t>社交网络、知识图谱、蛋白质结构、互联网等等。除此之外，</w:t>
      </w:r>
      <w:r>
        <w:rPr>
          <w:rFonts w:hint="eastAsia"/>
        </w:rPr>
        <w:t>如图</w:t>
      </w:r>
      <w:r>
        <w:rPr>
          <w:rFonts w:hint="eastAsia"/>
        </w:rPr>
        <w:t>1</w:t>
      </w:r>
      <w:r>
        <w:t>5-1</w:t>
      </w:r>
      <w:r>
        <w:rPr>
          <w:rFonts w:hint="eastAsia"/>
        </w:rPr>
        <w:t>所示，</w:t>
      </w:r>
      <w:r w:rsidRPr="007908CE">
        <w:t>许多其他类型的数据也可以用图的形式进行展现。在现实生活中，社交媒体、电子商务、生物信息学等领域产生</w:t>
      </w:r>
      <w:r>
        <w:rPr>
          <w:rFonts w:hint="eastAsia"/>
        </w:rPr>
        <w:t>了大量的</w:t>
      </w:r>
      <w:r w:rsidRPr="007908CE">
        <w:t>图数据，许多任务</w:t>
      </w:r>
      <w:r>
        <w:rPr>
          <w:rFonts w:hint="eastAsia"/>
        </w:rPr>
        <w:t>也</w:t>
      </w:r>
      <w:r w:rsidRPr="007908CE">
        <w:t>需要通过图上的计算任务解决，例如，在社交网络分析中，如何识别社交网络中的社区结构、关键节点和信息传播路径等；在化学和生物信息学中，如何进行分子结构预测和蛋白质功能预测，从而加速新药物的设计和开发过程，他们在本质上都是图上的计算问题</w:t>
      </w:r>
      <w:r>
        <w:rPr>
          <w:rFonts w:hint="eastAsia"/>
        </w:rPr>
        <w:t>。</w:t>
      </w:r>
    </w:p>
    <w:p w14:paraId="03599403" w14:textId="77777777" w:rsidR="00CB558B" w:rsidRDefault="00CB558B" w:rsidP="00CB558B">
      <w:pPr>
        <w:jc w:val="center"/>
      </w:pPr>
      <w:r w:rsidRPr="001A12B9">
        <w:rPr>
          <w:noProof/>
        </w:rPr>
        <w:drawing>
          <wp:inline distT="0" distB="0" distL="0" distR="0" wp14:anchorId="0D867C12" wp14:editId="7B5268DF">
            <wp:extent cx="4693920" cy="2237864"/>
            <wp:effectExtent l="0" t="0" r="0" b="0"/>
            <wp:docPr id="19495730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73027" name=""/>
                    <pic:cNvPicPr/>
                  </pic:nvPicPr>
                  <pic:blipFill>
                    <a:blip r:embed="rId133"/>
                    <a:stretch>
                      <a:fillRect/>
                    </a:stretch>
                  </pic:blipFill>
                  <pic:spPr>
                    <a:xfrm>
                      <a:off x="0" y="0"/>
                      <a:ext cx="4700441" cy="2240973"/>
                    </a:xfrm>
                    <a:prstGeom prst="rect">
                      <a:avLst/>
                    </a:prstGeom>
                  </pic:spPr>
                </pic:pic>
              </a:graphicData>
            </a:graphic>
          </wp:inline>
        </w:drawing>
      </w:r>
    </w:p>
    <w:p w14:paraId="1E8FE998"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r>
        <w:rPr>
          <w:rFonts w:hint="eastAsia"/>
        </w:rPr>
        <w:t>使用</w:t>
      </w:r>
      <w:proofErr w:type="gramStart"/>
      <w:r>
        <w:rPr>
          <w:rFonts w:hint="eastAsia"/>
        </w:rPr>
        <w:t>图结构</w:t>
      </w:r>
      <w:proofErr w:type="gramEnd"/>
      <w:r>
        <w:rPr>
          <w:rFonts w:hint="eastAsia"/>
        </w:rPr>
        <w:t>展现图片</w:t>
      </w:r>
    </w:p>
    <w:p w14:paraId="12013008" w14:textId="77777777" w:rsidR="00CB558B" w:rsidRPr="004E45E4" w:rsidRDefault="00CB558B" w:rsidP="00CB558B">
      <w:pPr>
        <w:ind w:firstLine="420"/>
      </w:pPr>
      <w:r>
        <w:t>然而，过往传统的机器学习算法通常将数据表示为向量或矩阵的形式，而忽略了不同数据点之间的关系和连接，因此无法有效地处理</w:t>
      </w:r>
      <w:proofErr w:type="gramStart"/>
      <w:r>
        <w:t>图</w:t>
      </w:r>
      <w:r>
        <w:rPr>
          <w:rFonts w:hint="eastAsia"/>
        </w:rPr>
        <w:t>这种</w:t>
      </w:r>
      <w:proofErr w:type="gramEnd"/>
      <w:r>
        <w:t>非欧几里德的结构数据。十多年来，研究人员开发出了能够处理</w:t>
      </w:r>
      <w:proofErr w:type="gramStart"/>
      <w:r>
        <w:t>图结构</w:t>
      </w:r>
      <w:proofErr w:type="gramEnd"/>
      <w:r>
        <w:t>数据的</w:t>
      </w:r>
      <w:r>
        <w:rPr>
          <w:rFonts w:hint="eastAsia"/>
        </w:rPr>
        <w:t>图</w:t>
      </w:r>
      <w:r>
        <w:t>神经网络，</w:t>
      </w:r>
      <w:r>
        <w:rPr>
          <w:rFonts w:hint="eastAsia"/>
        </w:rPr>
        <w:t>它</w:t>
      </w:r>
      <w:r>
        <w:t>能够捕捉数据之间的拓扑结构关系，将</w:t>
      </w:r>
      <w:proofErr w:type="gramStart"/>
      <w:r>
        <w:t>图数据</w:t>
      </w:r>
      <w:proofErr w:type="gramEnd"/>
      <w:r>
        <w:t>和非欧几里德结构数据纳入到深度学习范畴中，</w:t>
      </w:r>
      <w:r>
        <w:rPr>
          <w:rFonts w:hint="eastAsia"/>
        </w:rPr>
        <w:t>使得深度学习</w:t>
      </w:r>
      <w:r>
        <w:t>具有更广泛的适用性和更强的表达能力。</w:t>
      </w:r>
    </w:p>
    <w:p w14:paraId="529C6524" w14:textId="77777777" w:rsidR="00CB558B" w:rsidRDefault="00CB558B" w:rsidP="00CB558B">
      <w:pPr>
        <w:ind w:firstLine="420"/>
      </w:pPr>
      <w:r>
        <w:t>在早期，人们主要使用针对图像和文本数据的传统机器学习算法来处理图形数据，如支</w:t>
      </w:r>
      <w:r>
        <w:lastRenderedPageBreak/>
        <w:t>持向量机、随机森林等。在</w:t>
      </w:r>
      <w:r>
        <w:t xml:space="preserve">2005 </w:t>
      </w:r>
      <w:r>
        <w:t>年</w:t>
      </w:r>
      <w:r>
        <w:rPr>
          <w:rFonts w:hint="eastAsia"/>
        </w:rPr>
        <w:t>，</w:t>
      </w:r>
      <w:r>
        <w:t xml:space="preserve">Marco Gori </w:t>
      </w:r>
      <w:r>
        <w:t>首次提出图神经网络</w:t>
      </w:r>
      <w:r>
        <w:rPr>
          <w:rFonts w:hint="eastAsia"/>
        </w:rPr>
        <w:t>（</w:t>
      </w:r>
      <w:r>
        <w:rPr>
          <w:rFonts w:hint="eastAsia"/>
        </w:rPr>
        <w:t>Graph</w:t>
      </w:r>
      <w:r>
        <w:t xml:space="preserve"> </w:t>
      </w:r>
      <w:r>
        <w:rPr>
          <w:rFonts w:hint="eastAsia"/>
        </w:rPr>
        <w:t>Neural</w:t>
      </w:r>
      <w:r>
        <w:t xml:space="preserve"> </w:t>
      </w:r>
      <w:r>
        <w:rPr>
          <w:rFonts w:hint="eastAsia"/>
        </w:rPr>
        <w:t>Network</w:t>
      </w:r>
      <w:r>
        <w:rPr>
          <w:rFonts w:hint="eastAsia"/>
        </w:rPr>
        <w:t>，</w:t>
      </w:r>
      <w:r>
        <w:rPr>
          <w:rFonts w:hint="eastAsia"/>
        </w:rPr>
        <w:t xml:space="preserve"> GNN</w:t>
      </w:r>
      <w:r>
        <w:rPr>
          <w:rFonts w:hint="eastAsia"/>
        </w:rPr>
        <w:t>）</w:t>
      </w:r>
      <w:r>
        <w:fldChar w:fldCharType="begin"/>
      </w:r>
      <w:r>
        <w:instrText xml:space="preserve"> ADDIN ZOTERO_ITEM CSL_CITATION {"citationID":"9nfyN3Ho","properties":{"formattedCitation":"[1]","plainCitation":"[1]","noteIndex":0},"citationItems":[{"id":2364,"uris":["http://zotero.org/users/8672964/items/SCAS5AMQ"],"itemData":{"id":2364,"type":"paper-conference","abstract":"In several applications the information is naturally represented by graphs. Traditional approaches cope with graphical data structures using a preprocessing phase which transforms the graphs into a set of flat vectors. However, in this way, important topological information may be lost and the achieved results may heavily depend on the preprocessing stage. This paper presents a new neural model, called graph neural network (GNN), capable of directly processing graphs. GNNs extends recursive neural networks and can be applied on most of the practically useful kinds of graphs, including directed, undirected, labelled and cyclic graphs. A learning algorithm for GNNs is proposed and some experiments are discussed which assess the properties of the model.","container-title":"Proceedings. 2005 IEEE International Joint Conference on Neural Networks, 2005.","DOI":"10.1109/IJCNN.2005.1555942","event-place":"Montreal, Que., Canada","event-title":"International Joint Conference on Neural Networks 2005","ISBN":"978-0-7803-9048-5","language":"en","page":"729-734","publisher":"IEEE","publisher-place":"Montreal, Que., Canada","source":"DOI.org (Crossref)","title":"A new model for learning in graph domains","URL":"http://ieeexplore.ieee.org/document/1555942/","volume":"2","author":[{"family":"Gori","given":"M."},{"family":"Monfardini","given":"G."},{"family":"Scarselli","given":"F."}],"accessed":{"date-parts":[["2023",5,6]]},"issued":{"date-parts":[["2005"]]}}}],"schema":"https://github.com/citation-style-language/schema/raw/master/csl-citation.json"} </w:instrText>
      </w:r>
      <w:r>
        <w:fldChar w:fldCharType="separate"/>
      </w:r>
      <w:r w:rsidRPr="00DA283E">
        <w:rPr>
          <w:rFonts w:ascii="等线" w:eastAsia="等线" w:hAnsi="等线"/>
        </w:rPr>
        <w:t>[1]</w:t>
      </w:r>
      <w:r>
        <w:fldChar w:fldCharType="end"/>
      </w:r>
      <w:r>
        <w:t>，将</w:t>
      </w:r>
      <w:proofErr w:type="gramStart"/>
      <w:r>
        <w:t>图结构</w:t>
      </w:r>
      <w:proofErr w:type="gramEnd"/>
      <w:r>
        <w:t>的相关学习过程直接架构在</w:t>
      </w:r>
      <w:proofErr w:type="gramStart"/>
      <w:r>
        <w:t>图数据</w:t>
      </w:r>
      <w:proofErr w:type="gramEnd"/>
      <w:r>
        <w:t>之上，从而避免</w:t>
      </w:r>
      <w:proofErr w:type="gramStart"/>
      <w:r>
        <w:t>图结构</w:t>
      </w:r>
      <w:proofErr w:type="gramEnd"/>
      <w:r>
        <w:t>信息的损失。之后在</w:t>
      </w:r>
      <w:r>
        <w:t xml:space="preserve"> 2013 </w:t>
      </w:r>
      <w:r>
        <w:t>年</w:t>
      </w:r>
      <w:r>
        <w:t xml:space="preserve">Bruna </w:t>
      </w:r>
      <w:r>
        <w:rPr>
          <w:rFonts w:hint="eastAsia"/>
        </w:rPr>
        <w:t>等人</w:t>
      </w:r>
      <w:r>
        <w:fldChar w:fldCharType="begin"/>
      </w:r>
      <w:r>
        <w:instrText xml:space="preserve"> ADDIN ZOTERO_ITEM CSL_CITATION {"citationID":"0IdcXPQm","properties":{"formattedCitation":"[2]","plainCitation":"[2]","noteIndex":0},"citationItems":[{"id":2366,"uris":["http://zotero.org/users/8672964/items/38M279AI"],"itemData":{"id":2366,"type":"webpag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container-title":"arXiv.org","language":"en","title":"Spectral Networks and Locally Connected Networks on Graphs","URL":"https://arxiv.org/abs/1312.6203v3","author":[{"family":"Bruna","given":"Joan"},{"family":"Zaremba","given":"Wojciech"},{"family":"Szlam","given":"Arthur"},{"family":"LeCun","given":"Yann"}],"accessed":{"date-parts":[["2023",5,6]]},"issued":{"date-parts":[["2013",12,21]]}}}],"schema":"https://github.com/citation-style-language/schema/raw/master/csl-citation.json"} </w:instrText>
      </w:r>
      <w:r>
        <w:fldChar w:fldCharType="separate"/>
      </w:r>
      <w:r w:rsidRPr="00DA283E">
        <w:rPr>
          <w:rFonts w:ascii="等线" w:eastAsia="等线" w:hAnsi="等线"/>
        </w:rPr>
        <w:t>[2]</w:t>
      </w:r>
      <w:r>
        <w:fldChar w:fldCharType="end"/>
      </w:r>
      <w:r w:rsidRPr="004118F2">
        <w:t>利用谱</w:t>
      </w:r>
      <w:proofErr w:type="gramStart"/>
      <w:r w:rsidRPr="004118F2">
        <w:t>图理论</w:t>
      </w:r>
      <w:proofErr w:type="gramEnd"/>
      <w:r w:rsidRPr="004118F2">
        <w:t>中已知的图卷积</w:t>
      </w:r>
      <w:r>
        <w:rPr>
          <w:rFonts w:hint="eastAsia"/>
        </w:rPr>
        <w:t>从而</w:t>
      </w:r>
      <w:r>
        <w:t>将卷积</w:t>
      </w:r>
      <w:r>
        <w:rPr>
          <w:rFonts w:hint="eastAsia"/>
        </w:rPr>
        <w:t>方法</w:t>
      </w:r>
      <w:r>
        <w:t>引入</w:t>
      </w:r>
      <w:r>
        <w:rPr>
          <w:rFonts w:hint="eastAsia"/>
        </w:rPr>
        <w:t>到了图神经网络</w:t>
      </w:r>
      <w:r>
        <w:t>中，但是</w:t>
      </w:r>
      <w:proofErr w:type="gramStart"/>
      <w:r>
        <w:t>基于</w:t>
      </w:r>
      <w:r>
        <w:rPr>
          <w:rFonts w:hint="eastAsia"/>
        </w:rPr>
        <w:t>谱域</w:t>
      </w:r>
      <w:r>
        <w:t>图</w:t>
      </w:r>
      <w:proofErr w:type="gramEnd"/>
      <w:r>
        <w:t>卷积的方法需要很高的时间复杂度。</w:t>
      </w:r>
      <w:r>
        <w:t xml:space="preserve">2016 </w:t>
      </w:r>
      <w:r>
        <w:t>年，</w:t>
      </w:r>
      <w:proofErr w:type="spellStart"/>
      <w:r w:rsidRPr="004118F2">
        <w:t>Defferrard</w:t>
      </w:r>
      <w:proofErr w:type="spellEnd"/>
      <w:r w:rsidRPr="004118F2">
        <w:t xml:space="preserve"> </w:t>
      </w:r>
      <w:r w:rsidRPr="004118F2">
        <w:t>等人</w:t>
      </w:r>
      <w:r>
        <w:fldChar w:fldCharType="begin"/>
      </w:r>
      <w:r>
        <w:instrText xml:space="preserve"> ADDIN ZOTERO_ITEM CSL_CITATION {"citationID":"dFsAppyf","properties":{"formattedCitation":"[3]","plainCitation":"[3]","noteIndex":0},"citationItems":[{"id":2367,"uris":["http://zotero.org/users/8672964/items/FUFLE9ZW"],"itemData":{"id":2367,"type":"webpage","abstract":"In this work, we are interested in generalizing convolutional neural networks (CNNs) from low-dimensional regular grids, where image, video and speech are represented, to high-dimensional irregular domains, such as social networks, brain connectomes or words' embedding, represented by graphs. We present a formulation of CNNs in the context of spectral graph theory, which provides the necessary mathematical background and efficient numerical schemes to design fast localized convolutional filters on graphs. Importantly, the proposed technique offers the same linear computational complexity and constant learning complexity as classical CNNs, while being universal to any graph structure. Experiments on MNIST and 20NEWS demonstrate the ability of this novel deep learning system to learn local, stationary, and compositional features on graphs.","container-title":"arXiv.org","language":"en","title":"Convolutional Neural Networks on Graphs with Fast Localized Spectral Filtering","URL":"https://arxiv.org/abs/1606.09375v3","author":[{"family":"Defferrard","given":"Michaël"},{"family":"Bresson","given":"Xavier"},{"family":"Vandergheynst","given":"Pierre"}],"accessed":{"date-parts":[["2023",5,6]]},"issued":{"date-parts":[["2016",6,30]]}}}],"schema":"https://github.com/citation-style-language/schema/raw/master/csl-citation.json"} </w:instrText>
      </w:r>
      <w:r>
        <w:fldChar w:fldCharType="separate"/>
      </w:r>
      <w:r w:rsidRPr="00DA283E">
        <w:rPr>
          <w:rFonts w:ascii="等线" w:eastAsia="等线" w:hAnsi="等线"/>
        </w:rPr>
        <w:t>[3]</w:t>
      </w:r>
      <w:r>
        <w:fldChar w:fldCharType="end"/>
      </w:r>
      <w:r w:rsidRPr="004118F2">
        <w:t>利用类神经网络模型中学习到的具有自由参数的切比雪夫多项式，在谱域中逼近平滑滤波器。他们在</w:t>
      </w:r>
      <w:r>
        <w:rPr>
          <w:rFonts w:hint="eastAsia"/>
        </w:rPr>
        <w:t>一些</w:t>
      </w:r>
      <w:r w:rsidRPr="004118F2">
        <w:t>常规领域</w:t>
      </w:r>
      <w:r>
        <w:rPr>
          <w:rFonts w:hint="eastAsia"/>
        </w:rPr>
        <w:t>中（例如</w:t>
      </w:r>
      <w:r w:rsidRPr="004118F2">
        <w:t>MNIST</w:t>
      </w:r>
      <w:r>
        <w:rPr>
          <w:rFonts w:hint="eastAsia"/>
        </w:rPr>
        <w:t>数据集）</w:t>
      </w:r>
      <w:r w:rsidRPr="004118F2">
        <w:t>取得了令人信服的结果，与简单的</w:t>
      </w:r>
      <w:r w:rsidRPr="004118F2">
        <w:t>2D</w:t>
      </w:r>
      <w:r>
        <w:t>-</w:t>
      </w:r>
      <w:r w:rsidRPr="004118F2">
        <w:t xml:space="preserve">CNN </w:t>
      </w:r>
      <w:r w:rsidRPr="004118F2">
        <w:t>模型非常接近。</w:t>
      </w:r>
      <w:r>
        <w:rPr>
          <w:rFonts w:hint="eastAsia"/>
        </w:rPr>
        <w:t>而</w:t>
      </w:r>
      <w:r>
        <w:t xml:space="preserve">Kipf </w:t>
      </w:r>
      <w:r>
        <w:t>等人</w:t>
      </w:r>
      <w:r>
        <w:fldChar w:fldCharType="begin"/>
      </w:r>
      <w:r>
        <w:instrText xml:space="preserve"> ADDIN ZOTERO_ITEM CSL_CITATION {"citationID":"z1kRdrAR","properties":{"formattedCitation":"[4]","plainCitation":"[4]","noteIndex":0},"citationItems":[{"id":2363,"uris":["http://zotero.org/users/8672964/items/PWG9JA8Z"],"itemData":{"id":2363,"type":"article-journal","abstract":"We present a scalable approach for semi-supervised learning on graph-structured data that is based on an ef</w:instrText>
      </w:r>
      <w:r>
        <w:rPr>
          <w:rFonts w:ascii="MS Gothic" w:eastAsia="MS Gothic" w:hAnsi="MS Gothic" w:cs="MS Gothic" w:hint="eastAsia"/>
        </w:rPr>
        <w:instrText>ﬁ</w:instrText>
      </w:r>
      <w:r>
        <w:instrText xml:space="preserve">cient variant of convolutional neural networks which operate directly on graphs. We motivate the choice of our convolutional architecture via a localized </w:instrText>
      </w:r>
      <w:r>
        <w:rPr>
          <w:rFonts w:ascii="MS Gothic" w:eastAsia="MS Gothic" w:hAnsi="MS Gothic" w:cs="MS Gothic" w:hint="eastAsia"/>
        </w:rPr>
        <w:instrText>ﬁ</w:instrText>
      </w:r>
      <w:r>
        <w:instrText>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w:instrText>
      </w:r>
      <w:r>
        <w:rPr>
          <w:rFonts w:ascii="MS Gothic" w:eastAsia="MS Gothic" w:hAnsi="MS Gothic" w:cs="MS Gothic" w:hint="eastAsia"/>
        </w:rPr>
        <w:instrText>ﬁ</w:instrText>
      </w:r>
      <w:r>
        <w:instrText xml:space="preserve">cant margin.","language":"en","source":"Zotero","title":"SEMI-SUPERVISED CLASSIFICATION WITH GRAPH CONVOLUTIONAL NETWORKS","author":[{"family":"Kipf","given":"Thomas N"},{"family":"Welling","given":"Max"}],"issued":{"date-parts":[["2017"]]}}}],"schema":"https://github.com/citation-style-language/schema/raw/master/csl-citation.json"} </w:instrText>
      </w:r>
      <w:r>
        <w:fldChar w:fldCharType="separate"/>
      </w:r>
      <w:r w:rsidRPr="00212075">
        <w:rPr>
          <w:rFonts w:ascii="等线" w:eastAsia="等线" w:hAnsi="等线"/>
        </w:rPr>
        <w:t>[4]</w:t>
      </w:r>
      <w:r>
        <w:fldChar w:fldCharType="end"/>
      </w:r>
      <w:r>
        <w:rPr>
          <w:rFonts w:hint="eastAsia"/>
        </w:rPr>
        <w:t>则</w:t>
      </w:r>
      <w:proofErr w:type="gramStart"/>
      <w:r>
        <w:t>将</w:t>
      </w:r>
      <w:r>
        <w:rPr>
          <w:rFonts w:hint="eastAsia"/>
        </w:rPr>
        <w:t>谱域</w:t>
      </w:r>
      <w:proofErr w:type="gramEnd"/>
      <w:r>
        <w:t>图卷积进行简化，使得图卷积操作可以在</w:t>
      </w:r>
      <w:r>
        <w:rPr>
          <w:rFonts w:hint="eastAsia"/>
        </w:rPr>
        <w:t>空域</w:t>
      </w:r>
      <w:r>
        <w:t>进行，极大的提高了计算效率</w:t>
      </w:r>
      <w:r>
        <w:rPr>
          <w:rFonts w:hint="eastAsia"/>
        </w:rPr>
        <w:t>，</w:t>
      </w:r>
      <w:r w:rsidRPr="004118F2">
        <w:t>在许多基准</w:t>
      </w:r>
      <w:proofErr w:type="gramStart"/>
      <w:r w:rsidRPr="004118F2">
        <w:t>图数据</w:t>
      </w:r>
      <w:proofErr w:type="gramEnd"/>
      <w:r w:rsidRPr="004118F2">
        <w:t>集上达到</w:t>
      </w:r>
      <w:r>
        <w:rPr>
          <w:rFonts w:hint="eastAsia"/>
        </w:rPr>
        <w:t>当时</w:t>
      </w:r>
      <w:r w:rsidRPr="004118F2">
        <w:t>最先进的分类结果</w:t>
      </w:r>
      <w:r>
        <w:t>。</w:t>
      </w:r>
      <w:r>
        <w:t>2018</w:t>
      </w:r>
      <w:r>
        <w:t>年，</w:t>
      </w:r>
      <w:proofErr w:type="spellStart"/>
      <w:r>
        <w:t>Velickovic</w:t>
      </w:r>
      <w:proofErr w:type="spellEnd"/>
      <w:r>
        <w:t>等人</w:t>
      </w:r>
      <w:r>
        <w:fldChar w:fldCharType="begin"/>
      </w:r>
      <w:r>
        <w:instrText xml:space="preserve"> ADDIN ZOTERO_ITEM CSL_CITATION {"citationID":"LSWLxAVN","properties":{"formattedCitation":"[5]","plainCitation":"[5]","noteIndex":0},"citationItems":[{"id":2372,"uris":["http://zotero.org/users/8672964/items/V34I6XY9"],"itemData":{"id":2372,"type":"webpag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org","language":"en","title":"Graph Attention Networks","URL":"https://arxiv.org/abs/1710.10903v3","author":[{"family":"Veli</w:instrText>
      </w:r>
      <w:r>
        <w:rPr>
          <w:rFonts w:ascii="Cambria" w:hAnsi="Cambria" w:cs="Cambria"/>
        </w:rPr>
        <w:instrText>č</w:instrText>
      </w:r>
      <w:r>
        <w:instrText>kovi</w:instrText>
      </w:r>
      <w:r>
        <w:rPr>
          <w:rFonts w:ascii="Cambria" w:hAnsi="Cambria" w:cs="Cambria"/>
        </w:rPr>
        <w:instrText>ć</w:instrText>
      </w:r>
      <w:r>
        <w:instrText xml:space="preserve">","given":"Petar"},{"family":"Cucurull","given":"Guillem"},{"family":"Casanova","given":"Arantxa"},{"family":"Romero","given":"Adriana"},{"family":"Liò","given":"Pietro"},{"family":"Bengio","given":"Yoshua"}],"accessed":{"date-parts":[["2023",5,6]]},"issued":{"date-parts":[["2017",10,30]]}}}],"schema":"https://github.com/citation-style-language/schema/raw/master/csl-citation.json"} </w:instrText>
      </w:r>
      <w:r>
        <w:fldChar w:fldCharType="separate"/>
      </w:r>
      <w:r w:rsidRPr="00212075">
        <w:rPr>
          <w:rFonts w:ascii="等线" w:eastAsia="等线" w:hAnsi="等线"/>
        </w:rPr>
        <w:t>[5]</w:t>
      </w:r>
      <w:r>
        <w:fldChar w:fldCharType="end"/>
      </w:r>
      <w:r>
        <w:t>提出了图注意力网络（</w:t>
      </w:r>
      <w:r>
        <w:rPr>
          <w:rFonts w:hint="eastAsia"/>
        </w:rPr>
        <w:t>Graph</w:t>
      </w:r>
      <w:r>
        <w:t xml:space="preserve"> </w:t>
      </w:r>
      <w:r>
        <w:rPr>
          <w:rFonts w:hint="eastAsia"/>
        </w:rPr>
        <w:t>Attention</w:t>
      </w:r>
      <w:r>
        <w:t xml:space="preserve"> </w:t>
      </w:r>
      <w:r>
        <w:rPr>
          <w:rFonts w:hint="eastAsia"/>
        </w:rPr>
        <w:t>Network</w:t>
      </w:r>
      <w:r>
        <w:rPr>
          <w:rFonts w:hint="eastAsia"/>
        </w:rPr>
        <w:t>，</w:t>
      </w:r>
      <w:r>
        <w:t>GAT</w:t>
      </w:r>
      <w:r>
        <w:t>），利用注意力机制来控制图中节点之间信息的传递，能够更好地处理图形数据中节点数量和连接数量不确定的情况，并取得了很好的效果。近年来，图生成模型（</w:t>
      </w:r>
      <w:r w:rsidRPr="006922AE">
        <w:t xml:space="preserve">Graph Generative </w:t>
      </w:r>
      <w:r>
        <w:rPr>
          <w:rFonts w:hint="eastAsia"/>
        </w:rPr>
        <w:t>Network</w:t>
      </w:r>
      <w:r>
        <w:rPr>
          <w:rFonts w:hint="eastAsia"/>
        </w:rPr>
        <w:t>，</w:t>
      </w:r>
      <w:r>
        <w:t>GAN</w:t>
      </w:r>
      <w:r>
        <w:t>）也逐渐成为研究热点之一，</w:t>
      </w:r>
      <w:r w:rsidRPr="006922AE">
        <w:t>通过对真实</w:t>
      </w:r>
      <w:proofErr w:type="gramStart"/>
      <w:r w:rsidRPr="006922AE">
        <w:t>图性质</w:t>
      </w:r>
      <w:proofErr w:type="gramEnd"/>
      <w:r w:rsidRPr="006922AE">
        <w:t>的观察、分析和建模，提出</w:t>
      </w:r>
      <w:proofErr w:type="gramStart"/>
      <w:r w:rsidRPr="006922AE">
        <w:t>一些图</w:t>
      </w:r>
      <w:proofErr w:type="gramEnd"/>
      <w:r w:rsidRPr="006922AE">
        <w:t>生成机制、模型和算法</w:t>
      </w:r>
      <w:r>
        <w:t>，在新药设计等应用中有着广泛的发展前景。</w:t>
      </w:r>
    </w:p>
    <w:p w14:paraId="54E105CC" w14:textId="77777777" w:rsidR="00CB558B" w:rsidRDefault="00CB558B" w:rsidP="00CB558B">
      <w:pPr>
        <w:ind w:firstLine="286"/>
      </w:pPr>
      <w:r>
        <w:t>本章将对图神经网络中的重要概念和基础进行介绍。</w:t>
      </w:r>
    </w:p>
    <w:p w14:paraId="57A83647" w14:textId="77777777" w:rsidR="00CB558B" w:rsidRDefault="00CB558B" w:rsidP="00CB558B">
      <w:pPr>
        <w:pStyle w:val="2"/>
        <w:ind w:left="286" w:hanging="286"/>
      </w:pPr>
      <w:r>
        <w:rPr>
          <w:rFonts w:hint="eastAsia"/>
        </w:rPr>
        <w:t>图论基础</w:t>
      </w:r>
    </w:p>
    <w:p w14:paraId="6B373375" w14:textId="77777777" w:rsidR="00CB558B" w:rsidRDefault="00CB558B" w:rsidP="00CB558B">
      <w:pPr>
        <w:ind w:firstLine="286"/>
      </w:pPr>
      <w:r w:rsidRPr="004B5FDF">
        <w:t>本章将介绍一些图论的基础知识，包括图的矩阵表示以及图上的重要度量和性质。此外，</w:t>
      </w:r>
      <w:r>
        <w:rPr>
          <w:rFonts w:hint="eastAsia"/>
        </w:rPr>
        <w:t>本章</w:t>
      </w:r>
      <w:r w:rsidRPr="004B5FDF">
        <w:t>还将讨论一些基础的谱</w:t>
      </w:r>
      <w:proofErr w:type="gramStart"/>
      <w:r w:rsidRPr="004B5FDF">
        <w:t>图</w:t>
      </w:r>
      <w:r>
        <w:rPr>
          <w:rFonts w:hint="eastAsia"/>
        </w:rPr>
        <w:t>理论</w:t>
      </w:r>
      <w:proofErr w:type="gramEnd"/>
      <w:r w:rsidRPr="004B5FDF">
        <w:t>和图信号处理中的概念，这是</w:t>
      </w:r>
      <w:proofErr w:type="gramStart"/>
      <w:r w:rsidRPr="004B5FDF">
        <w:t>理解谱域图</w:t>
      </w:r>
      <w:proofErr w:type="gramEnd"/>
      <w:r w:rsidRPr="004B5FDF">
        <w:t>神经网络的重要基础。</w:t>
      </w:r>
    </w:p>
    <w:p w14:paraId="3FBDFE66" w14:textId="77777777" w:rsidR="00CB558B" w:rsidRDefault="00CB558B" w:rsidP="00CB558B">
      <w:pPr>
        <w:pStyle w:val="3"/>
      </w:pPr>
      <w:r>
        <w:rPr>
          <w:rFonts w:hint="eastAsia"/>
        </w:rPr>
        <w:t>图的概述</w:t>
      </w:r>
    </w:p>
    <w:p w14:paraId="76D5624C" w14:textId="77777777" w:rsidR="00CB558B" w:rsidRDefault="00CB558B" w:rsidP="00CB558B">
      <w:pPr>
        <w:ind w:firstLine="420"/>
      </w:pPr>
      <w:r w:rsidRPr="004B5FDF">
        <w:t>图是由顶点和</w:t>
      </w:r>
      <w:proofErr w:type="gramStart"/>
      <w:r w:rsidRPr="004B5FDF">
        <w:t>边</w:t>
      </w:r>
      <w:proofErr w:type="gramEnd"/>
      <w:r w:rsidRPr="004B5FDF">
        <w:t>（或弧）组成的一种数据结构，其中节点表示对象，边表示对象之间的关系。</w:t>
      </w:r>
      <w:proofErr w:type="gramStart"/>
      <w:r w:rsidRPr="004B5FDF">
        <w:t>图广泛</w:t>
      </w:r>
      <w:proofErr w:type="gramEnd"/>
      <w:r w:rsidRPr="004B5FDF">
        <w:t>应用于计算机科学、网络分析、社会科学等领域。根据</w:t>
      </w:r>
      <w:proofErr w:type="gramStart"/>
      <w:r w:rsidRPr="004B5FDF">
        <w:t>边是否</w:t>
      </w:r>
      <w:proofErr w:type="gramEnd"/>
      <w:r w:rsidRPr="004B5FDF">
        <w:t>有向可以将图分为有向图和无向图，根据</w:t>
      </w:r>
      <w:proofErr w:type="gramStart"/>
      <w:r w:rsidRPr="004B5FDF">
        <w:t>边是否带权</w:t>
      </w:r>
      <w:proofErr w:type="gramEnd"/>
      <w:r w:rsidRPr="004B5FDF">
        <w:t>可以将图分为</w:t>
      </w:r>
      <w:proofErr w:type="gramStart"/>
      <w:r w:rsidRPr="004B5FDF">
        <w:t>带权图</w:t>
      </w:r>
      <w:proofErr w:type="gramEnd"/>
      <w:r w:rsidRPr="004B5FDF">
        <w:t>和无权图。</w:t>
      </w:r>
    </w:p>
    <w:p w14:paraId="7328F63E" w14:textId="77777777" w:rsidR="00CB558B" w:rsidRDefault="00CB558B" w:rsidP="00F55501">
      <w:pPr>
        <w:pStyle w:val="ad"/>
        <w:numPr>
          <w:ilvl w:val="0"/>
          <w:numId w:val="3"/>
        </w:numPr>
        <w:ind w:firstLineChars="0"/>
      </w:pPr>
      <w:r>
        <w:rPr>
          <w:rFonts w:hint="eastAsia"/>
        </w:rPr>
        <w:t>图（</w:t>
      </w:r>
      <w:r>
        <w:rPr>
          <w:rFonts w:hint="eastAsia"/>
        </w:rPr>
        <w:t>Graph</w:t>
      </w:r>
      <w:r>
        <w:rPr>
          <w:rFonts w:hint="eastAsia"/>
        </w:rPr>
        <w:t>）</w:t>
      </w:r>
    </w:p>
    <w:p w14:paraId="057B9373" w14:textId="77777777" w:rsidR="00CB558B" w:rsidRDefault="00CB558B" w:rsidP="00CB558B">
      <w:pPr>
        <w:ind w:firstLine="420"/>
      </w:pPr>
      <w:r w:rsidRPr="000C2822">
        <w:rPr>
          <w:rStyle w:val="md-plain"/>
          <w:rFonts w:ascii="Open Sans" w:hAnsi="Open Sans" w:cs="Open Sans" w:hint="eastAsia"/>
          <w:color w:val="333333"/>
          <w:shd w:val="clear" w:color="auto" w:fill="FFFFFF"/>
        </w:rPr>
        <w:t>如图</w:t>
      </w:r>
      <w:r w:rsidRPr="000C2822">
        <w:rPr>
          <w:rStyle w:val="md-plain"/>
          <w:rFonts w:ascii="Open Sans" w:hAnsi="Open Sans" w:cs="Open Sans" w:hint="eastAsia"/>
          <w:color w:val="333333"/>
          <w:shd w:val="clear" w:color="auto" w:fill="FFFFFF"/>
        </w:rPr>
        <w:t>1</w:t>
      </w:r>
      <w:r w:rsidRPr="000C2822">
        <w:rPr>
          <w:rStyle w:val="md-plain"/>
          <w:rFonts w:ascii="Open Sans" w:hAnsi="Open Sans" w:cs="Open Sans"/>
          <w:color w:val="333333"/>
          <w:shd w:val="clear" w:color="auto" w:fill="FFFFFF"/>
        </w:rPr>
        <w:t>5-2</w:t>
      </w:r>
      <w:r w:rsidRPr="000C2822">
        <w:rPr>
          <w:rStyle w:val="md-plain"/>
          <w:rFonts w:ascii="Open Sans" w:hAnsi="Open Sans" w:cs="Open Sans" w:hint="eastAsia"/>
          <w:color w:val="333333"/>
          <w:shd w:val="clear" w:color="auto" w:fill="FFFFFF"/>
        </w:rPr>
        <w:t>所示，</w:t>
      </w:r>
      <w:r w:rsidRPr="000C2822">
        <w:rPr>
          <w:rStyle w:val="md-plain"/>
          <w:rFonts w:ascii="Open Sans" w:hAnsi="Open Sans" w:cs="Open Sans"/>
          <w:color w:val="333333"/>
          <w:shd w:val="clear" w:color="auto" w:fill="FFFFFF"/>
        </w:rPr>
        <w:t>一个图可以被表示为顶点和</w:t>
      </w:r>
      <w:proofErr w:type="gramStart"/>
      <w:r w:rsidRPr="000C2822">
        <w:rPr>
          <w:rStyle w:val="md-plain"/>
          <w:rFonts w:ascii="Open Sans" w:hAnsi="Open Sans" w:cs="Open Sans"/>
          <w:color w:val="333333"/>
          <w:shd w:val="clear" w:color="auto" w:fill="FFFFFF"/>
        </w:rPr>
        <w:t>边</w:t>
      </w:r>
      <w:proofErr w:type="gramEnd"/>
      <w:r w:rsidRPr="000C2822">
        <w:rPr>
          <w:rStyle w:val="md-plain"/>
          <w:rFonts w:ascii="Open Sans" w:hAnsi="Open Sans" w:cs="Open Sans"/>
          <w:color w:val="333333"/>
          <w:shd w:val="clear" w:color="auto" w:fill="FFFFFF"/>
        </w:rPr>
        <w:t>的集合，记作为：</w:t>
      </w:r>
      <m:oMath>
        <m:r>
          <w:rPr>
            <w:rStyle w:val="md-inline-math"/>
            <w:rFonts w:ascii="Cambria Math" w:hAnsi="Cambria Math" w:cs="Open Sans"/>
            <w:color w:val="333333"/>
            <w:shd w:val="clear" w:color="auto" w:fill="FFFFFF"/>
          </w:rPr>
          <m:t>G=(V,E)</m:t>
        </m:r>
      </m:oMath>
      <w:r w:rsidRPr="000C2822">
        <w:rPr>
          <w:rStyle w:val="md-plain"/>
          <w:rFonts w:ascii="Open Sans" w:hAnsi="Open Sans" w:cs="Open Sans"/>
          <w:color w:val="333333"/>
          <w:shd w:val="clear" w:color="auto" w:fill="FFFFFF"/>
        </w:rPr>
        <w:t>，其中</w:t>
      </w:r>
      <m:oMath>
        <m:r>
          <w:rPr>
            <w:rStyle w:val="md-inline-math"/>
            <w:rFonts w:ascii="Cambria Math" w:hAnsi="Cambria Math" w:cs="Open Sans"/>
            <w:color w:val="333333"/>
            <w:shd w:val="clear" w:color="auto" w:fill="FFFFFF"/>
          </w:rPr>
          <m:t>V=</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N</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N</m:t>
        </m:r>
      </m:oMath>
      <w:r w:rsidRPr="000C2822">
        <w:rPr>
          <w:rStyle w:val="md-plain"/>
          <w:rFonts w:ascii="Open Sans" w:hAnsi="Open Sans" w:cs="Open Sans"/>
          <w:color w:val="333333"/>
          <w:shd w:val="clear" w:color="auto" w:fill="FFFFFF"/>
        </w:rPr>
        <w:t>的节点集合，</w:t>
      </w:r>
      <m:oMath>
        <m:r>
          <w:rPr>
            <w:rStyle w:val="md-inline-math"/>
            <w:rFonts w:ascii="Cambria Math" w:hAnsi="Cambria Math" w:cs="Open Sans"/>
            <w:color w:val="333333"/>
            <w:shd w:val="clear" w:color="auto" w:fill="FFFFFF"/>
          </w:rPr>
          <m:t>E=</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M</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M</m:t>
        </m:r>
      </m:oMath>
      <w:r w:rsidRPr="000C2822">
        <w:rPr>
          <w:rStyle w:val="md-plain"/>
          <w:rFonts w:ascii="Open Sans" w:hAnsi="Open Sans" w:cs="Open Sans"/>
          <w:color w:val="333333"/>
          <w:shd w:val="clear" w:color="auto" w:fill="FFFFFF"/>
        </w:rPr>
        <w:t>的边集合</w:t>
      </w:r>
      <w:r w:rsidRPr="000C2822">
        <w:rPr>
          <w:rStyle w:val="md-plain"/>
          <w:rFonts w:ascii="Open Sans" w:hAnsi="Open Sans" w:cs="Open Sans" w:hint="eastAsia"/>
          <w:color w:val="333333"/>
          <w:shd w:val="clear" w:color="auto" w:fill="FFFFFF"/>
        </w:rPr>
        <w:t>。</w:t>
      </w:r>
      <w:r w:rsidRPr="000C2822">
        <w:rPr>
          <w:rStyle w:val="md-plain"/>
          <w:rFonts w:ascii="Open Sans" w:hAnsi="Open Sans" w:cs="Open Sans"/>
          <w:color w:val="333333"/>
          <w:shd w:val="clear" w:color="auto" w:fill="FFFFFF"/>
        </w:rPr>
        <w:t>边描述了节点之间的联通关系，一条连接了</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节点的边也可以被记作</w:t>
      </w:r>
      <m:oMath>
        <m:d>
          <m:dPr>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e>
        </m:d>
      </m:oMath>
      <w:r w:rsidRPr="000C2822">
        <w:rPr>
          <w:rStyle w:val="md-plain"/>
          <w:rFonts w:ascii="Open Sans" w:hAnsi="Open Sans" w:cs="Open Sans"/>
          <w:color w:val="333333"/>
          <w:shd w:val="clear" w:color="auto" w:fill="FFFFFF"/>
        </w:rPr>
        <w:t>，在有向图中，</w:t>
      </w:r>
      <w:r w:rsidRPr="000C2822">
        <w:rPr>
          <w:rStyle w:val="md-plain"/>
          <w:rFonts w:ascii="Open Sans" w:hAnsi="Open Sans" w:cs="Open Sans" w:hint="eastAsia"/>
          <w:color w:val="333333"/>
          <w:shd w:val="clear" w:color="auto" w:fill="FFFFFF"/>
        </w:rPr>
        <w:t>表达的前后</w:t>
      </w:r>
      <w:r w:rsidRPr="000C2822">
        <w:rPr>
          <w:rStyle w:val="md-plain"/>
          <w:rFonts w:ascii="Open Sans" w:hAnsi="Open Sans" w:cs="Open Sans"/>
          <w:color w:val="333333"/>
          <w:shd w:val="clear" w:color="auto" w:fill="FFFFFF"/>
        </w:rPr>
        <w:t>顺序代表边的指向（</w:t>
      </w:r>
      <w:r w:rsidRPr="000C2822">
        <w:rPr>
          <w:rStyle w:val="md-plain"/>
          <w:rFonts w:ascii="Open Sans" w:hAnsi="Open Sans" w:cs="Open Sans" w:hint="eastAsia"/>
          <w:color w:val="333333"/>
          <w:shd w:val="clear" w:color="auto" w:fill="FFFFFF"/>
        </w:rPr>
        <w:t>即</w:t>
      </w:r>
      <w:r w:rsidRPr="000C2822">
        <w:rPr>
          <w:rStyle w:val="md-plain"/>
          <w:rFonts w:ascii="Open Sans" w:hAnsi="Open Sans" w:cs="Open Sans"/>
          <w:color w:val="333333"/>
          <w:shd w:val="clear" w:color="auto" w:fill="FFFFFF"/>
        </w:rPr>
        <w:t>由</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oMath>
      <w:r w:rsidRPr="000C2822">
        <w:rPr>
          <w:rStyle w:val="md-plain"/>
          <w:rFonts w:ascii="Open Sans" w:hAnsi="Open Sans" w:cs="Open Sans"/>
          <w:color w:val="333333"/>
          <w:shd w:val="clear" w:color="auto" w:fill="FFFFFF"/>
        </w:rPr>
        <w:t>指向</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在无向图中，顺序则没有任何含义</w:t>
      </w:r>
      <w:r>
        <w:rPr>
          <w:rFonts w:hint="eastAsia"/>
        </w:rPr>
        <w:t>。</w:t>
      </w:r>
    </w:p>
    <w:p w14:paraId="70D45E0B" w14:textId="77777777" w:rsidR="00CB558B" w:rsidRDefault="00CB558B" w:rsidP="00CB558B">
      <w:pPr>
        <w:jc w:val="center"/>
      </w:pPr>
      <w:r w:rsidRPr="004B5FDF">
        <w:rPr>
          <w:noProof/>
        </w:rPr>
        <w:drawing>
          <wp:inline distT="0" distB="0" distL="0" distR="0" wp14:anchorId="238E24E8" wp14:editId="1F2A8F5B">
            <wp:extent cx="3147060" cy="1724025"/>
            <wp:effectExtent l="0" t="0" r="0" b="9525"/>
            <wp:docPr id="544334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34426" name=""/>
                    <pic:cNvPicPr/>
                  </pic:nvPicPr>
                  <pic:blipFill rotWithShape="1">
                    <a:blip r:embed="rId134"/>
                    <a:srcRect b="16513"/>
                    <a:stretch/>
                  </pic:blipFill>
                  <pic:spPr bwMode="auto">
                    <a:xfrm>
                      <a:off x="0" y="0"/>
                      <a:ext cx="3147333" cy="1724175"/>
                    </a:xfrm>
                    <a:prstGeom prst="rect">
                      <a:avLst/>
                    </a:prstGeom>
                    <a:ln>
                      <a:noFill/>
                    </a:ln>
                    <a:extLst>
                      <a:ext uri="{53640926-AAD7-44D8-BBD7-CCE9431645EC}">
                        <a14:shadowObscured xmlns:a14="http://schemas.microsoft.com/office/drawing/2010/main"/>
                      </a:ext>
                    </a:extLst>
                  </pic:spPr>
                </pic:pic>
              </a:graphicData>
            </a:graphic>
          </wp:inline>
        </w:drawing>
      </w:r>
    </w:p>
    <w:p w14:paraId="1E28BFD6"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2</w:t>
      </w:r>
      <w:r>
        <w:fldChar w:fldCharType="end"/>
      </w:r>
      <w:r>
        <w:t xml:space="preserve">  </w:t>
      </w:r>
      <w:r>
        <w:rPr>
          <w:rFonts w:hint="eastAsia"/>
        </w:rPr>
        <w:t>图</w:t>
      </w:r>
      <w:r>
        <w:rPr>
          <w:rFonts w:hint="eastAsia"/>
        </w:rPr>
        <w:t>G</w:t>
      </w:r>
      <w:r>
        <w:rPr>
          <w:rFonts w:hint="eastAsia"/>
        </w:rPr>
        <w:t>的定义</w:t>
      </w:r>
    </w:p>
    <w:p w14:paraId="1C5447B1" w14:textId="77777777" w:rsidR="00CB558B" w:rsidRDefault="00CB558B" w:rsidP="00CB558B">
      <w:pPr>
        <w:pStyle w:val="ad"/>
        <w:ind w:left="420" w:firstLineChars="0"/>
      </w:pPr>
    </w:p>
    <w:p w14:paraId="684F07B2" w14:textId="77777777" w:rsidR="00CB558B" w:rsidRDefault="00CB558B" w:rsidP="00F55501">
      <w:pPr>
        <w:pStyle w:val="ad"/>
        <w:numPr>
          <w:ilvl w:val="0"/>
          <w:numId w:val="3"/>
        </w:numPr>
        <w:ind w:firstLineChars="0"/>
      </w:pPr>
      <w:r>
        <w:rPr>
          <w:rFonts w:hint="eastAsia"/>
        </w:rPr>
        <w:t>邻接矩阵与关联矩阵</w:t>
      </w:r>
    </w:p>
    <w:p w14:paraId="3AE732EC" w14:textId="77777777" w:rsidR="00CB558B" w:rsidRDefault="00CB558B" w:rsidP="00CB558B">
      <w:pPr>
        <w:ind w:firstLine="420"/>
      </w:pPr>
      <w:r>
        <w:rPr>
          <w:rFonts w:hint="eastAsia"/>
        </w:rPr>
        <w:t>在计算机中，图有很多种表示方法，</w:t>
      </w:r>
      <w:r w:rsidRPr="00294738">
        <w:t>每种表示都有不同的用处，需要根据实际需求选择。比较标准和常规的表示方法有</w:t>
      </w:r>
      <w:r>
        <w:rPr>
          <w:rFonts w:hint="eastAsia"/>
        </w:rPr>
        <w:t>：</w:t>
      </w:r>
      <w:r w:rsidRPr="00294738">
        <w:t>邻接矩阵</w:t>
      </w:r>
      <w:r>
        <w:rPr>
          <w:rFonts w:hint="eastAsia"/>
        </w:rPr>
        <w:t>和关联矩阵</w:t>
      </w:r>
      <w:r w:rsidRPr="00294738">
        <w:t>。这两种表示法都即可以表示无向图，也可以表示有向图。</w:t>
      </w:r>
    </w:p>
    <w:p w14:paraId="529959DB" w14:textId="77777777" w:rsidR="00CB558B" w:rsidRDefault="00CB558B" w:rsidP="00CB558B">
      <w:pPr>
        <w:ind w:firstLine="420"/>
      </w:pPr>
      <w:r w:rsidRPr="005762C2">
        <w:t>图的邻接矩阵表示方法</w:t>
      </w:r>
      <w:r>
        <w:rPr>
          <w:rFonts w:hint="eastAsia"/>
        </w:rPr>
        <w:t>：首先</w:t>
      </w:r>
      <w:r w:rsidRPr="005762C2">
        <w:t>将图中的节点按照一定顺序编号，然后</w:t>
      </w:r>
      <w:r>
        <w:rPr>
          <w:rFonts w:hint="eastAsia"/>
        </w:rPr>
        <w:t>使</w:t>
      </w:r>
      <w:r w:rsidRPr="005762C2">
        <w:t>用一个矩阵来表示节点之间的连接关系。</w:t>
      </w:r>
      <w:r>
        <w:rPr>
          <w:rFonts w:hint="eastAsia"/>
        </w:rPr>
        <w:t>设图</w:t>
      </w:r>
      <m:oMath>
        <m:r>
          <w:rPr>
            <w:rFonts w:ascii="Cambria Math" w:hAnsi="Cambria Math" w:hint="eastAsia"/>
          </w:rPr>
          <m:t>G</m:t>
        </m:r>
        <m:r>
          <w:rPr>
            <w:rFonts w:ascii="Cambria Math" w:hAnsi="Cambria Math"/>
          </w:rPr>
          <m:t>=</m:t>
        </m:r>
        <m:r>
          <w:rPr>
            <w:rFonts w:ascii="Cambria Math" w:hAnsi="Cambria Math" w:hint="eastAsia"/>
          </w:rPr>
          <m:t>（</m:t>
        </m:r>
        <m:r>
          <w:rPr>
            <w:rFonts w:ascii="Cambria Math" w:hAnsi="Cambria Math" w:hint="eastAsia"/>
          </w:rPr>
          <m:t>V,</m:t>
        </m:r>
        <m:r>
          <w:rPr>
            <w:rFonts w:ascii="Cambria Math" w:hAnsi="Cambria Math"/>
          </w:rPr>
          <m:t xml:space="preserve"> </m:t>
        </m:r>
        <m:r>
          <w:rPr>
            <w:rFonts w:ascii="Cambria Math" w:hAnsi="Cambria Math" w:hint="eastAsia"/>
          </w:rPr>
          <m:t>E</m:t>
        </m:r>
        <m:r>
          <w:rPr>
            <w:rFonts w:ascii="Cambria Math" w:hAnsi="Cambria Math" w:hint="eastAsia"/>
          </w:rPr>
          <m:t>）</m:t>
        </m:r>
      </m:oMath>
      <w:r>
        <w:rPr>
          <w:rFonts w:hint="eastAsia"/>
        </w:rPr>
        <w:t>有</w:t>
      </w:r>
      <m:oMath>
        <m:r>
          <w:rPr>
            <w:rFonts w:ascii="Cambria Math" w:hAnsi="Cambria Math"/>
          </w:rPr>
          <m:t>N</m:t>
        </m:r>
      </m:oMath>
      <w:proofErr w:type="gramStart"/>
      <w:r>
        <w:rPr>
          <w:rFonts w:hint="eastAsia"/>
        </w:rPr>
        <w:t>个</w:t>
      </w:r>
      <w:proofErr w:type="gramEnd"/>
      <w:r>
        <w:rPr>
          <w:rFonts w:hint="eastAsia"/>
        </w:rPr>
        <w:t>顶点，使用邻接矩阵表示该图时，首先定义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m:oMath>
        <m:r>
          <w:rPr>
            <w:rFonts w:ascii="Cambria Math" w:hAnsi="Cambria Math" w:hint="eastAsia"/>
          </w:rPr>
          <m:t>A</m:t>
        </m:r>
      </m:oMath>
      <w:r>
        <w:rPr>
          <w:rFonts w:hint="eastAsia"/>
        </w:rPr>
        <w:t>，如果存在一条节点</w:t>
      </w:r>
      <m:oMath>
        <m:r>
          <w:rPr>
            <w:rFonts w:ascii="Cambria Math" w:hAnsi="Cambria Math" w:hint="eastAsia"/>
          </w:rPr>
          <m:t>i</m:t>
        </m:r>
      </m:oMath>
      <w:r>
        <w:rPr>
          <w:rFonts w:hint="eastAsia"/>
        </w:rPr>
        <w:t>到节点</w:t>
      </w:r>
      <m:oMath>
        <m:r>
          <w:rPr>
            <w:rFonts w:ascii="Cambria Math" w:hAnsi="Cambria Math" w:hint="eastAsia"/>
          </w:rPr>
          <m:t>j</m:t>
        </m:r>
      </m:oMath>
      <w:r>
        <w:rPr>
          <w:rFonts w:hint="eastAsia"/>
        </w:rPr>
        <w:t>之间的边，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否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0</m:t>
        </m:r>
      </m:oMath>
      <w:r>
        <w:rPr>
          <w:rFonts w:hint="eastAsia"/>
        </w:rPr>
        <w:t>。</w:t>
      </w:r>
    </w:p>
    <w:p w14:paraId="60190365" w14:textId="77777777" w:rsidR="00CB558B" w:rsidRDefault="00CB558B" w:rsidP="00CB558B">
      <w:pPr>
        <w:ind w:firstLine="420"/>
      </w:pPr>
      <w:r>
        <w:t>对于无向图而言，邻接矩阵是一个对称矩阵，因为当存在从节点</w:t>
      </w:r>
      <m:oMath>
        <m:r>
          <w:rPr>
            <w:rFonts w:ascii="Cambria Math" w:hAnsi="Cambria Math"/>
          </w:rPr>
          <m:t>i</m:t>
        </m:r>
      </m:oMath>
      <w:r>
        <w:t>到节点</w:t>
      </w:r>
      <m:oMath>
        <m:r>
          <w:rPr>
            <w:rFonts w:ascii="Cambria Math" w:hAnsi="Cambria Math" w:hint="eastAsia"/>
          </w:rPr>
          <m:t>j</m:t>
        </m:r>
      </m:oMath>
      <w:r>
        <w:t>的边时，同时也存在从节点</w:t>
      </w:r>
      <m:oMath>
        <m:r>
          <w:rPr>
            <w:rFonts w:ascii="Cambria Math" w:hAnsi="Cambria Math"/>
          </w:rPr>
          <m:t>j</m:t>
        </m:r>
      </m:oMath>
      <w:r>
        <w:t xml:space="preserve"> </w:t>
      </w:r>
      <w:r>
        <w:t>到节点</w:t>
      </w:r>
      <m:oMath>
        <m:r>
          <w:rPr>
            <w:rFonts w:ascii="Cambria Math" w:hAnsi="Cambria Math"/>
          </w:rPr>
          <m:t>i</m:t>
        </m:r>
      </m:oMath>
      <w:r>
        <w:t>的边。</w:t>
      </w:r>
      <w:r w:rsidRPr="005762C2">
        <w:t>而对于有向图而言，邻接矩阵不一定是对称的。当仅在节点</w:t>
      </w:r>
      <m:oMath>
        <m:r>
          <w:rPr>
            <w:rFonts w:ascii="Cambria Math" w:hAnsi="Cambria Math"/>
          </w:rPr>
          <m:t>i</m:t>
        </m:r>
      </m:oMath>
      <w:r>
        <w:rPr>
          <w:rFonts w:hint="eastAsia"/>
        </w:rPr>
        <w:t>到节点</w:t>
      </w:r>
      <m:oMath>
        <m:r>
          <w:rPr>
            <w:rFonts w:ascii="Cambria Math" w:hAnsi="Cambria Math" w:hint="eastAsia"/>
          </w:rPr>
          <m:t>j</m:t>
        </m:r>
      </m:oMath>
      <w:r>
        <w:rPr>
          <w:rFonts w:hint="eastAsia"/>
        </w:rPr>
        <w:t>之间存在一条有向边时，</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但</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j,  i</m:t>
            </m:r>
          </m:sub>
        </m:sSub>
      </m:oMath>
      <w:r>
        <w:rPr>
          <w:rFonts w:hint="eastAsia"/>
        </w:rPr>
        <w:t>可以是</w:t>
      </w:r>
      <m:oMath>
        <m:r>
          <w:rPr>
            <w:rFonts w:ascii="Cambria Math" w:hAnsi="Cambria Math" w:hint="eastAsia"/>
          </w:rPr>
          <m:t>0</m:t>
        </m:r>
      </m:oMath>
      <w:r>
        <w:rPr>
          <w:rFonts w:hint="eastAsia"/>
        </w:rPr>
        <w:t>或者</w:t>
      </w:r>
      <m:oMath>
        <m:r>
          <w:rPr>
            <w:rFonts w:ascii="Cambria Math" w:hAnsi="Cambria Math" w:hint="eastAsia"/>
          </w:rPr>
          <m:t>1</m:t>
        </m:r>
      </m:oMath>
      <w:r>
        <w:rPr>
          <w:rFonts w:hint="eastAsia"/>
        </w:rPr>
        <w:t>，这取决于是否存在从节点</w:t>
      </w:r>
      <m:oMath>
        <m:r>
          <w:rPr>
            <w:rFonts w:ascii="Cambria Math" w:hAnsi="Cambria Math" w:hint="eastAsia"/>
          </w:rPr>
          <m:t>j</m:t>
        </m:r>
      </m:oMath>
      <w:r>
        <w:rPr>
          <w:rFonts w:hint="eastAsia"/>
        </w:rPr>
        <w:t>到节点</w:t>
      </w:r>
      <m:oMath>
        <m:r>
          <w:rPr>
            <w:rFonts w:ascii="Cambria Math" w:hAnsi="Cambria Math" w:hint="eastAsia"/>
          </w:rPr>
          <m:t>i</m:t>
        </m:r>
      </m:oMath>
      <w:r>
        <w:rPr>
          <w:rFonts w:hint="eastAsia"/>
        </w:rPr>
        <w:t>的有向边。对于图</w:t>
      </w:r>
      <w:r>
        <w:rPr>
          <w:rFonts w:hint="eastAsia"/>
        </w:rPr>
        <w:t>1</w:t>
      </w:r>
      <w:r>
        <w:t>5-2</w:t>
      </w:r>
      <w:r>
        <w:rPr>
          <w:rFonts w:hint="eastAsia"/>
        </w:rPr>
        <w:t>所展示的图</w:t>
      </w:r>
      <w:r>
        <w:rPr>
          <w:rFonts w:hint="eastAsia"/>
        </w:rPr>
        <w:t>G</w:t>
      </w:r>
      <w:r>
        <w:rPr>
          <w:rFonts w:hint="eastAsia"/>
        </w:rPr>
        <w:t>，我们可以使用图</w:t>
      </w:r>
      <w:r>
        <w:rPr>
          <w:rFonts w:hint="eastAsia"/>
        </w:rPr>
        <w:t>1</w:t>
      </w:r>
      <w:r>
        <w:t>5-3</w:t>
      </w:r>
      <w:r>
        <w:rPr>
          <w:rFonts w:hint="eastAsia"/>
        </w:rPr>
        <w:t>的邻接矩阵表示。</w:t>
      </w:r>
    </w:p>
    <w:p w14:paraId="3AA4158E" w14:textId="77777777" w:rsidR="00CB558B" w:rsidRDefault="00CB558B" w:rsidP="00CB558B">
      <w:pPr>
        <w:ind w:firstLine="420"/>
        <w:jc w:val="center"/>
      </w:pPr>
      <w:r w:rsidRPr="005469BE">
        <w:rPr>
          <w:noProof/>
        </w:rPr>
        <w:lastRenderedPageBreak/>
        <w:drawing>
          <wp:inline distT="0" distB="0" distL="0" distR="0" wp14:anchorId="3ECA5CF1" wp14:editId="745C5CF1">
            <wp:extent cx="2225040" cy="1600136"/>
            <wp:effectExtent l="0" t="0" r="3810" b="635"/>
            <wp:docPr id="10615219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21993" name=""/>
                    <pic:cNvPicPr/>
                  </pic:nvPicPr>
                  <pic:blipFill rotWithShape="1">
                    <a:blip r:embed="rId135"/>
                    <a:srcRect l="9962"/>
                    <a:stretch/>
                  </pic:blipFill>
                  <pic:spPr bwMode="auto">
                    <a:xfrm>
                      <a:off x="0" y="0"/>
                      <a:ext cx="2237440" cy="1609053"/>
                    </a:xfrm>
                    <a:prstGeom prst="rect">
                      <a:avLst/>
                    </a:prstGeom>
                    <a:ln>
                      <a:noFill/>
                    </a:ln>
                    <a:extLst>
                      <a:ext uri="{53640926-AAD7-44D8-BBD7-CCE9431645EC}">
                        <a14:shadowObscured xmlns:a14="http://schemas.microsoft.com/office/drawing/2010/main"/>
                      </a:ext>
                    </a:extLst>
                  </pic:spPr>
                </pic:pic>
              </a:graphicData>
            </a:graphic>
          </wp:inline>
        </w:drawing>
      </w:r>
    </w:p>
    <w:p w14:paraId="43DBB696"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图</w:t>
      </w:r>
      <w:r>
        <w:rPr>
          <w:rFonts w:hint="eastAsia"/>
        </w:rPr>
        <w:t>G</w:t>
      </w:r>
      <w:r>
        <w:rPr>
          <w:rFonts w:hint="eastAsia"/>
        </w:rPr>
        <w:t>的邻接矩阵表示</w:t>
      </w:r>
    </w:p>
    <w:p w14:paraId="5EF875B4" w14:textId="77777777" w:rsidR="00CB558B" w:rsidRDefault="00CB558B" w:rsidP="00CB558B">
      <w:pPr>
        <w:ind w:firstLine="420"/>
      </w:pPr>
      <w:r>
        <w:rPr>
          <w:rFonts w:hint="eastAsia"/>
        </w:rPr>
        <w:t>除了邻接矩阵外，我们有时也会使用关联矩阵来描述节点与边之间的关系，</w:t>
      </w:r>
      <w:r w:rsidRPr="003C4C7F">
        <w:t>其中行和列分别对应于图中的节点</w:t>
      </w:r>
      <w:r>
        <w:rPr>
          <w:rFonts w:hint="eastAsia"/>
        </w:rPr>
        <w:t>和</w:t>
      </w:r>
      <w:proofErr w:type="gramStart"/>
      <w:r>
        <w:rPr>
          <w:rFonts w:hint="eastAsia"/>
        </w:rPr>
        <w:t>边</w:t>
      </w:r>
      <w:proofErr w:type="gramEnd"/>
      <w:r>
        <w:rPr>
          <w:rFonts w:hint="eastAsia"/>
        </w:rPr>
        <w:t>。让我们</w:t>
      </w:r>
      <w:r w:rsidRPr="003C4C7F">
        <w:t>设图</w:t>
      </w:r>
      <m:oMath>
        <m:r>
          <w:rPr>
            <w:rFonts w:ascii="Cambria Math" w:hAnsi="Cambria Math"/>
          </w:rPr>
          <m:t>G=</m:t>
        </m:r>
        <m:r>
          <w:rPr>
            <w:rFonts w:ascii="Cambria Math" w:hAnsi="Cambria Math"/>
          </w:rPr>
          <m:t>（</m:t>
        </m:r>
        <m:r>
          <w:rPr>
            <w:rFonts w:ascii="Cambria Math" w:hAnsi="Cambria Math"/>
          </w:rPr>
          <m:t>V,E</m:t>
        </m:r>
        <m:r>
          <w:rPr>
            <w:rFonts w:ascii="Cambria Math" w:hAnsi="Cambria Math"/>
          </w:rPr>
          <m:t>）</m:t>
        </m:r>
      </m:oMath>
      <w:r w:rsidRPr="003C4C7F">
        <w:t>有</w:t>
      </w:r>
      <m:oMath>
        <m:r>
          <w:rPr>
            <w:rFonts w:ascii="Cambria Math" w:hAnsi="Cambria Math"/>
          </w:rPr>
          <m:t>N</m:t>
        </m:r>
      </m:oMath>
      <w:proofErr w:type="gramStart"/>
      <w:r w:rsidRPr="003C4C7F">
        <w:t>个</w:t>
      </w:r>
      <w:proofErr w:type="gramEnd"/>
      <w:r w:rsidRPr="003C4C7F">
        <w:t>顶点</w:t>
      </w:r>
      <w:r>
        <w:rPr>
          <w:rFonts w:hint="eastAsia"/>
        </w:rPr>
        <w:t>和</w:t>
      </w:r>
      <m:oMath>
        <m:r>
          <w:rPr>
            <w:rFonts w:ascii="Cambria Math" w:hAnsi="Cambria Math" w:hint="eastAsia"/>
          </w:rPr>
          <m:t>M</m:t>
        </m:r>
      </m:oMath>
      <w:r>
        <w:rPr>
          <w:rFonts w:hint="eastAsia"/>
        </w:rPr>
        <w:t>条边</w:t>
      </w:r>
      <w:r w:rsidRPr="003C4C7F">
        <w:t>，使用</w:t>
      </w:r>
      <w:r>
        <w:rPr>
          <w:rFonts w:hint="eastAsia"/>
        </w:rPr>
        <w:t>关联矩阵</w:t>
      </w:r>
      <w:r w:rsidRPr="003C4C7F">
        <w:t>表示该图时，首先</w:t>
      </w:r>
      <w:r>
        <w:rPr>
          <w:rFonts w:hint="eastAsia"/>
        </w:rPr>
        <w:t>需要</w:t>
      </w:r>
      <w:r w:rsidRPr="003C4C7F">
        <w:t>定义一个</w:t>
      </w:r>
      <m:oMath>
        <m:r>
          <w:rPr>
            <w:rFonts w:ascii="Cambria Math" w:hAnsi="Cambria Math"/>
          </w:rPr>
          <m:t>N×</m:t>
        </m:r>
        <m:r>
          <w:rPr>
            <w:rFonts w:ascii="Cambria Math" w:hAnsi="Cambria Math" w:hint="eastAsia"/>
          </w:rPr>
          <m:t>M</m:t>
        </m:r>
      </m:oMath>
      <w:r w:rsidRPr="003C4C7F">
        <w:t>的矩阵</w:t>
      </w:r>
      <m:oMath>
        <m:r>
          <w:rPr>
            <w:rFonts w:ascii="Cambria Math" w:hAnsi="Cambria Math" w:hint="eastAsia"/>
          </w:rPr>
          <m:t>B</m:t>
        </m:r>
      </m:oMath>
      <w:r w:rsidRPr="003C4C7F">
        <w:t>，</w:t>
      </w:r>
      <w:r>
        <w:rPr>
          <w:rFonts w:hint="eastAsia"/>
        </w:rPr>
        <w:t>其中</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表示第</w:t>
      </w:r>
      <m:oMath>
        <m:r>
          <w:rPr>
            <w:rFonts w:ascii="Cambria Math" w:hAnsi="Cambria Math" w:hint="eastAsia"/>
          </w:rPr>
          <m:t>i</m:t>
        </m:r>
      </m:oMath>
      <w:proofErr w:type="gramStart"/>
      <w:r>
        <w:rPr>
          <w:rFonts w:hint="eastAsia"/>
        </w:rPr>
        <w:t>个</w:t>
      </w:r>
      <w:proofErr w:type="gramEnd"/>
      <w:r>
        <w:rPr>
          <w:rFonts w:hint="eastAsia"/>
        </w:rPr>
        <w:t>节点与第</w:t>
      </w:r>
      <m:oMath>
        <m:r>
          <w:rPr>
            <w:rFonts w:ascii="Cambria Math" w:hAnsi="Cambria Math" w:hint="eastAsia"/>
          </w:rPr>
          <m:t>j</m:t>
        </m:r>
      </m:oMath>
      <w:r>
        <w:rPr>
          <w:rFonts w:hint="eastAsia"/>
        </w:rPr>
        <w:t>条边相连，</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j</m:t>
            </m:r>
          </m:sub>
        </m:sSub>
        <m:r>
          <w:rPr>
            <w:rFonts w:ascii="Cambria Math" w:hAnsi="Cambria Math"/>
          </w:rPr>
          <m:t>=0</m:t>
        </m:r>
      </m:oMath>
      <w:r>
        <w:rPr>
          <w:rFonts w:hint="eastAsia"/>
        </w:rPr>
        <w:t>则表示不相连。对于图</w:t>
      </w:r>
      <w:r>
        <w:rPr>
          <w:rFonts w:hint="eastAsia"/>
        </w:rPr>
        <w:t>1</w:t>
      </w:r>
      <w:r>
        <w:t>5-2</w:t>
      </w:r>
      <w:r>
        <w:rPr>
          <w:rFonts w:hint="eastAsia"/>
        </w:rPr>
        <w:t>所展示的图</w:t>
      </w:r>
      <w:r>
        <w:rPr>
          <w:rFonts w:hint="eastAsia"/>
        </w:rPr>
        <w:t>G</w:t>
      </w:r>
      <w:r>
        <w:rPr>
          <w:rFonts w:hint="eastAsia"/>
        </w:rPr>
        <w:t>，我们可以使用图</w:t>
      </w:r>
      <w:r>
        <w:rPr>
          <w:rFonts w:hint="eastAsia"/>
        </w:rPr>
        <w:t>1</w:t>
      </w:r>
      <w:r>
        <w:t>5-3</w:t>
      </w:r>
      <w:r>
        <w:rPr>
          <w:rFonts w:hint="eastAsia"/>
        </w:rPr>
        <w:t>的关联矩阵表示。</w:t>
      </w:r>
    </w:p>
    <w:p w14:paraId="7CC852BA" w14:textId="77777777" w:rsidR="00CB558B" w:rsidRDefault="00CB558B" w:rsidP="00CB558B">
      <w:pPr>
        <w:jc w:val="center"/>
      </w:pPr>
      <w:r w:rsidRPr="00FA41B5">
        <w:rPr>
          <w:noProof/>
        </w:rPr>
        <w:drawing>
          <wp:inline distT="0" distB="0" distL="0" distR="0" wp14:anchorId="16669020" wp14:editId="77B3D7CA">
            <wp:extent cx="2499360" cy="1641246"/>
            <wp:effectExtent l="0" t="0" r="0" b="0"/>
            <wp:docPr id="13651394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39425" name=""/>
                    <pic:cNvPicPr/>
                  </pic:nvPicPr>
                  <pic:blipFill>
                    <a:blip r:embed="rId136"/>
                    <a:stretch>
                      <a:fillRect/>
                    </a:stretch>
                  </pic:blipFill>
                  <pic:spPr>
                    <a:xfrm>
                      <a:off x="0" y="0"/>
                      <a:ext cx="2503957" cy="1644265"/>
                    </a:xfrm>
                    <a:prstGeom prst="rect">
                      <a:avLst/>
                    </a:prstGeom>
                  </pic:spPr>
                </pic:pic>
              </a:graphicData>
            </a:graphic>
          </wp:inline>
        </w:drawing>
      </w:r>
    </w:p>
    <w:p w14:paraId="2C1AAFB2"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r>
        <w:t xml:space="preserve">  </w:t>
      </w:r>
      <w:r>
        <w:rPr>
          <w:rFonts w:hint="eastAsia"/>
        </w:rPr>
        <w:t>图</w:t>
      </w:r>
      <w:r>
        <w:rPr>
          <w:rFonts w:hint="eastAsia"/>
        </w:rPr>
        <w:t>G</w:t>
      </w:r>
      <w:r>
        <w:rPr>
          <w:rFonts w:hint="eastAsia"/>
        </w:rPr>
        <w:t>的关联矩阵表示</w:t>
      </w:r>
    </w:p>
    <w:p w14:paraId="16D2F88A" w14:textId="77777777" w:rsidR="00CB558B" w:rsidRDefault="00CB558B" w:rsidP="00F55501">
      <w:pPr>
        <w:pStyle w:val="ad"/>
        <w:numPr>
          <w:ilvl w:val="0"/>
          <w:numId w:val="3"/>
        </w:numPr>
        <w:ind w:firstLineChars="0"/>
      </w:pPr>
      <w:r>
        <w:rPr>
          <w:rFonts w:hint="eastAsia"/>
        </w:rPr>
        <w:t>邻居和度</w:t>
      </w:r>
    </w:p>
    <w:p w14:paraId="36957470" w14:textId="77777777" w:rsidR="00CB558B" w:rsidRDefault="00CB558B" w:rsidP="00CB558B">
      <w:pPr>
        <w:ind w:firstLine="420"/>
      </w:pPr>
      <w:r w:rsidRPr="00A06593">
        <w:t>图的邻居是指与某个给定节点直接相连的所有其他节点。</w:t>
      </w:r>
      <w:r>
        <w:rPr>
          <w:rFonts w:hint="eastAsia"/>
        </w:rPr>
        <w:t>如果有一条边连接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则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互为对方的邻居。我们记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的所有邻居为集合</w:t>
      </w:r>
      <m:oMath>
        <m:r>
          <w:rPr>
            <w:rFonts w:ascii="Cambria Math" w:hAnsi="Cambria Math" w:hint="eastAsia"/>
          </w:rPr>
          <m:t>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oMath>
      <w:r>
        <w:rPr>
          <w:rFonts w:hint="eastAsia"/>
        </w:rPr>
        <w:t>，即：</w:t>
      </w:r>
    </w:p>
    <w:p w14:paraId="1EA0D045" w14:textId="77777777" w:rsidR="00CB558B" w:rsidRDefault="00CB558B" w:rsidP="00CB558B">
      <w:pPr>
        <w:ind w:firstLine="420"/>
      </w:pPr>
      <m:oMathPara>
        <m:oMath>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r>
            <w:rPr>
              <w:rFonts w:ascii="Cambria Math" w:hAnsi="Cambria Math"/>
            </w:rPr>
            <m:t>=</m:t>
          </m:r>
          <m:d>
            <m:dPr>
              <m:begChr m:val=""/>
              <m:sepChr m:val="∣"/>
              <m:endChr m:val=""/>
              <m:ctrlPr>
                <w:rPr>
                  <w:rFonts w:ascii="Cambria Math" w:hAnsi="Cambria Math"/>
                  <w:i/>
                </w:rPr>
              </m:ctrlPr>
            </m:dPr>
            <m:e>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e>
            <m:e>
              <m:r>
                <w:rPr>
                  <w:rFonts w:ascii="Cambria Math" w:hAnsi="Cambria Math"/>
                </w:rPr>
                <m:t>∃</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i j</m:t>
                      </m:r>
                    </m:e>
                  </m:d>
                </m:sub>
              </m:sSub>
              <m:r>
                <w:rPr>
                  <w:rFonts w:ascii="Cambria Math" w:hAnsi="Cambria Math"/>
                </w:rPr>
                <m:t xml:space="preserve">∈E \text </m:t>
              </m:r>
              <m:d>
                <m:dPr>
                  <m:begChr m:val="{"/>
                  <m:endChr m:val="}"/>
                  <m:ctrlPr>
                    <w:rPr>
                      <w:rFonts w:ascii="Cambria Math" w:hAnsi="Cambria Math"/>
                      <w:i/>
                    </w:rPr>
                  </m:ctrlPr>
                </m:dPr>
                <m:e>
                  <m:r>
                    <w:rPr>
                      <w:rFonts w:ascii="Cambria Math" w:hAnsi="Cambria Math"/>
                    </w:rPr>
                    <m:t xml:space="preserve"> or </m:t>
                  </m:r>
                </m:e>
              </m:d>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j i</m:t>
                      </m:r>
                    </m:e>
                  </m:d>
                </m:sub>
              </m:sSub>
              <m:r>
                <w:rPr>
                  <w:rFonts w:ascii="Cambria Math" w:hAnsi="Cambria Math"/>
                </w:rPr>
                <m:t>∈E</m:t>
              </m:r>
            </m:e>
          </m:d>
          <m:r>
            <m:rPr>
              <m:lit/>
            </m:rPr>
            <w:rPr>
              <w:rFonts w:ascii="Cambria Math" w:hAnsi="Cambria Math"/>
            </w:rPr>
            <m:t>}</m:t>
          </m:r>
        </m:oMath>
      </m:oMathPara>
    </w:p>
    <w:p w14:paraId="1A62A9E8" w14:textId="77777777" w:rsidR="00CB558B" w:rsidRDefault="00CB558B" w:rsidP="00CB558B">
      <w:pPr>
        <w:ind w:firstLine="420"/>
      </w:pPr>
      <w:r w:rsidRPr="00A06593">
        <w:t>度是一个给定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sidRPr="00A06593">
        <w:t>与其相邻节点的数量，即该节点的度</w:t>
      </w:r>
      <w:r>
        <w:rPr>
          <w:rFonts w:hint="eastAsia"/>
        </w:rPr>
        <w:t>（</w:t>
      </w:r>
      <w:r>
        <w:rPr>
          <w:rFonts w:hint="eastAsia"/>
        </w:rPr>
        <w:t>Degree</w:t>
      </w:r>
      <w:r>
        <w:rPr>
          <w:rFonts w:hint="eastAsia"/>
        </w:rPr>
        <w:t>），记作</w:t>
      </w:r>
      <m:oMath>
        <m:func>
          <m:funcPr>
            <m:ctrlPr>
              <w:rPr>
                <w:rFonts w:ascii="Cambria Math" w:hAnsi="Cambria Math"/>
              </w:rPr>
            </m:ctrlPr>
          </m:funcPr>
          <m:fName>
            <m:r>
              <m:rPr>
                <m:sty m:val="p"/>
              </m:rPr>
              <w:rPr>
                <w:rFonts w:ascii="Cambria Math" w:hAnsi="Cambria Math"/>
              </w:rPr>
              <m:t>de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func>
      </m:oMath>
      <w:r>
        <w:rPr>
          <w:rFonts w:hint="eastAsia"/>
        </w:rPr>
        <w:t>：</w:t>
      </w:r>
    </w:p>
    <w:p w14:paraId="561CDDA8" w14:textId="77777777" w:rsidR="00CB558B" w:rsidRDefault="00CB558B" w:rsidP="00CB558B">
      <m:oMathPara>
        <m:oMath>
          <m:func>
            <m:funcPr>
              <m:ctrlPr>
                <w:rPr>
                  <w:rFonts w:ascii="Cambria Math" w:hAnsi="Cambria Math"/>
                </w:rPr>
              </m:ctrlPr>
            </m:funcPr>
            <m:fName>
              <m:r>
                <m:rPr>
                  <m:sty m:val="p"/>
                </m:rPr>
                <w:rPr>
                  <w:rFonts w:ascii="Cambria Math" w:hAnsi="Cambria Math"/>
                </w:rPr>
                <m:t>deg</m:t>
              </m:r>
              <m:ctrlPr>
                <w:rPr>
                  <w:rFonts w:ascii="Cambria Math" w:hAnsi="Cambria Math"/>
                  <w:i/>
                </w:rPr>
              </m:ctrlPr>
            </m:fName>
            <m:e>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func>
          <m:r>
            <w:rPr>
              <w:rFonts w:ascii="Cambria Math" w:hAnsi="Cambria Math"/>
            </w:rPr>
            <m:t>=</m:t>
          </m:r>
          <m:d>
            <m:dPr>
              <m:begChr m:val="|"/>
              <m:endChr m:val="|"/>
              <m:ctrlPr>
                <w:rPr>
                  <w:rFonts w:ascii="Cambria Math" w:hAnsi="Cambria Math"/>
                  <w:i/>
                </w:rPr>
              </m:ctrlPr>
            </m:dPr>
            <m:e>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d>
        </m:oMath>
      </m:oMathPara>
    </w:p>
    <w:p w14:paraId="2C704E99" w14:textId="77777777" w:rsidR="00CB558B" w:rsidRPr="00286FAC" w:rsidRDefault="00CB558B" w:rsidP="00CB558B">
      <w:pPr>
        <w:ind w:firstLine="420"/>
      </w:pPr>
      <w:r w:rsidRPr="00A06593">
        <w:t>对于无向图中的一个节点，它的度等于它与其他节点之间连接的总数。而在有向图中，则</w:t>
      </w:r>
      <w:proofErr w:type="gramStart"/>
      <w:r w:rsidRPr="00A06593">
        <w:t>分为入度和</w:t>
      </w:r>
      <w:proofErr w:type="gramEnd"/>
      <w:r w:rsidRPr="00A06593">
        <w:t>出度</w:t>
      </w:r>
      <w:r>
        <w:rPr>
          <w:rFonts w:hint="eastAsia"/>
        </w:rPr>
        <w:t>，</w:t>
      </w:r>
      <w:proofErr w:type="gramStart"/>
      <w:r>
        <w:rPr>
          <w:rFonts w:hint="eastAsia"/>
        </w:rPr>
        <w:t>其中</w:t>
      </w:r>
      <w:r>
        <w:t>入度是</w:t>
      </w:r>
      <w:proofErr w:type="gramEnd"/>
      <w:r>
        <w:t>指指向该节点的边的数量，</w:t>
      </w:r>
      <w:proofErr w:type="gramStart"/>
      <w:r>
        <w:t>出度是</w:t>
      </w:r>
      <w:proofErr w:type="gramEnd"/>
      <w:r>
        <w:t>指从该节点出发的边的数</w:t>
      </w:r>
      <w:r>
        <w:lastRenderedPageBreak/>
        <w:t>量。一个节点的</w:t>
      </w:r>
      <w:proofErr w:type="gramStart"/>
      <w:r>
        <w:t>入度和出度</w:t>
      </w:r>
      <w:proofErr w:type="gramEnd"/>
      <w:r>
        <w:t>可以帮助我们判断这个节点在图中起什么作用，</w:t>
      </w:r>
      <w:proofErr w:type="gramStart"/>
      <w:r>
        <w:t>比如入度很大</w:t>
      </w:r>
      <w:proofErr w:type="gramEnd"/>
      <w:r>
        <w:t>的节点可能是其他节点向它汇聚流量的重要节点，</w:t>
      </w:r>
      <w:proofErr w:type="gramStart"/>
      <w:r>
        <w:t>而出度很大</w:t>
      </w:r>
      <w:proofErr w:type="gramEnd"/>
      <w:r>
        <w:t>的节点则可能是流量源头。另外，在有向图中，所有节点</w:t>
      </w:r>
      <w:proofErr w:type="gramStart"/>
      <w:r>
        <w:t>的出度之</w:t>
      </w:r>
      <w:proofErr w:type="gramEnd"/>
      <w:r>
        <w:t>和等于所有节点</w:t>
      </w:r>
      <w:proofErr w:type="gramStart"/>
      <w:r>
        <w:t>的入度之和</w:t>
      </w:r>
      <w:proofErr w:type="gramEnd"/>
      <w:r>
        <w:t>。这是因为每一条带有方向的边都会同时造成起点</w:t>
      </w:r>
      <w:proofErr w:type="gramStart"/>
      <w:r>
        <w:t>的出度增加</w:t>
      </w:r>
      <w:proofErr w:type="gramEnd"/>
      <w:r>
        <w:t>1</w:t>
      </w:r>
      <w:r>
        <w:t>，终点</w:t>
      </w:r>
      <w:proofErr w:type="gramStart"/>
      <w:r>
        <w:t>的入度增加</w:t>
      </w:r>
      <w:proofErr w:type="gramEnd"/>
      <w:r>
        <w:t>1</w:t>
      </w:r>
      <w:r>
        <w:t>。</w:t>
      </w:r>
    </w:p>
    <w:p w14:paraId="6B8411E1" w14:textId="77777777" w:rsidR="00CB558B" w:rsidRDefault="00CB558B" w:rsidP="00CB558B"/>
    <w:p w14:paraId="44AEDDD3" w14:textId="77777777" w:rsidR="00CB558B" w:rsidRDefault="00CB558B" w:rsidP="00F55501">
      <w:pPr>
        <w:pStyle w:val="ad"/>
        <w:numPr>
          <w:ilvl w:val="0"/>
          <w:numId w:val="3"/>
        </w:numPr>
        <w:ind w:firstLineChars="0"/>
      </w:pPr>
      <w:r>
        <w:rPr>
          <w:rFonts w:hint="eastAsia"/>
        </w:rPr>
        <w:t>子图和路径</w:t>
      </w:r>
    </w:p>
    <w:p w14:paraId="0380AF83" w14:textId="77777777" w:rsidR="00CB558B" w:rsidRDefault="00CB558B" w:rsidP="00CB558B">
      <w:pPr>
        <w:ind w:firstLine="420"/>
      </w:pPr>
      <w:r w:rsidRPr="00FD57D3">
        <w:t>一个图的子图</w:t>
      </w:r>
      <w:r>
        <w:rPr>
          <w:rFonts w:hint="eastAsia"/>
        </w:rPr>
        <w:t>（</w:t>
      </w:r>
      <w:r>
        <w:rPr>
          <w:rFonts w:hint="eastAsia"/>
        </w:rPr>
        <w:t>Subgraph</w:t>
      </w:r>
      <w:r>
        <w:rPr>
          <w:rFonts w:hint="eastAsia"/>
        </w:rPr>
        <w:t>）</w:t>
      </w:r>
      <w:r w:rsidRPr="00FD57D3">
        <w:t>是指从该图中选择一些节点和它们之间的边所组成的图。</w:t>
      </w:r>
      <w:r>
        <w:rPr>
          <w:rFonts w:hint="eastAsia"/>
        </w:rPr>
        <w:t>设</w:t>
      </w:r>
      <m:oMath>
        <m:r>
          <w:rPr>
            <w:rFonts w:ascii="Cambria Math" w:hAnsi="Cambria Math" w:hint="eastAsia"/>
          </w:rPr>
          <m:t>G</m:t>
        </m:r>
        <m:r>
          <w:rPr>
            <w:rFonts w:ascii="Cambria Math" w:hAnsi="Cambria Math"/>
          </w:rPr>
          <m:t>=(V, E)</m:t>
        </m:r>
      </m:oMath>
      <w:r>
        <w:rPr>
          <w:rFonts w:hint="eastAsia"/>
        </w:rPr>
        <w:t>是一个图，其中</w:t>
      </w:r>
      <m:oMath>
        <m:r>
          <w:rPr>
            <w:rFonts w:ascii="Cambria Math" w:hAnsi="Cambria Math" w:hint="eastAsia"/>
          </w:rPr>
          <m:t>V</m:t>
        </m:r>
      </m:oMath>
      <w:r>
        <w:rPr>
          <w:rFonts w:hint="eastAsia"/>
        </w:rPr>
        <w:t>是一组节点，</w:t>
      </w:r>
      <m:oMath>
        <m:r>
          <w:rPr>
            <w:rFonts w:ascii="Cambria Math" w:hAnsi="Cambria Math" w:hint="eastAsia"/>
          </w:rPr>
          <m:t>E</m:t>
        </m:r>
      </m:oMath>
      <w:r>
        <w:rPr>
          <w:rFonts w:hint="eastAsia"/>
        </w:rPr>
        <w:t>是一组边。如果集合</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和</w:t>
      </w:r>
      <m:oMath>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r>
          <w:rPr>
            <w:rFonts w:ascii="Cambria Math" w:hAnsi="Cambria Math"/>
          </w:rPr>
          <m:t>E</m:t>
        </m:r>
      </m:oMath>
      <w:r>
        <w:rPr>
          <w:rFonts w:hint="eastAsia"/>
        </w:rPr>
        <w:t>满足以下条件：</w:t>
      </w:r>
    </w:p>
    <w:p w14:paraId="7AD9EF7B" w14:textId="77777777" w:rsidR="00CB558B" w:rsidRDefault="00CB558B" w:rsidP="00F55501">
      <w:pPr>
        <w:pStyle w:val="ad"/>
        <w:numPr>
          <w:ilvl w:val="0"/>
          <w:numId w:val="76"/>
        </w:numPr>
        <w:ind w:firstLineChars="0"/>
      </w:p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oMath>
    </w:p>
    <w:p w14:paraId="15C5390C" w14:textId="77777777" w:rsidR="00CB558B" w:rsidRPr="00FD57D3" w:rsidRDefault="00CB558B" w:rsidP="00F55501">
      <w:pPr>
        <w:pStyle w:val="ad"/>
        <w:numPr>
          <w:ilvl w:val="0"/>
          <w:numId w:val="76"/>
        </w:numPr>
        <w:ind w:firstLineChars="0"/>
      </w:pPr>
      <w:r>
        <w:rPr>
          <w:rFonts w:hint="eastAsia"/>
        </w:rPr>
        <w:t>如果</w:t>
      </w:r>
      <m:oMath>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Pr>
          <w:rFonts w:hint="eastAsia"/>
        </w:rPr>
        <w:t>，即</w:t>
      </w:r>
      <m:oMath>
        <m:r>
          <w:rPr>
            <w:rFonts w:ascii="Cambria Math" w:hAnsi="Cambria Math"/>
          </w:rPr>
          <m:t>u</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且</w:t>
      </w:r>
      <m:oMath>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那么称</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oMath>
      <w:r>
        <w:rPr>
          <w:rFonts w:hint="eastAsia"/>
        </w:rPr>
        <w:t>是</w:t>
      </w:r>
      <w:r>
        <w:rPr>
          <w:rFonts w:hint="eastAsia"/>
        </w:rPr>
        <w:t>G</w:t>
      </w:r>
      <w:r>
        <w:rPr>
          <w:rFonts w:hint="eastAsia"/>
        </w:rPr>
        <w:t>的子图。其中</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Pr>
          <w:rFonts w:hint="eastAsia"/>
        </w:rPr>
        <w:t>的节点集，</w:t>
      </w:r>
      <m:oMath>
        <m:sSup>
          <m:sSupPr>
            <m:ctrlPr>
              <w:rPr>
                <w:rFonts w:ascii="Cambria Math" w:hAnsi="Cambria Math"/>
              </w:rPr>
            </m:ctrlPr>
          </m:sSupPr>
          <m:e>
            <m:r>
              <w:rPr>
                <w:rFonts w:ascii="Cambria Math" w:hAnsi="Cambria Math" w:hint="eastAsia"/>
              </w:rPr>
              <m:t>E</m:t>
            </m:r>
          </m:e>
          <m:sup>
            <m:r>
              <m:rPr>
                <m:sty m:val="p"/>
              </m:rPr>
              <w:rPr>
                <w:rFonts w:ascii="Cambria Math" w:hAnsi="Cambria Math"/>
              </w:rPr>
              <m:t>'</m:t>
            </m:r>
          </m:sup>
        </m:sSup>
      </m:oMath>
      <w:r>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Pr>
          <w:rFonts w:hint="eastAsia"/>
        </w:rPr>
        <w:t>的边集。</w:t>
      </w:r>
    </w:p>
    <w:p w14:paraId="4A2A4279" w14:textId="77777777" w:rsidR="00CB558B" w:rsidRDefault="00CB558B" w:rsidP="00CB558B">
      <w:pPr>
        <w:ind w:firstLine="420"/>
      </w:pPr>
      <w:r>
        <w:rPr>
          <w:rFonts w:hint="eastAsia"/>
        </w:rPr>
        <w:t>如果存在一条由若干个节点和</w:t>
      </w:r>
      <w:proofErr w:type="gramStart"/>
      <w:r>
        <w:rPr>
          <w:rFonts w:hint="eastAsia"/>
        </w:rPr>
        <w:t>边</w:t>
      </w:r>
      <w:proofErr w:type="gramEnd"/>
      <w:r>
        <w:rPr>
          <w:rFonts w:hint="eastAsia"/>
        </w:rPr>
        <w:t>按照顺序组成的序列</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e>
        </m:d>
      </m:oMath>
      <w:r>
        <w:rPr>
          <w:rFonts w:hint="eastAsia"/>
        </w:rPr>
        <w:t>，满足对于</w:t>
      </w:r>
      <m:oMath>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1</m:t>
        </m:r>
      </m:oMath>
      <w:r>
        <w:rPr>
          <w:rFonts w:hint="eastAsia"/>
        </w:rPr>
        <w:t>，有</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E</m:t>
        </m:r>
      </m:oMath>
      <w:r>
        <w:rPr>
          <w:rFonts w:hint="eastAsia"/>
        </w:rPr>
        <w:t>，那么称</w:t>
      </w:r>
      <m:oMath>
        <m:r>
          <w:rPr>
            <w:rFonts w:ascii="Cambria Math" w:hAnsi="Cambria Math" w:hint="eastAsia"/>
          </w:rPr>
          <m:t>p</m:t>
        </m:r>
      </m:oMath>
      <w:r>
        <w:rPr>
          <w:rFonts w:hint="eastAsia"/>
        </w:rPr>
        <w:t>是从</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到</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的一条路径（</w:t>
      </w:r>
      <w:r>
        <w:rPr>
          <w:rFonts w:hint="eastAsia"/>
        </w:rPr>
        <w:t>Path</w:t>
      </w:r>
      <w:r>
        <w:rPr>
          <w:rFonts w:hint="eastAsia"/>
        </w:rPr>
        <w:t>）。其中，</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分别称为路径</w:t>
      </w:r>
      <m:oMath>
        <m:r>
          <w:rPr>
            <w:rFonts w:ascii="Cambria Math" w:hAnsi="Cambria Math" w:hint="eastAsia"/>
          </w:rPr>
          <m:t>p</m:t>
        </m:r>
      </m:oMath>
      <w:r>
        <w:rPr>
          <w:rFonts w:hint="eastAsia"/>
        </w:rPr>
        <w:t>的起点和终点；</w:t>
      </w:r>
      <m:oMath>
        <m:r>
          <w:rPr>
            <w:rFonts w:ascii="Cambria Math" w:hAnsi="Cambria Math" w:hint="eastAsia"/>
          </w:rPr>
          <m:t>k</m:t>
        </m:r>
      </m:oMath>
      <w:r>
        <w:rPr>
          <w:rFonts w:hint="eastAsia"/>
        </w:rPr>
        <w:t>称为路径</w:t>
      </w:r>
      <m:oMath>
        <m:r>
          <w:rPr>
            <w:rFonts w:ascii="Cambria Math" w:hAnsi="Cambria Math" w:hint="eastAsia"/>
          </w:rPr>
          <m:t>p</m:t>
        </m:r>
      </m:oMath>
      <w:r>
        <w:rPr>
          <w:rFonts w:hint="eastAsia"/>
        </w:rPr>
        <w:t>的长度或距离。</w:t>
      </w:r>
    </w:p>
    <w:p w14:paraId="5244EFE0" w14:textId="77777777" w:rsidR="00CB558B" w:rsidRDefault="00CB558B" w:rsidP="00CB558B">
      <w:pPr>
        <w:ind w:firstLine="420"/>
      </w:pPr>
      <w:r>
        <w:rPr>
          <w:rFonts w:hint="eastAsia"/>
        </w:rPr>
        <w:t>顶点距离：</w:t>
      </w:r>
      <w:r>
        <w:t>若从节点</w:t>
      </w:r>
      <m:oMath>
        <m:r>
          <w:rPr>
            <w:rFonts w:ascii="Cambria Math" w:hAnsi="Cambria Math"/>
          </w:rPr>
          <m:t>u</m:t>
        </m:r>
      </m:oMath>
      <w:r>
        <w:t>到节点</w:t>
      </w:r>
      <m:oMath>
        <m:r>
          <w:rPr>
            <w:rFonts w:ascii="Cambria Math" w:hAnsi="Cambria Math"/>
          </w:rPr>
          <m:t>v</m:t>
        </m:r>
      </m:oMath>
      <w:r>
        <w:t>存在一条路径</w:t>
      </w:r>
      <m:oMath>
        <m:r>
          <w:rPr>
            <w:rFonts w:ascii="Cambria Math" w:hAnsi="Cambria Math"/>
          </w:rPr>
          <m:t>p</m:t>
        </m:r>
      </m:oMath>
      <w:r>
        <w:t>，那么路径</w:t>
      </w:r>
      <m:oMath>
        <m:r>
          <w:rPr>
            <w:rFonts w:ascii="Cambria Math" w:hAnsi="Cambria Math"/>
          </w:rPr>
          <m:t>p</m:t>
        </m:r>
      </m:oMath>
      <w:r>
        <w:t>的长度称为节点</w:t>
      </w:r>
      <m:oMath>
        <m:r>
          <w:rPr>
            <w:rFonts w:ascii="Cambria Math" w:hAnsi="Cambria Math"/>
          </w:rPr>
          <m:t>u</m:t>
        </m:r>
      </m:oMath>
      <w:r>
        <w:t xml:space="preserve"> </w:t>
      </w:r>
      <w:r>
        <w:t>到节点</w:t>
      </w:r>
      <m:oMath>
        <m:r>
          <w:rPr>
            <w:rFonts w:ascii="Cambria Math" w:hAnsi="Cambria Math"/>
          </w:rPr>
          <m:t>v</m:t>
        </m:r>
      </m:oMath>
      <w:r>
        <w:t xml:space="preserve"> </w:t>
      </w:r>
      <w:r>
        <w:t>的距离，记为</w:t>
      </w:r>
      <m:oMath>
        <m:r>
          <w:rPr>
            <w:rFonts w:ascii="Cambria Math" w:hAnsi="Cambria Math"/>
          </w:rPr>
          <m:t>dist(u,v)</m:t>
        </m:r>
      </m:oMath>
      <w:r>
        <w:t>。特别地，</w:t>
      </w:r>
      <w:r>
        <w:rPr>
          <w:rFonts w:hint="eastAsia"/>
        </w:rPr>
        <w:t>定义节点到自身的距离为</w:t>
      </w:r>
      <w:r>
        <w:rPr>
          <w:rFonts w:hint="eastAsia"/>
        </w:rPr>
        <w:t>0</w:t>
      </w:r>
      <w:r>
        <w:rPr>
          <w:rFonts w:hint="eastAsia"/>
        </w:rPr>
        <w:t>，即</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0</m:t>
        </m:r>
      </m:oMath>
      <w:r>
        <w:rPr>
          <w:rFonts w:hint="eastAsia"/>
        </w:rPr>
        <w:t>，</w:t>
      </w:r>
      <w:r>
        <w:t>如果不存在从节点</w:t>
      </w:r>
      <m:oMath>
        <m:r>
          <w:rPr>
            <w:rFonts w:ascii="Cambria Math" w:hAnsi="Cambria Math"/>
          </w:rPr>
          <m:t>u</m:t>
        </m:r>
      </m:oMath>
      <w:r>
        <w:t>到节点</w:t>
      </w:r>
      <m:oMath>
        <m:r>
          <w:rPr>
            <w:rFonts w:ascii="Cambria Math" w:hAnsi="Cambria Math"/>
          </w:rPr>
          <m:t>v</m:t>
        </m:r>
      </m:oMath>
      <w:r>
        <w:t>的路径，则定义</w:t>
      </w:r>
      <m:oMath>
        <m:r>
          <w:rPr>
            <w:rFonts w:ascii="Cambria Math" w:hAnsi="Cambria Math"/>
          </w:rPr>
          <m:t>dist(u,v)=+∞</m:t>
        </m:r>
      </m:oMath>
      <w:r>
        <w:t>。</w:t>
      </w:r>
    </w:p>
    <w:p w14:paraId="39B34F00" w14:textId="77777777" w:rsidR="00CB558B" w:rsidRDefault="00CB558B" w:rsidP="00CB558B">
      <w:r>
        <w:tab/>
      </w:r>
      <m:oMath>
        <m:r>
          <w:rPr>
            <w:rFonts w:ascii="Cambria Math" w:hAnsi="Cambria Math"/>
          </w:rPr>
          <m:t>K</m:t>
        </m:r>
      </m:oMath>
      <w:r>
        <w:rPr>
          <w:rFonts w:hint="eastAsia"/>
        </w:rPr>
        <w:t>阶邻居：若</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hint="eastAsia"/>
                  </w:rPr>
                  <m:t>j</m:t>
                </m:r>
              </m:sub>
            </m:sSub>
          </m:e>
        </m:d>
        <m:r>
          <w:rPr>
            <w:rFonts w:ascii="Cambria Math" w:hAnsi="Cambria Math"/>
          </w:rPr>
          <m:t>=k</m:t>
        </m:r>
      </m:oMath>
      <w:r>
        <w:rPr>
          <w:rFonts w:hint="eastAsia"/>
        </w:rPr>
        <w:t>，则称</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为</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的</w:t>
      </w:r>
      <m:oMath>
        <m:r>
          <w:rPr>
            <w:rFonts w:ascii="Cambria Math" w:hAnsi="Cambria Math" w:hint="eastAsia"/>
          </w:rPr>
          <m:t>k</m:t>
        </m:r>
      </m:oMath>
      <w:r>
        <w:rPr>
          <w:rFonts w:hint="eastAsia"/>
        </w:rPr>
        <w:t>阶邻居，也称为</w:t>
      </w:r>
      <w:r>
        <w:rPr>
          <w:rFonts w:hint="eastAsia"/>
        </w:rPr>
        <w:t>k</w:t>
      </w:r>
      <w:r>
        <w:t xml:space="preserve"> </w:t>
      </w:r>
      <w:r>
        <w:rPr>
          <w:rFonts w:hint="eastAsia"/>
        </w:rPr>
        <w:t>hop</w:t>
      </w:r>
      <w:r>
        <w:t>s</w:t>
      </w:r>
      <w:r>
        <w:rPr>
          <w:rFonts w:hint="eastAsia"/>
        </w:rPr>
        <w:t>。</w:t>
      </w:r>
    </w:p>
    <w:p w14:paraId="2EEA78AF" w14:textId="77777777" w:rsidR="00CB558B" w:rsidRDefault="00CB558B" w:rsidP="00CB558B">
      <w:r>
        <w:tab/>
      </w:r>
      <m:oMath>
        <m:r>
          <w:rPr>
            <w:rFonts w:ascii="Cambria Math" w:hAnsi="Cambria Math"/>
          </w:rPr>
          <m:t>K</m:t>
        </m:r>
      </m:oMath>
      <w:r>
        <w:rPr>
          <w:rFonts w:hint="eastAsia"/>
        </w:rPr>
        <w:t>阶子图（</w:t>
      </w:r>
      <w:r>
        <w:rPr>
          <w:rFonts w:hint="eastAsia"/>
        </w:rPr>
        <w:t>k</w:t>
      </w:r>
      <w:r>
        <w:t>-subgraph</w:t>
      </w:r>
      <w:r>
        <w:rPr>
          <w:rFonts w:hint="eastAsia"/>
        </w:rPr>
        <w:t>）：</w:t>
      </w:r>
      <m:oMath>
        <m:r>
          <w:rPr>
            <w:rFonts w:ascii="Cambria Math" w:hAnsi="Cambria Math" w:hint="eastAsia"/>
          </w:rPr>
          <m:t>G</m:t>
        </m:r>
      </m:oMath>
      <w:r>
        <w:rPr>
          <w:rFonts w:hint="eastAsia"/>
        </w:rPr>
        <w:t>的</w:t>
      </w:r>
      <m:oMath>
        <m:r>
          <w:rPr>
            <w:rFonts w:ascii="Cambria Math" w:hAnsi="Cambria Math" w:hint="eastAsia"/>
          </w:rPr>
          <m:t>k</m:t>
        </m:r>
      </m:oMath>
      <w:r>
        <w:rPr>
          <w:rFonts w:hint="eastAsia"/>
        </w:rPr>
        <w:t>阶子图是指由</w:t>
      </w:r>
      <m:oMath>
        <m:r>
          <w:rPr>
            <w:rFonts w:ascii="Cambria Math" w:hAnsi="Cambria Math" w:hint="eastAsia"/>
          </w:rPr>
          <m:t>G</m:t>
        </m:r>
      </m:oMath>
      <w:r>
        <w:rPr>
          <w:rFonts w:hint="eastAsia"/>
        </w:rPr>
        <w:t>中所有包含</w:t>
      </w:r>
      <m:oMath>
        <m:r>
          <w:rPr>
            <w:rFonts w:ascii="Cambria Math" w:hAnsi="Cambria Math" w:hint="eastAsia"/>
          </w:rPr>
          <m:t>K</m:t>
        </m:r>
        <m:r>
          <w:rPr>
            <w:rFonts w:ascii="Cambria Math" w:hAnsi="Cambria Math"/>
          </w:rPr>
          <m:t>+1</m:t>
        </m:r>
      </m:oMath>
      <w:proofErr w:type="gramStart"/>
      <w:r>
        <w:rPr>
          <w:rFonts w:hint="eastAsia"/>
        </w:rPr>
        <w:t>个</w:t>
      </w:r>
      <w:proofErr w:type="gramEnd"/>
      <w:r>
        <w:rPr>
          <w:rFonts w:hint="eastAsia"/>
        </w:rPr>
        <w:t>或者更少节点的连通子图和其</w:t>
      </w:r>
      <w:r w:rsidRPr="000E1265">
        <w:t>所包含的</w:t>
      </w:r>
      <w:proofErr w:type="gramStart"/>
      <w:r w:rsidRPr="000E1265">
        <w:t>边组成</w:t>
      </w:r>
      <w:proofErr w:type="gramEnd"/>
      <w:r w:rsidRPr="000E1265">
        <w:t>的子图</w:t>
      </w:r>
      <w:r>
        <w:rPr>
          <w:rFonts w:hint="eastAsia"/>
        </w:rPr>
        <w:t>，可表示为：</w:t>
      </w:r>
    </w:p>
    <w:p w14:paraId="7424A890" w14:textId="77777777" w:rsidR="00CB558B" w:rsidRPr="00EE726E" w:rsidRDefault="00CB558B" w:rsidP="00CB558B">
      <m:oMathPara>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v</m:t>
                  </m:r>
                </m:e>
                <m:sub>
                  <m:r>
                    <w:rPr>
                      <w:rFonts w:ascii="Cambria Math" w:hAnsi="Cambria Math"/>
                    </w:rPr>
                    <m:t>i</m:t>
                  </m:r>
                </m:sub>
              </m:sSub>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oMath>
      </m:oMathPara>
    </w:p>
    <w:p w14:paraId="3D639818" w14:textId="77777777" w:rsidR="00CB558B" w:rsidRDefault="00CB558B" w:rsidP="00CB558B">
      <w:r>
        <w:rPr>
          <w:rFonts w:hint="eastAsia"/>
        </w:rPr>
        <w:t>如图</w:t>
      </w:r>
      <w:r>
        <w:rPr>
          <w:rFonts w:hint="eastAsia"/>
        </w:rPr>
        <w:t>1</w:t>
      </w:r>
      <w:r>
        <w:t>5-5</w:t>
      </w:r>
      <w:r>
        <w:rPr>
          <w:rFonts w:hint="eastAsia"/>
        </w:rPr>
        <w:t>所示，阴影部分是顶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的</w:t>
      </w:r>
      <w:r>
        <w:rPr>
          <w:rFonts w:hint="eastAsia"/>
        </w:rPr>
        <w:t>2</w:t>
      </w:r>
      <w:r>
        <w:rPr>
          <w:rFonts w:hint="eastAsia"/>
        </w:rPr>
        <w:t>阶子图。</w:t>
      </w:r>
    </w:p>
    <w:p w14:paraId="30CEAD42" w14:textId="77777777" w:rsidR="00CB558B" w:rsidRDefault="00CB558B" w:rsidP="00CB558B">
      <w:pPr>
        <w:jc w:val="center"/>
      </w:pPr>
      <w:r w:rsidRPr="00932E60">
        <w:rPr>
          <w:noProof/>
        </w:rPr>
        <w:lastRenderedPageBreak/>
        <w:drawing>
          <wp:inline distT="0" distB="0" distL="0" distR="0" wp14:anchorId="496A5B1D" wp14:editId="103655C2">
            <wp:extent cx="2988733" cy="1481650"/>
            <wp:effectExtent l="0" t="0" r="2540" b="4445"/>
            <wp:docPr id="17565457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545772" name=""/>
                    <pic:cNvPicPr/>
                  </pic:nvPicPr>
                  <pic:blipFill>
                    <a:blip r:embed="rId137"/>
                    <a:stretch>
                      <a:fillRect/>
                    </a:stretch>
                  </pic:blipFill>
                  <pic:spPr>
                    <a:xfrm>
                      <a:off x="0" y="0"/>
                      <a:ext cx="3000057" cy="1487264"/>
                    </a:xfrm>
                    <a:prstGeom prst="rect">
                      <a:avLst/>
                    </a:prstGeom>
                  </pic:spPr>
                </pic:pic>
              </a:graphicData>
            </a:graphic>
          </wp:inline>
        </w:drawing>
      </w:r>
    </w:p>
    <w:p w14:paraId="03D97CF8"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5</w:t>
      </w:r>
      <w:r>
        <w:fldChar w:fldCharType="end"/>
      </w:r>
      <w:r>
        <w:t xml:space="preserve">  </w:t>
      </w:r>
      <w:r>
        <w:rPr>
          <w:rFonts w:hint="eastAsia"/>
        </w:rPr>
        <w:t>图</w:t>
      </w:r>
      <w:r>
        <w:rPr>
          <w:rFonts w:hint="eastAsia"/>
        </w:rPr>
        <w:t>G</w:t>
      </w:r>
      <w:r>
        <w:rPr>
          <w:rFonts w:hint="eastAsia"/>
        </w:rPr>
        <w:t>的关联矩阵表示</w:t>
      </w:r>
    </w:p>
    <w:p w14:paraId="499BEE37" w14:textId="77777777" w:rsidR="00CB558B" w:rsidRDefault="00CB558B" w:rsidP="00CB558B">
      <w:pPr>
        <w:pStyle w:val="3"/>
      </w:pPr>
      <w:proofErr w:type="gramStart"/>
      <w:r>
        <w:rPr>
          <w:rFonts w:hint="eastAsia"/>
        </w:rPr>
        <w:t>图数据</w:t>
      </w:r>
      <w:proofErr w:type="gramEnd"/>
      <w:r>
        <w:rPr>
          <w:rFonts w:hint="eastAsia"/>
        </w:rPr>
        <w:t>的应用场景</w:t>
      </w:r>
    </w:p>
    <w:p w14:paraId="7E0E8FB0" w14:textId="77777777" w:rsidR="00CB558B" w:rsidRDefault="00CB558B" w:rsidP="00CB558B">
      <w:pPr>
        <w:ind w:firstLine="420"/>
      </w:pPr>
      <w:r w:rsidRPr="00663FD4">
        <w:t>图是一</w:t>
      </w:r>
      <w:r>
        <w:rPr>
          <w:rFonts w:hint="eastAsia"/>
        </w:rPr>
        <w:t>种</w:t>
      </w:r>
      <w:r w:rsidRPr="00663FD4">
        <w:t>非常强大的和通用的数据表示</w:t>
      </w:r>
      <w:r>
        <w:rPr>
          <w:rFonts w:hint="eastAsia"/>
        </w:rPr>
        <w:t>方法，在现实生活中，</w:t>
      </w:r>
      <w:proofErr w:type="gramStart"/>
      <w:r>
        <w:rPr>
          <w:rFonts w:hint="eastAsia"/>
        </w:rPr>
        <w:t>图数据</w:t>
      </w:r>
      <w:proofErr w:type="gramEnd"/>
      <w:r>
        <w:rPr>
          <w:rFonts w:hint="eastAsia"/>
        </w:rPr>
        <w:t>有着非常广泛的应用场景。下面让我们举几个例子进行说明，</w:t>
      </w:r>
      <w:r w:rsidRPr="00663FD4">
        <w:t>在这些示例中，每个节点的邻居数是可变的</w:t>
      </w:r>
      <w:r w:rsidRPr="00663FD4">
        <w:t>(</w:t>
      </w:r>
      <w:r w:rsidRPr="00663FD4">
        <w:t>与图像和文本的固定邻居大小相反</w:t>
      </w:r>
      <w:r w:rsidRPr="00663FD4">
        <w:t>)</w:t>
      </w:r>
      <w:r>
        <w:rPr>
          <w:rFonts w:hint="eastAsia"/>
        </w:rPr>
        <w:t>，</w:t>
      </w:r>
      <w:r w:rsidRPr="00663FD4">
        <w:t>这些数据很难用图以外的任何其他方式表达。</w:t>
      </w:r>
    </w:p>
    <w:p w14:paraId="0FAB5FBB" w14:textId="77777777" w:rsidR="00CB558B" w:rsidRDefault="00CB558B" w:rsidP="00CB558B">
      <w:pPr>
        <w:ind w:firstLine="420"/>
      </w:pPr>
      <w:r>
        <w:rPr>
          <w:rFonts w:hint="eastAsia"/>
        </w:rPr>
        <w:t>化学分子：</w:t>
      </w:r>
      <w:r w:rsidRPr="00663FD4">
        <w:t>分子是物质的组成部分，是由</w:t>
      </w:r>
      <w:r w:rsidRPr="00663FD4">
        <w:t xml:space="preserve">3D </w:t>
      </w:r>
      <w:r w:rsidRPr="00663FD4">
        <w:t>空间中的原子和电子构成的。所有的粒子都是相互作用的，但是当一对原子相互之间保持一个稳定的距离时，我们说它们共享一个共价键。不同的原子对和</w:t>
      </w:r>
      <w:proofErr w:type="gramStart"/>
      <w:r w:rsidRPr="00663FD4">
        <w:t>键有</w:t>
      </w:r>
      <w:proofErr w:type="gramEnd"/>
      <w:r w:rsidRPr="00663FD4">
        <w:t>不同的距离</w:t>
      </w:r>
      <w:r w:rsidRPr="00663FD4">
        <w:t>(</w:t>
      </w:r>
      <w:r w:rsidRPr="00663FD4">
        <w:t>例如单键、双键</w:t>
      </w:r>
      <w:r w:rsidRPr="00663FD4">
        <w:t>)</w:t>
      </w:r>
      <w:r w:rsidRPr="00663FD4">
        <w:t>。将这个</w:t>
      </w:r>
      <w:r w:rsidRPr="00663FD4">
        <w:t xml:space="preserve">3D </w:t>
      </w:r>
      <w:r w:rsidRPr="00663FD4">
        <w:t>对象描述为一个图是非常方便和常见的抽象，其中原子</w:t>
      </w:r>
      <w:r>
        <w:rPr>
          <w:rFonts w:hint="eastAsia"/>
        </w:rPr>
        <w:t>表示为节点</w:t>
      </w:r>
      <w:r w:rsidRPr="00663FD4">
        <w:t>，共价键</w:t>
      </w:r>
      <w:r>
        <w:rPr>
          <w:rFonts w:hint="eastAsia"/>
        </w:rPr>
        <w:t>表示为边</w:t>
      </w:r>
      <w:r w:rsidRPr="00663FD4">
        <w:t>。</w:t>
      </w:r>
    </w:p>
    <w:p w14:paraId="3C844819" w14:textId="77777777" w:rsidR="00CB558B" w:rsidRDefault="00CB558B" w:rsidP="00CB558B">
      <w:pPr>
        <w:ind w:firstLine="420"/>
      </w:pPr>
      <w:r w:rsidRPr="00663FD4">
        <w:t>社交网络</w:t>
      </w:r>
      <w:r>
        <w:rPr>
          <w:rFonts w:hint="eastAsia"/>
        </w:rPr>
        <w:t>：</w:t>
      </w:r>
      <w:r w:rsidRPr="00663FD4">
        <w:t>社交网络是研究人们、机构和组织的集体行为模式的工具</w:t>
      </w:r>
      <w:r>
        <w:rPr>
          <w:rFonts w:hint="eastAsia"/>
        </w:rPr>
        <w:t>，是一类十分常见的图数据</w:t>
      </w:r>
      <w:r w:rsidRPr="00663FD4">
        <w:t>。我们可以通过将个体建模为节点，将他们之间的关系建模为边来构建代表人群的图形。</w:t>
      </w:r>
      <w:r>
        <w:rPr>
          <w:rFonts w:hint="eastAsia"/>
        </w:rPr>
        <w:t>通过对社交网络建模，</w:t>
      </w:r>
      <w:r w:rsidRPr="00663FD4">
        <w:t>可以帮助人们理解社交网络中的个体行为和整体特征，揭示社交网络中隐含的模式和规律</w:t>
      </w:r>
      <w:r>
        <w:rPr>
          <w:rFonts w:hint="eastAsia"/>
        </w:rPr>
        <w:t>。</w:t>
      </w:r>
    </w:p>
    <w:p w14:paraId="39CEC5A4" w14:textId="77777777" w:rsidR="00CB558B" w:rsidRDefault="00CB558B" w:rsidP="00CB558B">
      <w:pPr>
        <w:ind w:firstLine="420"/>
      </w:pPr>
      <w:r w:rsidRPr="00CE4C8D">
        <w:t>引用网络</w:t>
      </w:r>
      <w:r>
        <w:rPr>
          <w:rFonts w:hint="eastAsia"/>
        </w:rPr>
        <w:t>：研究人员</w:t>
      </w:r>
      <w:r w:rsidRPr="00CE4C8D">
        <w:t>在发表论文时经常引用其他</w:t>
      </w:r>
      <w:r>
        <w:rPr>
          <w:rFonts w:hint="eastAsia"/>
        </w:rPr>
        <w:t>研究人员</w:t>
      </w:r>
      <w:r w:rsidRPr="00CE4C8D">
        <w:t>的研究成果。我们可以将这些引文网络可视化为一个图形，其中每篇论文是一个节点，每条有向边是一篇论文与另一篇论文之间的引文。此外，我们还可以向每个节点</w:t>
      </w:r>
      <w:r>
        <w:rPr>
          <w:rFonts w:hint="eastAsia"/>
        </w:rPr>
        <w:t>中</w:t>
      </w:r>
      <w:r w:rsidRPr="00CE4C8D">
        <w:t>添加关于每篇论文的信息，例如</w:t>
      </w:r>
      <w:r>
        <w:rPr>
          <w:rFonts w:hint="eastAsia"/>
        </w:rPr>
        <w:t>摘要</w:t>
      </w:r>
      <w:r w:rsidRPr="00CE4C8D">
        <w:t>的词嵌入。</w:t>
      </w:r>
    </w:p>
    <w:p w14:paraId="4C810742" w14:textId="77777777" w:rsidR="00CB558B" w:rsidRDefault="00CB558B" w:rsidP="00CB558B">
      <w:pPr>
        <w:jc w:val="center"/>
      </w:pPr>
      <w:r w:rsidRPr="00431A41">
        <w:rPr>
          <w:noProof/>
        </w:rPr>
        <w:lastRenderedPageBreak/>
        <w:drawing>
          <wp:inline distT="0" distB="0" distL="0" distR="0" wp14:anchorId="0F84AE60" wp14:editId="70224382">
            <wp:extent cx="4322230" cy="2355495"/>
            <wp:effectExtent l="0" t="0" r="2540" b="6985"/>
            <wp:docPr id="1266146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46877" name=""/>
                    <pic:cNvPicPr/>
                  </pic:nvPicPr>
                  <pic:blipFill rotWithShape="1">
                    <a:blip r:embed="rId138"/>
                    <a:srcRect b="7218"/>
                    <a:stretch/>
                  </pic:blipFill>
                  <pic:spPr bwMode="auto">
                    <a:xfrm>
                      <a:off x="0" y="0"/>
                      <a:ext cx="4333361" cy="2361561"/>
                    </a:xfrm>
                    <a:prstGeom prst="rect">
                      <a:avLst/>
                    </a:prstGeom>
                    <a:ln>
                      <a:noFill/>
                    </a:ln>
                    <a:extLst>
                      <a:ext uri="{53640926-AAD7-44D8-BBD7-CCE9431645EC}">
                        <a14:shadowObscured xmlns:a14="http://schemas.microsoft.com/office/drawing/2010/main"/>
                      </a:ext>
                    </a:extLst>
                  </pic:spPr>
                </pic:pic>
              </a:graphicData>
            </a:graphic>
          </wp:inline>
        </w:drawing>
      </w:r>
    </w:p>
    <w:p w14:paraId="0D005149"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6</w:t>
      </w:r>
      <w:r>
        <w:fldChar w:fldCharType="end"/>
      </w:r>
      <w:r>
        <w:t xml:space="preserve">  </w:t>
      </w:r>
      <w:r>
        <w:rPr>
          <w:rFonts w:hint="eastAsia"/>
        </w:rPr>
        <w:t>生活中的图数据</w:t>
      </w:r>
    </w:p>
    <w:p w14:paraId="603B1CFB" w14:textId="77777777" w:rsidR="00CB558B" w:rsidRDefault="00CB558B" w:rsidP="00CB558B">
      <w:r>
        <w:rPr>
          <w:rFonts w:hint="eastAsia"/>
        </w:rPr>
        <w:t>虽然</w:t>
      </w:r>
      <w:proofErr w:type="gramStart"/>
      <w:r>
        <w:rPr>
          <w:rFonts w:hint="eastAsia"/>
        </w:rPr>
        <w:t>图计算</w:t>
      </w:r>
      <w:proofErr w:type="gramEnd"/>
      <w:r>
        <w:rPr>
          <w:rFonts w:hint="eastAsia"/>
        </w:rPr>
        <w:t>有着很强的应用价值，但如何进行</w:t>
      </w:r>
      <w:proofErr w:type="gramStart"/>
      <w:r>
        <w:rPr>
          <w:rFonts w:hint="eastAsia"/>
        </w:rPr>
        <w:t>图计算</w:t>
      </w:r>
      <w:proofErr w:type="gramEnd"/>
      <w:r>
        <w:rPr>
          <w:rFonts w:hint="eastAsia"/>
        </w:rPr>
        <w:t>充满了挑战，下面让我们看一下对</w:t>
      </w:r>
      <w:proofErr w:type="gramStart"/>
      <w:r>
        <w:rPr>
          <w:rFonts w:hint="eastAsia"/>
        </w:rPr>
        <w:t>图结构</w:t>
      </w:r>
      <w:proofErr w:type="gramEnd"/>
      <w:r>
        <w:rPr>
          <w:rFonts w:hint="eastAsia"/>
        </w:rPr>
        <w:t>数据进行计算的复杂性：</w:t>
      </w:r>
    </w:p>
    <w:p w14:paraId="56D3C39E" w14:textId="77777777" w:rsidR="00CB558B" w:rsidRDefault="00CB558B" w:rsidP="00F55501">
      <w:pPr>
        <w:pStyle w:val="ad"/>
        <w:numPr>
          <w:ilvl w:val="0"/>
          <w:numId w:val="75"/>
        </w:numPr>
        <w:ind w:firstLineChars="0"/>
      </w:pPr>
      <w:r>
        <w:rPr>
          <w:rFonts w:hint="eastAsia"/>
        </w:rPr>
        <w:t>缺乏一致性结构：</w:t>
      </w:r>
      <w:r w:rsidRPr="00C966BF">
        <w:t>图是非常灵活的数学模型</w:t>
      </w:r>
      <w:r>
        <w:rPr>
          <w:rFonts w:hint="eastAsia"/>
        </w:rPr>
        <w:t>，</w:t>
      </w:r>
      <w:r w:rsidRPr="00C966BF">
        <w:t>但这</w:t>
      </w:r>
      <w:r>
        <w:rPr>
          <w:rFonts w:hint="eastAsia"/>
        </w:rPr>
        <w:t>也</w:t>
      </w:r>
      <w:r w:rsidRPr="00C966BF">
        <w:t>意味着它们缺乏跨实例的一致结构。</w:t>
      </w:r>
      <w:r w:rsidRPr="00CE1B49">
        <w:t>现实世界图的结构在不同类型的数据之间可能有很大的不同</w:t>
      </w:r>
      <w:r>
        <w:rPr>
          <w:rFonts w:hint="eastAsia"/>
        </w:rPr>
        <w:t>——</w:t>
      </w:r>
      <w:r w:rsidRPr="00CE1B49">
        <w:t>有些图有许多节点，它们之间的连接很少，反之亦然。根据节点的数量、边和节点的连通性，</w:t>
      </w:r>
      <w:proofErr w:type="gramStart"/>
      <w:r w:rsidRPr="00CE1B49">
        <w:t>图数据</w:t>
      </w:r>
      <w:proofErr w:type="gramEnd"/>
      <w:r w:rsidRPr="00CE1B49">
        <w:t>集可以有很大的不同。</w:t>
      </w:r>
      <w:r>
        <w:rPr>
          <w:rFonts w:hint="eastAsia"/>
        </w:rPr>
        <w:t>就预测化学分子是否有毒来说：不同的分子可能有着不同数量的原子，每个原子可能有不同数量的连接，每个连接可能有不同的权重。由此可见，</w:t>
      </w:r>
      <w:r w:rsidRPr="00C966BF">
        <w:t>以一种可以计算的格式表示</w:t>
      </w:r>
      <w:proofErr w:type="gramStart"/>
      <w:r w:rsidRPr="00C966BF">
        <w:t>图</w:t>
      </w:r>
      <w:r>
        <w:rPr>
          <w:rFonts w:hint="eastAsia"/>
        </w:rPr>
        <w:t>结构</w:t>
      </w:r>
      <w:proofErr w:type="gramEnd"/>
      <w:r w:rsidRPr="00C966BF">
        <w:t>是非常重要的，而且最终选择的表示通常在很大程度上取决于实际问题。</w:t>
      </w:r>
    </w:p>
    <w:p w14:paraId="15045699" w14:textId="77777777" w:rsidR="00CB558B" w:rsidRDefault="00CB558B" w:rsidP="00CB558B">
      <w:pPr>
        <w:pStyle w:val="ad"/>
        <w:ind w:left="360" w:firstLineChars="0" w:firstLine="0"/>
        <w:jc w:val="center"/>
      </w:pPr>
      <w:r w:rsidRPr="00E305F1">
        <w:rPr>
          <w:noProof/>
        </w:rPr>
        <w:drawing>
          <wp:inline distT="0" distB="0" distL="0" distR="0" wp14:anchorId="6D84B9A0" wp14:editId="17D22271">
            <wp:extent cx="4058095" cy="1770278"/>
            <wp:effectExtent l="0" t="0" r="0" b="1905"/>
            <wp:docPr id="2070874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74093" name=""/>
                    <pic:cNvPicPr/>
                  </pic:nvPicPr>
                  <pic:blipFill>
                    <a:blip r:embed="rId139"/>
                    <a:stretch>
                      <a:fillRect/>
                    </a:stretch>
                  </pic:blipFill>
                  <pic:spPr>
                    <a:xfrm>
                      <a:off x="0" y="0"/>
                      <a:ext cx="4083160" cy="1781212"/>
                    </a:xfrm>
                    <a:prstGeom prst="rect">
                      <a:avLst/>
                    </a:prstGeom>
                  </pic:spPr>
                </pic:pic>
              </a:graphicData>
            </a:graphic>
          </wp:inline>
        </w:drawing>
      </w:r>
    </w:p>
    <w:p w14:paraId="627AE905"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7</w:t>
      </w:r>
      <w:r>
        <w:fldChar w:fldCharType="end"/>
      </w:r>
      <w:r>
        <w:t xml:space="preserve">  </w:t>
      </w:r>
      <w:r>
        <w:rPr>
          <w:rFonts w:hint="eastAsia"/>
        </w:rPr>
        <w:t>化学分子结构</w:t>
      </w:r>
    </w:p>
    <w:p w14:paraId="204A62EC" w14:textId="77777777" w:rsidR="00CB558B" w:rsidRDefault="00CB558B" w:rsidP="00F55501">
      <w:pPr>
        <w:pStyle w:val="ad"/>
        <w:numPr>
          <w:ilvl w:val="0"/>
          <w:numId w:val="75"/>
        </w:numPr>
        <w:ind w:firstLineChars="0"/>
      </w:pPr>
      <w:r>
        <w:rPr>
          <w:rFonts w:hint="eastAsia"/>
        </w:rPr>
        <w:t>节点顺序可变：</w:t>
      </w:r>
      <w:r w:rsidRPr="00A73D50">
        <w:t>图通常在节点之间没有固有的顺序。</w:t>
      </w:r>
      <w:r>
        <w:rPr>
          <w:rFonts w:hint="eastAsia"/>
        </w:rPr>
        <w:t>不同于图像其中像素在图像中的绝</w:t>
      </w:r>
      <w:r>
        <w:rPr>
          <w:rFonts w:hint="eastAsia"/>
        </w:rPr>
        <w:lastRenderedPageBreak/>
        <w:t>对位置唯一确定，当我们使用邻接矩阵表示</w:t>
      </w:r>
      <w:proofErr w:type="gramStart"/>
      <w:r>
        <w:rPr>
          <w:rFonts w:hint="eastAsia"/>
        </w:rPr>
        <w:t>图结构</w:t>
      </w:r>
      <w:proofErr w:type="gramEnd"/>
      <w:r>
        <w:rPr>
          <w:rFonts w:hint="eastAsia"/>
        </w:rPr>
        <w:t>时，同一个图有多种表示方式。</w:t>
      </w:r>
      <w:r w:rsidRPr="00556B21">
        <w:t>因此，我们希望我们的算法是节点置换不变的</w:t>
      </w:r>
      <w:r>
        <w:rPr>
          <w:rFonts w:hint="eastAsia"/>
        </w:rPr>
        <w:t>：</w:t>
      </w:r>
      <w:r w:rsidRPr="00556B21">
        <w:t>它们不应该依赖于图中节点的顺序。如果我们以某种方式排列节点，那么由我们的算法计算的节点的结果表示也应该以同样的方式排列。</w:t>
      </w:r>
    </w:p>
    <w:p w14:paraId="60C1C61C" w14:textId="77777777" w:rsidR="00CB558B" w:rsidRDefault="00CB558B" w:rsidP="00CB558B">
      <w:pPr>
        <w:pStyle w:val="ad"/>
        <w:ind w:left="360" w:firstLineChars="0" w:firstLine="0"/>
        <w:jc w:val="center"/>
      </w:pPr>
      <w:r w:rsidRPr="00E305F1">
        <w:rPr>
          <w:noProof/>
        </w:rPr>
        <w:drawing>
          <wp:inline distT="0" distB="0" distL="0" distR="0" wp14:anchorId="73801181" wp14:editId="132C7482">
            <wp:extent cx="3970288" cy="1490133"/>
            <wp:effectExtent l="0" t="0" r="0" b="0"/>
            <wp:docPr id="1149668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68582" name=""/>
                    <pic:cNvPicPr/>
                  </pic:nvPicPr>
                  <pic:blipFill rotWithShape="1">
                    <a:blip r:embed="rId140"/>
                    <a:srcRect b="12796"/>
                    <a:stretch/>
                  </pic:blipFill>
                  <pic:spPr bwMode="auto">
                    <a:xfrm>
                      <a:off x="0" y="0"/>
                      <a:ext cx="3984554" cy="1495487"/>
                    </a:xfrm>
                    <a:prstGeom prst="rect">
                      <a:avLst/>
                    </a:prstGeom>
                    <a:ln>
                      <a:noFill/>
                    </a:ln>
                    <a:extLst>
                      <a:ext uri="{53640926-AAD7-44D8-BBD7-CCE9431645EC}">
                        <a14:shadowObscured xmlns:a14="http://schemas.microsoft.com/office/drawing/2010/main"/>
                      </a:ext>
                    </a:extLst>
                  </pic:spPr>
                </pic:pic>
              </a:graphicData>
            </a:graphic>
          </wp:inline>
        </w:drawing>
      </w:r>
    </w:p>
    <w:p w14:paraId="04D9F9DD"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8</w:t>
      </w:r>
      <w:r>
        <w:fldChar w:fldCharType="end"/>
      </w:r>
      <w:r>
        <w:t xml:space="preserve">  </w:t>
      </w:r>
      <w:r>
        <w:rPr>
          <w:rFonts w:hint="eastAsia"/>
        </w:rPr>
        <w:t>同一图结构不同节点顺序</w:t>
      </w:r>
    </w:p>
    <w:p w14:paraId="39535705" w14:textId="77777777" w:rsidR="00CB558B" w:rsidRDefault="00CB558B" w:rsidP="00F55501">
      <w:pPr>
        <w:pStyle w:val="ad"/>
        <w:numPr>
          <w:ilvl w:val="0"/>
          <w:numId w:val="75"/>
        </w:numPr>
        <w:ind w:firstLineChars="0"/>
      </w:pPr>
      <w:proofErr w:type="gramStart"/>
      <w:r>
        <w:t>图</w:t>
      </w:r>
      <w:r>
        <w:rPr>
          <w:rFonts w:hint="eastAsia"/>
        </w:rPr>
        <w:t>结构</w:t>
      </w:r>
      <w:proofErr w:type="gramEnd"/>
      <w:r>
        <w:t>可以非常大</w:t>
      </w:r>
      <w:r>
        <w:rPr>
          <w:rFonts w:hint="eastAsia"/>
        </w:rPr>
        <w:t>，例如</w:t>
      </w:r>
      <w:r>
        <w:t xml:space="preserve"> Facebook </w:t>
      </w:r>
      <w:r>
        <w:t>和</w:t>
      </w:r>
      <w:r>
        <w:t xml:space="preserve"> Twitter </w:t>
      </w:r>
      <w:r>
        <w:t>这样的社交网络，它们拥有超过</w:t>
      </w:r>
      <w:r>
        <w:t>10</w:t>
      </w:r>
      <w:r>
        <w:t>亿的用户</w:t>
      </w:r>
      <w:r>
        <w:rPr>
          <w:rFonts w:hint="eastAsia"/>
        </w:rPr>
        <w:t>，在这样的图上做计算并</w:t>
      </w:r>
      <w:r>
        <w:t>不容易。</w:t>
      </w:r>
      <w:r>
        <w:rPr>
          <w:rFonts w:hint="eastAsia"/>
        </w:rPr>
        <w:t>不过</w:t>
      </w:r>
      <w:r>
        <w:t>幸运的是，大多数自然出现的图都是</w:t>
      </w:r>
      <w:r>
        <w:t>“</w:t>
      </w:r>
      <w:r>
        <w:t>稀疏</w:t>
      </w:r>
      <w:r>
        <w:t>”</w:t>
      </w:r>
      <w:r>
        <w:t>的</w:t>
      </w:r>
      <w:r>
        <w:t xml:space="preserve">: </w:t>
      </w:r>
      <w:r>
        <w:t>它们的边</w:t>
      </w:r>
      <w:proofErr w:type="gramStart"/>
      <w:r>
        <w:t>数往往</w:t>
      </w:r>
      <w:proofErr w:type="gramEnd"/>
      <w:r>
        <w:t>与顶点数呈线性关系</w:t>
      </w:r>
      <w:r>
        <w:rPr>
          <w:rFonts w:hint="eastAsia"/>
        </w:rPr>
        <w:t>，这意味着我们可以使用一些技巧来处理这些图，例如稀疏矩阵等。</w:t>
      </w:r>
    </w:p>
    <w:p w14:paraId="4D3E3C73" w14:textId="77777777" w:rsidR="00CB558B" w:rsidRPr="00CE4C8D" w:rsidRDefault="00CB558B" w:rsidP="00CB558B"/>
    <w:p w14:paraId="67A1D540" w14:textId="77777777" w:rsidR="00CB558B" w:rsidRDefault="00CB558B" w:rsidP="00CB558B">
      <w:pPr>
        <w:pStyle w:val="2"/>
        <w:ind w:left="286" w:hanging="286"/>
      </w:pPr>
      <w:r>
        <w:rPr>
          <w:rFonts w:hint="eastAsia"/>
        </w:rPr>
        <w:t>图卷积神经网络</w:t>
      </w:r>
    </w:p>
    <w:p w14:paraId="467EF169" w14:textId="77777777" w:rsidR="00CB558B" w:rsidRDefault="00CB558B" w:rsidP="00CB558B">
      <w:pPr>
        <w:pStyle w:val="3"/>
      </w:pPr>
      <w:r>
        <w:rPr>
          <w:rFonts w:hint="eastAsia"/>
        </w:rPr>
        <w:t>图信号与多项式滤波器</w:t>
      </w:r>
    </w:p>
    <w:p w14:paraId="0F0017F9" w14:textId="77777777" w:rsidR="00CB558B" w:rsidRDefault="00CB558B" w:rsidP="00CB558B">
      <w:pPr>
        <w:ind w:firstLine="420"/>
      </w:pPr>
      <w:r>
        <w:rPr>
          <w:rFonts w:hint="eastAsia"/>
        </w:rPr>
        <w:t>拉普拉斯矩阵（</w:t>
      </w:r>
      <w:r>
        <w:rPr>
          <w:rFonts w:hint="eastAsia"/>
        </w:rPr>
        <w:t>Laplacian</w:t>
      </w:r>
      <w:r>
        <w:t xml:space="preserve"> </w:t>
      </w:r>
      <w:r>
        <w:rPr>
          <w:rFonts w:hint="eastAsia"/>
        </w:rPr>
        <w:t>Matrix</w:t>
      </w:r>
      <w:r>
        <w:rPr>
          <w:rFonts w:hint="eastAsia"/>
        </w:rPr>
        <w:t>）</w:t>
      </w:r>
      <w:bookmarkStart w:id="20" w:name="_Hlk135058308"/>
      <w:r>
        <w:rPr>
          <w:rFonts w:hint="eastAsia"/>
        </w:rPr>
        <w:t>常用来研究图的结构性质</w:t>
      </w:r>
      <w:bookmarkEnd w:id="20"/>
      <w:r>
        <w:rPr>
          <w:rFonts w:hint="eastAsia"/>
        </w:rPr>
        <w:t>，对于给定图</w:t>
      </w:r>
      <w:r>
        <w:rPr>
          <w:rFonts w:hint="eastAsia"/>
        </w:rPr>
        <w:t>G</w:t>
      </w:r>
      <w:r>
        <w:rPr>
          <w:rFonts w:hint="eastAsia"/>
        </w:rPr>
        <w:t>，其邻接矩阵为</w:t>
      </w:r>
      <m:oMath>
        <m:r>
          <w:rPr>
            <w:rFonts w:ascii="Cambria Math" w:hAnsi="Cambria Math" w:hint="eastAsia"/>
          </w:rPr>
          <m:t>A</m:t>
        </m:r>
      </m:oMath>
      <w:r>
        <w:rPr>
          <w:rFonts w:hint="eastAsia"/>
        </w:rPr>
        <w:t>，</w:t>
      </w:r>
      <w:r w:rsidRPr="009F7251">
        <w:t>我们可以构造</w:t>
      </w:r>
      <w:r>
        <w:rPr>
          <w:rFonts w:hint="eastAsia"/>
        </w:rPr>
        <w:t>关于图</w:t>
      </w:r>
      <m:oMath>
        <m:r>
          <w:rPr>
            <w:rFonts w:ascii="Cambria Math" w:hAnsi="Cambria Math" w:hint="eastAsia"/>
          </w:rPr>
          <m:t>G</m:t>
        </m:r>
      </m:oMath>
      <w:r>
        <w:rPr>
          <w:rFonts w:hint="eastAsia"/>
        </w:rPr>
        <w:t>的</w:t>
      </w:r>
      <w:r w:rsidRPr="009F7251">
        <w:t>对角矩阵</w:t>
      </w:r>
      <m:oMath>
        <m:r>
          <w:rPr>
            <w:rFonts w:ascii="Cambria Math" w:hAnsi="Cambria Math" w:hint="eastAsia"/>
          </w:rPr>
          <m:t>D</m:t>
        </m:r>
      </m:oMath>
      <w:r>
        <w:rPr>
          <w:rFonts w:hint="eastAsia"/>
        </w:rPr>
        <w:t>，其对角线元素为对应节点的度，定义为：</w:t>
      </w:r>
    </w:p>
    <w:p w14:paraId="11A4623C" w14:textId="77777777" w:rsidR="00CB558B" w:rsidRPr="009F7251" w:rsidRDefault="00CB558B" w:rsidP="00CB558B">
      <m:oMathPara>
        <m:oMath>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m:t>
          </m:r>
          <m:nary>
            <m:naryPr>
              <m:chr m:val="∑"/>
              <m:limLoc m:val="subSup"/>
              <m:grow m:val="1"/>
              <m:supHide m:val="1"/>
              <m:ctrlPr>
                <w:rPr>
                  <w:rFonts w:ascii="Cambria Math" w:hAnsi="Cambria Math"/>
                </w:rPr>
              </m:ctrlPr>
            </m:naryPr>
            <m:sub>
              <m:r>
                <w:rPr>
                  <w:rFonts w:ascii="Cambria Math" w:hAnsi="Cambria Math"/>
                </w:rPr>
                <m:t>u</m:t>
              </m:r>
            </m:sub>
            <m:sup/>
            <m:e>
              <m:r>
                <w:rPr>
                  <w:rFonts w:ascii="Cambria Math" w:hAnsi="Cambria Math"/>
                </w:rPr>
                <m:t xml:space="preserve"> </m:t>
              </m:r>
            </m:e>
          </m:nary>
          <m:sSub>
            <m:sSubPr>
              <m:ctrlPr>
                <w:rPr>
                  <w:rFonts w:ascii="Cambria Math" w:hAnsi="Cambria Math"/>
                </w:rPr>
              </m:ctrlPr>
            </m:sSubPr>
            <m:e>
              <m:r>
                <w:rPr>
                  <w:rFonts w:ascii="Cambria Math" w:hAnsi="Cambria Math"/>
                </w:rPr>
                <m:t>A</m:t>
              </m:r>
            </m:e>
            <m:sub>
              <m:r>
                <w:rPr>
                  <w:rFonts w:ascii="Cambria Math" w:hAnsi="Cambria Math"/>
                </w:rPr>
                <m:t>vu</m:t>
              </m:r>
            </m:sub>
          </m:sSub>
          <m:r>
            <m:rPr>
              <m:sty m:val="p"/>
            </m:rPr>
            <w:rPr>
              <w:rFonts w:ascii="Cambria Math" w:hAnsi="Cambria Math"/>
            </w:rPr>
            <m:t>.</m:t>
          </m:r>
        </m:oMath>
      </m:oMathPara>
    </w:p>
    <w:p w14:paraId="6A5942CE" w14:textId="77777777" w:rsidR="00CB558B" w:rsidRDefault="00CB558B" w:rsidP="00CB558B">
      <w:pPr>
        <w:ind w:firstLine="420"/>
      </w:pPr>
      <w:r>
        <w:rPr>
          <w:rFonts w:hint="eastAsia"/>
        </w:rPr>
        <w:t>图上的拉普拉斯矩阵</w:t>
      </w:r>
      <m:oMath>
        <m:r>
          <w:rPr>
            <w:rFonts w:ascii="Cambria Math" w:hAnsi="Cambria Math" w:hint="eastAsia"/>
          </w:rPr>
          <m:t>L</m:t>
        </m:r>
      </m:oMath>
      <w:r>
        <w:rPr>
          <w:rFonts w:hint="eastAsia"/>
        </w:rPr>
        <w:t>为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方阵，定义为：</w:t>
      </w:r>
      <m:oMath>
        <m:r>
          <w:rPr>
            <w:rFonts w:ascii="Cambria Math" w:hAnsi="Cambria Math"/>
          </w:rPr>
          <m:t>L=D-A</m:t>
        </m:r>
      </m:oMath>
    </w:p>
    <w:p w14:paraId="7D64BCB6" w14:textId="77777777" w:rsidR="00CB558B" w:rsidRDefault="00CB558B" w:rsidP="00CB558B">
      <w:pPr>
        <w:jc w:val="center"/>
      </w:pPr>
      <w:r w:rsidRPr="009F7251">
        <w:rPr>
          <w:noProof/>
        </w:rPr>
        <w:lastRenderedPageBreak/>
        <w:drawing>
          <wp:inline distT="0" distB="0" distL="0" distR="0" wp14:anchorId="2B7E4F68" wp14:editId="27B91AC1">
            <wp:extent cx="3911600" cy="2135205"/>
            <wp:effectExtent l="0" t="0" r="0" b="0"/>
            <wp:docPr id="9620428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42876" name=""/>
                    <pic:cNvPicPr/>
                  </pic:nvPicPr>
                  <pic:blipFill>
                    <a:blip r:embed="rId141"/>
                    <a:stretch>
                      <a:fillRect/>
                    </a:stretch>
                  </pic:blipFill>
                  <pic:spPr>
                    <a:xfrm>
                      <a:off x="0" y="0"/>
                      <a:ext cx="3913746" cy="2136376"/>
                    </a:xfrm>
                    <a:prstGeom prst="rect">
                      <a:avLst/>
                    </a:prstGeom>
                  </pic:spPr>
                </pic:pic>
              </a:graphicData>
            </a:graphic>
          </wp:inline>
        </w:drawing>
      </w:r>
    </w:p>
    <w:p w14:paraId="1CA89731"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9</w:t>
      </w:r>
      <w:r>
        <w:fldChar w:fldCharType="end"/>
      </w:r>
      <w:r>
        <w:t xml:space="preserve">  </w:t>
      </w:r>
      <w:r>
        <w:rPr>
          <w:rFonts w:hint="eastAsia"/>
        </w:rPr>
        <w:t>拉普拉斯矩阵</w:t>
      </w:r>
    </w:p>
    <w:p w14:paraId="0ABCFD0F" w14:textId="77777777" w:rsidR="00CB558B" w:rsidRDefault="00CB558B" w:rsidP="00CB558B">
      <w:pPr>
        <w:ind w:firstLine="420"/>
      </w:pPr>
      <w:r>
        <w:rPr>
          <w:rFonts w:hint="eastAsia"/>
        </w:rPr>
        <w:t>另一种常用的拉普拉斯矩阵是正则化后的形式：</w:t>
      </w:r>
      <m:oMath>
        <m:sSup>
          <m:sSupPr>
            <m:ctrlPr>
              <w:rPr>
                <w:rFonts w:ascii="Cambria Math" w:hAnsi="Cambria Math"/>
              </w:rPr>
            </m:ctrlPr>
          </m:sSupPr>
          <m:e>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rPr>
                  <m:t>sys</m:t>
                </m:r>
              </m:sub>
            </m:sSub>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r>
          <w:rPr>
            <w:rFonts w:ascii="Cambria Math" w:hAnsi="Cambria Math"/>
          </w:rPr>
          <m:t>L</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oMath>
      <w:r>
        <w:rPr>
          <w:rFonts w:hint="eastAsia"/>
        </w:rPr>
        <w:t>。</w:t>
      </w:r>
      <w:r w:rsidRPr="009F7251">
        <w:t>图</w:t>
      </w:r>
      <w:r>
        <w:rPr>
          <w:rFonts w:hint="eastAsia"/>
        </w:rPr>
        <w:t>的</w:t>
      </w:r>
      <w:r w:rsidRPr="009F7251">
        <w:t>拉普拉斯算子的来源于微积分中拉普拉斯算子的离散模拟</w:t>
      </w:r>
      <w:r>
        <w:rPr>
          <w:rFonts w:hint="eastAsia"/>
        </w:rPr>
        <w:t>，可以用来描述中心节点和邻居节点之间的信号差异。</w:t>
      </w:r>
    </w:p>
    <w:p w14:paraId="0F44DC27" w14:textId="77777777" w:rsidR="00CB558B" w:rsidRDefault="00CB558B" w:rsidP="00CB558B">
      <w:pPr>
        <w:ind w:firstLine="420"/>
      </w:pPr>
      <w:r>
        <w:rPr>
          <w:rFonts w:hint="eastAsia"/>
        </w:rPr>
        <w:t>尽管拉普拉斯矩阵和邻接矩阵都是图的一种表示形式，在某种意义上，无论是给定邻接矩阵</w:t>
      </w:r>
      <m:oMath>
        <m:r>
          <w:rPr>
            <w:rFonts w:ascii="Cambria Math" w:hAnsi="Cambria Math" w:hint="eastAsia"/>
          </w:rPr>
          <m:t>A</m:t>
        </m:r>
      </m:oMath>
      <w:r>
        <w:rPr>
          <w:rFonts w:hint="eastAsia"/>
        </w:rPr>
        <w:t>还是拉普拉斯矩阵</w:t>
      </w:r>
      <m:oMath>
        <m:r>
          <w:rPr>
            <w:rFonts w:ascii="Cambria Math" w:hAnsi="Cambria Math" w:hint="eastAsia"/>
          </w:rPr>
          <m:t>L</m:t>
        </m:r>
      </m:oMath>
      <w:r>
        <w:rPr>
          <w:rFonts w:hint="eastAsia"/>
        </w:rPr>
        <w:t>，我们都可以构建出另外一个。但是</w:t>
      </w:r>
      <w:r w:rsidRPr="009F186A">
        <w:t>拉普拉斯算子在许多涉及图的数学问题中都有所体现，如随机游动、</w:t>
      </w:r>
      <w:r w:rsidRPr="009F186A">
        <w:t xml:space="preserve"> SVD </w:t>
      </w:r>
      <w:r w:rsidRPr="009F186A">
        <w:t>和扩散等等</w:t>
      </w:r>
      <w:r>
        <w:rPr>
          <w:rFonts w:hint="eastAsia"/>
        </w:rPr>
        <w:t>，相较邻接矩阵，拉普拉斯矩阵更适合用来研究图的结构性质。</w:t>
      </w:r>
    </w:p>
    <w:p w14:paraId="5FBE8461" w14:textId="77777777" w:rsidR="00CB558B" w:rsidRDefault="00CB558B" w:rsidP="00CB558B">
      <w:pPr>
        <w:ind w:firstLine="420"/>
      </w:pPr>
      <w:r>
        <w:rPr>
          <w:rFonts w:hint="eastAsia"/>
        </w:rPr>
        <w:t>在拉普拉斯矩阵的基础上</w:t>
      </w:r>
      <w:r w:rsidRPr="009F186A">
        <w:t>我们可以建立</w:t>
      </w:r>
      <w:r>
        <w:rPr>
          <w:rFonts w:hint="eastAsia"/>
        </w:rPr>
        <w:t>拉普拉斯</w:t>
      </w:r>
      <w:r w:rsidRPr="009F186A">
        <w:t>多项式</w:t>
      </w:r>
      <w:r>
        <w:rPr>
          <w:rFonts w:hint="eastAsia"/>
        </w:rPr>
        <w:t>：</w:t>
      </w:r>
    </w:p>
    <w:p w14:paraId="2AE970A1" w14:textId="77777777" w:rsidR="00CB558B" w:rsidRPr="009F186A" w:rsidRDefault="00CB558B" w:rsidP="00CB558B">
      <m:oMathPara>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hint="eastAsia"/>
                </w:rPr>
                <m:t>I</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2</m:t>
              </m:r>
            </m:sub>
          </m:sSub>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d</m:t>
              </m:r>
            </m:sub>
          </m:sSub>
          <m:sSup>
            <m:sSupPr>
              <m:ctrlPr>
                <w:rPr>
                  <w:rFonts w:ascii="Cambria Math" w:hAnsi="Cambria Math"/>
                </w:rPr>
              </m:ctrlPr>
            </m:sSupPr>
            <m:e>
              <m:r>
                <w:rPr>
                  <w:rFonts w:ascii="Cambria Math" w:hAnsi="Cambria Math"/>
                </w:rPr>
                <m:t>L</m:t>
              </m:r>
            </m:e>
            <m:sup>
              <m:r>
                <w:rPr>
                  <w:rFonts w:ascii="Cambria Math" w:hAnsi="Cambria Math"/>
                </w:rPr>
                <m:t>d</m:t>
              </m:r>
            </m:sup>
          </m:sSup>
          <m:r>
            <w:rPr>
              <w:rFonts w:ascii="Cambria Math" w:hAnsi="Cambria Math"/>
            </w:rPr>
            <m:t>=</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m:rPr>
              <m:sty m:val="p"/>
            </m:rPr>
            <w:rPr>
              <w:rFonts w:ascii="Cambria Math" w:hAnsi="Cambria Math"/>
            </w:rPr>
            <m:t>.</m:t>
          </m:r>
        </m:oMath>
      </m:oMathPara>
    </w:p>
    <w:p w14:paraId="58929FD6" w14:textId="77777777" w:rsidR="00CB558B" w:rsidRDefault="00CB558B" w:rsidP="00CB558B">
      <w:pPr>
        <w:ind w:firstLine="420"/>
      </w:pPr>
      <w:r>
        <w:rPr>
          <w:rFonts w:hint="eastAsia"/>
        </w:rPr>
        <w:t>其中，对于每一个</w:t>
      </w:r>
      <w:r>
        <w:rPr>
          <w:rFonts w:hint="eastAsia"/>
        </w:rPr>
        <w:t>w</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oMath>
      <w:r>
        <w:rPr>
          <w:rFonts w:hint="eastAsia"/>
        </w:rPr>
        <w:t>是一个类似于</w:t>
      </w:r>
      <m:oMath>
        <m:r>
          <w:rPr>
            <w:rFonts w:ascii="Cambria Math" w:hAnsi="Cambria Math" w:hint="eastAsia"/>
          </w:rPr>
          <m:t>L</m:t>
        </m:r>
      </m:oMath>
      <w:r>
        <w:rPr>
          <w:rFonts w:hint="eastAsia"/>
        </w:rPr>
        <w:t>的</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w:p>
    <w:p w14:paraId="0C0ABC4C" w14:textId="77777777" w:rsidR="00CB558B" w:rsidRDefault="00CB558B" w:rsidP="00CB558B">
      <w:pPr>
        <w:ind w:firstLine="420"/>
      </w:pPr>
      <w:r w:rsidRPr="007F0FAB">
        <w:t>这些多项式</w:t>
      </w:r>
      <w:r>
        <w:rPr>
          <w:rFonts w:hint="eastAsia"/>
        </w:rPr>
        <w:t>起到的作用</w:t>
      </w:r>
      <w:r w:rsidRPr="007F0FAB">
        <w:t>可以被认为</w:t>
      </w:r>
      <w:r>
        <w:rPr>
          <w:rFonts w:hint="eastAsia"/>
        </w:rPr>
        <w:t>类似于</w:t>
      </w:r>
      <w:r w:rsidRPr="007F0FAB">
        <w:t xml:space="preserve"> CNN </w:t>
      </w:r>
      <w:r w:rsidRPr="007F0FAB">
        <w:t>中的过滤器</w:t>
      </w:r>
      <w:r>
        <w:rPr>
          <w:rFonts w:hint="eastAsia"/>
        </w:rPr>
        <w:t>，其系数</w:t>
      </w:r>
      <m:oMath>
        <m:r>
          <w:rPr>
            <w:rFonts w:ascii="Cambria Math" w:hAnsi="Cambria Math" w:hint="eastAsia"/>
          </w:rPr>
          <m:t>w</m:t>
        </m:r>
      </m:oMath>
      <w:r>
        <w:rPr>
          <w:rFonts w:hint="eastAsia"/>
        </w:rPr>
        <w:t>类似于过滤器的权重。</w:t>
      </w:r>
      <w:r w:rsidRPr="00593687">
        <w:t>为了便于说明，我们</w:t>
      </w:r>
      <w:r>
        <w:rPr>
          <w:rFonts w:hint="eastAsia"/>
        </w:rPr>
        <w:t>接下来将</w:t>
      </w:r>
      <w:r w:rsidRPr="00593687">
        <w:t>讨论</w:t>
      </w:r>
      <w:r>
        <w:rPr>
          <w:rFonts w:hint="eastAsia"/>
        </w:rPr>
        <w:t>图中每个</w:t>
      </w:r>
      <w:r w:rsidRPr="00593687">
        <w:t>节点</w:t>
      </w:r>
      <w:r>
        <w:rPr>
          <w:rFonts w:hint="eastAsia"/>
        </w:rPr>
        <w:t>的特征维数（图信号）为</w:t>
      </w:r>
      <w:r>
        <w:rPr>
          <w:rFonts w:hint="eastAsia"/>
        </w:rPr>
        <w:t>1</w:t>
      </w:r>
      <w:r>
        <w:rPr>
          <w:rFonts w:hint="eastAsia"/>
        </w:rPr>
        <w:t>维</w:t>
      </w:r>
      <w:r w:rsidRPr="00593687">
        <w:t>的情况</w:t>
      </w:r>
      <w:r>
        <w:rPr>
          <w:rFonts w:hint="eastAsia"/>
        </w:rPr>
        <w:t>，可以使用同样的思想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Pr>
          <w:rFonts w:hint="eastAsia"/>
        </w:rPr>
        <w:t>扩展到高维向量。按照邻接矩阵中的节点顺序，可以得到一个由节点信号或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Pr>
          <w:rFonts w:hint="eastAsia"/>
        </w:rPr>
        <w:t>构成的矩阵</w:t>
      </w:r>
      <m:oMath>
        <m:r>
          <w:rPr>
            <w:rFonts w:ascii="Cambria Math" w:hAnsi="Cambria Math" w:hint="eastAsia"/>
          </w:rPr>
          <m:t>x</m:t>
        </m:r>
      </m:oMath>
      <w:r>
        <w:rPr>
          <w:rFonts w:hint="eastAsia"/>
        </w:rPr>
        <w:t>，如图所示。</w:t>
      </w:r>
    </w:p>
    <w:p w14:paraId="12E66423" w14:textId="77777777" w:rsidR="00CB558B" w:rsidRDefault="00CB558B" w:rsidP="00CB558B">
      <w:pPr>
        <w:jc w:val="center"/>
      </w:pPr>
      <w:r w:rsidRPr="00302DA5">
        <w:rPr>
          <w:noProof/>
        </w:rPr>
        <w:lastRenderedPageBreak/>
        <w:drawing>
          <wp:inline distT="0" distB="0" distL="0" distR="0" wp14:anchorId="03442D04" wp14:editId="697FB031">
            <wp:extent cx="3177540" cy="2004615"/>
            <wp:effectExtent l="0" t="0" r="3810" b="0"/>
            <wp:docPr id="10419866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986697" name=""/>
                    <pic:cNvPicPr/>
                  </pic:nvPicPr>
                  <pic:blipFill>
                    <a:blip r:embed="rId142"/>
                    <a:stretch>
                      <a:fillRect/>
                    </a:stretch>
                  </pic:blipFill>
                  <pic:spPr>
                    <a:xfrm>
                      <a:off x="0" y="0"/>
                      <a:ext cx="3191564" cy="2013462"/>
                    </a:xfrm>
                    <a:prstGeom prst="rect">
                      <a:avLst/>
                    </a:prstGeom>
                  </pic:spPr>
                </pic:pic>
              </a:graphicData>
            </a:graphic>
          </wp:inline>
        </w:drawing>
      </w:r>
    </w:p>
    <w:p w14:paraId="2B9C52DB"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0</w:t>
      </w:r>
      <w:r>
        <w:fldChar w:fldCharType="end"/>
      </w:r>
      <w:r>
        <w:t xml:space="preserve">  </w:t>
      </w:r>
      <w:r>
        <w:rPr>
          <w:rFonts w:hint="eastAsia"/>
        </w:rPr>
        <w:t>图信号</w:t>
      </w:r>
    </w:p>
    <w:p w14:paraId="2723619E" w14:textId="77777777" w:rsidR="00CB558B" w:rsidRDefault="00CB558B" w:rsidP="00CB558B">
      <w:pPr>
        <w:ind w:firstLine="420"/>
      </w:pPr>
      <w:r>
        <w:rPr>
          <w:rFonts w:hint="eastAsia"/>
        </w:rPr>
        <w:t>之后我们可以使用一个拉普拉斯多项式定义在图信号上的卷积</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w</m:t>
            </m:r>
          </m:sub>
        </m:sSub>
      </m:oMath>
      <w:r>
        <w:rPr>
          <w:rFonts w:hint="eastAsia"/>
        </w:rPr>
        <w:t>：</w:t>
      </w:r>
    </w:p>
    <w:p w14:paraId="1364BDDF" w14:textId="77777777" w:rsidR="00CB558B" w:rsidRPr="00302DA5" w:rsidRDefault="00CB558B" w:rsidP="00CB558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oMath>
      </m:oMathPara>
    </w:p>
    <w:p w14:paraId="1AD4D4D4" w14:textId="77777777" w:rsidR="00CB558B" w:rsidRDefault="00CB558B" w:rsidP="00CB558B">
      <w:pPr>
        <w:ind w:firstLine="420"/>
      </w:pPr>
      <w:r>
        <w:rPr>
          <w:rFonts w:hint="eastAsia"/>
        </w:rPr>
        <w:t>为了了解这个过程发生了什么，我们可以从一个最简单的多项式开始，令</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0</m:t>
            </m:r>
          </m:sub>
        </m:sSub>
        <m:r>
          <w:rPr>
            <w:rFonts w:ascii="Cambria Math" w:hAnsi="Cambria Math"/>
          </w:rPr>
          <m:t>=1</m:t>
        </m:r>
      </m:oMath>
      <w:r>
        <w:rPr>
          <w:rFonts w:hint="eastAsia"/>
        </w:rPr>
        <w:t>而其他所有系数都为</w:t>
      </w:r>
      <w:r>
        <w:rPr>
          <w:rFonts w:hint="eastAsia"/>
        </w:rPr>
        <w:t>0</w:t>
      </w:r>
      <w:r>
        <w:rPr>
          <w:rFonts w:hint="eastAsia"/>
        </w:rPr>
        <w:t>，在这种情况下：</w:t>
      </w:r>
    </w:p>
    <w:p w14:paraId="71F5810F" w14:textId="77777777" w:rsidR="00CB558B" w:rsidRPr="00302DA5" w:rsidRDefault="00CB558B" w:rsidP="00CB558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n</m:t>
              </m:r>
            </m:sub>
          </m:sSub>
          <m:r>
            <w:rPr>
              <w:rFonts w:ascii="Cambria Math" w:hAnsi="Cambria Math"/>
            </w:rPr>
            <m:t>x=x</m:t>
          </m:r>
        </m:oMath>
      </m:oMathPara>
    </w:p>
    <w:p w14:paraId="7265178E" w14:textId="77777777" w:rsidR="00CB558B" w:rsidRDefault="00CB558B" w:rsidP="00CB558B">
      <w:pPr>
        <w:ind w:firstLine="420"/>
      </w:pPr>
      <w:r>
        <w:rPr>
          <w:rFonts w:hint="eastAsia"/>
        </w:rPr>
        <w:t>接下来，我们讨论更复杂一些的情况，令</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m:t>
        </m:r>
      </m:oMath>
      <w:r>
        <w:rPr>
          <w:rFonts w:hint="eastAsia"/>
        </w:rPr>
        <w:t>，其他所有的系数都为</w:t>
      </w:r>
      <w:r>
        <w:rPr>
          <w:rFonts w:hint="eastAsia"/>
        </w:rPr>
        <w:t>0</w:t>
      </w:r>
      <w:r>
        <w:rPr>
          <w:rFonts w:hint="eastAsia"/>
        </w:rPr>
        <w:t>，我们可以得到变换后的特征为：</w:t>
      </w:r>
    </w:p>
    <w:p w14:paraId="2B458D36" w14:textId="77777777" w:rsidR="00CB558B" w:rsidRPr="00302DA5" w:rsidRDefault="00CB558B" w:rsidP="00CB558B">
      <m:oMathPara>
        <m:oMathParaPr>
          <m:jc m:val="center"/>
        </m:oMathParaPr>
        <m:oMath>
          <m:m>
            <m:mPr>
              <m:plcHide m:val="1"/>
              <m:mcs>
                <m:mc>
                  <m:mcPr>
                    <m:count m:val="6"/>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e>
              <m:e>
                <m:r>
                  <w:rPr>
                    <w:rFonts w:ascii="Cambria Math" w:hAnsi="Cambria Math"/>
                  </w:rPr>
                  <m:t>=</m:t>
                </m:r>
                <m:sSub>
                  <m:sSubPr>
                    <m:ctrlPr>
                      <w:rPr>
                        <w:rFonts w:ascii="Cambria Math" w:hAnsi="Cambria Math"/>
                      </w:rPr>
                    </m:ctrlPr>
                  </m:sSubPr>
                  <m:e>
                    <m:d>
                      <m:dPr>
                        <m:ctrlPr>
                          <w:rPr>
                            <w:rFonts w:ascii="Cambria Math" w:hAnsi="Cambria Math"/>
                            <w:i/>
                          </w:rPr>
                        </m:ctrlPr>
                      </m:dPr>
                      <m:e>
                        <m:r>
                          <w:rPr>
                            <w:rFonts w:ascii="Cambria Math" w:hAnsi="Cambria Math"/>
                          </w:rPr>
                          <m:t>Lx</m:t>
                        </m:r>
                      </m:e>
                    </m:d>
                    <m:ctrlPr>
                      <w:rPr>
                        <w:rFonts w:ascii="Cambria Math" w:hAnsi="Cambria Math"/>
                        <w:i/>
                      </w:rPr>
                    </m:ctrlPr>
                  </m:e>
                  <m:sub>
                    <m:r>
                      <w:rPr>
                        <w:rFonts w:ascii="Cambria Math" w:hAnsi="Cambria Math"/>
                      </w:rPr>
                      <m:t>v</m:t>
                    </m:r>
                  </m:sub>
                </m:sSub>
                <m:r>
                  <m:rPr>
                    <m:sty m:val="p"/>
                  </m:rPr>
                  <w:rPr>
                    <w:rFonts w:ascii="Cambria Math" w:hAnsi="Cambria Math"/>
                  </w:rPr>
                  <m:t xml:space="preserve"> </m:t>
                </m:r>
              </m:e>
              <m:e>
                <m:r>
                  <w:rPr>
                    <w:rFonts w:ascii="Cambria Math" w:hAnsi="Cambria Math"/>
                  </w:rPr>
                  <m:t>=</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ctrlPr>
                      <w:rPr>
                        <w:rFonts w:ascii="Cambria Math" w:hAnsi="Cambria Math"/>
                        <w:i/>
                      </w:rPr>
                    </m:ctrlPr>
                  </m:sup>
                  <m:e>
                    <m:d>
                      <m:dPr>
                        <m:ctrlPr>
                          <w:rPr>
                            <w:rFonts w:ascii="Cambria Math" w:hAnsi="Cambria Math"/>
                            <w:i/>
                          </w:rPr>
                        </m:ctrlPr>
                      </m:dPr>
                      <m:e>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vu</m:t>
                            </m:r>
                          </m:sub>
                        </m:sSub>
                      </m:e>
                    </m:d>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ctrlPr>
                      <w:rPr>
                        <w:rFonts w:ascii="Cambria Math" w:hAnsi="Cambria Math"/>
                        <w:i/>
                      </w:rPr>
                    </m:ctrlPr>
                  </m:e>
                </m:nary>
              </m:e>
              <m:e>
                <m:r>
                  <w:rPr>
                    <w:rFonts w:ascii="Cambria Math" w:hAnsi="Cambria Math"/>
                  </w:rPr>
                  <m:t>=</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d>
                      <m:dPr>
                        <m:ctrlPr>
                          <w:rPr>
                            <w:rFonts w:ascii="Cambria Math" w:hAnsi="Cambria Math"/>
                            <w:i/>
                          </w:rPr>
                        </m:ctrlPr>
                      </m:dPr>
                      <m:e>
                        <m:r>
                          <w:rPr>
                            <w:rFonts w:ascii="Cambria Math" w:hAnsi="Cambria Math"/>
                          </w:rPr>
                          <m:t>v</m:t>
                        </m:r>
                      </m:e>
                    </m:d>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26471661" w14:textId="77777777" w:rsidR="00CB558B" w:rsidRPr="009F186A" w:rsidRDefault="00CB558B" w:rsidP="00CB558B"/>
    <w:p w14:paraId="10323ED7" w14:textId="77777777" w:rsidR="00CB558B" w:rsidRDefault="00CB558B" w:rsidP="00CB558B">
      <w:pPr>
        <w:ind w:firstLine="420"/>
      </w:pPr>
      <w:r w:rsidRPr="00302DA5">
        <w:t>我们</w:t>
      </w:r>
      <w:r>
        <w:rPr>
          <w:rFonts w:hint="eastAsia"/>
        </w:rPr>
        <w:t>可以发现每个</w:t>
      </w:r>
      <w:r w:rsidRPr="00302DA5">
        <w:t>节点</w:t>
      </w:r>
      <m:oMath>
        <m:r>
          <w:rPr>
            <w:rFonts w:ascii="Cambria Math" w:hAnsi="Cambria Math" w:hint="eastAsia"/>
          </w:rPr>
          <m:t>v</m:t>
        </m:r>
      </m:oMath>
      <w:r w:rsidRPr="00302DA5">
        <w:t>上的特征</w:t>
      </w:r>
      <w:r>
        <w:rPr>
          <w:rFonts w:hint="eastAsia"/>
        </w:rPr>
        <w:t>都与它的邻居节点</w:t>
      </w:r>
      <m:oMath>
        <m:r>
          <w:rPr>
            <w:rFonts w:ascii="Cambria Math" w:hAnsi="Cambria Math"/>
          </w:rPr>
          <m:t>u∈</m:t>
        </m:r>
        <m:r>
          <m:rPr>
            <m:scr m:val="script"/>
          </m:rPr>
          <w:rPr>
            <w:rFonts w:ascii="Cambria Math" w:hAnsi="Cambria Math"/>
          </w:rPr>
          <m:t>N(</m:t>
        </m:r>
        <m:r>
          <w:rPr>
            <w:rFonts w:ascii="Cambria Math" w:hAnsi="Cambria Math"/>
          </w:rPr>
          <m:t>v)</m:t>
        </m:r>
      </m:oMath>
      <w:r>
        <w:rPr>
          <w:rFonts w:hint="eastAsia"/>
        </w:rPr>
        <w:t>特征进行了融合。</w:t>
      </w:r>
      <w:r w:rsidRPr="00302DA5">
        <w:t>对于熟悉拉普拉斯滤波图像的读者来说，这是完全相同的想法</w:t>
      </w:r>
      <w:r>
        <w:rPr>
          <w:rFonts w:hint="eastAsia"/>
        </w:rPr>
        <w:t>，如图</w:t>
      </w:r>
      <w:r>
        <w:rPr>
          <w:rFonts w:hint="eastAsia"/>
        </w:rPr>
        <w:t>1</w:t>
      </w:r>
      <w:r>
        <w:t>5-11</w:t>
      </w:r>
      <w:r>
        <w:rPr>
          <w:rFonts w:hint="eastAsia"/>
        </w:rPr>
        <w:t>所示</w:t>
      </w:r>
      <w:r w:rsidRPr="00302DA5">
        <w:t>。</w:t>
      </w:r>
    </w:p>
    <w:p w14:paraId="72A16909" w14:textId="77777777" w:rsidR="00CB558B" w:rsidRDefault="00CB558B" w:rsidP="00CB558B">
      <w:pPr>
        <w:ind w:firstLine="420"/>
        <w:jc w:val="center"/>
      </w:pPr>
      <w:r w:rsidRPr="000A7FB0">
        <w:rPr>
          <w:noProof/>
        </w:rPr>
        <w:lastRenderedPageBreak/>
        <w:drawing>
          <wp:inline distT="0" distB="0" distL="0" distR="0" wp14:anchorId="62973B6A" wp14:editId="5ECF4CC3">
            <wp:extent cx="4147517" cy="3474720"/>
            <wp:effectExtent l="0" t="0" r="5715" b="0"/>
            <wp:docPr id="4347096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709662" name=""/>
                    <pic:cNvPicPr/>
                  </pic:nvPicPr>
                  <pic:blipFill>
                    <a:blip r:embed="rId143"/>
                    <a:stretch>
                      <a:fillRect/>
                    </a:stretch>
                  </pic:blipFill>
                  <pic:spPr>
                    <a:xfrm>
                      <a:off x="0" y="0"/>
                      <a:ext cx="4150321" cy="3477069"/>
                    </a:xfrm>
                    <a:prstGeom prst="rect">
                      <a:avLst/>
                    </a:prstGeom>
                  </pic:spPr>
                </pic:pic>
              </a:graphicData>
            </a:graphic>
          </wp:inline>
        </w:drawing>
      </w:r>
    </w:p>
    <w:p w14:paraId="3547818B"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1</w:t>
      </w:r>
      <w:r>
        <w:fldChar w:fldCharType="end"/>
      </w:r>
      <w:r>
        <w:t xml:space="preserve">  </w:t>
      </w:r>
      <w:r>
        <w:rPr>
          <w:rFonts w:hint="eastAsia"/>
        </w:rPr>
        <w:t>图卷积</w:t>
      </w:r>
    </w:p>
    <w:p w14:paraId="13419454" w14:textId="77777777" w:rsidR="00CB558B" w:rsidRDefault="00CB558B" w:rsidP="00CB558B">
      <w:pPr>
        <w:ind w:firstLine="420"/>
      </w:pPr>
      <w:r>
        <w:rPr>
          <w:rFonts w:hint="eastAsia"/>
        </w:rPr>
        <w:t>接下来我们讨论不同的次的多项式会对卷积造成什么样的影响。当我们使用</w:t>
      </w:r>
      <m:oMath>
        <m:r>
          <w:rPr>
            <w:rFonts w:ascii="Cambria Math" w:hAnsi="Cambria Math" w:hint="eastAsia"/>
          </w:rPr>
          <m:t>d</m:t>
        </m:r>
      </m:oMath>
      <w:r>
        <w:rPr>
          <w:rFonts w:hint="eastAsia"/>
        </w:rPr>
        <w:t>次的多项式作用于节点特征时：</w:t>
      </w:r>
    </w:p>
    <w:p w14:paraId="55E42465" w14:textId="77777777" w:rsidR="00CB558B" w:rsidRDefault="00CB558B" w:rsidP="00CB558B">
      <m:oMathPara>
        <m:oMath>
          <m:m>
            <m:mPr>
              <m:plcHide m:val="1"/>
              <m:mcs>
                <m:mc>
                  <m:mcPr>
                    <m:count m:val="5"/>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d>
                      <m:dPr>
                        <m:ctrlPr>
                          <w:rPr>
                            <w:rFonts w:ascii="Cambria Math" w:hAnsi="Cambria Math"/>
                            <w:i/>
                          </w:rPr>
                        </m:ctrlPr>
                      </m:dPr>
                      <m:e>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e>
                    </m:d>
                    <m:ctrlPr>
                      <w:rPr>
                        <w:rFonts w:ascii="Cambria Math" w:hAnsi="Cambria Math"/>
                        <w:i/>
                      </w:rPr>
                    </m:ctrlPr>
                  </m:e>
                  <m:sub>
                    <m:r>
                      <w:rPr>
                        <w:rFonts w:ascii="Cambria Math" w:hAnsi="Cambria Math"/>
                      </w:rPr>
                      <m:t>v</m:t>
                    </m:r>
                  </m:sub>
                </m:sSub>
              </m:e>
              <m:e>
                <m:r>
                  <w:rPr>
                    <w:rFonts w:ascii="Cambria Math" w:hAnsi="Cambria Math"/>
                  </w:rPr>
                  <m:t>=</m:t>
                </m:r>
                <m:sSub>
                  <m:sSubPr>
                    <m:ctrlPr>
                      <w:rPr>
                        <w:rFonts w:ascii="Cambria Math" w:hAnsi="Cambria Math"/>
                      </w:rPr>
                    </m:ctrlPr>
                  </m:sSubPr>
                  <m:e>
                    <m:d>
                      <m:dPr>
                        <m:ctrlPr>
                          <w:rPr>
                            <w:rFonts w:ascii="Cambria Math" w:hAnsi="Cambria Math"/>
                            <w:i/>
                          </w:rPr>
                        </m:ctrlPr>
                      </m:dPr>
                      <m:e>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w</m:t>
                            </m:r>
                          </m:sub>
                        </m:sSub>
                        <m:d>
                          <m:dPr>
                            <m:ctrlPr>
                              <w:rPr>
                                <w:rFonts w:ascii="Cambria Math" w:hAnsi="Cambria Math"/>
                                <w:i/>
                              </w:rPr>
                            </m:ctrlPr>
                          </m:dPr>
                          <m:e>
                            <m:r>
                              <w:rPr>
                                <w:rFonts w:ascii="Cambria Math" w:hAnsi="Cambria Math"/>
                              </w:rPr>
                              <m:t>L</m:t>
                            </m:r>
                          </m:e>
                        </m:d>
                      </m:e>
                    </m:d>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v</m:t>
                    </m:r>
                  </m:sub>
                  <m:sup>
                    <m:r>
                      <w:rPr>
                        <w:rFonts w:ascii="Cambria Math" w:hAnsi="Cambria Math"/>
                      </w:rPr>
                      <m:t>i</m:t>
                    </m:r>
                  </m:sup>
                </m:sSubSup>
                <m:r>
                  <w:rPr>
                    <w:rFonts w:ascii="Cambria Math" w:hAnsi="Cambria Math"/>
                  </w:rPr>
                  <m:t>x</m:t>
                </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eqArr>
                      <m:eqArrPr>
                        <m:ctrlPr>
                          <w:rPr>
                            <w:rFonts w:ascii="Cambria Math" w:hAnsi="Cambria Math"/>
                          </w:rPr>
                        </m:ctrlPr>
                      </m:eqArrPr>
                      <m:e>
                        <m:r>
                          <m:rPr>
                            <m:nor/>
                          </m:rPr>
                          <w:rPr>
                            <w:rFonts w:ascii="Cambria Math" w:hAnsi="Cambria Math"/>
                          </w:rPr>
                          <m:t>dist</m:t>
                        </m:r>
                        <m:r>
                          <w:rPr>
                            <w:rFonts w:ascii="Cambria Math" w:hAnsi="Cambria Math"/>
                          </w:rPr>
                          <m:t>u∈G</m:t>
                        </m:r>
                      </m:e>
                      <m:e>
                        <m:r>
                          <w:rPr>
                            <w:rFonts w:ascii="Cambria Math" w:hAnsi="Cambria Math"/>
                          </w:rPr>
                          <m:t>G</m:t>
                        </m:r>
                        <m:d>
                          <m:dPr>
                            <m:ctrlPr>
                              <w:rPr>
                                <w:rFonts w:ascii="Cambria Math" w:hAnsi="Cambria Math"/>
                                <w:i/>
                              </w:rPr>
                            </m:ctrlPr>
                          </m:dPr>
                          <m:e>
                            <m:r>
                              <w:rPr>
                                <w:rFonts w:ascii="Cambria Math" w:hAnsi="Cambria Math"/>
                              </w:rPr>
                              <m:t>v,u</m:t>
                            </m:r>
                          </m:e>
                        </m:d>
                        <m:r>
                          <w:rPr>
                            <w:rFonts w:ascii="Cambria Math" w:hAnsi="Cambria Math"/>
                          </w:rPr>
                          <m:t>≤i</m:t>
                        </m:r>
                      </m:e>
                    </m:eqArr>
                  </m:sub>
                  <m:sup/>
                  <m:e>
                    <m:r>
                      <w:rPr>
                        <w:rFonts w:ascii="Cambria Math" w:hAnsi="Cambria Math"/>
                      </w:rPr>
                      <m:t xml:space="preserve"> </m:t>
                    </m:r>
                  </m:e>
                </m:nary>
                <m:r>
                  <m:rPr>
                    <m:sty m:val="p"/>
                  </m:rPr>
                  <w:rPr>
                    <w:rFonts w:ascii="Cambria Math" w:hAnsi="Cambria Math"/>
                  </w:rPr>
                  <m:t xml:space="preserve"> </m:t>
                </m:r>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r>
                  <m:rPr>
                    <m:sty m:val="p"/>
                  </m:rPr>
                  <w:rPr>
                    <w:rFonts w:ascii="Cambria Math" w:hAnsi="Cambria Math"/>
                  </w:rPr>
                  <m:t>.</m:t>
                </m:r>
              </m:e>
            </m:mr>
          </m:m>
        </m:oMath>
      </m:oMathPara>
    </w:p>
    <w:p w14:paraId="2C551447" w14:textId="77777777" w:rsidR="00CB558B" w:rsidRDefault="00CB558B" w:rsidP="00CB558B">
      <w:pPr>
        <w:ind w:firstLine="420"/>
      </w:pPr>
      <w:r>
        <w:rPr>
          <w:rFonts w:hint="eastAsia"/>
        </w:rPr>
        <w:t>我们可以发现，作用与节点</w:t>
      </w:r>
      <m:oMath>
        <m:r>
          <w:rPr>
            <w:rFonts w:ascii="Cambria Math" w:hAnsi="Cambria Math" w:hint="eastAsia"/>
          </w:rPr>
          <m:t>v</m:t>
        </m:r>
      </m:oMath>
      <w:r>
        <w:rPr>
          <w:rFonts w:hint="eastAsia"/>
        </w:rPr>
        <w:t>上的卷积操作只会涉及它的</w:t>
      </w:r>
      <m:oMath>
        <m:r>
          <w:rPr>
            <w:rFonts w:ascii="Cambria Math" w:hAnsi="Cambria Math" w:hint="eastAsia"/>
          </w:rPr>
          <m:t>k</m:t>
        </m:r>
      </m:oMath>
      <w:r>
        <w:rPr>
          <w:rFonts w:hint="eastAsia"/>
        </w:rPr>
        <w:t>跳邻域，因此这些多项式其实都是局部的滤波器，滤波的范围由多项式的次数决定。</w:t>
      </w:r>
    </w:p>
    <w:p w14:paraId="56F7BC9C" w14:textId="77777777" w:rsidR="00CB558B" w:rsidRDefault="00CB558B" w:rsidP="00CB558B">
      <w:pPr>
        <w:ind w:firstLine="420"/>
      </w:pPr>
      <w:r>
        <w:rPr>
          <w:rFonts w:hint="eastAsia"/>
        </w:rPr>
        <w:t>现在我们大致了解了滤波器是怎样工作的，下面让我们回到最初的例子，使用多项式滤波器</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w</m:t>
            </m:r>
            <m:d>
              <m:dPr>
                <m:ctrlPr>
                  <w:rPr>
                    <w:rFonts w:ascii="Cambria Math" w:hAnsi="Cambria Math"/>
                    <w:i/>
                  </w:rPr>
                </m:ctrlPr>
              </m:dPr>
              <m:e>
                <m:r>
                  <w:rPr>
                    <w:rFonts w:ascii="Cambria Math" w:hAnsi="Cambria Math"/>
                  </w:rPr>
                  <m:t>L</m:t>
                </m:r>
              </m:e>
            </m:d>
          </m:sub>
        </m:sSub>
        <m:r>
          <w:rPr>
            <w:rFonts w:ascii="Cambria Math" w:hAnsi="Cambria Math"/>
          </w:rPr>
          <m:t>=L</m:t>
        </m:r>
      </m:oMath>
      <w:r>
        <w:rPr>
          <w:rFonts w:hint="eastAsia"/>
        </w:rPr>
        <w:t>对</w:t>
      </w:r>
      <m:oMath>
        <m:r>
          <w:rPr>
            <w:rFonts w:ascii="Cambria Math" w:hAnsi="Cambria Math" w:hint="eastAsia"/>
          </w:rPr>
          <m:t>x</m:t>
        </m:r>
      </m:oMath>
      <w:r>
        <w:rPr>
          <w:rFonts w:hint="eastAsia"/>
        </w:rPr>
        <w:t>进行卷积：</w:t>
      </w:r>
    </w:p>
    <w:p w14:paraId="790B9E2F" w14:textId="77777777" w:rsidR="00CB558B" w:rsidRDefault="00CB558B" w:rsidP="00CB558B">
      <w:pPr>
        <w:ind w:firstLine="420"/>
      </w:pPr>
      <m:oMathPara>
        <m:oMath>
          <m:m>
            <m:mPr>
              <m:plcHide m:val="1"/>
              <m:mcs>
                <m:mc>
                  <m:mcPr>
                    <m:count m:val="5"/>
                    <m:mcJc m:val="center"/>
                  </m:mcPr>
                </m:mc>
              </m:mcs>
              <m:ctrlPr>
                <w:rPr>
                  <w:rFonts w:ascii="Cambria Math" w:hAnsi="Cambria Math"/>
                </w:rPr>
              </m:ctrlPr>
            </m:mPr>
            <m:mr>
              <m:e>
                <m:sSub>
                  <m:sSubPr>
                    <m:ctrlPr>
                      <w:rPr>
                        <w:rFonts w:ascii="Cambria Math" w:hAnsi="Cambria Math"/>
                      </w:rPr>
                    </m:ctrlPr>
                  </m:sSubPr>
                  <m:e>
                    <m:d>
                      <m:dPr>
                        <m:ctrlPr>
                          <w:rPr>
                            <w:rFonts w:ascii="Cambria Math" w:hAnsi="Cambria Math"/>
                            <w:i/>
                          </w:rPr>
                        </m:ctrlPr>
                      </m:dPr>
                      <m:e>
                        <m:r>
                          <w:rPr>
                            <w:rFonts w:ascii="Cambria Math" w:hAnsi="Cambria Math"/>
                          </w:rPr>
                          <m:t>Lx</m:t>
                        </m:r>
                      </m:e>
                    </m:d>
                  </m:e>
                  <m:sub>
                    <m:r>
                      <w:rPr>
                        <w:rFonts w:ascii="Cambria Math" w:hAnsi="Cambria Math"/>
                      </w:rPr>
                      <m:t>v</m:t>
                    </m:r>
                  </m:sub>
                </m:sSub>
              </m:e>
              <m:e>
                <m:r>
                  <w:rPr>
                    <w:rFonts w:ascii="Cambria Math" w:hAnsi="Cambria Math"/>
                  </w:rPr>
                  <m:t>=</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d>
                  <m:dPr>
                    <m:ctrlPr>
                      <w:rPr>
                        <w:rFonts w:ascii="Cambria Math" w:hAnsi="Cambria Math"/>
                        <w:i/>
                      </w:rPr>
                    </m:ctrlPr>
                  </m:dPr>
                  <m:e>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vu</m:t>
                        </m:r>
                      </m:sub>
                    </m:sSub>
                  </m:e>
                </m:d>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d>
                      <m:dPr>
                        <m:ctrlPr>
                          <w:rPr>
                            <w:rFonts w:ascii="Cambria Math" w:hAnsi="Cambria Math"/>
                            <w:i/>
                          </w:rPr>
                        </m:ctrlPr>
                      </m:dPr>
                      <m:e>
                        <m:r>
                          <w:rPr>
                            <w:rFonts w:ascii="Cambria Math" w:hAnsi="Cambria Math"/>
                          </w:rPr>
                          <m:t>v</m:t>
                        </m:r>
                      </m:e>
                    </m:d>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4DC07865" w14:textId="77777777" w:rsidR="00CB558B" w:rsidRDefault="00CB558B" w:rsidP="00CB558B">
      <w:pPr>
        <w:ind w:firstLine="420"/>
      </w:pPr>
      <w:r>
        <w:rPr>
          <w:rFonts w:hint="eastAsia"/>
        </w:rPr>
        <w:t>这是一个</w:t>
      </w:r>
      <w:r>
        <w:rPr>
          <w:rFonts w:hint="eastAsia"/>
        </w:rPr>
        <w:t>1</w:t>
      </w:r>
      <w:r>
        <w:t>-hop</w:t>
      </w:r>
      <w:r>
        <w:rPr>
          <w:rFonts w:hint="eastAsia"/>
        </w:rPr>
        <w:t>卷积操作，</w:t>
      </w:r>
      <w:r w:rsidRPr="001D6A54">
        <w:t>我们可以把这种卷积看作是由两个步骤产生的</w:t>
      </w:r>
      <w:r>
        <w:rPr>
          <w:rFonts w:hint="eastAsia"/>
        </w:rPr>
        <w:t>：</w:t>
      </w:r>
      <w:r>
        <w:rPr>
          <w:rFonts w:hint="eastAsia"/>
        </w:rPr>
        <w:t>1</w:t>
      </w:r>
      <w:r>
        <w:rPr>
          <w:rFonts w:hint="eastAsia"/>
        </w:rPr>
        <w:t>）</w:t>
      </w:r>
      <w:r>
        <w:rPr>
          <w:rFonts w:hint="eastAsia"/>
        </w:rPr>
        <w:t xml:space="preserve"> </w:t>
      </w:r>
      <w:r>
        <w:rPr>
          <w:rFonts w:hint="eastAsia"/>
        </w:rPr>
        <w:t>聚合节点邻居的特征；</w:t>
      </w:r>
      <w:r>
        <w:rPr>
          <w:rFonts w:hint="eastAsia"/>
        </w:rPr>
        <w:t>2</w:t>
      </w:r>
      <w:r>
        <w:rPr>
          <w:rFonts w:hint="eastAsia"/>
        </w:rPr>
        <w:t>）结合节点自身的特征。我们发现，</w:t>
      </w:r>
      <w:r w:rsidRPr="00355FD1">
        <w:t>在每一步之后，每个节点从它的邻居那里接收一些</w:t>
      </w:r>
      <w:r>
        <w:rPr>
          <w:rFonts w:hint="eastAsia"/>
        </w:rPr>
        <w:t>“</w:t>
      </w:r>
      <w:r w:rsidRPr="00355FD1">
        <w:t>信息</w:t>
      </w:r>
      <w:r>
        <w:rPr>
          <w:rFonts w:hint="eastAsia"/>
        </w:rPr>
        <w:t>”，因此</w:t>
      </w:r>
      <w:r w:rsidRPr="00355FD1">
        <w:t>这些卷积可以被认为是相邻节点之间的</w:t>
      </w:r>
      <w:r>
        <w:rPr>
          <w:rFonts w:hint="eastAsia"/>
        </w:rPr>
        <w:t>“</w:t>
      </w:r>
      <w:r w:rsidRPr="00355FD1">
        <w:t>消息传递</w:t>
      </w:r>
      <w:r>
        <w:rPr>
          <w:rFonts w:hint="eastAsia"/>
        </w:rPr>
        <w:t>”</w:t>
      </w:r>
      <w:r w:rsidRPr="00355FD1">
        <w:t>。</w:t>
      </w:r>
      <w:r>
        <w:rPr>
          <w:rFonts w:hint="eastAsia"/>
        </w:rPr>
        <w:t>通过反复迭代</w:t>
      </w:r>
      <m:oMath>
        <m:r>
          <w:rPr>
            <w:rFonts w:ascii="Cambria Math" w:hAnsi="Cambria Math" w:hint="eastAsia"/>
          </w:rPr>
          <m:t>1</m:t>
        </m:r>
        <m:r>
          <w:rPr>
            <w:rFonts w:ascii="Cambria Math" w:hAnsi="Cambria Math"/>
          </w:rPr>
          <m:t>-</m:t>
        </m:r>
        <m:r>
          <w:rPr>
            <w:rFonts w:ascii="MS Gothic" w:eastAsia="MS Gothic" w:hAnsi="MS Gothic" w:cs="MS Gothic" w:hint="eastAsia"/>
          </w:rPr>
          <m:t>h</m:t>
        </m:r>
        <m:r>
          <w:rPr>
            <w:rFonts w:ascii="Cambria Math" w:hAnsi="Cambria Math" w:hint="eastAsia"/>
          </w:rPr>
          <m:t>op</m:t>
        </m:r>
      </m:oMath>
      <w:r>
        <w:rPr>
          <w:rFonts w:hint="eastAsia"/>
        </w:rPr>
        <w:t>卷积</w:t>
      </w:r>
      <m:oMath>
        <m:r>
          <w:rPr>
            <w:rFonts w:ascii="Cambria Math" w:hAnsi="Cambria Math" w:hint="eastAsia"/>
          </w:rPr>
          <m:t>k</m:t>
        </m:r>
      </m:oMath>
      <w:r>
        <w:rPr>
          <w:rFonts w:hint="eastAsia"/>
        </w:rPr>
        <w:t>次（反复传递消息），那么</w:t>
      </w:r>
      <w:r w:rsidRPr="00355FD1">
        <w:t>卷积的接收域</w:t>
      </w:r>
      <w:r>
        <w:rPr>
          <w:rFonts w:hint="eastAsia"/>
        </w:rPr>
        <w:t>就可以涵盖</w:t>
      </w:r>
      <m:oMath>
        <m:r>
          <w:rPr>
            <w:rFonts w:ascii="Cambria Math" w:hAnsi="Cambria Math" w:hint="eastAsia"/>
          </w:rPr>
          <m:t>k</m:t>
        </m:r>
        <m:r>
          <w:rPr>
            <w:rFonts w:ascii="Cambria Math" w:hAnsi="Cambria Math"/>
          </w:rPr>
          <m:t>-hops</m:t>
        </m:r>
      </m:oMath>
      <w:r>
        <w:rPr>
          <w:rFonts w:hint="eastAsia"/>
        </w:rPr>
        <w:t>的</w:t>
      </w:r>
      <w:r w:rsidRPr="00355FD1">
        <w:t>所有节点</w:t>
      </w:r>
      <w:r>
        <w:rPr>
          <w:rFonts w:hint="eastAsia"/>
        </w:rPr>
        <w:t>。那</w:t>
      </w:r>
      <w:r w:rsidRPr="00355FD1">
        <w:lastRenderedPageBreak/>
        <w:t>如果我们考虑不同类型的</w:t>
      </w:r>
      <w:r w:rsidRPr="00355FD1">
        <w:t>“</w:t>
      </w:r>
      <w:r w:rsidRPr="00355FD1">
        <w:t>聚合</w:t>
      </w:r>
      <w:r w:rsidRPr="00355FD1">
        <w:t>”</w:t>
      </w:r>
      <w:r w:rsidRPr="00355FD1">
        <w:t>和</w:t>
      </w:r>
      <w:r w:rsidRPr="00355FD1">
        <w:t>“</w:t>
      </w:r>
      <w:r w:rsidRPr="00355FD1">
        <w:t>组合</w:t>
      </w:r>
      <w:r w:rsidRPr="00355FD1">
        <w:t>”</w:t>
      </w:r>
      <w:r w:rsidRPr="00355FD1">
        <w:t>步骤，</w:t>
      </w:r>
      <w:r>
        <w:rPr>
          <w:rFonts w:hint="eastAsia"/>
        </w:rPr>
        <w:t>而不仅仅</w:t>
      </w:r>
      <w:r w:rsidRPr="00355FD1">
        <w:t>使用多项式过滤器</w:t>
      </w:r>
      <w:r>
        <w:rPr>
          <w:rFonts w:hint="eastAsia"/>
        </w:rPr>
        <w:t>，那么</w:t>
      </w:r>
      <w:r w:rsidRPr="00355FD1">
        <w:t>可能会</w:t>
      </w:r>
      <w:r>
        <w:rPr>
          <w:rFonts w:hint="eastAsia"/>
        </w:rPr>
        <w:t>怎么样呢</w:t>
      </w:r>
      <w:r w:rsidRPr="00355FD1">
        <w:t>？</w:t>
      </w:r>
    </w:p>
    <w:p w14:paraId="6BD79654" w14:textId="77777777" w:rsidR="00CB558B" w:rsidRPr="0013230E" w:rsidRDefault="00CB558B" w:rsidP="00CB558B">
      <w:pPr>
        <w:ind w:firstLine="420"/>
      </w:pPr>
      <w:r>
        <w:rPr>
          <w:rFonts w:hint="eastAsia"/>
        </w:rPr>
        <w:t>下面我们将介绍</w:t>
      </w:r>
      <w:r w:rsidRPr="00704BF9">
        <w:t>图神经网络模型</w:t>
      </w:r>
      <w:r>
        <w:rPr>
          <w:rFonts w:hint="eastAsia"/>
        </w:rPr>
        <w:t>中的卷积神经网络</w:t>
      </w:r>
      <w:r w:rsidRPr="00704BF9">
        <w:t>通用结构</w:t>
      </w:r>
      <w:r>
        <w:rPr>
          <w:rFonts w:hint="eastAsia"/>
        </w:rPr>
        <w:t>。</w:t>
      </w:r>
    </w:p>
    <w:p w14:paraId="48AEF3F9" w14:textId="77777777" w:rsidR="00CB558B" w:rsidRDefault="00CB558B" w:rsidP="00CB558B">
      <w:pPr>
        <w:pStyle w:val="3"/>
      </w:pPr>
      <w:r>
        <w:rPr>
          <w:rFonts w:hint="eastAsia"/>
        </w:rPr>
        <w:t>图卷积神经网络</w:t>
      </w:r>
    </w:p>
    <w:p w14:paraId="7AD2812D" w14:textId="77777777" w:rsidR="00CB558B" w:rsidRDefault="00CB558B" w:rsidP="00CB558B">
      <w:pPr>
        <w:ind w:firstLine="420"/>
      </w:pPr>
      <w:r w:rsidRPr="00704BF9">
        <w:t>图卷积网络</w:t>
      </w:r>
      <w:r w:rsidRPr="00704BF9">
        <w:t>(Graph Convolutional Networks</w:t>
      </w:r>
      <w:r w:rsidRPr="00704BF9">
        <w:t>，</w:t>
      </w:r>
      <w:r>
        <w:rPr>
          <w:rFonts w:hint="eastAsia"/>
        </w:rPr>
        <w:t>G</w:t>
      </w:r>
      <w:r w:rsidRPr="00704BF9">
        <w:t>CNs)</w:t>
      </w:r>
      <w:r>
        <w:rPr>
          <w:rFonts w:hint="eastAsia"/>
        </w:rPr>
        <w:t>之所以称之为卷积是</w:t>
      </w:r>
      <w:r w:rsidRPr="00704BF9">
        <w:t>因为过滤器参数通常在图中的所有位置</w:t>
      </w:r>
      <w:r>
        <w:rPr>
          <w:rFonts w:hint="eastAsia"/>
        </w:rPr>
        <w:t>（</w:t>
      </w:r>
      <w:r w:rsidRPr="00704BF9">
        <w:t>或其子集</w:t>
      </w:r>
      <w:r>
        <w:rPr>
          <w:rFonts w:hint="eastAsia"/>
        </w:rPr>
        <w:t>）中</w:t>
      </w:r>
      <w:r w:rsidRPr="00704BF9">
        <w:t>共享。</w:t>
      </w:r>
    </w:p>
    <w:p w14:paraId="78B2A6DC" w14:textId="77777777" w:rsidR="00CB558B" w:rsidRDefault="00CB558B" w:rsidP="00CB558B">
      <w:pPr>
        <w:ind w:firstLine="420"/>
        <w:jc w:val="center"/>
      </w:pPr>
      <w:r w:rsidRPr="00704BF9">
        <w:rPr>
          <w:noProof/>
        </w:rPr>
        <w:drawing>
          <wp:inline distT="0" distB="0" distL="0" distR="0" wp14:anchorId="51C0CD53" wp14:editId="6C91C5FC">
            <wp:extent cx="4038600" cy="2180075"/>
            <wp:effectExtent l="0" t="0" r="0" b="0"/>
            <wp:docPr id="13592898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89834" name=""/>
                    <pic:cNvPicPr/>
                  </pic:nvPicPr>
                  <pic:blipFill>
                    <a:blip r:embed="rId144"/>
                    <a:stretch>
                      <a:fillRect/>
                    </a:stretch>
                  </pic:blipFill>
                  <pic:spPr>
                    <a:xfrm>
                      <a:off x="0" y="0"/>
                      <a:ext cx="4060522" cy="2191909"/>
                    </a:xfrm>
                    <a:prstGeom prst="rect">
                      <a:avLst/>
                    </a:prstGeom>
                  </pic:spPr>
                </pic:pic>
              </a:graphicData>
            </a:graphic>
          </wp:inline>
        </w:drawing>
      </w:r>
    </w:p>
    <w:p w14:paraId="78B84E83" w14:textId="77777777" w:rsidR="00CB558B" w:rsidRPr="00AA3B6A"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2</w:t>
      </w:r>
      <w:r>
        <w:fldChar w:fldCharType="end"/>
      </w:r>
      <w:r>
        <w:t xml:space="preserve">  </w:t>
      </w:r>
      <w:r w:rsidRPr="00A949F8">
        <w:t>基于一阶滤波器的多层图卷积网络</w:t>
      </w:r>
      <w:r w:rsidRPr="00A949F8">
        <w:t>(GCN)</w:t>
      </w:r>
    </w:p>
    <w:p w14:paraId="51A8FCE3" w14:textId="77777777" w:rsidR="00CB558B" w:rsidRDefault="00CB558B" w:rsidP="00CB558B">
      <w:pPr>
        <w:ind w:firstLine="420"/>
      </w:pPr>
      <w:r>
        <w:rPr>
          <w:rFonts w:hint="eastAsia"/>
        </w:rPr>
        <w:t>对于图卷积神经网络来说，其目标是学习图</w:t>
      </w:r>
      <m:oMath>
        <m:r>
          <w:rPr>
            <w:rFonts w:ascii="Cambria Math" w:hAnsi="Cambria Math" w:hint="eastAsia"/>
          </w:rPr>
          <m:t>G</m:t>
        </m:r>
        <m:r>
          <w:rPr>
            <w:rFonts w:ascii="Cambria Math" w:hAnsi="Cambria Math"/>
          </w:rPr>
          <m:t>=(V,E)</m:t>
        </m:r>
      </m:oMath>
      <w:r>
        <w:rPr>
          <w:rFonts w:hint="eastAsia"/>
        </w:rPr>
        <w:t>上的信号或者特征的函数，它的输入为：</w:t>
      </w:r>
    </w:p>
    <w:p w14:paraId="5AFA6FB3" w14:textId="77777777" w:rsidR="00CB558B" w:rsidRDefault="00CB558B" w:rsidP="00F55501">
      <w:pPr>
        <w:pStyle w:val="ad"/>
        <w:numPr>
          <w:ilvl w:val="0"/>
          <w:numId w:val="77"/>
        </w:numPr>
        <w:ind w:firstLineChars="0"/>
      </w:pPr>
      <w:r>
        <w:rPr>
          <w:rFonts w:hint="eastAsia"/>
        </w:rPr>
        <w:t>一个</w:t>
      </w:r>
      <m:oMath>
        <m:r>
          <w:rPr>
            <w:rFonts w:ascii="Cambria Math" w:hAnsi="Cambria Math" w:hint="eastAsia"/>
          </w:rPr>
          <m:t>N</m:t>
        </m:r>
        <m:r>
          <w:rPr>
            <w:rFonts w:ascii="Cambria Math" w:hAnsi="Cambria Math" w:hint="eastAsia"/>
          </w:rPr>
          <m:t>×</m:t>
        </m:r>
        <m:r>
          <w:rPr>
            <w:rFonts w:ascii="Cambria Math" w:hAnsi="Cambria Math" w:hint="eastAsia"/>
          </w:rPr>
          <m:t>D</m:t>
        </m:r>
      </m:oMath>
      <w:r>
        <w:rPr>
          <w:rFonts w:hint="eastAsia"/>
        </w:rPr>
        <w:t>的矩阵</w:t>
      </w:r>
      <m:oMath>
        <m:r>
          <w:rPr>
            <w:rFonts w:ascii="Cambria Math" w:hAnsi="Cambria Math" w:hint="eastAsia"/>
          </w:rPr>
          <m:t>X</m:t>
        </m:r>
      </m:oMath>
      <w:r>
        <w:rPr>
          <w:rFonts w:hint="eastAsia"/>
        </w:rPr>
        <w:t>，其中</w:t>
      </w:r>
      <m:oMath>
        <m:r>
          <w:rPr>
            <w:rFonts w:ascii="Cambria Math" w:hAnsi="Cambria Math" w:hint="eastAsia"/>
          </w:rPr>
          <m:t>N</m:t>
        </m:r>
      </m:oMath>
      <w:r>
        <w:rPr>
          <w:rFonts w:hint="eastAsia"/>
        </w:rPr>
        <w:t>是图的节点数，</w:t>
      </w:r>
      <m:oMath>
        <m:r>
          <w:rPr>
            <w:rFonts w:ascii="Cambria Math" w:hAnsi="Cambria Math" w:hint="eastAsia"/>
          </w:rPr>
          <m:t>D</m:t>
        </m:r>
      </m:oMath>
      <w:r>
        <w:rPr>
          <w:rFonts w:hint="eastAsia"/>
        </w:rPr>
        <w:t>是特征维度，这个矩阵表示图中每个节点上的信号或者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Pr>
          <w:rFonts w:hint="eastAsia"/>
        </w:rPr>
        <w:t>。</w:t>
      </w:r>
    </w:p>
    <w:p w14:paraId="549BFAB2" w14:textId="77777777" w:rsidR="00CB558B" w:rsidRDefault="00CB558B" w:rsidP="00F55501">
      <w:pPr>
        <w:pStyle w:val="ad"/>
        <w:numPr>
          <w:ilvl w:val="0"/>
          <w:numId w:val="77"/>
        </w:numPr>
        <w:ind w:firstLineChars="0"/>
      </w:pPr>
      <w:r w:rsidRPr="00034199">
        <w:t>矩阵形式的</w:t>
      </w:r>
      <w:proofErr w:type="gramStart"/>
      <w:r w:rsidRPr="00034199">
        <w:t>图结构</w:t>
      </w:r>
      <w:proofErr w:type="gramEnd"/>
      <w:r w:rsidRPr="00034199">
        <w:t>描述</w:t>
      </w:r>
      <w:r>
        <w:rPr>
          <w:rFonts w:hint="eastAsia"/>
        </w:rPr>
        <w:t>表达，例如常用的邻接矩阵</w:t>
      </w:r>
      <m:oMath>
        <m:r>
          <w:rPr>
            <w:rFonts w:ascii="Cambria Math" w:hAnsi="Cambria Math" w:hint="eastAsia"/>
          </w:rPr>
          <m:t>A</m:t>
        </m:r>
      </m:oMath>
      <w:r>
        <w:rPr>
          <w:rFonts w:hint="eastAsia"/>
        </w:rPr>
        <w:t>。</w:t>
      </w:r>
    </w:p>
    <w:p w14:paraId="7EED623E" w14:textId="77777777" w:rsidR="00CB558B" w:rsidRDefault="00CB558B" w:rsidP="00CB558B">
      <w:pPr>
        <w:ind w:firstLine="420"/>
      </w:pPr>
      <w:r>
        <w:rPr>
          <w:rFonts w:hint="eastAsia"/>
        </w:rPr>
        <w:t>图卷积网络的输出为</w:t>
      </w:r>
      <w:proofErr w:type="gramStart"/>
      <w:r>
        <w:rPr>
          <w:rFonts w:hint="eastAsia"/>
        </w:rPr>
        <w:t>节点级</w:t>
      </w:r>
      <w:proofErr w:type="gramEnd"/>
      <w:r>
        <w:rPr>
          <w:rFonts w:hint="eastAsia"/>
        </w:rPr>
        <w:t>的特征表达</w:t>
      </w:r>
      <m:oMath>
        <m:r>
          <w:rPr>
            <w:rFonts w:ascii="Cambria Math" w:hAnsi="Cambria Math" w:hint="eastAsia"/>
          </w:rPr>
          <m:t>Z</m:t>
        </m:r>
      </m:oMath>
      <w:r>
        <w:rPr>
          <w:rFonts w:hint="eastAsia"/>
        </w:rPr>
        <w:t>（一个</w:t>
      </w:r>
      <m:oMath>
        <m:r>
          <w:rPr>
            <w:rFonts w:ascii="Cambria Math" w:hAnsi="Cambria Math" w:hint="eastAsia"/>
          </w:rPr>
          <m:t>N</m:t>
        </m:r>
        <m:r>
          <w:rPr>
            <w:rFonts w:ascii="Cambria Math" w:hAnsi="Cambria Math" w:hint="eastAsia"/>
          </w:rPr>
          <m:t>×</m:t>
        </m:r>
        <m:r>
          <w:rPr>
            <w:rFonts w:ascii="Cambria Math" w:hAnsi="Cambria Math" w:hint="eastAsia"/>
          </w:rPr>
          <m:t>F</m:t>
        </m:r>
      </m:oMath>
      <w:r>
        <w:rPr>
          <w:rFonts w:hint="eastAsia"/>
        </w:rPr>
        <w:t>的特征矩阵，其中</w:t>
      </w:r>
      <m:oMath>
        <m:r>
          <w:rPr>
            <w:rFonts w:ascii="Cambria Math" w:hAnsi="Cambria Math" w:hint="eastAsia"/>
          </w:rPr>
          <m:t>F</m:t>
        </m:r>
      </m:oMath>
      <w:r w:rsidRPr="00155EAD">
        <w:t>是每个节点的输出特性</w:t>
      </w:r>
      <w:r>
        <w:rPr>
          <w:rFonts w:hint="eastAsia"/>
        </w:rPr>
        <w:t>维度），</w:t>
      </w:r>
      <w:proofErr w:type="gramStart"/>
      <w:r w:rsidRPr="00155EAD">
        <w:t>图级输出</w:t>
      </w:r>
      <w:proofErr w:type="gramEnd"/>
      <w:r w:rsidRPr="00155EAD">
        <w:t>可以通过引入某种形式的</w:t>
      </w:r>
      <w:proofErr w:type="gramStart"/>
      <w:r w:rsidRPr="00155EAD">
        <w:t>池操作</w:t>
      </w:r>
      <w:proofErr w:type="gramEnd"/>
      <w:r w:rsidRPr="00155EAD">
        <w:t>来</w:t>
      </w:r>
      <w:r>
        <w:rPr>
          <w:rFonts w:hint="eastAsia"/>
        </w:rPr>
        <w:t>获得，我们在之后</w:t>
      </w:r>
      <w:proofErr w:type="gramStart"/>
      <w:r>
        <w:rPr>
          <w:rFonts w:hint="eastAsia"/>
        </w:rPr>
        <w:t>图级计算</w:t>
      </w:r>
      <w:proofErr w:type="gramEnd"/>
      <w:r>
        <w:rPr>
          <w:rFonts w:hint="eastAsia"/>
        </w:rPr>
        <w:t>任务中会具体谈到。</w:t>
      </w:r>
    </w:p>
    <w:p w14:paraId="73DECDB8" w14:textId="77777777" w:rsidR="00CB558B" w:rsidRDefault="00CB558B" w:rsidP="00CB558B">
      <w:pPr>
        <w:ind w:firstLine="420"/>
      </w:pPr>
      <w:r w:rsidRPr="00155EAD">
        <w:t>每</w:t>
      </w:r>
      <w:r>
        <w:rPr>
          <w:rFonts w:hint="eastAsia"/>
        </w:rPr>
        <w:t>层图卷积</w:t>
      </w:r>
      <w:r w:rsidRPr="00155EAD">
        <w:t>层都可以写成一个非线性函数</w:t>
      </w:r>
      <w:r>
        <w:rPr>
          <w:rFonts w:hint="eastAsia"/>
        </w:rPr>
        <w:t>：</w:t>
      </w:r>
    </w:p>
    <w:p w14:paraId="45870CF2" w14:textId="77777777" w:rsidR="00CB558B" w:rsidRPr="00155EAD" w:rsidRDefault="00CB558B" w:rsidP="00CB558B">
      <m:oMathPara>
        <m:oMath>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r>
                    <m:rPr>
                      <m:sty m:val="p"/>
                    </m:rPr>
                    <w:rPr>
                      <w:rFonts w:ascii="Cambria Math" w:hAnsi="Cambria Math"/>
                    </w:rPr>
                    <m:t>+1</m:t>
                  </m:r>
                </m:e>
              </m:d>
            </m:sup>
          </m:sSup>
          <m:r>
            <m:rPr>
              <m:sty m:val="p"/>
            </m:rPr>
            <w:rPr>
              <w:rFonts w:ascii="Cambria Math" w:hAnsi="Cambria Math"/>
            </w:rPr>
            <m:t>=</m:t>
          </m:r>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e>
                  </m:d>
                </m:sup>
              </m:sSup>
              <m:r>
                <m:rPr>
                  <m:sty m:val="p"/>
                </m:rPr>
                <w:rPr>
                  <w:rFonts w:ascii="Cambria Math" w:hAnsi="Cambria Math"/>
                </w:rPr>
                <m:t>,</m:t>
              </m:r>
              <m:r>
                <w:rPr>
                  <w:rFonts w:ascii="Cambria Math" w:hAnsi="Cambria Math"/>
                </w:rPr>
                <m:t>A</m:t>
              </m:r>
            </m:e>
          </m:d>
        </m:oMath>
      </m:oMathPara>
    </w:p>
    <w:p w14:paraId="6908788D" w14:textId="77777777" w:rsidR="00CB558B" w:rsidRDefault="00CB558B" w:rsidP="00CB558B">
      <w:r>
        <w:lastRenderedPageBreak/>
        <w:tab/>
      </w:r>
      <w:r>
        <w:rPr>
          <w:rFonts w:hint="eastAsia"/>
        </w:rPr>
        <w:t>其中</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r>
          <m:rPr>
            <m:sty m:val="p"/>
          </m:rPr>
          <w:rPr>
            <w:rFonts w:ascii="Cambria Math" w:hAnsi="Cambria Math"/>
          </w:rPr>
          <m:t>=</m:t>
        </m:r>
        <m:r>
          <w:rPr>
            <w:rFonts w:ascii="Cambria Math" w:hAnsi="Cambria Math"/>
          </w:rPr>
          <m:t>X</m:t>
        </m:r>
      </m:oMath>
      <w:r>
        <w:rPr>
          <w:rFonts w:hint="eastAsia"/>
        </w:rPr>
        <w:t>且</w:t>
      </w:r>
      <m:oMath>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Z</m:t>
        </m:r>
      </m:oMath>
      <w:r>
        <w:rPr>
          <w:rFonts w:hint="eastAsia"/>
        </w:rPr>
        <w:t>，</w:t>
      </w:r>
      <m:oMath>
        <m:r>
          <w:rPr>
            <w:rFonts w:ascii="Cambria Math" w:hAnsi="Cambria Math" w:hint="eastAsia"/>
          </w:rPr>
          <m:t>L</m:t>
        </m:r>
      </m:oMath>
      <w:r>
        <w:rPr>
          <w:rFonts w:hint="eastAsia"/>
        </w:rPr>
        <w:t>是图卷积层的数目，不同模型之间的区别仅仅在于</w:t>
      </w:r>
      <m:oMath>
        <m:r>
          <w:rPr>
            <w:rFonts w:ascii="Cambria Math" w:hAnsi="Cambria Math"/>
          </w:rPr>
          <m:t>f</m:t>
        </m:r>
        <m:r>
          <m:rPr>
            <m:sty m:val="p"/>
          </m:rPr>
          <w:rPr>
            <w:rFonts w:ascii="Cambria Math" w:hAnsi="Cambria Math"/>
          </w:rPr>
          <m:t>(⋅,⋅)</m:t>
        </m:r>
      </m:oMath>
      <w:r>
        <w:rPr>
          <w:rFonts w:hint="eastAsia"/>
        </w:rPr>
        <w:t>的不同选择（消息传递方式）和参数的设置。</w:t>
      </w:r>
    </w:p>
    <w:p w14:paraId="0505B4DC" w14:textId="77777777" w:rsidR="00CB558B" w:rsidRPr="004F52A6" w:rsidRDefault="00CB558B" w:rsidP="00CB558B">
      <w:pPr>
        <w:spacing w:after="240"/>
        <w:ind w:firstLine="420"/>
      </w:pPr>
      <w:r>
        <w:rPr>
          <w:rFonts w:hint="eastAsia"/>
        </w:rPr>
        <w:t>下面让我们来看一个简单的例子，</w:t>
      </w:r>
      <w:r w:rsidRPr="004F52A6">
        <w:t>我们</w:t>
      </w:r>
      <w:r>
        <w:rPr>
          <w:rFonts w:hint="eastAsia"/>
        </w:rPr>
        <w:t>来思考</w:t>
      </w:r>
      <w:r w:rsidRPr="004F52A6">
        <w:t>下面这种</w:t>
      </w:r>
      <w:r>
        <w:rPr>
          <w:rFonts w:hint="eastAsia"/>
        </w:rPr>
        <w:t>消息传递的</w:t>
      </w:r>
      <w:r w:rsidRPr="004F52A6">
        <w:t>规则形式</w:t>
      </w:r>
      <w:r>
        <w:rPr>
          <w:rFonts w:hint="eastAsia"/>
        </w:rPr>
        <w:t>：</w:t>
      </w:r>
      <w:r w:rsidRPr="004F52A6">
        <w:rPr>
          <w:rFonts w:ascii="Cambria Math" w:hAnsi="Cambria Math"/>
          <w:i/>
        </w:rPr>
        <w:br/>
      </w:r>
      <m:oMathPara>
        <m:oMathParaPr>
          <m:jc m:val="center"/>
        </m:oMathParaP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d>
            <m:dPr>
              <m:ctrlPr>
                <w:rPr>
                  <w:rFonts w:ascii="Cambria Math" w:hAnsi="Cambria Math"/>
                </w:rPr>
              </m:ctrlPr>
            </m:dPr>
            <m:e>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r>
                    <w:rPr>
                      <w:rFonts w:ascii="Cambria Math" w:hAnsi="Cambria Math"/>
                    </w:rPr>
                    <m:t>l</m:t>
                  </m:r>
                  <m:r>
                    <m:rPr>
                      <m:sty m:val="p"/>
                    </m:rPr>
                    <w:rPr>
                      <w:rFonts w:ascii="Cambria Math" w:hAnsi="Cambria Math"/>
                    </w:rPr>
                    <m:t>)</m:t>
                  </m:r>
                </m:sup>
              </m:sSup>
            </m:e>
          </m:d>
        </m:oMath>
      </m:oMathPara>
    </w:p>
    <w:p w14:paraId="46F80429" w14:textId="77777777" w:rsidR="00CB558B" w:rsidRDefault="00CB558B" w:rsidP="00CB558B">
      <w:pPr>
        <w:ind w:firstLine="420"/>
      </w:pPr>
      <w:r>
        <w:rPr>
          <w:rFonts w:hint="eastAsia"/>
        </w:rPr>
        <w:t>其中</w:t>
      </w:r>
      <m:oMath>
        <m:sSup>
          <m:sSupPr>
            <m:ctrlPr>
              <w:rPr>
                <w:rFonts w:ascii="Cambria Math" w:hAnsi="Cambria Math"/>
              </w:rPr>
            </m:ctrlPr>
          </m:sSupPr>
          <m:e>
            <m:r>
              <w:rPr>
                <w:rFonts w:ascii="Cambria Math" w:hAnsi="Cambria Math"/>
              </w:rPr>
              <m:t>W</m:t>
            </m:r>
          </m:e>
          <m:sup>
            <m:r>
              <w:rPr>
                <w:rFonts w:ascii="Cambria Math" w:hAnsi="Cambria Math"/>
              </w:rPr>
              <m:t>(l)</m:t>
            </m:r>
          </m:sup>
        </m:sSup>
      </m:oMath>
      <w:r>
        <w:rPr>
          <w:rFonts w:hint="eastAsia"/>
        </w:rPr>
        <w:t>是第</w:t>
      </w:r>
      <m:oMath>
        <m:r>
          <w:rPr>
            <w:rFonts w:ascii="Cambria Math" w:hAnsi="Cambria Math" w:hint="eastAsia"/>
          </w:rPr>
          <m:t>l</m:t>
        </m:r>
      </m:oMath>
      <w:proofErr w:type="gramStart"/>
      <w:r>
        <w:rPr>
          <w:rFonts w:hint="eastAsia"/>
        </w:rPr>
        <w:t>层网络</w:t>
      </w:r>
      <w:proofErr w:type="gramEnd"/>
      <w:r>
        <w:rPr>
          <w:rFonts w:hint="eastAsia"/>
        </w:rPr>
        <w:t>的权重矩阵，</w:t>
      </w:r>
      <m:oMath>
        <m:r>
          <w:rPr>
            <w:rFonts w:ascii="Cambria Math" w:hAnsi="Cambria Math"/>
          </w:rPr>
          <m:t>σ(⋅)</m:t>
        </m:r>
      </m:oMath>
      <w:r>
        <w:rPr>
          <w:rFonts w:hint="eastAsia"/>
        </w:rPr>
        <w:t>是非线性激活函数，例如</w:t>
      </w:r>
      <w:proofErr w:type="spellStart"/>
      <w:r>
        <w:rPr>
          <w:rFonts w:hint="eastAsia"/>
        </w:rPr>
        <w:t>ReLU</w:t>
      </w:r>
      <w:proofErr w:type="spellEnd"/>
      <w:r>
        <w:rPr>
          <w:rFonts w:hint="eastAsia"/>
        </w:rPr>
        <w:t>函数等。首先让我们看一下这个模型的局限性：使用邻接矩阵</w:t>
      </w:r>
      <m:oMath>
        <m:r>
          <w:rPr>
            <w:rFonts w:ascii="Cambria Math" w:hAnsi="Cambria Math" w:hint="eastAsia"/>
          </w:rPr>
          <m:t>A</m:t>
        </m:r>
      </m:oMath>
      <w:r>
        <w:rPr>
          <w:rFonts w:hint="eastAsia"/>
        </w:rPr>
        <w:t>意味着</w:t>
      </w:r>
      <w:r w:rsidRPr="0044610B">
        <w:t>对于每个节点，我们</w:t>
      </w:r>
      <w:r>
        <w:rPr>
          <w:rFonts w:hint="eastAsia"/>
        </w:rPr>
        <w:t>计算它的特征向量时，其</w:t>
      </w:r>
      <w:r w:rsidRPr="0044610B">
        <w:t>所有相邻节点的特征向量</w:t>
      </w:r>
      <w:r>
        <w:rPr>
          <w:rFonts w:hint="eastAsia"/>
        </w:rPr>
        <w:t>都会做出贡献</w:t>
      </w:r>
      <w:r w:rsidRPr="0044610B">
        <w:t>，但节点本身的特征向量</w:t>
      </w:r>
      <w:r>
        <w:rPr>
          <w:rFonts w:hint="eastAsia"/>
        </w:rPr>
        <w:t>并不参与计算</w:t>
      </w:r>
      <w:r w:rsidRPr="0044610B">
        <w:t>(</w:t>
      </w:r>
      <w:r w:rsidRPr="0044610B">
        <w:t>除非图中存在自</w:t>
      </w:r>
      <w:r>
        <w:rPr>
          <w:rFonts w:hint="eastAsia"/>
        </w:rPr>
        <w:t>环</w:t>
      </w:r>
      <w:r w:rsidRPr="0044610B">
        <w:t>)</w:t>
      </w:r>
      <w:r w:rsidRPr="0044610B">
        <w:t>。我们只需将恒等矩阵</w:t>
      </w:r>
      <m:oMath>
        <m:r>
          <w:rPr>
            <w:rFonts w:ascii="Cambria Math" w:hAnsi="Cambria Math" w:hint="eastAsia"/>
          </w:rPr>
          <m:t>I</m:t>
        </m:r>
      </m:oMath>
      <w:r w:rsidRPr="0044610B">
        <w:t>添加到</w:t>
      </w:r>
      <w:r>
        <w:rPr>
          <w:rFonts w:hint="eastAsia"/>
        </w:rPr>
        <w:t>邻接矩阵</w:t>
      </w:r>
      <m:oMath>
        <m:r>
          <w:rPr>
            <w:rFonts w:ascii="Cambria Math" w:hAnsi="Cambria Math" w:hint="eastAsia"/>
          </w:rPr>
          <m:t>A</m:t>
        </m:r>
      </m:oMath>
      <w:r>
        <w:rPr>
          <w:rFonts w:hint="eastAsia"/>
        </w:rPr>
        <w:t>中，通过强制对图中每个节点添加自环来修正这个问题。其次，矩阵</w:t>
      </w:r>
      <m:oMath>
        <m:r>
          <w:rPr>
            <w:rFonts w:ascii="Cambria Math" w:hAnsi="Cambria Math" w:hint="eastAsia"/>
          </w:rPr>
          <m:t>A</m:t>
        </m:r>
      </m:oMath>
      <w:r>
        <w:rPr>
          <w:rFonts w:hint="eastAsia"/>
        </w:rPr>
        <w:t>很明显是非归一化的，因此在使用</w:t>
      </w:r>
      <m:oMath>
        <m:r>
          <w:rPr>
            <w:rFonts w:ascii="Cambria Math" w:hAnsi="Cambria Math" w:hint="eastAsia"/>
          </w:rPr>
          <m:t>A</m:t>
        </m:r>
      </m:oMath>
      <w:r>
        <w:rPr>
          <w:rFonts w:hint="eastAsia"/>
        </w:rPr>
        <w:t>做矩阵乘法时，将会改变原本特征向量的尺度。我们可以对矩阵</w:t>
      </w:r>
      <m:oMath>
        <m:r>
          <w:rPr>
            <w:rFonts w:ascii="Cambria Math" w:hAnsi="Cambria Math" w:hint="eastAsia"/>
          </w:rPr>
          <m:t>A</m:t>
        </m:r>
      </m:oMath>
      <w:r>
        <w:rPr>
          <w:rFonts w:hint="eastAsia"/>
        </w:rPr>
        <w:t>进行归一化，使之行和为</w:t>
      </w:r>
      <w:r>
        <w:rPr>
          <w:rFonts w:hint="eastAsia"/>
        </w:rPr>
        <w:t>1</w:t>
      </w:r>
      <w:r>
        <w:rPr>
          <w:rFonts w:hint="eastAsia"/>
        </w:rPr>
        <w:t>来加强网络学习时的数值稳定性。在实践中，通常使用对称归一化方式：</w:t>
      </w:r>
      <m:oMath>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r>
          <w:rPr>
            <w:rFonts w:ascii="Cambria Math" w:hAnsi="Cambria Math"/>
          </w:rPr>
          <m:t>A</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oMath>
      <w:r>
        <w:rPr>
          <w:rFonts w:hint="eastAsia"/>
        </w:rPr>
        <w:t>。</w:t>
      </w:r>
      <w:r w:rsidRPr="008524D8">
        <w:t>结合这两个技巧，我们基本上得出了</w:t>
      </w:r>
      <w:r w:rsidRPr="008524D8">
        <w:t xml:space="preserve"> Kipf &amp; Welling</w:t>
      </w:r>
      <w:r>
        <w:rPr>
          <w:rFonts w:hint="eastAsia"/>
        </w:rPr>
        <w:t>提出的消息传递方式：</w:t>
      </w:r>
    </w:p>
    <w:p w14:paraId="33C46120" w14:textId="77777777" w:rsidR="00CB558B" w:rsidRDefault="00CB558B" w:rsidP="00CB558B">
      <m:oMathPara>
        <m:oMath>
          <m:r>
            <w:rPr>
              <w:rFonts w:ascii="Cambria Math" w:hAnsi="Cambria Math"/>
            </w:rPr>
            <m:t>f(</m:t>
          </m:r>
          <m:sSup>
            <m:sSupPr>
              <m:ctrlPr>
                <w:rPr>
                  <w:rFonts w:ascii="Cambria Math" w:hAnsi="Cambria Math"/>
                </w:rPr>
              </m:ctrlPr>
            </m:sSupPr>
            <m:e>
              <m:r>
                <w:rPr>
                  <w:rFonts w:ascii="Cambria Math" w:hAnsi="Cambria Math"/>
                </w:rPr>
                <m:t>H</m:t>
              </m:r>
            </m:e>
            <m:sup>
              <m:r>
                <w:rPr>
                  <w:rFonts w:ascii="Cambria Math" w:hAnsi="Cambria Math"/>
                </w:rPr>
                <m:t>(l)</m:t>
              </m:r>
            </m:sup>
          </m:sSup>
          <m:r>
            <w:rPr>
              <w:rFonts w:ascii="Cambria Math" w:hAnsi="Cambria Math"/>
            </w:rPr>
            <m:t>,A)=σ(</m:t>
          </m:r>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acc>
            <m:accPr>
              <m:ctrlPr>
                <w:rPr>
                  <w:rFonts w:ascii="Cambria Math" w:hAnsi="Cambria Math"/>
                </w:rPr>
              </m:ctrlPr>
            </m:accPr>
            <m:e>
              <m:r>
                <w:rPr>
                  <w:rFonts w:ascii="Cambria Math" w:hAnsi="Cambria Math"/>
                </w:rPr>
                <m:t>A</m:t>
              </m:r>
            </m:e>
          </m:acc>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w:rPr>
              <w:rFonts w:ascii="Cambria Math" w:hAnsi="Cambria Math"/>
            </w:rPr>
            <m:t>)</m:t>
          </m:r>
        </m:oMath>
      </m:oMathPara>
    </w:p>
    <w:p w14:paraId="0FCEE65D" w14:textId="77777777" w:rsidR="00CB558B" w:rsidRDefault="00CB558B" w:rsidP="00CB558B">
      <w:pPr>
        <w:ind w:firstLine="286"/>
      </w:pPr>
      <w:r>
        <w:rPr>
          <w:rFonts w:hint="eastAsia"/>
        </w:rPr>
        <w:t>其中</w:t>
      </w:r>
      <m:oMath>
        <m:acc>
          <m:accPr>
            <m:ctrlPr>
              <w:rPr>
                <w:rFonts w:ascii="Cambria Math" w:hAnsi="Cambria Math"/>
              </w:rPr>
            </m:ctrlPr>
          </m:accPr>
          <m:e>
            <m:r>
              <w:rPr>
                <w:rFonts w:ascii="Cambria Math" w:hAnsi="Cambria Math"/>
              </w:rPr>
              <m:t>A</m:t>
            </m:r>
          </m:e>
        </m:acc>
        <m:r>
          <w:rPr>
            <w:rFonts w:ascii="Cambria Math" w:hAnsi="Cambria Math"/>
          </w:rPr>
          <m:t>=A+I</m:t>
        </m:r>
      </m:oMath>
      <w:r>
        <w:rPr>
          <w:rFonts w:hint="eastAsia"/>
        </w:rPr>
        <w:t>，</w:t>
      </w:r>
      <m:oMath>
        <m:r>
          <w:rPr>
            <w:rFonts w:ascii="Cambria Math" w:hAnsi="Cambria Math" w:hint="eastAsia"/>
          </w:rPr>
          <m:t>I</m:t>
        </m:r>
      </m:oMath>
      <w:r>
        <w:rPr>
          <w:rFonts w:hint="eastAsia"/>
        </w:rPr>
        <w:t>是单位矩阵，</w:t>
      </w:r>
      <m:oMath>
        <m:acc>
          <m:accPr>
            <m:ctrlPr>
              <w:rPr>
                <w:rFonts w:ascii="Cambria Math" w:hAnsi="Cambria Math"/>
              </w:rPr>
            </m:ctrlPr>
          </m:accPr>
          <m:e>
            <m:r>
              <w:rPr>
                <w:rFonts w:ascii="Cambria Math" w:hAnsi="Cambria Math"/>
              </w:rPr>
              <m:t>D</m:t>
            </m:r>
          </m:e>
        </m:acc>
      </m:oMath>
      <w:r>
        <w:rPr>
          <w:rFonts w:hint="eastAsia"/>
        </w:rPr>
        <w:t>是</w:t>
      </w:r>
      <w:r w:rsidRPr="008524D8">
        <w:t>对角矩阵</w:t>
      </w:r>
      <w:r>
        <w:rPr>
          <w:rFonts w:hint="eastAsia"/>
        </w:rPr>
        <w:t>，对角线元素为节点对应的度。如果没有其他说明，我们称式子。。。为图卷积层（</w:t>
      </w:r>
      <w:r>
        <w:rPr>
          <w:rFonts w:hint="eastAsia"/>
        </w:rPr>
        <w:t>GCN</w:t>
      </w:r>
      <w:r>
        <w:t xml:space="preserve"> </w:t>
      </w:r>
      <w:r>
        <w:rPr>
          <w:rFonts w:hint="eastAsia"/>
        </w:rPr>
        <w:t>layer</w:t>
      </w:r>
      <w:r>
        <w:rPr>
          <w:rFonts w:hint="eastAsia"/>
        </w:rPr>
        <w:t>），以此为主体堆叠多层的神经网络模型称之为图卷积模型。</w:t>
      </w:r>
    </w:p>
    <w:p w14:paraId="0F683A2E" w14:textId="77777777" w:rsidR="00CB558B" w:rsidRDefault="00CB558B" w:rsidP="00CB558B">
      <w:pPr>
        <w:ind w:firstLine="286"/>
      </w:pPr>
    </w:p>
    <w:p w14:paraId="2C8CB9A0" w14:textId="77777777" w:rsidR="00CB558B" w:rsidRDefault="00CB558B" w:rsidP="00CB558B">
      <w:pPr>
        <w:pStyle w:val="3"/>
      </w:pPr>
      <w:proofErr w:type="gramStart"/>
      <w:r>
        <w:rPr>
          <w:rFonts w:hint="eastAsia"/>
        </w:rPr>
        <w:t>谱域卷积</w:t>
      </w:r>
      <w:proofErr w:type="gramEnd"/>
    </w:p>
    <w:p w14:paraId="2DB9EA78" w14:textId="77777777" w:rsidR="00CB558B" w:rsidRDefault="00CB558B" w:rsidP="00CB558B">
      <w:pPr>
        <w:ind w:firstLine="286"/>
      </w:pPr>
      <w:r>
        <w:t>到目前为止，我们看到的方法</w:t>
      </w:r>
      <w:r>
        <w:rPr>
          <w:rFonts w:hint="eastAsia"/>
        </w:rPr>
        <w:t>都是进行“局部”</w:t>
      </w:r>
      <w:r>
        <w:t>卷积</w:t>
      </w:r>
      <w:r>
        <w:rPr>
          <w:rFonts w:hint="eastAsia"/>
        </w:rPr>
        <w:t>：</w:t>
      </w:r>
      <w:r>
        <w:t>每个节点的</w:t>
      </w:r>
      <w:r>
        <w:rPr>
          <w:rFonts w:hint="eastAsia"/>
        </w:rPr>
        <w:t>特征</w:t>
      </w:r>
      <w:r>
        <w:t>是使用其邻居的</w:t>
      </w:r>
      <w:r>
        <w:rPr>
          <w:rFonts w:hint="eastAsia"/>
        </w:rPr>
        <w:t>特征进行</w:t>
      </w:r>
      <w:r>
        <w:t>更新。</w:t>
      </w:r>
    </w:p>
    <w:p w14:paraId="5064D20A" w14:textId="77777777" w:rsidR="00CB558B" w:rsidRDefault="00CB558B" w:rsidP="00CB558B">
      <w:pPr>
        <w:ind w:firstLine="286"/>
      </w:pPr>
      <w:r>
        <w:t>虽然执行足够多的消息传递步骤最终</w:t>
      </w:r>
      <w:r>
        <w:rPr>
          <w:rFonts w:hint="eastAsia"/>
        </w:rPr>
        <w:t>可以</w:t>
      </w:r>
      <w:r>
        <w:t>确保来自图中所有节点的信息得到传递，但是</w:t>
      </w:r>
      <w:r>
        <w:rPr>
          <w:rFonts w:hint="eastAsia"/>
        </w:rPr>
        <w:t>我们</w:t>
      </w:r>
      <w:r>
        <w:t>想知道是否有更直接的方法来</w:t>
      </w:r>
      <w:r>
        <w:rPr>
          <w:rFonts w:hint="eastAsia"/>
        </w:rPr>
        <w:t>直接进行“</w:t>
      </w:r>
      <w:r>
        <w:t>全局</w:t>
      </w:r>
      <w:r>
        <w:rPr>
          <w:rFonts w:hint="eastAsia"/>
        </w:rPr>
        <w:t>”</w:t>
      </w:r>
      <w:r>
        <w:t>卷积。我们现在将描述一种方法，这种方法实际上是在神经网络的背景下首次提出的，远早于我们上面讨论的</w:t>
      </w:r>
      <w:r>
        <w:t xml:space="preserve"> GNN </w:t>
      </w:r>
      <w:r>
        <w:t>模型。</w:t>
      </w:r>
    </w:p>
    <w:p w14:paraId="46DA984F" w14:textId="77777777" w:rsidR="00CB558B" w:rsidRDefault="00CB558B" w:rsidP="00CB558B">
      <w:pPr>
        <w:ind w:firstLine="286"/>
      </w:pPr>
      <w:r w:rsidRPr="00BD1DA3">
        <w:t>和前面一样，我们将重点讨论节点具有一维特性的情况。在选择了节点顺序之后，我们可</w:t>
      </w:r>
      <w:r w:rsidRPr="00BD1DA3">
        <w:lastRenderedPageBreak/>
        <w:t>以将所有的节点特征进行叠加，得到一个特征向量</w:t>
      </w:r>
      <m:oMath>
        <m:r>
          <w:rPr>
            <w:rFonts w:ascii="Cambria Math" w:hAnsi="Cambria Math"/>
          </w:rPr>
          <m:t>x∈</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Pr>
          <w:rFonts w:hint="eastAsia"/>
        </w:rPr>
        <w:t>。在上文中我们定义了拉普拉斯矩阵</w:t>
      </w:r>
      <m:oMath>
        <m:r>
          <w:rPr>
            <w:rFonts w:ascii="Cambria Math" w:hAnsi="Cambria Math" w:hint="eastAsia"/>
          </w:rPr>
          <m:t>L</m:t>
        </m:r>
        <m:r>
          <w:rPr>
            <w:rFonts w:ascii="Cambria Math" w:hAnsi="Cambria Math"/>
          </w:rPr>
          <m:t>=D-A</m:t>
        </m:r>
      </m:oMath>
      <w:r>
        <w:rPr>
          <w:rFonts w:hint="eastAsia"/>
        </w:rPr>
        <w:t>，如果我们正则化</w:t>
      </w:r>
      <m:oMath>
        <m:r>
          <w:rPr>
            <w:rFonts w:ascii="Cambria Math" w:hAnsi="Cambria Math" w:hint="eastAsia"/>
          </w:rPr>
          <m:t>x</m:t>
        </m:r>
      </m:oMath>
      <w:r>
        <w:rPr>
          <w:rFonts w:hint="eastAsia"/>
        </w:rPr>
        <w:t>使得</w:t>
      </w:r>
      <m:oMath>
        <m:nary>
          <m:naryPr>
            <m:chr m:val="∑"/>
            <m:limLoc m:val="subSup"/>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xml:space="preserve"> </m:t>
            </m:r>
          </m:e>
        </m:nary>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w:rPr>
            <w:rFonts w:ascii="Cambria Math" w:hAnsi="Cambria Math"/>
          </w:rPr>
          <m:t>=1</m:t>
        </m:r>
      </m:oMath>
      <w:r>
        <w:rPr>
          <w:rFonts w:hint="eastAsia"/>
        </w:rPr>
        <w:t>，并引入</w:t>
      </w:r>
      <m:oMath>
        <m:r>
          <w:rPr>
            <w:rFonts w:ascii="Cambria Math" w:hAnsi="Cambria Math" w:hint="eastAsia"/>
          </w:rPr>
          <m:t>L</m:t>
        </m:r>
      </m:oMath>
      <w:r>
        <w:rPr>
          <w:rFonts w:hint="eastAsia"/>
        </w:rPr>
        <w:t>：</w:t>
      </w:r>
    </w:p>
    <w:p w14:paraId="4B11DDE6" w14:textId="77777777" w:rsidR="00CB558B" w:rsidRPr="00BD1DA3" w:rsidRDefault="00CB558B" w:rsidP="00CB558B">
      <w:pPr>
        <w:ind w:firstLine="286"/>
      </w:pPr>
      <m:oMathPara>
        <m:oMath>
          <m:sSub>
            <m:sSubPr>
              <m:ctrlPr>
                <w:rPr>
                  <w:rFonts w:ascii="Cambria Math" w:hAnsi="Cambria Math"/>
                </w:rPr>
              </m:ctrlPr>
            </m:sSubPr>
            <m:e>
              <m:r>
                <w:rPr>
                  <w:rFonts w:ascii="Cambria Math" w:hAnsi="Cambria Math"/>
                </w:rPr>
                <m:t>R</m:t>
              </m:r>
            </m:e>
            <m:sub>
              <m:r>
                <w:rPr>
                  <w:rFonts w:ascii="Cambria Math" w:hAnsi="Cambria Math"/>
                </w:rPr>
                <m:t>L</m:t>
              </m:r>
            </m:sub>
          </m:sSub>
          <m:r>
            <w:rPr>
              <w:rFonts w:ascii="Cambria Math" w:hAnsi="Cambria Math"/>
            </w:rPr>
            <m:t>(x)=</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Lx</m:t>
              </m:r>
            </m:num>
            <m:den>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den>
          </m:f>
          <m:r>
            <w:rPr>
              <w:rFonts w:ascii="Cambria Math" w:hAnsi="Cambria Math"/>
            </w:rPr>
            <m:t>=</m:t>
          </m:r>
          <m:f>
            <m:fPr>
              <m:ctrlPr>
                <w:rPr>
                  <w:rFonts w:ascii="Cambria Math" w:hAnsi="Cambria Math"/>
                </w:rPr>
              </m:ctrlPr>
            </m:fPr>
            <m:num>
              <m:nary>
                <m:naryPr>
                  <m:chr m:val="∑"/>
                  <m:limLoc m:val="subSup"/>
                  <m:grow m:val="1"/>
                  <m:supHide m:val="1"/>
                  <m:ctrlPr>
                    <w:rPr>
                      <w:rFonts w:ascii="Cambria Math" w:hAnsi="Cambria Math"/>
                    </w:rPr>
                  </m:ctrlPr>
                </m:naryPr>
                <m:sub>
                  <m:r>
                    <w:rPr>
                      <w:rFonts w:ascii="Cambria Math" w:hAnsi="Cambria Math"/>
                    </w:rPr>
                    <m:t>(ij)∈E</m:t>
                  </m:r>
                </m:sub>
                <m:sup/>
                <m:e>
                  <m:r>
                    <w:rPr>
                      <w:rFonts w:ascii="Cambria Math" w:hAnsi="Cambria Math"/>
                    </w:rPr>
                    <m:t xml:space="preserve"> </m:t>
                  </m:r>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p>
                <m:sSupPr>
                  <m:ctrlPr>
                    <w:rPr>
                      <w:rFonts w:ascii="Cambria Math" w:hAnsi="Cambria Math"/>
                    </w:rPr>
                  </m:ctrlPr>
                </m:sSupPr>
                <m:e>
                  <m:r>
                    <w:rPr>
                      <w:rFonts w:ascii="Cambria Math" w:hAnsi="Cambria Math"/>
                    </w:rPr>
                    <m:t>)</m:t>
                  </m:r>
                </m:e>
                <m:sup>
                  <m:r>
                    <w:rPr>
                      <w:rFonts w:ascii="Cambria Math" w:hAnsi="Cambria Math"/>
                    </w:rPr>
                    <m:t>2</m:t>
                  </m:r>
                </m:sup>
              </m:sSup>
            </m:num>
            <m:den>
              <m:nary>
                <m:naryPr>
                  <m:chr m:val="∑"/>
                  <m:limLoc m:val="subSup"/>
                  <m:grow m:val="1"/>
                  <m:supHide m:val="1"/>
                  <m:ctrlPr>
                    <w:rPr>
                      <w:rFonts w:ascii="Cambria Math" w:hAnsi="Cambria Math"/>
                    </w:rPr>
                  </m:ctrlPr>
                </m:naryPr>
                <m:sub>
                  <m:r>
                    <w:rPr>
                      <w:rFonts w:ascii="Cambria Math" w:hAnsi="Cambria Math"/>
                    </w:rPr>
                    <m:t>i</m:t>
                  </m:r>
                </m:sub>
                <m:sup/>
                <m:e>
                  <m:r>
                    <w:rPr>
                      <w:rFonts w:ascii="Cambria Math" w:hAnsi="Cambria Math"/>
                    </w:rPr>
                    <m:t xml:space="preserve"> </m:t>
                  </m:r>
                </m:e>
              </m:nary>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den>
          </m:f>
          <m:r>
            <w:rPr>
              <w:rFonts w:ascii="Cambria Math" w:hAnsi="Cambria Math"/>
            </w:rPr>
            <m:t>=</m:t>
          </m:r>
          <m:nary>
            <m:naryPr>
              <m:chr m:val="∑"/>
              <m:limLoc m:val="subSup"/>
              <m:grow m:val="1"/>
              <m:supHide m:val="1"/>
              <m:ctrlPr>
                <w:rPr>
                  <w:rFonts w:ascii="Cambria Math" w:hAnsi="Cambria Math"/>
                </w:rPr>
              </m:ctrlPr>
            </m:naryPr>
            <m:sub>
              <m:r>
                <w:rPr>
                  <w:rFonts w:ascii="Cambria Math" w:hAnsi="Cambria Math"/>
                </w:rPr>
                <m:t>(ij)∈E</m:t>
              </m:r>
            </m:sub>
            <m:sup/>
            <m:e>
              <m:r>
                <w:rPr>
                  <w:rFonts w:ascii="Cambria Math" w:hAnsi="Cambria Math"/>
                </w:rPr>
                <m:t xml:space="preserve"> </m:t>
              </m:r>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oMath>
      </m:oMathPara>
    </w:p>
    <w:p w14:paraId="077A9A2C" w14:textId="77777777" w:rsidR="00CB558B" w:rsidRDefault="00CB558B" w:rsidP="00CB558B">
      <w:r>
        <w:rPr>
          <w:rFonts w:hint="eastAsia"/>
        </w:rPr>
        <w:t>我们可以得到图</w:t>
      </w:r>
      <m:oMath>
        <m:r>
          <w:rPr>
            <w:rFonts w:ascii="Cambria Math" w:hAnsi="Cambria Math" w:hint="eastAsia"/>
          </w:rPr>
          <m:t>G</m:t>
        </m:r>
      </m:oMath>
      <w:r>
        <w:rPr>
          <w:rFonts w:hint="eastAsia"/>
        </w:rPr>
        <w:t>中关于特征向量</w:t>
      </w:r>
      <m:oMath>
        <m:r>
          <w:rPr>
            <w:rFonts w:ascii="Cambria Math" w:hAnsi="Cambria Math" w:hint="eastAsia"/>
          </w:rPr>
          <m:t>x</m:t>
        </m:r>
      </m:oMath>
      <w:r>
        <w:rPr>
          <w:rFonts w:hint="eastAsia"/>
        </w:rPr>
        <w:t>的平滑度，拉普拉斯矩阵是一个反应图信号局部平滑度的算子。拉普拉斯矩阵</w:t>
      </w:r>
      <m:oMath>
        <m:r>
          <w:rPr>
            <w:rFonts w:ascii="Cambria Math" w:hAnsi="Cambria Math" w:hint="eastAsia"/>
          </w:rPr>
          <m:t>L</m:t>
        </m:r>
      </m:oMath>
      <w:r>
        <w:rPr>
          <w:rFonts w:hint="eastAsia"/>
        </w:rPr>
        <w:t>是一个实对称矩阵，根据实对称矩阵可以被正交对角化可得：</w:t>
      </w:r>
    </w:p>
    <w:p w14:paraId="057946C1" w14:textId="77777777" w:rsidR="00CB558B" w:rsidRPr="00FA1E41" w:rsidRDefault="00CB558B" w:rsidP="00CB558B">
      <m:oMathPara>
        <m:oMath>
          <m:r>
            <w:rPr>
              <w:rFonts w:ascii="Cambria Math" w:hAnsi="Cambria Math"/>
            </w:rPr>
            <m:t>L=U</m:t>
          </m:r>
          <m:r>
            <m:rPr>
              <m:sty m:val="p"/>
            </m:rPr>
            <w:rPr>
              <w:rFonts w:ascii="Cambria Math" w:hAnsi="Cambria Math"/>
            </w:rPr>
            <m:t>Λ</m:t>
          </m:r>
          <m:sSup>
            <m:sSupPr>
              <m:ctrlPr>
                <w:rPr>
                  <w:rFonts w:ascii="Cambria Math" w:hAnsi="Cambria Math"/>
                </w:rPr>
              </m:ctrlPr>
            </m:sSupPr>
            <m:e>
              <m:r>
                <w:rPr>
                  <w:rFonts w:ascii="Cambria Math" w:hAnsi="Cambria Math"/>
                </w:rPr>
                <m:t>U</m:t>
              </m:r>
            </m:e>
            <m:sup>
              <m:r>
                <w:rPr>
                  <w:rFonts w:ascii="Cambria Math" w:hAnsi="Cambria Math"/>
                </w:rPr>
                <m:t>T</m:t>
              </m:r>
            </m:sup>
          </m:sSup>
        </m:oMath>
      </m:oMathPara>
    </w:p>
    <w:p w14:paraId="189C1981" w14:textId="77777777" w:rsidR="00CB558B" w:rsidRDefault="00CB558B" w:rsidP="00CB558B">
      <w:r>
        <w:rPr>
          <w:rFonts w:hint="eastAsia"/>
        </w:rPr>
        <w:t>其中</w:t>
      </w:r>
      <m:oMath>
        <m:r>
          <m:rPr>
            <m:sty m:val="p"/>
          </m:rPr>
          <w:rPr>
            <w:rFonts w:ascii="Cambria Math" w:hAnsi="Cambria Math"/>
          </w:rPr>
          <m:t>Λ</m:t>
        </m:r>
      </m:oMath>
      <w:r>
        <w:rPr>
          <w:rFonts w:hint="eastAsia"/>
        </w:rPr>
        <w:t>是对角矩阵，对角线元素为排序后的特征值（</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hint="eastAsia"/>
              </w:rPr>
              <m:t>n</m:t>
            </m:r>
          </m:sub>
        </m:sSub>
      </m:oMath>
      <w:r>
        <w:rPr>
          <w:rFonts w:hint="eastAsia"/>
        </w:rPr>
        <w:t>）：</w:t>
      </w:r>
    </w:p>
    <w:p w14:paraId="378B36F7" w14:textId="77777777" w:rsidR="00CB558B" w:rsidRDefault="00CB558B" w:rsidP="00CB558B">
      <m:oMathPara>
        <m:oMath>
          <m:r>
            <m:rPr>
              <m:sty m:val="p"/>
            </m:rPr>
            <w:rPr>
              <w:rFonts w:ascii="Cambria Math" w:hAnsi="Cambria Math"/>
            </w:rPr>
            <m:t>Λ</m:t>
          </m:r>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λ</m:t>
                        </m:r>
                      </m:e>
                      <m:sub>
                        <m:r>
                          <w:rPr>
                            <w:rFonts w:ascii="Cambria Math" w:hAnsi="Cambria Math"/>
                          </w:rPr>
                          <m:t>1</m:t>
                        </m:r>
                      </m:sub>
                    </m:sSub>
                  </m:e>
                  <m:e/>
                  <m:e/>
                </m:mr>
                <m:mr>
                  <m:e/>
                  <m:e>
                    <m:r>
                      <w:rPr>
                        <w:rFonts w:ascii="Cambria Math" w:hAnsi="Cambria Math"/>
                      </w:rPr>
                      <m:t>⋱</m:t>
                    </m:r>
                  </m:e>
                  <m:e/>
                </m:mr>
                <m:mr>
                  <m:e/>
                  <m:e/>
                  <m:e>
                    <m:sSub>
                      <m:sSubPr>
                        <m:ctrlPr>
                          <w:rPr>
                            <w:rFonts w:ascii="Cambria Math" w:hAnsi="Cambria Math"/>
                          </w:rPr>
                        </m:ctrlPr>
                      </m:sSubPr>
                      <m:e>
                        <m:r>
                          <w:rPr>
                            <w:rFonts w:ascii="Cambria Math" w:hAnsi="Cambria Math"/>
                          </w:rPr>
                          <m:t>λ</m:t>
                        </m:r>
                      </m:e>
                      <m:sub>
                        <m:r>
                          <w:rPr>
                            <w:rFonts w:ascii="Cambria Math" w:hAnsi="Cambria Math"/>
                          </w:rPr>
                          <m:t>n</m:t>
                        </m:r>
                      </m:sub>
                    </m:sSub>
                  </m:e>
                </m:mr>
              </m:m>
            </m:e>
          </m:d>
        </m:oMath>
      </m:oMathPara>
    </w:p>
    <w:p w14:paraId="72C8780C" w14:textId="77777777" w:rsidR="00CB558B" w:rsidRDefault="00CB558B" w:rsidP="00CB558B">
      <m:oMath>
        <m:r>
          <w:rPr>
            <w:rFonts w:ascii="Cambria Math" w:hAnsi="Cambria Math" w:hint="eastAsia"/>
          </w:rPr>
          <m:t>U</m:t>
        </m:r>
      </m:oMath>
      <w:r>
        <w:rPr>
          <w:rFonts w:hint="eastAsia"/>
        </w:rPr>
        <w:t>则是正交矩阵，其中每个向量为对应特征值的特征向量：</w:t>
      </w:r>
    </w:p>
    <w:p w14:paraId="0FB247CB" w14:textId="77777777" w:rsidR="00CB558B" w:rsidRPr="00A422C6" w:rsidRDefault="00CB558B" w:rsidP="00CB558B">
      <m:oMathPara>
        <m:oMath>
          <m:r>
            <w:rPr>
              <w:rFonts w:ascii="Cambria Math" w:hAnsi="Cambria Math"/>
            </w:rPr>
            <m:t>U=</m:t>
          </m:r>
          <m:d>
            <m:dPr>
              <m:begChr m:val="["/>
              <m:endChr m:val="]"/>
              <m:ctrlPr>
                <w:rPr>
                  <w:rFonts w:ascii="Cambria Math" w:hAnsi="Cambria Math"/>
                  <w:i/>
                </w:rPr>
              </m:ctrlPr>
            </m:dPr>
            <m:e>
              <m:m>
                <m:mPr>
                  <m:plcHide m:val="1"/>
                  <m:mcs>
                    <m:mc>
                      <m:mcPr>
                        <m:count m:val="3"/>
                        <m:mcJc m:val="center"/>
                      </m:mcPr>
                    </m:mc>
                  </m:mcs>
                  <m:ctrlPr>
                    <w:rPr>
                      <w:rFonts w:ascii="Cambria Math" w:hAnsi="Cambria Math"/>
                    </w:rPr>
                  </m:ctrlPr>
                </m:mPr>
                <m:mr>
                  <m:e/>
                  <m:e/>
                  <m:e/>
                </m:mr>
                <m:mr>
                  <m:e>
                    <m:sSub>
                      <m:sSubPr>
                        <m:ctrlPr>
                          <w:rPr>
                            <w:rFonts w:ascii="Cambria Math" w:hAnsi="Cambria Math"/>
                          </w:rPr>
                        </m:ctrlPr>
                      </m:sSubPr>
                      <m:e>
                        <m:r>
                          <w:rPr>
                            <w:rFonts w:ascii="Cambria Math" w:hAnsi="Cambria Math"/>
                          </w:rPr>
                          <m:t>u</m:t>
                        </m:r>
                      </m:e>
                      <m:sub>
                        <m:r>
                          <w:rPr>
                            <w:rFonts w:ascii="Cambria Math" w:hAnsi="Cambria Math"/>
                          </w:rPr>
                          <m:t>1</m:t>
                        </m:r>
                      </m:sub>
                    </m:sSub>
                  </m:e>
                  <m:e>
                    <m:r>
                      <w:rPr>
                        <w:rFonts w:ascii="Cambria Math" w:hAnsi="Cambria Math"/>
                      </w:rPr>
                      <m:t>⋯</m:t>
                    </m:r>
                  </m:e>
                  <m:e>
                    <m:sSub>
                      <m:sSubPr>
                        <m:ctrlPr>
                          <w:rPr>
                            <w:rFonts w:ascii="Cambria Math" w:hAnsi="Cambria Math"/>
                          </w:rPr>
                        </m:ctrlPr>
                      </m:sSubPr>
                      <m:e>
                        <m:r>
                          <w:rPr>
                            <w:rFonts w:ascii="Cambria Math" w:hAnsi="Cambria Math"/>
                          </w:rPr>
                          <m:t>u</m:t>
                        </m:r>
                      </m:e>
                      <m:sub>
                        <m:r>
                          <w:rPr>
                            <w:rFonts w:ascii="Cambria Math" w:hAnsi="Cambria Math"/>
                          </w:rPr>
                          <m:t>n</m:t>
                        </m:r>
                      </m:sub>
                    </m:sSub>
                  </m:e>
                </m:mr>
              </m:m>
            </m:e>
          </m:d>
        </m:oMath>
      </m:oMathPara>
    </w:p>
    <w:p w14:paraId="4578EBB8" w14:textId="77777777" w:rsidR="00CB558B" w:rsidRDefault="00CB558B" w:rsidP="00CB558B">
      <w:r>
        <w:rPr>
          <w:rFonts w:hint="eastAsia"/>
        </w:rPr>
        <w:t>对于正交矩阵</w:t>
      </w:r>
      <m:oMath>
        <m:r>
          <w:rPr>
            <w:rFonts w:ascii="Cambria Math" w:hAnsi="Cambria Math" w:hint="eastAsia"/>
          </w:rPr>
          <m:t>U</m:t>
        </m:r>
      </m:oMath>
      <w:r>
        <w:rPr>
          <w:rFonts w:hint="eastAsia"/>
        </w:rPr>
        <w:t>来说，有</w:t>
      </w:r>
      <m:oMath>
        <m:sSup>
          <m:sSupPr>
            <m:ctrlPr>
              <w:rPr>
                <w:rFonts w:ascii="Cambria Math" w:hAnsi="Cambria Math"/>
              </w:rPr>
            </m:ctrlPr>
          </m:sSupPr>
          <m:e>
            <m:r>
              <w:rPr>
                <w:rFonts w:ascii="Cambria Math" w:hAnsi="Cambria Math"/>
              </w:rPr>
              <m:t>U</m:t>
            </m:r>
          </m:e>
          <m:sup>
            <m:r>
              <w:rPr>
                <w:rFonts w:ascii="Cambria Math" w:hAnsi="Cambria Math"/>
              </w:rPr>
              <m:t>T</m:t>
            </m:r>
          </m:sup>
        </m:sSup>
        <m:r>
          <w:rPr>
            <w:rFonts w:ascii="Cambria Math" w:hAnsi="Cambria Math"/>
          </w:rPr>
          <m:t>U=I</m:t>
        </m:r>
      </m:oMath>
      <w:r>
        <w:rPr>
          <w:rFonts w:hint="eastAsia"/>
        </w:rPr>
        <w:t>，在此基础上我们定义图的傅里叶变换：对于任意一个在图上的信号</w:t>
      </w:r>
      <m:oMath>
        <m:r>
          <w:rPr>
            <w:rFonts w:ascii="Cambria Math" w:hAnsi="Cambria Math" w:hint="eastAsia"/>
          </w:rPr>
          <m:t>x</m:t>
        </m:r>
      </m:oMath>
      <w:r>
        <w:rPr>
          <w:rFonts w:hint="eastAsia"/>
        </w:rPr>
        <w:t>，其傅里叶变换为：</w:t>
      </w:r>
    </w:p>
    <w:p w14:paraId="4AF7DBCB" w14:textId="77777777" w:rsidR="00CB558B" w:rsidRDefault="00CB558B" w:rsidP="00CB558B">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k</m:t>
              </m:r>
            </m:sub>
          </m:sSub>
          <m:r>
            <w:rPr>
              <w:rFonts w:ascii="Cambria Math" w:hAnsi="Cambria Math"/>
            </w:rPr>
            <m:t>=</m:t>
          </m:r>
          <m:nary>
            <m:naryPr>
              <m:chr m:val="∑"/>
              <m:limLoc m:val="subSup"/>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xml:space="preserve"> </m:t>
              </m:r>
            </m:e>
          </m:nary>
          <m:sSubSup>
            <m:sSubSupPr>
              <m:ctrlPr>
                <w:rPr>
                  <w:rFonts w:ascii="Cambria Math" w:hAnsi="Cambria Math"/>
                </w:rPr>
              </m:ctrlPr>
            </m:sSubSupPr>
            <m:e>
              <m:r>
                <w:rPr>
                  <w:rFonts w:ascii="Cambria Math" w:hAnsi="Cambria Math" w:hint="eastAsia"/>
                </w:rPr>
                <m:t>U</m:t>
              </m:r>
            </m:e>
            <m:sub>
              <m:r>
                <w:rPr>
                  <w:rFonts w:ascii="Cambria Math" w:hAnsi="Cambria Math" w:hint="eastAsia"/>
                </w:rPr>
                <m:t>ki</m:t>
              </m:r>
              <m:r>
                <w:rPr>
                  <w:rFonts w:ascii="Cambria Math" w:hAnsi="Cambria Math"/>
                </w:rPr>
                <m:t xml:space="preserve"> </m:t>
              </m:r>
            </m:sub>
            <m:sup>
              <m:r>
                <w:rPr>
                  <w:rFonts w:ascii="Cambria Math" w:hAnsi="Cambria Math"/>
                </w:rPr>
                <m:t>T</m:t>
              </m:r>
            </m:sup>
          </m:sSubSup>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lt;</m:t>
          </m:r>
          <m:sSub>
            <m:sSubPr>
              <m:ctrlPr>
                <w:rPr>
                  <w:rFonts w:ascii="Cambria Math" w:hAnsi="Cambria Math"/>
                </w:rPr>
              </m:ctrlPr>
            </m:sSubPr>
            <m:e>
              <m:r>
                <m:rPr>
                  <m:sty m:val="b"/>
                </m:rPr>
                <w:rPr>
                  <w:rFonts w:ascii="Cambria Math" w:hAnsi="Cambria Math" w:hint="eastAsia"/>
                </w:rPr>
                <m:t>u</m:t>
              </m:r>
            </m:e>
            <m:sub>
              <m:r>
                <w:rPr>
                  <w:rFonts w:ascii="Cambria Math" w:hAnsi="Cambria Math"/>
                </w:rPr>
                <m:t>k</m:t>
              </m:r>
            </m:sub>
          </m:sSub>
          <m:r>
            <w:rPr>
              <w:rFonts w:ascii="Cambria Math" w:hAnsi="Cambria Math"/>
            </w:rPr>
            <m:t>,</m:t>
          </m:r>
          <m:r>
            <m:rPr>
              <m:sty m:val="b"/>
            </m:rPr>
            <w:rPr>
              <w:rFonts w:ascii="Cambria Math" w:hAnsi="Cambria Math"/>
            </w:rPr>
            <m:t>x</m:t>
          </m:r>
          <m:r>
            <w:rPr>
              <w:rFonts w:ascii="Cambria Math" w:hAnsi="Cambria Math"/>
            </w:rPr>
            <m:t>&gt;</m:t>
          </m:r>
        </m:oMath>
      </m:oMathPara>
    </w:p>
    <w:p w14:paraId="21B7CE71" w14:textId="77777777" w:rsidR="00CB558B" w:rsidRDefault="00CB558B" w:rsidP="00CB558B">
      <w:pPr>
        <w:rPr>
          <w:bCs/>
        </w:rPr>
      </w:pPr>
      <w:r>
        <w:rPr>
          <w:rFonts w:hint="eastAsia"/>
        </w:rPr>
        <w:t>我们称特征向量为傅里叶基，</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k</m:t>
            </m:r>
          </m:sub>
        </m:sSub>
      </m:oMath>
      <w:r>
        <w:rPr>
          <w:rFonts w:hint="eastAsia"/>
        </w:rPr>
        <w:t>是</w:t>
      </w:r>
      <m:oMath>
        <m:r>
          <m:rPr>
            <m:sty m:val="b"/>
          </m:rPr>
          <w:rPr>
            <w:rFonts w:ascii="Cambria Math" w:hAnsi="Cambria Math"/>
          </w:rPr>
          <m:t>x</m:t>
        </m:r>
      </m:oMath>
      <w:r w:rsidRPr="00D23972">
        <w:rPr>
          <w:rFonts w:hint="eastAsia"/>
          <w:bCs/>
        </w:rPr>
        <w:t>在</w:t>
      </w:r>
      <w:r>
        <w:rPr>
          <w:rFonts w:hint="eastAsia"/>
          <w:bCs/>
        </w:rPr>
        <w:t>第</w:t>
      </w:r>
      <w:r>
        <w:rPr>
          <w:rFonts w:hint="eastAsia"/>
          <w:bCs/>
        </w:rPr>
        <w:t>k</w:t>
      </w:r>
      <w:proofErr w:type="gramStart"/>
      <w:r>
        <w:rPr>
          <w:rFonts w:hint="eastAsia"/>
          <w:bCs/>
        </w:rPr>
        <w:t>个</w:t>
      </w:r>
      <w:proofErr w:type="gramEnd"/>
      <w:r>
        <w:rPr>
          <w:rFonts w:hint="eastAsia"/>
          <w:bCs/>
        </w:rPr>
        <w:t>傅里叶基上的傅里叶系数。从定义上我们可以看出，傅里叶系数本质上是图信号在傅里叶基上的投影，衡量了图信号与傅里叶基的相似度。用矩阵形式可以计算出所有的傅里叶系数：</w:t>
      </w:r>
    </w:p>
    <w:p w14:paraId="23779AC5" w14:textId="77777777" w:rsidR="00CB558B" w:rsidRDefault="00CB558B" w:rsidP="00CB558B">
      <m:oMathPara>
        <m:oMath>
          <m:acc>
            <m:accPr>
              <m:chr m:val="̃"/>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rPr>
              </m:ctrlPr>
            </m:sSupPr>
            <m:e>
              <m:r>
                <w:rPr>
                  <w:rFonts w:ascii="Cambria Math" w:hAnsi="Cambria Math" w:hint="eastAsia"/>
                </w:rPr>
                <m:t>U</m:t>
              </m:r>
            </m:e>
            <m:sup>
              <m:r>
                <w:rPr>
                  <w:rFonts w:ascii="Cambria Math" w:hAnsi="Cambria Math" w:hint="eastAsia"/>
                </w:rPr>
                <m:t>T</m:t>
              </m:r>
            </m:sup>
          </m:sSup>
          <m:r>
            <m:rPr>
              <m:sty m:val="bi"/>
            </m:rPr>
            <w:rPr>
              <w:rFonts w:ascii="Cambria Math" w:hAnsi="Cambria Math"/>
            </w:rPr>
            <m:t>x</m:t>
          </m:r>
          <m:r>
            <w:rPr>
              <w:rFonts w:ascii="Cambria Math" w:hAnsi="Cambria Math"/>
            </w:rPr>
            <m:t>,</m:t>
          </m:r>
          <m:acc>
            <m:accPr>
              <m:chr m:val="̃"/>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sup>
          </m:sSup>
        </m:oMath>
      </m:oMathPara>
    </w:p>
    <w:p w14:paraId="3E79499D" w14:textId="77777777" w:rsidR="00CB558B" w:rsidRDefault="00CB558B" w:rsidP="00CB558B">
      <w:r>
        <w:rPr>
          <w:rFonts w:hint="eastAsia"/>
        </w:rPr>
        <w:t>由于</w:t>
      </w:r>
      <w:r>
        <w:rPr>
          <w:rFonts w:hint="eastAsia"/>
        </w:rPr>
        <w:t>U</w:t>
      </w:r>
      <w:r>
        <w:rPr>
          <w:rFonts w:hint="eastAsia"/>
        </w:rPr>
        <w:t>是一个正交矩阵，对上</w:t>
      </w:r>
      <w:proofErr w:type="gramStart"/>
      <w:r>
        <w:rPr>
          <w:rFonts w:hint="eastAsia"/>
        </w:rPr>
        <w:t>式左乘</w:t>
      </w:r>
      <w:proofErr w:type="gramEnd"/>
      <w:r>
        <w:rPr>
          <w:rFonts w:hint="eastAsia"/>
        </w:rPr>
        <w:t>U</w:t>
      </w:r>
      <w:r>
        <w:rPr>
          <w:rFonts w:hint="eastAsia"/>
        </w:rPr>
        <w:t>，则：</w:t>
      </w:r>
    </w:p>
    <w:p w14:paraId="4E09E1E7" w14:textId="77777777" w:rsidR="00CB558B" w:rsidRDefault="00CB558B" w:rsidP="00CB558B">
      <m:oMathPara>
        <m:oMath>
          <m:sSub>
            <m:sSubPr>
              <m:ctrlPr>
                <w:rPr>
                  <w:rFonts w:ascii="Cambria Math" w:hAnsi="Cambria Math"/>
                </w:rPr>
              </m:ctrlPr>
            </m:sSubPr>
            <m:e>
              <m:r>
                <w:rPr>
                  <w:rFonts w:ascii="Cambria Math" w:hAnsi="Cambria Math" w:hint="eastAsia"/>
                </w:rPr>
                <m:t>U</m:t>
              </m:r>
            </m:e>
            <m:sub>
              <m:acc>
                <m:accPr>
                  <m:chr m:val="̃"/>
                  <m:ctrlPr>
                    <w:rPr>
                      <w:rFonts w:ascii="Cambria Math" w:hAnsi="Cambria Math"/>
                    </w:rPr>
                  </m:ctrlPr>
                </m:accPr>
                <m:e>
                  <m:r>
                    <m:rPr>
                      <m:sty m:val="b"/>
                    </m:rPr>
                    <w:rPr>
                      <w:rFonts w:ascii="Cambria Math" w:hAnsi="Cambria Math"/>
                    </w:rPr>
                    <m:t>X</m:t>
                  </m:r>
                </m:e>
              </m:acc>
            </m:sub>
          </m:sSub>
          <m:r>
            <w:rPr>
              <w:rFonts w:ascii="Cambria Math" w:hAnsi="Cambria Math"/>
            </w:rPr>
            <m:t>=</m:t>
          </m:r>
          <m:r>
            <w:rPr>
              <w:rFonts w:ascii="Cambria Math" w:hAnsi="Cambria Math" w:hint="eastAsia"/>
            </w:rPr>
            <m:t>U</m:t>
          </m:r>
          <m:sSup>
            <m:sSupPr>
              <m:ctrlPr>
                <w:rPr>
                  <w:rFonts w:ascii="Cambria Math" w:hAnsi="Cambria Math"/>
                </w:rPr>
              </m:ctrlPr>
            </m:sSupPr>
            <m:e>
              <m:r>
                <w:rPr>
                  <w:rFonts w:ascii="Cambria Math" w:hAnsi="Cambria Math" w:hint="eastAsia"/>
                </w:rPr>
                <m:t>U</m:t>
              </m:r>
            </m:e>
            <m:sup>
              <m:r>
                <w:rPr>
                  <w:rFonts w:ascii="Cambria Math" w:hAnsi="Cambria Math" w:hint="eastAsia"/>
                </w:rPr>
                <m:t>T</m:t>
              </m:r>
            </m:sup>
          </m:sSup>
          <m:r>
            <m:rPr>
              <m:sty m:val="b"/>
            </m:rPr>
            <w:rPr>
              <w:rFonts w:ascii="Cambria Math" w:hAnsi="Cambria Math"/>
            </w:rPr>
            <m:t>X</m:t>
          </m:r>
          <m:r>
            <w:rPr>
              <w:rFonts w:ascii="Cambria Math" w:hAnsi="Cambria Math"/>
            </w:rPr>
            <m:t>=I</m:t>
          </m:r>
          <m:r>
            <m:rPr>
              <m:sty m:val="b"/>
            </m:rPr>
            <w:rPr>
              <w:rFonts w:ascii="Cambria Math" w:hAnsi="Cambria Math"/>
            </w:rPr>
            <m:t>X</m:t>
          </m:r>
          <m:r>
            <w:rPr>
              <w:rFonts w:ascii="Cambria Math" w:hAnsi="Cambria Math"/>
            </w:rPr>
            <m:t>=</m:t>
          </m:r>
          <m:r>
            <m:rPr>
              <m:sty m:val="b"/>
            </m:rPr>
            <w:rPr>
              <w:rFonts w:ascii="Cambria Math" w:hAnsi="Cambria Math"/>
            </w:rPr>
            <m:t>X</m:t>
          </m:r>
        </m:oMath>
      </m:oMathPara>
    </w:p>
    <w:p w14:paraId="6C2C3AE6" w14:textId="77777777" w:rsidR="00CB558B" w:rsidRDefault="00CB558B" w:rsidP="00CB558B">
      <w:r>
        <w:rPr>
          <w:rFonts w:hint="eastAsia"/>
        </w:rPr>
        <w:t>于是我们可以得到逆傅里叶变换：</w:t>
      </w:r>
    </w:p>
    <w:p w14:paraId="77DC7D8A" w14:textId="77777777" w:rsidR="00CB558B" w:rsidRPr="007F0812" w:rsidRDefault="00CB558B" w:rsidP="00CB558B">
      <m:oMathPara>
        <m:oMath>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subSup"/>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xml:space="preserve"> </m:t>
              </m:r>
            </m:e>
          </m:nary>
          <m:sSub>
            <m:sSubPr>
              <m:ctrlPr>
                <w:rPr>
                  <w:rFonts w:ascii="Cambria Math" w:hAnsi="Cambria Math"/>
                </w:rPr>
              </m:ctrlPr>
            </m:sSubPr>
            <m:e>
              <m:r>
                <w:rPr>
                  <w:rFonts w:ascii="Cambria Math" w:hAnsi="Cambria Math" w:hint="eastAsia"/>
                </w:rPr>
                <m:t>U</m:t>
              </m:r>
            </m:e>
            <m:sub>
              <m:r>
                <w:rPr>
                  <w:rFonts w:ascii="Cambria Math" w:hAnsi="Cambria Math"/>
                </w:rPr>
                <m:t>k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oMath>
      </m:oMathPara>
    </w:p>
    <w:p w14:paraId="60C91E3A" w14:textId="77777777" w:rsidR="00CB558B" w:rsidRPr="00C1216B" w:rsidRDefault="00CB558B" w:rsidP="00CB558B"/>
    <w:p w14:paraId="1E998418" w14:textId="77777777" w:rsidR="00CB558B" w:rsidRDefault="00CB558B" w:rsidP="00CB558B">
      <w:pPr>
        <w:pStyle w:val="2"/>
        <w:ind w:left="286" w:hanging="286"/>
      </w:pPr>
      <w:r>
        <w:rPr>
          <w:rFonts w:hint="eastAsia"/>
        </w:rPr>
        <w:lastRenderedPageBreak/>
        <w:t>图的计算任务</w:t>
      </w:r>
    </w:p>
    <w:p w14:paraId="026D4B37" w14:textId="77777777" w:rsidR="00CB558B" w:rsidRDefault="00CB558B" w:rsidP="00CB558B">
      <w:pPr>
        <w:ind w:firstLine="420"/>
      </w:pPr>
      <w:r>
        <w:t>图</w:t>
      </w:r>
      <w:r>
        <w:rPr>
          <w:rFonts w:hint="eastAsia"/>
        </w:rPr>
        <w:t>上</w:t>
      </w:r>
      <w:r>
        <w:t>的任务一般有三种类型</w:t>
      </w:r>
      <w:r>
        <w:t xml:space="preserve">: </w:t>
      </w:r>
      <w:proofErr w:type="gramStart"/>
      <w:r>
        <w:t>图级任务</w:t>
      </w:r>
      <w:proofErr w:type="gramEnd"/>
      <w:r>
        <w:t>、</w:t>
      </w:r>
      <w:proofErr w:type="gramStart"/>
      <w:r>
        <w:t>节点级任务</w:t>
      </w:r>
      <w:proofErr w:type="gramEnd"/>
      <w:r>
        <w:t>和</w:t>
      </w:r>
      <w:proofErr w:type="gramStart"/>
      <w:r>
        <w:t>边</w:t>
      </w:r>
      <w:proofErr w:type="gramEnd"/>
      <w:r>
        <w:t>级任务。在</w:t>
      </w:r>
      <w:proofErr w:type="gramStart"/>
      <w:r>
        <w:t>图级任务</w:t>
      </w:r>
      <w:proofErr w:type="gramEnd"/>
      <w:r>
        <w:t>中，</w:t>
      </w:r>
      <w:r>
        <w:rPr>
          <w:rFonts w:hint="eastAsia"/>
        </w:rPr>
        <w:t>每个数据样本是一个完整的图，</w:t>
      </w:r>
      <w:r>
        <w:t>我们</w:t>
      </w:r>
      <w:r>
        <w:rPr>
          <w:rFonts w:hint="eastAsia"/>
        </w:rPr>
        <w:t>希望</w:t>
      </w:r>
      <w:r>
        <w:t>预测整个图的性质</w:t>
      </w:r>
      <w:r>
        <w:rPr>
          <w:rFonts w:hint="eastAsia"/>
        </w:rPr>
        <w:t>，对图进行分类预测等；</w:t>
      </w:r>
      <w:r>
        <w:t>对于</w:t>
      </w:r>
      <w:proofErr w:type="gramStart"/>
      <w:r>
        <w:t>节点级</w:t>
      </w:r>
      <w:proofErr w:type="gramEnd"/>
      <w:r>
        <w:t>任务，</w:t>
      </w:r>
      <w:r>
        <w:rPr>
          <w:rFonts w:hint="eastAsia"/>
        </w:rPr>
        <w:t>其中图中的节点作为数据样本，</w:t>
      </w:r>
      <w:r>
        <w:t>我们</w:t>
      </w:r>
      <w:r>
        <w:rPr>
          <w:rFonts w:hint="eastAsia"/>
        </w:rPr>
        <w:t>可以</w:t>
      </w:r>
      <w:r>
        <w:t>预测图中每个节点的一些性质</w:t>
      </w:r>
      <w:r>
        <w:rPr>
          <w:rFonts w:hint="eastAsia"/>
        </w:rPr>
        <w:t>，对其中的节点进行分类、聚类或者预测其中影响最大的节点；</w:t>
      </w:r>
      <w:r>
        <w:t>对于边界层次的任务，我们希望</w:t>
      </w:r>
      <w:r>
        <w:rPr>
          <w:rFonts w:hint="eastAsia"/>
        </w:rPr>
        <w:t>探寻</w:t>
      </w:r>
      <w:r>
        <w:t>图中边的性质</w:t>
      </w:r>
      <w:r>
        <w:rPr>
          <w:rFonts w:hint="eastAsia"/>
        </w:rPr>
        <w:t>或者预测节点之间的</w:t>
      </w:r>
      <w:proofErr w:type="gramStart"/>
      <w:r>
        <w:rPr>
          <w:rFonts w:hint="eastAsia"/>
        </w:rPr>
        <w:t>边是否</w:t>
      </w:r>
      <w:proofErr w:type="gramEnd"/>
      <w:r>
        <w:rPr>
          <w:rFonts w:hint="eastAsia"/>
        </w:rPr>
        <w:t>存在</w:t>
      </w:r>
      <w:r>
        <w:t>。</w:t>
      </w:r>
      <w:r>
        <w:rPr>
          <w:rFonts w:hint="eastAsia"/>
        </w:rPr>
        <w:t>下面</w:t>
      </w:r>
      <w:r>
        <w:t>让我们详细地了解一下三类</w:t>
      </w:r>
      <w:proofErr w:type="gramStart"/>
      <w:r>
        <w:t>图</w:t>
      </w:r>
      <w:r>
        <w:rPr>
          <w:rFonts w:hint="eastAsia"/>
        </w:rPr>
        <w:t>预测</w:t>
      </w:r>
      <w:proofErr w:type="gramEnd"/>
      <w:r>
        <w:t>问题。</w:t>
      </w:r>
    </w:p>
    <w:p w14:paraId="35EB1CD3" w14:textId="77777777" w:rsidR="00CB558B" w:rsidRDefault="00CB558B" w:rsidP="00CB558B">
      <w:pPr>
        <w:pStyle w:val="3"/>
      </w:pPr>
      <w:proofErr w:type="gramStart"/>
      <w:r>
        <w:rPr>
          <w:rFonts w:hint="eastAsia"/>
        </w:rPr>
        <w:t>节点级预测</w:t>
      </w:r>
      <w:proofErr w:type="gramEnd"/>
      <w:r>
        <w:rPr>
          <w:rFonts w:hint="eastAsia"/>
        </w:rPr>
        <w:t>任务</w:t>
      </w:r>
    </w:p>
    <w:p w14:paraId="17BDAC10" w14:textId="77777777" w:rsidR="00CB558B" w:rsidRDefault="00CB558B" w:rsidP="00CB558B">
      <w:pPr>
        <w:ind w:firstLine="420"/>
      </w:pPr>
      <w:r w:rsidRPr="00DA7FB0">
        <w:t>在</w:t>
      </w:r>
      <w:proofErr w:type="gramStart"/>
      <w:r w:rsidRPr="00DA7FB0">
        <w:t>图计算</w:t>
      </w:r>
      <w:proofErr w:type="gramEnd"/>
      <w:r w:rsidRPr="00DA7FB0">
        <w:t>中，</w:t>
      </w:r>
      <w:proofErr w:type="gramStart"/>
      <w:r w:rsidRPr="00DA7FB0">
        <w:t>节点级任务</w:t>
      </w:r>
      <w:proofErr w:type="gramEnd"/>
      <w:r w:rsidRPr="00DA7FB0">
        <w:t>是指针对图中每个节点设计的任务，在节点级别上进行计算和处理。常见的</w:t>
      </w:r>
      <w:proofErr w:type="gramStart"/>
      <w:r w:rsidRPr="00DA7FB0">
        <w:t>节点级任务</w:t>
      </w:r>
      <w:proofErr w:type="gramEnd"/>
      <w:r>
        <w:rPr>
          <w:rFonts w:hint="eastAsia"/>
        </w:rPr>
        <w:t>主要有节点分类、节点重要性评估、链接预测等，接下来我们主要讨论一个代表性任务——节点分类。</w:t>
      </w:r>
    </w:p>
    <w:p w14:paraId="627EB162" w14:textId="77777777" w:rsidR="00CB558B" w:rsidRDefault="00CB558B" w:rsidP="00CB558B">
      <w:pPr>
        <w:ind w:firstLine="420"/>
      </w:pPr>
      <w:r>
        <w:t>节点</w:t>
      </w:r>
      <w:r>
        <w:rPr>
          <w:rFonts w:hint="eastAsia"/>
        </w:rPr>
        <w:t>分类</w:t>
      </w:r>
      <w:r>
        <w:t>涉及到预测图中每个节点的身份或角色</w:t>
      </w:r>
      <w:r>
        <w:rPr>
          <w:rFonts w:hint="eastAsia"/>
        </w:rPr>
        <w:t>，其中</w:t>
      </w:r>
      <w:r>
        <w:t>一个经典</w:t>
      </w:r>
      <w:r>
        <w:rPr>
          <w:rFonts w:hint="eastAsia"/>
        </w:rPr>
        <w:t>的</w:t>
      </w:r>
      <w:r>
        <w:t>例子是空手道俱乐部</w:t>
      </w:r>
      <w:r>
        <w:rPr>
          <w:rFonts w:hint="eastAsia"/>
        </w:rPr>
        <w:t>（如图</w:t>
      </w:r>
      <w:r>
        <w:rPr>
          <w:rFonts w:hint="eastAsia"/>
        </w:rPr>
        <w:t>1</w:t>
      </w:r>
      <w:r>
        <w:t>5-13</w:t>
      </w:r>
      <w:r>
        <w:rPr>
          <w:rFonts w:hint="eastAsia"/>
        </w:rPr>
        <w:t>）</w:t>
      </w:r>
      <w:r>
        <w:t>。该数据集是一个单一的社交网络图，由政治分裂后宣誓效忠于两个空手道俱乐部之一的个人组成。随着故事的发展，</w:t>
      </w:r>
      <w:r>
        <w:t xml:space="preserve">Hi </w:t>
      </w:r>
      <w:r>
        <w:t>先生</w:t>
      </w:r>
      <w:r>
        <w:t>(</w:t>
      </w:r>
      <w:r>
        <w:t>导师</w:t>
      </w:r>
      <w:r>
        <w:t>)</w:t>
      </w:r>
      <w:r>
        <w:t>和</w:t>
      </w:r>
      <w:r>
        <w:t xml:space="preserve"> John H (</w:t>
      </w:r>
      <w:r>
        <w:t>管理员</w:t>
      </w:r>
      <w:r>
        <w:t>)</w:t>
      </w:r>
      <w:r>
        <w:t>之间的不和导致了空手道俱乐部的分裂。节点代表个别的空手道练习者，边缘代表这些成员之间的</w:t>
      </w:r>
      <w:r>
        <w:rPr>
          <w:rFonts w:hint="eastAsia"/>
        </w:rPr>
        <w:t>关系</w:t>
      </w:r>
      <w:r>
        <w:t>。</w:t>
      </w:r>
      <w:r>
        <w:rPr>
          <w:rFonts w:hint="eastAsia"/>
        </w:rPr>
        <w:t>该问题的目标是预测</w:t>
      </w:r>
      <w:r>
        <w:t>分类一个给定的成员</w:t>
      </w:r>
      <w:r>
        <w:rPr>
          <w:rFonts w:hint="eastAsia"/>
        </w:rPr>
        <w:t>在比赛之后</w:t>
      </w:r>
      <w:r>
        <w:t>是忠于</w:t>
      </w:r>
      <w:r>
        <w:t>Hi</w:t>
      </w:r>
      <w:r>
        <w:t>先生</w:t>
      </w:r>
      <w:r>
        <w:rPr>
          <w:rFonts w:hint="eastAsia"/>
        </w:rPr>
        <w:t>还是</w:t>
      </w:r>
      <w:r w:rsidRPr="000B3A7E">
        <w:t>John H</w:t>
      </w:r>
      <w:r>
        <w:rPr>
          <w:rFonts w:hint="eastAsia"/>
        </w:rPr>
        <w:t>。</w:t>
      </w:r>
    </w:p>
    <w:p w14:paraId="3167F90F" w14:textId="77777777" w:rsidR="00CB558B" w:rsidRDefault="00CB558B" w:rsidP="00CB558B">
      <w:pPr>
        <w:jc w:val="center"/>
      </w:pPr>
      <w:r w:rsidRPr="006E09B3">
        <w:rPr>
          <w:noProof/>
        </w:rPr>
        <w:drawing>
          <wp:inline distT="0" distB="0" distL="0" distR="0" wp14:anchorId="2F6556C6" wp14:editId="5DBEB814">
            <wp:extent cx="3771900" cy="2321584"/>
            <wp:effectExtent l="0" t="0" r="0" b="2540"/>
            <wp:docPr id="1640488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488439" name=""/>
                    <pic:cNvPicPr/>
                  </pic:nvPicPr>
                  <pic:blipFill>
                    <a:blip r:embed="rId145"/>
                    <a:stretch>
                      <a:fillRect/>
                    </a:stretch>
                  </pic:blipFill>
                  <pic:spPr>
                    <a:xfrm>
                      <a:off x="0" y="0"/>
                      <a:ext cx="3794004" cy="2335189"/>
                    </a:xfrm>
                    <a:prstGeom prst="rect">
                      <a:avLst/>
                    </a:prstGeom>
                  </pic:spPr>
                </pic:pic>
              </a:graphicData>
            </a:graphic>
          </wp:inline>
        </w:drawing>
      </w:r>
    </w:p>
    <w:p w14:paraId="7CCA82F8" w14:textId="77777777" w:rsidR="00CB558B" w:rsidRPr="008D469A"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3</w:t>
      </w:r>
      <w:r>
        <w:fldChar w:fldCharType="end"/>
      </w:r>
      <w:r>
        <w:t xml:space="preserve">  </w:t>
      </w:r>
      <w:r w:rsidRPr="006E09B3">
        <w:t>空手道俱乐部图，颜色表示</w:t>
      </w:r>
      <w:r>
        <w:rPr>
          <w:rFonts w:hint="eastAsia"/>
        </w:rPr>
        <w:t>不同的社群</w:t>
      </w:r>
    </w:p>
    <w:p w14:paraId="000F7216" w14:textId="77777777" w:rsidR="00CB558B" w:rsidRPr="0063665A" w:rsidRDefault="00CB558B" w:rsidP="00CB558B">
      <w:pPr>
        <w:rPr>
          <w:b/>
          <w:bCs/>
        </w:rPr>
      </w:pPr>
      <w:r>
        <w:rPr>
          <w:rFonts w:hint="eastAsia"/>
          <w:b/>
          <w:bCs/>
        </w:rPr>
        <w:lastRenderedPageBreak/>
        <w:t>节点</w:t>
      </w:r>
      <w:r w:rsidRPr="0063665A">
        <w:rPr>
          <w:rFonts w:hint="eastAsia"/>
          <w:b/>
          <w:bCs/>
        </w:rPr>
        <w:t>分类实战代码</w:t>
      </w:r>
    </w:p>
    <w:p w14:paraId="6B98718F" w14:textId="77777777" w:rsidR="00CB558B" w:rsidRPr="0063665A" w:rsidRDefault="00CB558B" w:rsidP="00CB558B">
      <w:pPr>
        <w:jc w:val="left"/>
      </w:pPr>
    </w:p>
    <w:p w14:paraId="5249644D" w14:textId="77777777" w:rsidR="00CB558B" w:rsidRPr="00BA4C1B" w:rsidRDefault="00CB558B" w:rsidP="00CB558B">
      <w:pPr>
        <w:ind w:firstLine="420"/>
      </w:pPr>
    </w:p>
    <w:p w14:paraId="6499AE12" w14:textId="77777777" w:rsidR="00CB558B" w:rsidRDefault="00CB558B" w:rsidP="00CB558B">
      <w:pPr>
        <w:pStyle w:val="3"/>
      </w:pPr>
      <w:proofErr w:type="gramStart"/>
      <w:r>
        <w:rPr>
          <w:rFonts w:hint="eastAsia"/>
        </w:rPr>
        <w:t>图级预测</w:t>
      </w:r>
      <w:proofErr w:type="gramEnd"/>
      <w:r>
        <w:rPr>
          <w:rFonts w:hint="eastAsia"/>
        </w:rPr>
        <w:t>任务</w:t>
      </w:r>
    </w:p>
    <w:p w14:paraId="76B7C90B" w14:textId="77777777" w:rsidR="00CB558B" w:rsidRDefault="00CB558B" w:rsidP="00CB558B">
      <w:pPr>
        <w:ind w:firstLine="420"/>
      </w:pPr>
      <w:r w:rsidRPr="00DA7FB0">
        <w:t>在</w:t>
      </w:r>
      <w:proofErr w:type="gramStart"/>
      <w:r w:rsidRPr="00DA7FB0">
        <w:t>图计算</w:t>
      </w:r>
      <w:proofErr w:type="gramEnd"/>
      <w:r w:rsidRPr="00DA7FB0">
        <w:t>中，</w:t>
      </w:r>
      <w:proofErr w:type="gramStart"/>
      <w:r w:rsidRPr="00DA7FB0">
        <w:t>图级任务</w:t>
      </w:r>
      <w:proofErr w:type="gramEnd"/>
      <w:r w:rsidRPr="00DA7FB0">
        <w:t>（</w:t>
      </w:r>
      <w:r w:rsidRPr="00DA7FB0">
        <w:t>Graph-level tasks</w:t>
      </w:r>
      <w:r w:rsidRPr="00DA7FB0">
        <w:t>）是指针对整个图进行处理和分析的任务。常见的</w:t>
      </w:r>
      <w:proofErr w:type="gramStart"/>
      <w:r w:rsidRPr="00DA7FB0">
        <w:t>图级任务</w:t>
      </w:r>
      <w:proofErr w:type="gramEnd"/>
      <w:r>
        <w:rPr>
          <w:rFonts w:hint="eastAsia"/>
        </w:rPr>
        <w:t>主要有图分类、图聚类、图匹配（</w:t>
      </w:r>
      <w:r w:rsidRPr="00DA7FB0">
        <w:t>在两个或多个给定的图之间寻找相似性，以做出比较和分析</w:t>
      </w:r>
      <w:r>
        <w:rPr>
          <w:rFonts w:hint="eastAsia"/>
        </w:rPr>
        <w:t>）、图生成等。本节我们主要介绍其中具有代表性的一类任务——图分类。</w:t>
      </w:r>
    </w:p>
    <w:p w14:paraId="03A8A967" w14:textId="77777777" w:rsidR="00CB558B" w:rsidRDefault="00CB558B" w:rsidP="00CB558B">
      <w:pPr>
        <w:ind w:firstLine="420"/>
      </w:pPr>
      <w:r w:rsidRPr="00BA4C1B">
        <w:t>在图</w:t>
      </w:r>
      <w:r>
        <w:rPr>
          <w:rFonts w:hint="eastAsia"/>
        </w:rPr>
        <w:t>分类</w:t>
      </w:r>
      <w:r w:rsidRPr="00BA4C1B">
        <w:t>中，我们的目标是预测整个图的性质。例如，对于一个</w:t>
      </w:r>
      <w:proofErr w:type="gramStart"/>
      <w:r>
        <w:rPr>
          <w:rFonts w:hint="eastAsia"/>
        </w:rPr>
        <w:t>图结构</w:t>
      </w:r>
      <w:proofErr w:type="gramEnd"/>
      <w:r>
        <w:rPr>
          <w:rFonts w:hint="eastAsia"/>
        </w:rPr>
        <w:t>表示的</w:t>
      </w:r>
      <w:r w:rsidRPr="00BA4C1B">
        <w:t>分子</w:t>
      </w:r>
      <w:r>
        <w:rPr>
          <w:rFonts w:hint="eastAsia"/>
        </w:rPr>
        <w:t>（图</w:t>
      </w:r>
      <w:r>
        <w:rPr>
          <w:rFonts w:hint="eastAsia"/>
        </w:rPr>
        <w:t>1</w:t>
      </w:r>
      <w:r>
        <w:t>5-3</w:t>
      </w:r>
      <w:r>
        <w:rPr>
          <w:rFonts w:hint="eastAsia"/>
        </w:rPr>
        <w:t>）</w:t>
      </w:r>
      <w:r w:rsidRPr="00BA4C1B">
        <w:t>，我们可能想要预测这个分子</w:t>
      </w:r>
      <w:r>
        <w:rPr>
          <w:rFonts w:hint="eastAsia"/>
        </w:rPr>
        <w:t>是否有毒</w:t>
      </w:r>
      <w:r w:rsidRPr="00BA4C1B">
        <w:t>，或者它是否会与疾病有关的受体结合。这类似于</w:t>
      </w:r>
      <w:r>
        <w:rPr>
          <w:rFonts w:hint="eastAsia"/>
        </w:rPr>
        <w:t>图像领域中的</w:t>
      </w:r>
      <w:r w:rsidRPr="00BA4C1B">
        <w:t xml:space="preserve"> MNIST </w:t>
      </w:r>
      <w:r w:rsidRPr="00BA4C1B">
        <w:t>和</w:t>
      </w:r>
      <w:r w:rsidRPr="00BA4C1B">
        <w:t xml:space="preserve"> CIFAR </w:t>
      </w:r>
      <w:r w:rsidRPr="00BA4C1B">
        <w:t>的图像分类问题，我们希望将一个标签与整个图像关联起来</w:t>
      </w:r>
      <w:r>
        <w:rPr>
          <w:rFonts w:hint="eastAsia"/>
        </w:rPr>
        <w:t>，或者是自然语言处理中的情绪识别问题，通过整段文本判断其对应情绪</w:t>
      </w:r>
      <w:r w:rsidRPr="00BA4C1B">
        <w:t>。</w:t>
      </w:r>
    </w:p>
    <w:p w14:paraId="78779860" w14:textId="77777777" w:rsidR="00CB558B" w:rsidRDefault="00CB558B" w:rsidP="00CB558B">
      <w:pPr>
        <w:jc w:val="center"/>
      </w:pPr>
      <w:r w:rsidRPr="000B3A7E">
        <w:rPr>
          <w:noProof/>
        </w:rPr>
        <w:drawing>
          <wp:inline distT="0" distB="0" distL="0" distR="0" wp14:anchorId="78A8C269" wp14:editId="7D372C9A">
            <wp:extent cx="5327650" cy="1569720"/>
            <wp:effectExtent l="0" t="0" r="6350" b="0"/>
            <wp:docPr id="1297060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060902" name=""/>
                    <pic:cNvPicPr/>
                  </pic:nvPicPr>
                  <pic:blipFill>
                    <a:blip r:embed="rId146"/>
                    <a:stretch>
                      <a:fillRect/>
                    </a:stretch>
                  </pic:blipFill>
                  <pic:spPr>
                    <a:xfrm>
                      <a:off x="0" y="0"/>
                      <a:ext cx="5327650" cy="1569720"/>
                    </a:xfrm>
                    <a:prstGeom prst="rect">
                      <a:avLst/>
                    </a:prstGeom>
                  </pic:spPr>
                </pic:pic>
              </a:graphicData>
            </a:graphic>
          </wp:inline>
        </w:drawing>
      </w:r>
    </w:p>
    <w:p w14:paraId="1F1D916A"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4</w:t>
      </w:r>
      <w:r>
        <w:fldChar w:fldCharType="end"/>
      </w:r>
      <w:r>
        <w:t xml:space="preserve">  </w:t>
      </w:r>
      <w:r>
        <w:rPr>
          <w:rFonts w:hint="eastAsia"/>
        </w:rPr>
        <w:t>分子结构预测</w:t>
      </w:r>
    </w:p>
    <w:p w14:paraId="4C6050C5" w14:textId="77777777" w:rsidR="00CB558B" w:rsidRDefault="00CB558B" w:rsidP="00CB558B">
      <w:r w:rsidRPr="00713E1C">
        <w:tab/>
      </w:r>
      <w:r w:rsidRPr="00713E1C">
        <w:rPr>
          <w:rFonts w:hint="eastAsia"/>
        </w:rPr>
        <w:t>不同于</w:t>
      </w:r>
      <w:proofErr w:type="gramStart"/>
      <w:r>
        <w:rPr>
          <w:rFonts w:hint="eastAsia"/>
        </w:rPr>
        <w:t>节点级</w:t>
      </w:r>
      <w:proofErr w:type="gramEnd"/>
      <w:r>
        <w:rPr>
          <w:rFonts w:hint="eastAsia"/>
        </w:rPr>
        <w:t>任务，图分类任务组要更多的关注</w:t>
      </w:r>
      <w:proofErr w:type="gramStart"/>
      <w:r>
        <w:rPr>
          <w:rFonts w:hint="eastAsia"/>
        </w:rPr>
        <w:t>图数据</w:t>
      </w:r>
      <w:proofErr w:type="gramEnd"/>
      <w:r>
        <w:rPr>
          <w:rFonts w:hint="eastAsia"/>
        </w:rPr>
        <w:t>的全局信息，既要融合各个节点的特征，又要包含</w:t>
      </w:r>
      <w:proofErr w:type="gramStart"/>
      <w:r>
        <w:rPr>
          <w:rFonts w:hint="eastAsia"/>
        </w:rPr>
        <w:t>整张图</w:t>
      </w:r>
      <w:proofErr w:type="gramEnd"/>
      <w:r>
        <w:rPr>
          <w:rFonts w:hint="eastAsia"/>
        </w:rPr>
        <w:t>的结构信息。对于</w:t>
      </w:r>
      <w:proofErr w:type="gramStart"/>
      <w:r>
        <w:rPr>
          <w:rFonts w:hint="eastAsia"/>
        </w:rPr>
        <w:t>图级任务</w:t>
      </w:r>
      <w:proofErr w:type="gramEnd"/>
      <w:r>
        <w:rPr>
          <w:rFonts w:hint="eastAsia"/>
        </w:rPr>
        <w:t>来说，模型更多关注的是如何获得一个优秀的图向量表示。在</w:t>
      </w:r>
      <w:r>
        <w:rPr>
          <w:rFonts w:hint="eastAsia"/>
        </w:rPr>
        <w:t>CNN</w:t>
      </w:r>
      <w:r>
        <w:rPr>
          <w:rFonts w:hint="eastAsia"/>
        </w:rPr>
        <w:t>中，通常使用层级池化来</w:t>
      </w:r>
      <w:proofErr w:type="gramStart"/>
      <w:r>
        <w:rPr>
          <w:rFonts w:hint="eastAsia"/>
        </w:rPr>
        <w:t>一</w:t>
      </w:r>
      <w:proofErr w:type="gramEnd"/>
      <w:r>
        <w:rPr>
          <w:rFonts w:hint="eastAsia"/>
        </w:rPr>
        <w:t>步步提取全局信息，最终得到一个全局表达，在图神经网络中也有着类似的操作，在这里我们主要介绍基于</w:t>
      </w:r>
      <w:r>
        <w:rPr>
          <w:rFonts w:hint="eastAsia"/>
        </w:rPr>
        <w:t>Top K</w:t>
      </w:r>
      <w:r>
        <w:rPr>
          <w:rFonts w:hint="eastAsia"/>
        </w:rPr>
        <w:t>的</w:t>
      </w:r>
      <w:proofErr w:type="gramStart"/>
      <w:r>
        <w:rPr>
          <w:rFonts w:hint="eastAsia"/>
        </w:rPr>
        <w:t>的</w:t>
      </w:r>
      <w:proofErr w:type="gramEnd"/>
      <w:r>
        <w:rPr>
          <w:rFonts w:hint="eastAsia"/>
        </w:rPr>
        <w:t>自注意力图池化模型（</w:t>
      </w:r>
      <w:proofErr w:type="spellStart"/>
      <w:r>
        <w:rPr>
          <w:rFonts w:hint="eastAsia"/>
        </w:rPr>
        <w:t>SAGPool</w:t>
      </w:r>
      <w:proofErr w:type="spellEnd"/>
      <w:r>
        <w:rPr>
          <w:rFonts w:hint="eastAsia"/>
        </w:rPr>
        <w:t>）。</w:t>
      </w:r>
    </w:p>
    <w:p w14:paraId="2607776D" w14:textId="77777777" w:rsidR="00CB558B" w:rsidRDefault="00CB558B" w:rsidP="00CB558B">
      <w:r>
        <w:tab/>
      </w:r>
      <w:r>
        <w:rPr>
          <w:rFonts w:hint="eastAsia"/>
        </w:rPr>
        <w:t>Top K</w:t>
      </w:r>
      <w:r>
        <w:rPr>
          <w:rFonts w:hint="eastAsia"/>
        </w:rPr>
        <w:t>池化机制的总体来说是一个不断抛弃节点过程，通过学习节点的重要程度，对节点进行排序，每次排序丢弃掉那些权重较低的节点保留权重更高的节点。如果仅仅丢弃节点会使得缺乏对所有节点的有效信息的融合，因此常常会选择在池化层后添加一个读出层，实</w:t>
      </w:r>
      <w:r>
        <w:rPr>
          <w:rFonts w:hint="eastAsia"/>
        </w:rPr>
        <w:lastRenderedPageBreak/>
        <w:t>现对该尺度下的图的全局信息的一次性聚合，常用的读出方式有全局平局池化和全局最大池化，或者将二者进行拼接。</w:t>
      </w:r>
    </w:p>
    <w:p w14:paraId="077D4C9E" w14:textId="77777777" w:rsidR="00CB558B" w:rsidRDefault="00CB558B" w:rsidP="00CB558B">
      <w:pPr>
        <w:jc w:val="center"/>
      </w:pPr>
      <w:r w:rsidRPr="007E2372">
        <w:rPr>
          <w:noProof/>
        </w:rPr>
        <w:drawing>
          <wp:inline distT="0" distB="0" distL="0" distR="0" wp14:anchorId="48B716E4" wp14:editId="32F607EA">
            <wp:extent cx="4959006" cy="1267691"/>
            <wp:effectExtent l="0" t="0" r="0" b="8890"/>
            <wp:docPr id="19649868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86870" name=""/>
                    <pic:cNvPicPr/>
                  </pic:nvPicPr>
                  <pic:blipFill rotWithShape="1">
                    <a:blip r:embed="rId147"/>
                    <a:srcRect b="16154"/>
                    <a:stretch/>
                  </pic:blipFill>
                  <pic:spPr bwMode="auto">
                    <a:xfrm>
                      <a:off x="0" y="0"/>
                      <a:ext cx="4964103" cy="1268994"/>
                    </a:xfrm>
                    <a:prstGeom prst="rect">
                      <a:avLst/>
                    </a:prstGeom>
                    <a:ln>
                      <a:noFill/>
                    </a:ln>
                    <a:extLst>
                      <a:ext uri="{53640926-AAD7-44D8-BBD7-CCE9431645EC}">
                        <a14:shadowObscured xmlns:a14="http://schemas.microsoft.com/office/drawing/2010/main"/>
                      </a:ext>
                    </a:extLst>
                  </pic:spPr>
                </pic:pic>
              </a:graphicData>
            </a:graphic>
          </wp:inline>
        </w:drawing>
      </w:r>
    </w:p>
    <w:p w14:paraId="6CF10FD4"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5</w:t>
      </w:r>
      <w:r>
        <w:fldChar w:fldCharType="end"/>
      </w:r>
      <w:r>
        <w:t xml:space="preserve">  </w:t>
      </w:r>
      <w:r>
        <w:rPr>
          <w:rFonts w:hint="eastAsia"/>
        </w:rPr>
        <w:t>基于</w:t>
      </w:r>
      <w:r>
        <w:rPr>
          <w:rFonts w:hint="eastAsia"/>
        </w:rPr>
        <w:t>Top K</w:t>
      </w:r>
      <w:r>
        <w:rPr>
          <w:rFonts w:hint="eastAsia"/>
        </w:rPr>
        <w:t>池化的图分类模型结构</w:t>
      </w:r>
    </w:p>
    <w:p w14:paraId="76F92E53" w14:textId="77777777" w:rsidR="00CB558B" w:rsidRDefault="00CB558B" w:rsidP="00CB558B">
      <w:pPr>
        <w:ind w:firstLine="420"/>
      </w:pPr>
      <w:r>
        <w:rPr>
          <w:rFonts w:hint="eastAsia"/>
        </w:rPr>
        <w:t>如何学习节点的重要程度，不同的研究人员有不同的方法，</w:t>
      </w:r>
      <w:proofErr w:type="spellStart"/>
      <w:r>
        <w:rPr>
          <w:rFonts w:hint="eastAsia"/>
        </w:rPr>
        <w:t>SAGPool</w:t>
      </w:r>
      <w:proofErr w:type="spellEnd"/>
      <w:r>
        <w:rPr>
          <w:rFonts w:hint="eastAsia"/>
        </w:rPr>
        <w:t>是使用图卷积的方式，对每一个节点赋予一个注意力分数，之后根据节点的注意力分数进行池化操作，根据池化比率（可调整超参），舍弃掉部分不重要的节点，之后对邻接矩阵和节点特征进行更新，最终得到池化结果。</w:t>
      </w:r>
    </w:p>
    <w:p w14:paraId="50731F29" w14:textId="77777777" w:rsidR="00CB558B" w:rsidRPr="007E2372" w:rsidRDefault="00CB558B" w:rsidP="00CB558B">
      <w:pPr>
        <w:ind w:firstLine="420"/>
        <w:jc w:val="center"/>
      </w:pPr>
      <w:r w:rsidRPr="007E2372">
        <w:rPr>
          <w:noProof/>
        </w:rPr>
        <w:drawing>
          <wp:inline distT="0" distB="0" distL="0" distR="0" wp14:anchorId="239A62BE" wp14:editId="74CAD87B">
            <wp:extent cx="4800600" cy="2011789"/>
            <wp:effectExtent l="0" t="0" r="0" b="7620"/>
            <wp:docPr id="14905687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568761" name=""/>
                    <pic:cNvPicPr/>
                  </pic:nvPicPr>
                  <pic:blipFill>
                    <a:blip r:embed="rId148"/>
                    <a:stretch>
                      <a:fillRect/>
                    </a:stretch>
                  </pic:blipFill>
                  <pic:spPr>
                    <a:xfrm>
                      <a:off x="0" y="0"/>
                      <a:ext cx="4805588" cy="2013879"/>
                    </a:xfrm>
                    <a:prstGeom prst="rect">
                      <a:avLst/>
                    </a:prstGeom>
                  </pic:spPr>
                </pic:pic>
              </a:graphicData>
            </a:graphic>
          </wp:inline>
        </w:drawing>
      </w:r>
    </w:p>
    <w:p w14:paraId="6B7F4F38"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6</w:t>
      </w:r>
      <w:r>
        <w:fldChar w:fldCharType="end"/>
      </w:r>
      <w:r>
        <w:t xml:space="preserve">  </w:t>
      </w:r>
      <w:proofErr w:type="spellStart"/>
      <w:r>
        <w:rPr>
          <w:rFonts w:hint="eastAsia"/>
        </w:rPr>
        <w:t>SAGPool</w:t>
      </w:r>
      <w:proofErr w:type="spellEnd"/>
      <w:r>
        <w:rPr>
          <w:rFonts w:hint="eastAsia"/>
        </w:rPr>
        <w:t>池化架构</w:t>
      </w:r>
    </w:p>
    <w:p w14:paraId="0E0F03B2" w14:textId="77777777" w:rsidR="00CB558B" w:rsidRPr="00DE1D0E" w:rsidRDefault="00CB558B" w:rsidP="00CB558B">
      <w:pPr>
        <w:rPr>
          <w:b/>
          <w:bCs/>
        </w:rPr>
      </w:pPr>
    </w:p>
    <w:p w14:paraId="710D69F3" w14:textId="77777777" w:rsidR="00CB558B" w:rsidRPr="0063665A" w:rsidRDefault="00CB558B" w:rsidP="00CB558B">
      <w:pPr>
        <w:rPr>
          <w:b/>
          <w:bCs/>
        </w:rPr>
      </w:pPr>
      <w:r w:rsidRPr="0063665A">
        <w:rPr>
          <w:rFonts w:hint="eastAsia"/>
          <w:b/>
          <w:bCs/>
        </w:rPr>
        <w:t>图分类实战代码</w:t>
      </w:r>
    </w:p>
    <w:p w14:paraId="2AA68883" w14:textId="77777777" w:rsidR="00CB558B" w:rsidRDefault="00CB558B" w:rsidP="00CB558B"/>
    <w:p w14:paraId="51CFDF88" w14:textId="77777777" w:rsidR="00CB558B" w:rsidRPr="005B448B" w:rsidRDefault="00CB558B" w:rsidP="00CB558B">
      <w:pPr>
        <w:pStyle w:val="3"/>
      </w:pPr>
      <w:r w:rsidRPr="005B448B">
        <w:rPr>
          <w:rFonts w:hint="eastAsia"/>
        </w:rPr>
        <w:t>边</w:t>
      </w:r>
      <w:proofErr w:type="gramStart"/>
      <w:r w:rsidRPr="005B448B">
        <w:rPr>
          <w:rFonts w:hint="eastAsia"/>
        </w:rPr>
        <w:t>级预测</w:t>
      </w:r>
      <w:proofErr w:type="gramEnd"/>
      <w:r w:rsidRPr="005B448B">
        <w:rPr>
          <w:rFonts w:hint="eastAsia"/>
        </w:rPr>
        <w:t>任务</w:t>
      </w:r>
    </w:p>
    <w:p w14:paraId="2EBF4B5C" w14:textId="77777777" w:rsidR="00CB558B" w:rsidRDefault="00CB558B" w:rsidP="00CB558B">
      <w:pPr>
        <w:ind w:firstLine="286"/>
      </w:pPr>
      <w:r>
        <w:rPr>
          <w:rFonts w:hint="eastAsia"/>
        </w:rPr>
        <w:t>边</w:t>
      </w:r>
      <w:proofErr w:type="gramStart"/>
      <w:r>
        <w:rPr>
          <w:rFonts w:hint="eastAsia"/>
        </w:rPr>
        <w:t>级任务</w:t>
      </w:r>
      <w:proofErr w:type="gramEnd"/>
      <w:r w:rsidRPr="00C70CA3">
        <w:t>是指针对边进行处理和分析的任务</w:t>
      </w:r>
      <w:r>
        <w:rPr>
          <w:rFonts w:hint="eastAsia"/>
        </w:rPr>
        <w:t>，边</w:t>
      </w:r>
      <w:proofErr w:type="gramStart"/>
      <w:r>
        <w:rPr>
          <w:rFonts w:hint="eastAsia"/>
        </w:rPr>
        <w:t>级任务</w:t>
      </w:r>
      <w:proofErr w:type="gramEnd"/>
      <w:r>
        <w:rPr>
          <w:rFonts w:hint="eastAsia"/>
        </w:rPr>
        <w:t>中一个典型的例子是图像场景理解。</w:t>
      </w:r>
      <w:r>
        <w:rPr>
          <w:rFonts w:hint="eastAsia"/>
        </w:rPr>
        <w:lastRenderedPageBreak/>
        <w:t>在图像场景理解任务中，</w:t>
      </w:r>
      <w:r w:rsidRPr="005D0212">
        <w:t>除了识别图像中的物体，</w:t>
      </w:r>
      <w:r>
        <w:rPr>
          <w:rFonts w:hint="eastAsia"/>
        </w:rPr>
        <w:t>我们</w:t>
      </w:r>
      <w:r w:rsidRPr="005D0212">
        <w:t>还可以预测</w:t>
      </w:r>
      <w:r>
        <w:rPr>
          <w:rFonts w:hint="eastAsia"/>
        </w:rPr>
        <w:t>节点</w:t>
      </w:r>
      <w:r w:rsidRPr="005D0212">
        <w:t>之间的关系。</w:t>
      </w:r>
      <w:r>
        <w:rPr>
          <w:rFonts w:hint="eastAsia"/>
        </w:rPr>
        <w:t>对于</w:t>
      </w:r>
      <w:r w:rsidRPr="005D0212">
        <w:t>给定</w:t>
      </w:r>
      <w:r>
        <w:rPr>
          <w:rFonts w:hint="eastAsia"/>
        </w:rPr>
        <w:t>图像，节点代表其中的对象，</w:t>
      </w:r>
      <w:r w:rsidRPr="005D0212">
        <w:t>我们希望预测这些节点中的</w:t>
      </w:r>
      <w:r>
        <w:rPr>
          <w:rFonts w:hint="eastAsia"/>
        </w:rPr>
        <w:t>哪些节点之间有边，或者这个边的权重是多少，这类任务</w:t>
      </w:r>
      <w:r w:rsidRPr="005D0212">
        <w:t>我们可以把它</w:t>
      </w:r>
      <w:proofErr w:type="gramStart"/>
      <w:r w:rsidRPr="005D0212">
        <w:t>称为边</w:t>
      </w:r>
      <w:proofErr w:type="gramEnd"/>
      <w:r w:rsidRPr="005D0212">
        <w:t>级分类。</w:t>
      </w:r>
      <w:r>
        <w:rPr>
          <w:rFonts w:hint="eastAsia"/>
        </w:rPr>
        <w:t>如果我们希望判断节点之间是否有联系，可以首先将图设置为全连通图（每个节点之间都有边连接），之后根据预测值对边进行删除，最终得到一个稀疏图，即我们的预测结果。</w:t>
      </w:r>
    </w:p>
    <w:p w14:paraId="7BBAD1EC" w14:textId="77777777" w:rsidR="00CB558B" w:rsidRDefault="00CB558B" w:rsidP="00CB558B">
      <w:pPr>
        <w:ind w:firstLine="286"/>
        <w:jc w:val="center"/>
      </w:pPr>
      <w:r w:rsidRPr="0070101B">
        <w:rPr>
          <w:noProof/>
        </w:rPr>
        <w:drawing>
          <wp:inline distT="0" distB="0" distL="0" distR="0" wp14:anchorId="24DFCF23" wp14:editId="391A2D49">
            <wp:extent cx="3997036" cy="2820793"/>
            <wp:effectExtent l="0" t="0" r="3810" b="0"/>
            <wp:docPr id="3621138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113888" name=""/>
                    <pic:cNvPicPr/>
                  </pic:nvPicPr>
                  <pic:blipFill>
                    <a:blip r:embed="rId149"/>
                    <a:stretch>
                      <a:fillRect/>
                    </a:stretch>
                  </pic:blipFill>
                  <pic:spPr>
                    <a:xfrm>
                      <a:off x="0" y="0"/>
                      <a:ext cx="4009482" cy="2829576"/>
                    </a:xfrm>
                    <a:prstGeom prst="rect">
                      <a:avLst/>
                    </a:prstGeom>
                  </pic:spPr>
                </pic:pic>
              </a:graphicData>
            </a:graphic>
          </wp:inline>
        </w:drawing>
      </w:r>
    </w:p>
    <w:p w14:paraId="49145234" w14:textId="77777777" w:rsidR="00CB558B" w:rsidRDefault="00CB558B" w:rsidP="00CB558B">
      <w:pPr>
        <w:jc w:val="center"/>
      </w:pPr>
      <w:r w:rsidRPr="0070101B">
        <w:rPr>
          <w:noProof/>
        </w:rPr>
        <w:drawing>
          <wp:inline distT="0" distB="0" distL="0" distR="0" wp14:anchorId="3C480C82" wp14:editId="3314998A">
            <wp:extent cx="4613564" cy="1584229"/>
            <wp:effectExtent l="0" t="0" r="0" b="0"/>
            <wp:docPr id="11275128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512863" name=""/>
                    <pic:cNvPicPr/>
                  </pic:nvPicPr>
                  <pic:blipFill>
                    <a:blip r:embed="rId150"/>
                    <a:stretch>
                      <a:fillRect/>
                    </a:stretch>
                  </pic:blipFill>
                  <pic:spPr>
                    <a:xfrm>
                      <a:off x="0" y="0"/>
                      <a:ext cx="4625715" cy="1588401"/>
                    </a:xfrm>
                    <a:prstGeom prst="rect">
                      <a:avLst/>
                    </a:prstGeom>
                  </pic:spPr>
                </pic:pic>
              </a:graphicData>
            </a:graphic>
          </wp:inline>
        </w:drawing>
      </w:r>
    </w:p>
    <w:p w14:paraId="2BA27E51" w14:textId="77777777" w:rsidR="00CB558B" w:rsidRDefault="00CB558B" w:rsidP="00CB558B">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7</w:t>
      </w:r>
      <w:r>
        <w:fldChar w:fldCharType="end"/>
      </w:r>
      <w:r>
        <w:t xml:space="preserve">  </w:t>
      </w:r>
      <w:r>
        <w:rPr>
          <w:rFonts w:hint="eastAsia"/>
        </w:rPr>
        <w:t>边级分类任务</w:t>
      </w:r>
    </w:p>
    <w:p w14:paraId="13D4B2B5" w14:textId="77777777" w:rsidR="00CB558B" w:rsidRDefault="00CB558B" w:rsidP="00CB558B"/>
    <w:p w14:paraId="61D895F4" w14:textId="77777777" w:rsidR="00CB558B" w:rsidRDefault="00CB558B" w:rsidP="00CB558B">
      <w:pPr>
        <w:ind w:firstLine="286"/>
      </w:pPr>
      <w:r w:rsidRPr="00645FEF">
        <w:t>图是一种强大而丰富的结构化数据类型，它</w:t>
      </w:r>
      <w:r>
        <w:rPr>
          <w:rFonts w:hint="eastAsia"/>
        </w:rPr>
        <w:t>所有的</w:t>
      </w:r>
      <w:r w:rsidRPr="00645FEF">
        <w:t>优势和</w:t>
      </w:r>
      <w:r>
        <w:rPr>
          <w:rFonts w:hint="eastAsia"/>
        </w:rPr>
        <w:t>面临的</w:t>
      </w:r>
      <w:r w:rsidRPr="00645FEF">
        <w:t>挑战与图像和文本有很大不同。在这</w:t>
      </w:r>
      <w:r>
        <w:rPr>
          <w:rFonts w:hint="eastAsia"/>
        </w:rPr>
        <w:t>一章</w:t>
      </w:r>
      <w:r w:rsidRPr="00645FEF">
        <w:t>中，我们概述了研究人员在建立基于神经网络的模型来处理</w:t>
      </w:r>
      <w:proofErr w:type="gramStart"/>
      <w:r w:rsidRPr="00645FEF">
        <w:t>图</w:t>
      </w:r>
      <w:r>
        <w:rPr>
          <w:rFonts w:hint="eastAsia"/>
        </w:rPr>
        <w:t>结构</w:t>
      </w:r>
      <w:proofErr w:type="gramEnd"/>
      <w:r>
        <w:rPr>
          <w:rFonts w:hint="eastAsia"/>
        </w:rPr>
        <w:t>数据</w:t>
      </w:r>
      <w:r w:rsidRPr="00645FEF">
        <w:t>方面所取得的一些阶段性成果。</w:t>
      </w:r>
      <w:r>
        <w:rPr>
          <w:rFonts w:hint="eastAsia"/>
        </w:rPr>
        <w:t>作为一种新兴的神经网络技术，</w:t>
      </w:r>
      <w:r>
        <w:rPr>
          <w:rFonts w:hint="eastAsia"/>
        </w:rPr>
        <w:t>GNN</w:t>
      </w:r>
      <w:r>
        <w:rPr>
          <w:rFonts w:hint="eastAsia"/>
        </w:rPr>
        <w:t>的快速发展离不开深度学习各方面的重要积淀。</w:t>
      </w:r>
      <w:r w:rsidRPr="00645FEF">
        <w:t>近年来，</w:t>
      </w:r>
      <w:r w:rsidRPr="00645FEF">
        <w:t>GNN</w:t>
      </w:r>
      <w:r w:rsidRPr="00645FEF">
        <w:t>的成功为</w:t>
      </w:r>
      <w:r>
        <w:rPr>
          <w:rFonts w:hint="eastAsia"/>
        </w:rPr>
        <w:t>深度学习解决更</w:t>
      </w:r>
      <w:r w:rsidRPr="00645FEF">
        <w:t>广泛的新问题</w:t>
      </w:r>
      <w:r>
        <w:rPr>
          <w:rFonts w:hint="eastAsia"/>
        </w:rPr>
        <w:t>提供了帮助</w:t>
      </w:r>
      <w:r w:rsidRPr="00645FEF">
        <w:t>，我们</w:t>
      </w:r>
      <w:r>
        <w:rPr>
          <w:rFonts w:hint="eastAsia"/>
        </w:rPr>
        <w:lastRenderedPageBreak/>
        <w:t>确信在未来几年，</w:t>
      </w:r>
      <w:r>
        <w:rPr>
          <w:rFonts w:hint="eastAsia"/>
        </w:rPr>
        <w:t>GNN</w:t>
      </w:r>
      <w:r>
        <w:rPr>
          <w:rFonts w:hint="eastAsia"/>
        </w:rPr>
        <w:t>将在越来越多的场景中发挥作用，我们</w:t>
      </w:r>
      <w:r w:rsidRPr="00645FEF">
        <w:t>很</w:t>
      </w:r>
      <w:r>
        <w:rPr>
          <w:rFonts w:hint="eastAsia"/>
        </w:rPr>
        <w:t>期待</w:t>
      </w:r>
      <w:r w:rsidRPr="00645FEF">
        <w:t>看到这个领域</w:t>
      </w:r>
      <w:r>
        <w:rPr>
          <w:rFonts w:hint="eastAsia"/>
        </w:rPr>
        <w:t>未来将会发生</w:t>
      </w:r>
      <w:r w:rsidRPr="00645FEF">
        <w:t>什么。</w:t>
      </w:r>
    </w:p>
    <w:p w14:paraId="4CFDA76D" w14:textId="77777777" w:rsidR="00CB558B" w:rsidRPr="005D0212" w:rsidRDefault="00CB558B" w:rsidP="00CB558B"/>
    <w:p w14:paraId="3A0CEF1E" w14:textId="77777777" w:rsidR="00CB558B" w:rsidRDefault="00CB558B" w:rsidP="00CB558B">
      <w:pPr>
        <w:pStyle w:val="2"/>
        <w:ind w:left="286" w:hanging="286"/>
      </w:pPr>
      <w:r>
        <w:rPr>
          <w:rFonts w:hint="eastAsia"/>
        </w:rPr>
        <w:t>参考文献</w:t>
      </w:r>
    </w:p>
    <w:p w14:paraId="1D3E28AB" w14:textId="77777777" w:rsidR="00CB558B" w:rsidRPr="00212075" w:rsidRDefault="00CB558B" w:rsidP="00CB558B">
      <w:pPr>
        <w:pStyle w:val="af3"/>
        <w:rPr>
          <w:rFonts w:ascii="等线" w:eastAsia="等线" w:hAnsi="等线" w:cs="Times New Roman"/>
          <w:kern w:val="0"/>
          <w:szCs w:val="24"/>
        </w:rPr>
      </w:pPr>
      <w:r>
        <w:fldChar w:fldCharType="begin"/>
      </w:r>
      <w:r>
        <w:instrText xml:space="preserve"> ADDIN ZOTERO_BIBL {"uncited":[["http://zotero.org/users/8672964/items/SCAS5AMQ"]],"omitted":[],"custom":[]} CSL_BIBLIOGRAPHY </w:instrText>
      </w:r>
      <w:r>
        <w:fldChar w:fldCharType="separate"/>
      </w:r>
      <w:r w:rsidRPr="00212075">
        <w:rPr>
          <w:rFonts w:ascii="等线" w:eastAsia="等线" w:hAnsi="等线" w:cs="Times New Roman"/>
          <w:kern w:val="0"/>
          <w:szCs w:val="24"/>
        </w:rPr>
        <w:t>[1]</w:t>
      </w:r>
      <w:r w:rsidRPr="00212075">
        <w:rPr>
          <w:rFonts w:ascii="等线" w:eastAsia="等线" w:hAnsi="等线" w:cs="Times New Roman"/>
          <w:kern w:val="0"/>
          <w:szCs w:val="24"/>
        </w:rPr>
        <w:tab/>
        <w:t xml:space="preserve">M. Gori, G. Monfardini和F. Scarselli, 《A new model for learning in graph domains》, 收入 </w:t>
      </w:r>
      <w:r w:rsidRPr="00212075">
        <w:rPr>
          <w:rFonts w:ascii="等线" w:eastAsia="等线" w:hAnsi="等线" w:cs="Times New Roman"/>
          <w:i/>
          <w:iCs/>
          <w:kern w:val="0"/>
          <w:szCs w:val="24"/>
        </w:rPr>
        <w:t>Proceedings. 2005 IEEE International Joint Conference on Neural Networks, 2005.</w:t>
      </w:r>
      <w:r w:rsidRPr="00212075">
        <w:rPr>
          <w:rFonts w:ascii="等线" w:eastAsia="等线" w:hAnsi="等线" w:cs="Times New Roman"/>
          <w:kern w:val="0"/>
          <w:szCs w:val="24"/>
        </w:rPr>
        <w:t xml:space="preserve">, Montreal, Que., Canada: IEEE, 2005, 页 729–734. </w:t>
      </w:r>
      <w:proofErr w:type="spellStart"/>
      <w:r w:rsidRPr="00212075">
        <w:rPr>
          <w:rFonts w:ascii="等线" w:eastAsia="等线" w:hAnsi="等线" w:cs="Times New Roman"/>
          <w:kern w:val="0"/>
          <w:szCs w:val="24"/>
        </w:rPr>
        <w:t>doi</w:t>
      </w:r>
      <w:proofErr w:type="spellEnd"/>
      <w:r w:rsidRPr="00212075">
        <w:rPr>
          <w:rFonts w:ascii="等线" w:eastAsia="等线" w:hAnsi="等线" w:cs="Times New Roman"/>
          <w:kern w:val="0"/>
          <w:szCs w:val="24"/>
        </w:rPr>
        <w:t>: 10.1109/IJCNN.2005.1555942.</w:t>
      </w:r>
    </w:p>
    <w:p w14:paraId="74AAE8A2" w14:textId="77777777" w:rsidR="00CB558B" w:rsidRPr="00212075" w:rsidRDefault="00CB558B" w:rsidP="00CB558B">
      <w:pPr>
        <w:pStyle w:val="af3"/>
        <w:rPr>
          <w:rFonts w:ascii="等线" w:eastAsia="等线" w:hAnsi="等线" w:cs="Times New Roman"/>
          <w:kern w:val="0"/>
          <w:szCs w:val="24"/>
        </w:rPr>
      </w:pPr>
      <w:r w:rsidRPr="00212075">
        <w:rPr>
          <w:rFonts w:ascii="等线" w:eastAsia="等线" w:hAnsi="等线" w:cs="Times New Roman"/>
          <w:kern w:val="0"/>
          <w:szCs w:val="24"/>
        </w:rPr>
        <w:t>[2]</w:t>
      </w:r>
      <w:r w:rsidRPr="00212075">
        <w:rPr>
          <w:rFonts w:ascii="等线" w:eastAsia="等线" w:hAnsi="等线" w:cs="Times New Roman"/>
          <w:kern w:val="0"/>
          <w:szCs w:val="24"/>
        </w:rPr>
        <w:tab/>
        <w:t xml:space="preserve">J. Bruna, W. Zaremba, A. </w:t>
      </w:r>
      <w:proofErr w:type="spellStart"/>
      <w:r w:rsidRPr="00212075">
        <w:rPr>
          <w:rFonts w:ascii="等线" w:eastAsia="等线" w:hAnsi="等线" w:cs="Times New Roman"/>
          <w:kern w:val="0"/>
          <w:szCs w:val="24"/>
        </w:rPr>
        <w:t>Szlam</w:t>
      </w:r>
      <w:proofErr w:type="spellEnd"/>
      <w:r w:rsidRPr="00212075">
        <w:rPr>
          <w:rFonts w:ascii="等线" w:eastAsia="等线" w:hAnsi="等线" w:cs="Times New Roman"/>
          <w:kern w:val="0"/>
          <w:szCs w:val="24"/>
        </w:rPr>
        <w:t xml:space="preserve">和Y. </w:t>
      </w:r>
      <w:proofErr w:type="spellStart"/>
      <w:r w:rsidRPr="00212075">
        <w:rPr>
          <w:rFonts w:ascii="等线" w:eastAsia="等线" w:hAnsi="等线" w:cs="Times New Roman"/>
          <w:kern w:val="0"/>
          <w:szCs w:val="24"/>
        </w:rPr>
        <w:t>LeCun</w:t>
      </w:r>
      <w:proofErr w:type="spellEnd"/>
      <w:r w:rsidRPr="00212075">
        <w:rPr>
          <w:rFonts w:ascii="等线" w:eastAsia="等线" w:hAnsi="等线" w:cs="Times New Roman"/>
          <w:kern w:val="0"/>
          <w:szCs w:val="24"/>
        </w:rPr>
        <w:t xml:space="preserve">, 《Spectral Networks and Locally Connected Networks on Graph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3年12月21日. https://arxiv.org/abs/1312.6203v3 (见于 2023年5月6日).</w:t>
      </w:r>
    </w:p>
    <w:p w14:paraId="5BAB77C0" w14:textId="77777777" w:rsidR="00CB558B" w:rsidRPr="00212075" w:rsidRDefault="00CB558B" w:rsidP="00CB558B">
      <w:pPr>
        <w:pStyle w:val="af3"/>
        <w:rPr>
          <w:rFonts w:ascii="等线" w:eastAsia="等线" w:hAnsi="等线" w:cs="Times New Roman"/>
          <w:kern w:val="0"/>
          <w:szCs w:val="24"/>
        </w:rPr>
      </w:pPr>
      <w:r w:rsidRPr="00212075">
        <w:rPr>
          <w:rFonts w:ascii="等线" w:eastAsia="等线" w:hAnsi="等线" w:cs="Times New Roman"/>
          <w:kern w:val="0"/>
          <w:szCs w:val="24"/>
        </w:rPr>
        <w:t>[3]</w:t>
      </w:r>
      <w:r w:rsidRPr="00212075">
        <w:rPr>
          <w:rFonts w:ascii="等线" w:eastAsia="等线" w:hAnsi="等线" w:cs="Times New Roman"/>
          <w:kern w:val="0"/>
          <w:szCs w:val="24"/>
        </w:rPr>
        <w:tab/>
        <w:t xml:space="preserve">M. </w:t>
      </w:r>
      <w:proofErr w:type="spellStart"/>
      <w:r w:rsidRPr="00212075">
        <w:rPr>
          <w:rFonts w:ascii="等线" w:eastAsia="等线" w:hAnsi="等线" w:cs="Times New Roman"/>
          <w:kern w:val="0"/>
          <w:szCs w:val="24"/>
        </w:rPr>
        <w:t>Defferrard</w:t>
      </w:r>
      <w:proofErr w:type="spellEnd"/>
      <w:r w:rsidRPr="00212075">
        <w:rPr>
          <w:rFonts w:ascii="等线" w:eastAsia="等线" w:hAnsi="等线" w:cs="Times New Roman"/>
          <w:kern w:val="0"/>
          <w:szCs w:val="24"/>
        </w:rPr>
        <w:t xml:space="preserve">, X. Bresson和P. </w:t>
      </w:r>
      <w:proofErr w:type="spellStart"/>
      <w:r w:rsidRPr="00212075">
        <w:rPr>
          <w:rFonts w:ascii="等线" w:eastAsia="等线" w:hAnsi="等线" w:cs="Times New Roman"/>
          <w:kern w:val="0"/>
          <w:szCs w:val="24"/>
        </w:rPr>
        <w:t>Vandergheynst</w:t>
      </w:r>
      <w:proofErr w:type="spellEnd"/>
      <w:r w:rsidRPr="00212075">
        <w:rPr>
          <w:rFonts w:ascii="等线" w:eastAsia="等线" w:hAnsi="等线" w:cs="Times New Roman"/>
          <w:kern w:val="0"/>
          <w:szCs w:val="24"/>
        </w:rPr>
        <w:t xml:space="preserve">, 《Convolutional Neural Networks on Graphs with Fast Localized Spectral Filtering》,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6年6月30日. https://arxiv.org/abs/1606.09375v3 (见于 2023年5月6日).</w:t>
      </w:r>
    </w:p>
    <w:p w14:paraId="5C1DE5FA" w14:textId="77777777" w:rsidR="00CB558B" w:rsidRPr="00212075" w:rsidRDefault="00CB558B" w:rsidP="00CB558B">
      <w:pPr>
        <w:pStyle w:val="af3"/>
        <w:rPr>
          <w:rFonts w:ascii="等线" w:eastAsia="等线" w:hAnsi="等线" w:cs="Times New Roman"/>
          <w:kern w:val="0"/>
          <w:szCs w:val="24"/>
        </w:rPr>
      </w:pPr>
      <w:r w:rsidRPr="00212075">
        <w:rPr>
          <w:rFonts w:ascii="等线" w:eastAsia="等线" w:hAnsi="等线" w:cs="Times New Roman"/>
          <w:kern w:val="0"/>
          <w:szCs w:val="24"/>
        </w:rPr>
        <w:t>[4]</w:t>
      </w:r>
      <w:r w:rsidRPr="00212075">
        <w:rPr>
          <w:rFonts w:ascii="等线" w:eastAsia="等线" w:hAnsi="等线" w:cs="Times New Roman"/>
          <w:kern w:val="0"/>
          <w:szCs w:val="24"/>
        </w:rPr>
        <w:tab/>
        <w:t>T. N. Kipf和M. Welling, 《SEMI-SUPERVISED CLASSIFICATION WITH GRAPH CONVOLUTIONAL NETWORKS》, 2017.</w:t>
      </w:r>
    </w:p>
    <w:p w14:paraId="020C90E0" w14:textId="77777777" w:rsidR="00CB558B" w:rsidRPr="00212075" w:rsidRDefault="00CB558B" w:rsidP="00CB558B">
      <w:pPr>
        <w:pStyle w:val="af3"/>
        <w:rPr>
          <w:rFonts w:ascii="等线" w:eastAsia="等线" w:hAnsi="等线" w:cs="Times New Roman"/>
          <w:kern w:val="0"/>
          <w:szCs w:val="24"/>
        </w:rPr>
      </w:pPr>
      <w:r w:rsidRPr="00212075">
        <w:rPr>
          <w:rFonts w:ascii="等线" w:eastAsia="等线" w:hAnsi="等线" w:cs="Times New Roman"/>
          <w:kern w:val="0"/>
          <w:szCs w:val="24"/>
        </w:rPr>
        <w:t>[5]</w:t>
      </w:r>
      <w:r w:rsidRPr="00212075">
        <w:rPr>
          <w:rFonts w:ascii="等线" w:eastAsia="等线" w:hAnsi="等线" w:cs="Times New Roman"/>
          <w:kern w:val="0"/>
          <w:szCs w:val="24"/>
        </w:rPr>
        <w:tab/>
        <w:t xml:space="preserve">P. </w:t>
      </w:r>
      <w:proofErr w:type="spellStart"/>
      <w:r w:rsidRPr="00212075">
        <w:rPr>
          <w:rFonts w:ascii="等线" w:eastAsia="等线" w:hAnsi="等线" w:cs="Times New Roman"/>
          <w:kern w:val="0"/>
          <w:szCs w:val="24"/>
        </w:rPr>
        <w:t>Veli</w:t>
      </w:r>
      <w:r w:rsidRPr="00212075">
        <w:rPr>
          <w:rFonts w:ascii="Cambria" w:eastAsia="等线" w:hAnsi="Cambria" w:cs="Cambria"/>
          <w:kern w:val="0"/>
          <w:szCs w:val="24"/>
        </w:rPr>
        <w:t>č</w:t>
      </w:r>
      <w:r w:rsidRPr="00212075">
        <w:rPr>
          <w:rFonts w:ascii="等线" w:eastAsia="等线" w:hAnsi="等线" w:cs="Times New Roman"/>
          <w:kern w:val="0"/>
          <w:szCs w:val="24"/>
        </w:rPr>
        <w:t>kovi</w:t>
      </w:r>
      <w:r w:rsidRPr="00212075">
        <w:rPr>
          <w:rFonts w:ascii="Cambria" w:eastAsia="等线" w:hAnsi="Cambria" w:cs="Cambria"/>
          <w:kern w:val="0"/>
          <w:szCs w:val="24"/>
        </w:rPr>
        <w:t>ć</w:t>
      </w:r>
      <w:proofErr w:type="spellEnd"/>
      <w:r w:rsidRPr="00212075">
        <w:rPr>
          <w:rFonts w:ascii="等线" w:eastAsia="等线" w:hAnsi="等线" w:cs="Times New Roman"/>
          <w:kern w:val="0"/>
          <w:szCs w:val="24"/>
        </w:rPr>
        <w:t xml:space="preserve">, G. </w:t>
      </w:r>
      <w:proofErr w:type="spellStart"/>
      <w:r w:rsidRPr="00212075">
        <w:rPr>
          <w:rFonts w:ascii="等线" w:eastAsia="等线" w:hAnsi="等线" w:cs="Times New Roman"/>
          <w:kern w:val="0"/>
          <w:szCs w:val="24"/>
        </w:rPr>
        <w:t>Cucurull</w:t>
      </w:r>
      <w:proofErr w:type="spellEnd"/>
      <w:r w:rsidRPr="00212075">
        <w:rPr>
          <w:rFonts w:ascii="等线" w:eastAsia="等线" w:hAnsi="等线" w:cs="Times New Roman"/>
          <w:kern w:val="0"/>
          <w:szCs w:val="24"/>
        </w:rPr>
        <w:t>, A. Casanova, A. Romero, P. Li</w:t>
      </w:r>
      <w:r w:rsidRPr="00212075">
        <w:rPr>
          <w:rFonts w:ascii="等线" w:eastAsia="等线" w:hAnsi="等线" w:cs="等线" w:hint="eastAsia"/>
          <w:kern w:val="0"/>
          <w:szCs w:val="24"/>
        </w:rPr>
        <w:t>ò</w:t>
      </w:r>
      <w:r w:rsidRPr="00212075">
        <w:rPr>
          <w:rFonts w:ascii="等线" w:eastAsia="等线" w:hAnsi="等线" w:cs="Times New Roman"/>
          <w:kern w:val="0"/>
          <w:szCs w:val="24"/>
        </w:rPr>
        <w:t xml:space="preserve">和Y. </w:t>
      </w:r>
      <w:proofErr w:type="spellStart"/>
      <w:r w:rsidRPr="00212075">
        <w:rPr>
          <w:rFonts w:ascii="等线" w:eastAsia="等线" w:hAnsi="等线" w:cs="Times New Roman"/>
          <w:kern w:val="0"/>
          <w:szCs w:val="24"/>
        </w:rPr>
        <w:t>Bengio</w:t>
      </w:r>
      <w:proofErr w:type="spellEnd"/>
      <w:r w:rsidRPr="00212075">
        <w:rPr>
          <w:rFonts w:ascii="等线" w:eastAsia="等线" w:hAnsi="等线" w:cs="Times New Roman"/>
          <w:kern w:val="0"/>
          <w:szCs w:val="24"/>
        </w:rPr>
        <w:t xml:space="preserve">, 《Graph Attention Network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7年10月30日. https://arxiv.org/abs/1710.10903v3 (见于 2023年5月6日).</w:t>
      </w:r>
    </w:p>
    <w:p w14:paraId="371E87D0" w14:textId="77777777" w:rsidR="00CB558B" w:rsidRPr="00212075" w:rsidRDefault="00CB558B" w:rsidP="00CB558B">
      <w:pPr>
        <w:pStyle w:val="af3"/>
        <w:rPr>
          <w:rFonts w:ascii="等线" w:eastAsia="等线" w:hAnsi="等线" w:cs="Times New Roman"/>
          <w:kern w:val="0"/>
          <w:szCs w:val="24"/>
        </w:rPr>
      </w:pPr>
      <w:r w:rsidRPr="00212075">
        <w:rPr>
          <w:rFonts w:ascii="等线" w:eastAsia="等线" w:hAnsi="等线" w:cs="Times New Roman"/>
          <w:kern w:val="0"/>
          <w:szCs w:val="24"/>
        </w:rPr>
        <w:t>[6]</w:t>
      </w:r>
      <w:r w:rsidRPr="00212075">
        <w:rPr>
          <w:rFonts w:ascii="等线" w:eastAsia="等线" w:hAnsi="等线" w:cs="Times New Roman"/>
          <w:kern w:val="0"/>
          <w:szCs w:val="24"/>
        </w:rPr>
        <w:tab/>
        <w:t xml:space="preserve">A. Vaswani等, 《Attention is all you need》, </w:t>
      </w:r>
      <w:r w:rsidRPr="00212075">
        <w:rPr>
          <w:rFonts w:ascii="等线" w:eastAsia="等线" w:hAnsi="等线" w:cs="Times New Roman"/>
          <w:i/>
          <w:iCs/>
          <w:kern w:val="0"/>
          <w:szCs w:val="24"/>
        </w:rPr>
        <w:t>Adv. Neural Inf. Process. Syst.</w:t>
      </w:r>
      <w:r w:rsidRPr="00212075">
        <w:rPr>
          <w:rFonts w:ascii="等线" w:eastAsia="等线" w:hAnsi="等线" w:cs="Times New Roman"/>
          <w:kern w:val="0"/>
          <w:szCs w:val="24"/>
        </w:rPr>
        <w:t>, 卷 30, 2017.</w:t>
      </w:r>
    </w:p>
    <w:p w14:paraId="294D1760" w14:textId="77777777" w:rsidR="00CB558B" w:rsidRPr="008D0623" w:rsidRDefault="00CB558B" w:rsidP="00CB558B">
      <w:r>
        <w:fldChar w:fldCharType="end"/>
      </w:r>
    </w:p>
    <w:p w14:paraId="5043CB31" w14:textId="23564516" w:rsidR="00C83A6D" w:rsidRDefault="00C83A6D">
      <w:pPr>
        <w:widowControl/>
        <w:spacing w:line="240" w:lineRule="auto"/>
        <w:jc w:val="left"/>
      </w:pPr>
      <w:r>
        <w:br w:type="page"/>
      </w:r>
    </w:p>
    <w:p w14:paraId="1A2D8AAA" w14:textId="77777777" w:rsidR="00C83A6D" w:rsidRDefault="00C83A6D" w:rsidP="00C83A6D">
      <w:r>
        <w:lastRenderedPageBreak/>
        <w:t>1.</w:t>
      </w:r>
      <w:r>
        <w:tab/>
      </w:r>
      <w:r>
        <w:t>从注意力机制到</w:t>
      </w:r>
      <w:r>
        <w:t>BERT</w:t>
      </w:r>
    </w:p>
    <w:p w14:paraId="602D64BD" w14:textId="77777777" w:rsidR="00C83A6D" w:rsidRDefault="00C83A6D" w:rsidP="00C83A6D">
      <w:r>
        <w:t xml:space="preserve">14.1 </w:t>
      </w:r>
      <w:r>
        <w:t>注意力机制</w:t>
      </w:r>
    </w:p>
    <w:p w14:paraId="487E7D5A" w14:textId="77777777" w:rsidR="00C83A6D" w:rsidRDefault="00C83A6D" w:rsidP="00C83A6D">
      <w:r>
        <w:t>14.2 Transformer</w:t>
      </w:r>
    </w:p>
    <w:p w14:paraId="379BC59B" w14:textId="77777777" w:rsidR="00C83A6D" w:rsidRDefault="00C83A6D" w:rsidP="00C83A6D">
      <w:r>
        <w:t>14.3 BERT</w:t>
      </w:r>
    </w:p>
    <w:p w14:paraId="6DF891F7" w14:textId="77777777" w:rsidR="00C83A6D" w:rsidRDefault="00C83A6D" w:rsidP="00C83A6D"/>
    <w:p w14:paraId="74049595" w14:textId="77777777" w:rsidR="00C83A6D" w:rsidRDefault="00C83A6D" w:rsidP="00C83A6D"/>
    <w:p w14:paraId="6EEB61D9" w14:textId="77777777" w:rsidR="00C83A6D" w:rsidRDefault="00C83A6D" w:rsidP="00C83A6D">
      <w:r>
        <w:rPr>
          <w:rFonts w:hint="eastAsia"/>
        </w:rPr>
        <w:t>1</w:t>
      </w:r>
      <w:r>
        <w:t xml:space="preserve">4.1.1 </w:t>
      </w:r>
      <w:r>
        <w:rPr>
          <w:rFonts w:hint="eastAsia"/>
        </w:rPr>
        <w:t>注意力机制的概念</w:t>
      </w:r>
    </w:p>
    <w:p w14:paraId="5715B140" w14:textId="77777777" w:rsidR="00C83A6D" w:rsidRDefault="00C83A6D" w:rsidP="00C83A6D">
      <w:pPr>
        <w:ind w:firstLineChars="200" w:firstLine="420"/>
      </w:pPr>
      <w:r>
        <w:rPr>
          <w:rFonts w:hint="eastAsia"/>
        </w:rPr>
        <w:t>最早在</w:t>
      </w:r>
      <w:r w:rsidRPr="002C59BA">
        <w:rPr>
          <w:rFonts w:hint="eastAsia"/>
        </w:rPr>
        <w:t>上世纪九十年代，一些科学家在研究人类视觉时，发现的一种信号处理机制</w:t>
      </w:r>
      <w:r>
        <w:rPr>
          <w:rFonts w:hint="eastAsia"/>
        </w:rPr>
        <w:t>-</w:t>
      </w:r>
      <w:r>
        <w:rPr>
          <w:rFonts w:hint="eastAsia"/>
        </w:rPr>
        <w:t>注意力机制</w:t>
      </w:r>
      <w:r w:rsidRPr="002C59BA">
        <w:rPr>
          <w:rFonts w:hint="eastAsia"/>
        </w:rPr>
        <w:t>。注意力机制（</w:t>
      </w:r>
      <w:r w:rsidRPr="002C59BA">
        <w:t>Attention Mechanism</w:t>
      </w:r>
      <w:r w:rsidRPr="002C59BA">
        <w:t>）源于对人类视觉的研究。在认知科学中，由于信息处理的瓶颈，人类会选择性地关注所有信息的一部分，同时忽略其他可见的信息。上述机制通常被称为注意力机制。人类视网膜不同的部位具有不同程度的信息处理能力，即敏锐度（</w:t>
      </w:r>
      <w:r w:rsidRPr="002C59BA">
        <w:t>Acuity</w:t>
      </w:r>
      <w:r w:rsidRPr="002C59BA">
        <w:t>），只有视网膜中央凹部位具有最强的敏锐度。为了合理利用有限的视觉信息处理资源，人类需要选择视觉区域中的特定部分，然后集中关注它。例如，人们在阅读时，通常只有少量要被读取的词会被关注和处理。综上，注意力机制主要有两个方面：决定需要关注输入的哪部分</w:t>
      </w:r>
      <w:r w:rsidRPr="002C59BA">
        <w:rPr>
          <w:rFonts w:hint="eastAsia"/>
        </w:rPr>
        <w:t>；分配有限的信息处理资源</w:t>
      </w:r>
      <w:proofErr w:type="gramStart"/>
      <w:r w:rsidRPr="002C59BA">
        <w:rPr>
          <w:rFonts w:hint="eastAsia"/>
        </w:rPr>
        <w:t>给重要</w:t>
      </w:r>
      <w:proofErr w:type="gramEnd"/>
      <w:r w:rsidRPr="002C59BA">
        <w:rPr>
          <w:rFonts w:hint="eastAsia"/>
        </w:rPr>
        <w:t>的部分。</w:t>
      </w:r>
    </w:p>
    <w:p w14:paraId="763DC1FB" w14:textId="77777777" w:rsidR="00C83A6D" w:rsidRDefault="00C83A6D" w:rsidP="00C83A6D">
      <w:pPr>
        <w:ind w:firstLineChars="200" w:firstLine="420"/>
      </w:pPr>
      <w:r w:rsidRPr="002C59BA">
        <w:rPr>
          <w:rFonts w:hint="eastAsia"/>
        </w:rPr>
        <w:t>人工智能领域的从业者把这种机制引入到一些模型里，并取得了成功。目前，注意力机制已经成为深度学习领域，尤其是自然语言处理领域，应用最广泛的“组件”之一。这两年曝光度极高的</w:t>
      </w:r>
      <w:r w:rsidRPr="002C59BA">
        <w:t>BERT</w:t>
      </w:r>
      <w:r w:rsidRPr="002C59BA">
        <w:t>、</w:t>
      </w:r>
      <w:r w:rsidRPr="002C59BA">
        <w:t>GPT</w:t>
      </w:r>
      <w:r w:rsidRPr="002C59BA">
        <w:t>、</w:t>
      </w:r>
      <w:r w:rsidRPr="002C59BA">
        <w:t>Transformer</w:t>
      </w:r>
      <w:r w:rsidRPr="002C59BA">
        <w:t>等等模型或结构，都采用了注意力机制。</w:t>
      </w:r>
    </w:p>
    <w:p w14:paraId="3A47C34E" w14:textId="77777777" w:rsidR="00C83A6D" w:rsidRDefault="00C83A6D" w:rsidP="00C83A6D">
      <w:r>
        <w:rPr>
          <w:rFonts w:hint="eastAsia"/>
        </w:rPr>
        <w:t>1</w:t>
      </w:r>
      <w:r>
        <w:t xml:space="preserve">4.1.2 </w:t>
      </w:r>
      <w:r>
        <w:rPr>
          <w:rFonts w:hint="eastAsia"/>
        </w:rPr>
        <w:t>注意力机制的本质</w:t>
      </w:r>
    </w:p>
    <w:p w14:paraId="6E1C4A65" w14:textId="77777777" w:rsidR="00C83A6D" w:rsidRPr="006D2AD5" w:rsidRDefault="00C83A6D" w:rsidP="00C83A6D">
      <w:pPr>
        <w:ind w:firstLineChars="200" w:firstLine="420"/>
      </w:pPr>
      <w:r w:rsidRPr="002C59BA">
        <w:t>注意力机制如果浅层的理解，跟他的名字非常匹配。他的核心逻辑就是从关注全部到关注重点。</w:t>
      </w:r>
      <w:r>
        <w:rPr>
          <w:rFonts w:hint="eastAsia"/>
        </w:rPr>
        <w:t>同</w:t>
      </w:r>
      <w:r w:rsidRPr="002C59BA">
        <w:rPr>
          <w:rFonts w:hint="eastAsia"/>
        </w:rPr>
        <w:t>人类看图片的逻辑</w:t>
      </w:r>
      <w:r>
        <w:rPr>
          <w:rFonts w:hint="eastAsia"/>
        </w:rPr>
        <w:t>一样</w:t>
      </w:r>
      <w:r w:rsidRPr="002C59BA">
        <w:rPr>
          <w:rFonts w:hint="eastAsia"/>
        </w:rPr>
        <w:t>，当我们看一张图片的时候，我们并没有看清图片的全部内容，而是将注意力集中在了图片的焦点上。</w:t>
      </w:r>
      <w:r>
        <w:rPr>
          <w:rFonts w:hint="eastAsia"/>
        </w:rPr>
        <w:t>下图是一张小狗的图片：</w:t>
      </w:r>
    </w:p>
    <w:p w14:paraId="4E5EF456" w14:textId="77777777" w:rsidR="00C83A6D" w:rsidRPr="002C59BA" w:rsidRDefault="00C83A6D" w:rsidP="00C83A6D">
      <w:pPr>
        <w:ind w:firstLineChars="200" w:firstLine="420"/>
        <w:jc w:val="center"/>
      </w:pPr>
      <w:r>
        <w:rPr>
          <w:noProof/>
        </w:rPr>
        <w:lastRenderedPageBreak/>
        <w:drawing>
          <wp:inline distT="0" distB="0" distL="0" distR="0" wp14:anchorId="7C1036C0" wp14:editId="15115C50">
            <wp:extent cx="3295650" cy="2196968"/>
            <wp:effectExtent l="0" t="0" r="0" b="0"/>
            <wp:docPr id="819236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300733" cy="2200357"/>
                    </a:xfrm>
                    <a:prstGeom prst="rect">
                      <a:avLst/>
                    </a:prstGeom>
                    <a:noFill/>
                    <a:ln>
                      <a:noFill/>
                    </a:ln>
                  </pic:spPr>
                </pic:pic>
              </a:graphicData>
            </a:graphic>
          </wp:inline>
        </w:drawing>
      </w:r>
    </w:p>
    <w:p w14:paraId="2BD05398" w14:textId="77777777" w:rsidR="00C83A6D" w:rsidRDefault="00C83A6D" w:rsidP="00C83A6D">
      <w:r>
        <w:tab/>
      </w:r>
      <w:r>
        <w:rPr>
          <w:rFonts w:hint="eastAsia"/>
        </w:rPr>
        <w:t>相信大家第一眼一定是去看图片中央的小狗，而不是背景草地。所以，人类正在看图的时候，其实是这样的：</w:t>
      </w:r>
    </w:p>
    <w:p w14:paraId="7223CB94" w14:textId="77777777" w:rsidR="00C83A6D" w:rsidRDefault="00C83A6D" w:rsidP="00C83A6D"/>
    <w:p w14:paraId="6245D30A" w14:textId="77777777" w:rsidR="00C83A6D" w:rsidRDefault="00C83A6D" w:rsidP="00C83A6D">
      <w:pPr>
        <w:jc w:val="center"/>
      </w:pPr>
      <w:r>
        <w:rPr>
          <w:noProof/>
        </w:rPr>
        <w:drawing>
          <wp:anchor distT="0" distB="0" distL="114300" distR="114300" simplePos="0" relativeHeight="251679744" behindDoc="0" locked="0" layoutInCell="1" allowOverlap="1" wp14:anchorId="560F2694" wp14:editId="1E47DA7A">
            <wp:simplePos x="0" y="0"/>
            <wp:positionH relativeFrom="column">
              <wp:posOffset>1543050</wp:posOffset>
            </wp:positionH>
            <wp:positionV relativeFrom="paragraph">
              <wp:posOffset>409575</wp:posOffset>
            </wp:positionV>
            <wp:extent cx="2056765" cy="1552575"/>
            <wp:effectExtent l="0" t="0" r="635" b="9525"/>
            <wp:wrapNone/>
            <wp:docPr id="919606519" name="图片 919606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1">
                      <a:extLst>
                        <a:ext uri="{28A0092B-C50C-407E-A947-70E740481C1C}">
                          <a14:useLocalDpi xmlns:a14="http://schemas.microsoft.com/office/drawing/2010/main" val="0"/>
                        </a:ext>
                      </a:extLst>
                    </a:blip>
                    <a:srcRect l="16195" t="13010" r="21357" b="16276"/>
                    <a:stretch/>
                  </pic:blipFill>
                  <pic:spPr bwMode="auto">
                    <a:xfrm>
                      <a:off x="0" y="0"/>
                      <a:ext cx="2056765" cy="1552575"/>
                    </a:xfrm>
                    <a:prstGeom prst="rect">
                      <a:avLst/>
                    </a:prstGeom>
                    <a:noFill/>
                    <a:ln>
                      <a:noFill/>
                    </a:ln>
                    <a:effectLst>
                      <a:softEdge rad="31750"/>
                    </a:effectLst>
                    <a:extLst>
                      <a:ext uri="{53640926-AAD7-44D8-BBD7-CCE9431645EC}">
                        <a14:shadowObscured xmlns:a14="http://schemas.microsoft.com/office/drawing/2010/main"/>
                      </a:ext>
                    </a:extLst>
                  </pic:spPr>
                </pic:pic>
              </a:graphicData>
            </a:graphic>
          </wp:anchor>
        </w:drawing>
      </w:r>
      <w:r>
        <w:rPr>
          <w:noProof/>
        </w:rPr>
        <w:drawing>
          <wp:inline distT="0" distB="0" distL="0" distR="0" wp14:anchorId="45954493" wp14:editId="0A749578">
            <wp:extent cx="3295650" cy="2196968"/>
            <wp:effectExtent l="0" t="0" r="0" b="0"/>
            <wp:docPr id="81911002" name="图片 8191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alphaModFix amt="50000"/>
                      <a:extLst>
                        <a:ext uri="{28A0092B-C50C-407E-A947-70E740481C1C}">
                          <a14:useLocalDpi xmlns:a14="http://schemas.microsoft.com/office/drawing/2010/main" val="0"/>
                        </a:ext>
                      </a:extLst>
                    </a:blip>
                    <a:srcRect/>
                    <a:stretch>
                      <a:fillRect/>
                    </a:stretch>
                  </pic:blipFill>
                  <pic:spPr bwMode="auto">
                    <a:xfrm>
                      <a:off x="0" y="0"/>
                      <a:ext cx="3300733" cy="2200357"/>
                    </a:xfrm>
                    <a:prstGeom prst="rect">
                      <a:avLst/>
                    </a:prstGeom>
                    <a:noFill/>
                    <a:ln>
                      <a:noFill/>
                    </a:ln>
                  </pic:spPr>
                </pic:pic>
              </a:graphicData>
            </a:graphic>
          </wp:inline>
        </w:drawing>
      </w:r>
    </w:p>
    <w:p w14:paraId="2BBE2497" w14:textId="77777777" w:rsidR="00C83A6D" w:rsidRDefault="00C83A6D" w:rsidP="00C83A6D">
      <w:r>
        <w:tab/>
      </w:r>
      <w:r>
        <w:rPr>
          <w:rFonts w:hint="eastAsia"/>
        </w:rPr>
        <w:t>所以，我们的视觉系统就是一种注意力机制，将</w:t>
      </w:r>
      <w:r w:rsidRPr="006D2AD5">
        <w:rPr>
          <w:rFonts w:hint="eastAsia"/>
        </w:rPr>
        <w:t>有限的注意力集中在重点信息上，从而节省资源，快速获得最有效的信息。</w:t>
      </w:r>
    </w:p>
    <w:p w14:paraId="388E754B" w14:textId="77777777" w:rsidR="00C83A6D" w:rsidRDefault="00C83A6D" w:rsidP="00C83A6D"/>
    <w:p w14:paraId="4C36A02D" w14:textId="77777777" w:rsidR="00C83A6D" w:rsidRDefault="00C83A6D" w:rsidP="00C83A6D">
      <w:pPr>
        <w:ind w:firstLine="420"/>
      </w:pPr>
      <w:r>
        <w:rPr>
          <w:rFonts w:hint="eastAsia"/>
        </w:rPr>
        <w:t>注意力</w:t>
      </w:r>
      <w:r w:rsidRPr="00424F82">
        <w:rPr>
          <w:rFonts w:hint="eastAsia"/>
        </w:rPr>
        <w:t>机制最早是在计算机视觉里应用的，随后在</w:t>
      </w:r>
      <w:r w:rsidRPr="00424F82">
        <w:t xml:space="preserve"> NLP </w:t>
      </w:r>
      <w:r w:rsidRPr="00424F82">
        <w:t>领域也开始应用了，真正发扬光大是在</w:t>
      </w:r>
      <w:r w:rsidRPr="00424F82">
        <w:t xml:space="preserve"> NLP </w:t>
      </w:r>
      <w:r w:rsidRPr="00424F82">
        <w:t>领域，因为</w:t>
      </w:r>
      <w:r w:rsidRPr="00424F82">
        <w:t xml:space="preserve"> 2018 </w:t>
      </w:r>
      <w:r w:rsidRPr="00424F82">
        <w:t>年</w:t>
      </w:r>
      <w:r w:rsidRPr="00424F82">
        <w:t xml:space="preserve"> BERT </w:t>
      </w:r>
      <w:r w:rsidRPr="00424F82">
        <w:t>和</w:t>
      </w:r>
      <w:r w:rsidRPr="00424F82">
        <w:t xml:space="preserve"> GPT </w:t>
      </w:r>
      <w:r w:rsidRPr="00424F82">
        <w:t>的效果出奇的好，进而走红。而</w:t>
      </w:r>
      <w:r w:rsidRPr="00424F82">
        <w:t xml:space="preserve"> Transformer </w:t>
      </w:r>
      <w:r w:rsidRPr="00424F82">
        <w:t>和</w:t>
      </w:r>
      <w:r w:rsidRPr="00424F82">
        <w:t xml:space="preserve"> Attention </w:t>
      </w:r>
      <w:r w:rsidRPr="00424F82">
        <w:t>这些核心开始被大家重点关注。</w:t>
      </w:r>
    </w:p>
    <w:p w14:paraId="66ABC7B2" w14:textId="77777777" w:rsidR="00C83A6D" w:rsidRDefault="00C83A6D" w:rsidP="00C83A6D">
      <w:pPr>
        <w:ind w:firstLine="420"/>
        <w:jc w:val="center"/>
      </w:pPr>
      <w:r>
        <w:rPr>
          <w:rFonts w:hint="eastAsia"/>
        </w:rPr>
        <w:t>下图表示了注意力机制在</w:t>
      </w:r>
      <w:r>
        <w:rPr>
          <w:rFonts w:hint="eastAsia"/>
        </w:rPr>
        <w:t>N</w:t>
      </w:r>
      <w:r>
        <w:t>LP</w:t>
      </w:r>
      <w:r>
        <w:rPr>
          <w:rFonts w:hint="eastAsia"/>
        </w:rPr>
        <w:t>领域的重要作用：</w:t>
      </w:r>
      <w:r>
        <w:br/>
      </w:r>
      <w:r>
        <w:rPr>
          <w:noProof/>
        </w:rPr>
        <w:lastRenderedPageBreak/>
        <w:drawing>
          <wp:inline distT="0" distB="0" distL="0" distR="0" wp14:anchorId="3596DCCF" wp14:editId="77A1BE39">
            <wp:extent cx="4533900" cy="1837055"/>
            <wp:effectExtent l="0" t="0" r="0" b="0"/>
            <wp:docPr id="1113971455" name="图片 2" descr="Attention的位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ttention的位置"/>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l="3251" t="9328" r="10788" b="8903"/>
                    <a:stretch/>
                  </pic:blipFill>
                  <pic:spPr bwMode="auto">
                    <a:xfrm>
                      <a:off x="0" y="0"/>
                      <a:ext cx="4533900" cy="1837055"/>
                    </a:xfrm>
                    <a:prstGeom prst="rect">
                      <a:avLst/>
                    </a:prstGeom>
                    <a:noFill/>
                    <a:ln>
                      <a:noFill/>
                    </a:ln>
                    <a:extLst>
                      <a:ext uri="{53640926-AAD7-44D8-BBD7-CCE9431645EC}">
                        <a14:shadowObscured xmlns:a14="http://schemas.microsoft.com/office/drawing/2010/main"/>
                      </a:ext>
                    </a:extLst>
                  </pic:spPr>
                </pic:pic>
              </a:graphicData>
            </a:graphic>
          </wp:inline>
        </w:drawing>
      </w:r>
    </w:p>
    <w:p w14:paraId="6718E056" w14:textId="77777777" w:rsidR="00C83A6D" w:rsidRDefault="00C83A6D" w:rsidP="00C83A6D">
      <w:r>
        <w:rPr>
          <w:rFonts w:hint="eastAsia"/>
        </w:rPr>
        <w:t>1</w:t>
      </w:r>
      <w:r>
        <w:t xml:space="preserve">4.1.3 </w:t>
      </w:r>
      <w:r>
        <w:rPr>
          <w:rFonts w:hint="eastAsia"/>
        </w:rPr>
        <w:t>注意力机制的优点</w:t>
      </w:r>
    </w:p>
    <w:p w14:paraId="406339EE" w14:textId="77777777" w:rsidR="00C83A6D" w:rsidRDefault="00C83A6D" w:rsidP="00C83A6D">
      <w:r>
        <w:tab/>
      </w:r>
      <w:r>
        <w:rPr>
          <w:rFonts w:hint="eastAsia"/>
        </w:rPr>
        <w:t>之所以要引入注意力机制，主要有以下三个优点：</w:t>
      </w:r>
    </w:p>
    <w:p w14:paraId="39B22E83" w14:textId="77777777" w:rsidR="00C83A6D" w:rsidRDefault="00C83A6D" w:rsidP="00F55501">
      <w:pPr>
        <w:pStyle w:val="ad"/>
        <w:numPr>
          <w:ilvl w:val="0"/>
          <w:numId w:val="78"/>
        </w:numPr>
        <w:ind w:firstLineChars="0"/>
      </w:pPr>
      <w:r>
        <w:rPr>
          <w:rFonts w:hint="eastAsia"/>
        </w:rPr>
        <w:t>参数少</w:t>
      </w:r>
    </w:p>
    <w:p w14:paraId="03AF2345" w14:textId="77777777" w:rsidR="00C83A6D" w:rsidRDefault="00C83A6D" w:rsidP="00C83A6D">
      <w:pPr>
        <w:pStyle w:val="ad"/>
        <w:ind w:left="1140" w:firstLineChars="0" w:firstLine="0"/>
      </w:pPr>
      <w:r w:rsidRPr="00424F82">
        <w:rPr>
          <w:rFonts w:hint="eastAsia"/>
        </w:rPr>
        <w:t>模型</w:t>
      </w:r>
      <w:proofErr w:type="gramStart"/>
      <w:r w:rsidRPr="00424F82">
        <w:rPr>
          <w:rFonts w:hint="eastAsia"/>
        </w:rPr>
        <w:t>复杂度跟</w:t>
      </w:r>
      <w:proofErr w:type="gramEnd"/>
      <w:r w:rsidRPr="00424F82">
        <w:t xml:space="preserve"> CNN</w:t>
      </w:r>
      <w:r w:rsidRPr="00424F82">
        <w:t>、</w:t>
      </w:r>
      <w:r w:rsidRPr="00424F82">
        <w:t xml:space="preserve">RNN </w:t>
      </w:r>
      <w:r w:rsidRPr="00424F82">
        <w:t>相比，复杂度更小，参数也更少。所以</w:t>
      </w:r>
      <w:proofErr w:type="gramStart"/>
      <w:r w:rsidRPr="00424F82">
        <w:t>对算力的</w:t>
      </w:r>
      <w:proofErr w:type="gramEnd"/>
      <w:r w:rsidRPr="00424F82">
        <w:t>要求也就更小。</w:t>
      </w:r>
    </w:p>
    <w:p w14:paraId="70E8D313" w14:textId="77777777" w:rsidR="00C83A6D" w:rsidRDefault="00C83A6D" w:rsidP="00F55501">
      <w:pPr>
        <w:pStyle w:val="ad"/>
        <w:numPr>
          <w:ilvl w:val="0"/>
          <w:numId w:val="78"/>
        </w:numPr>
        <w:ind w:firstLineChars="0"/>
      </w:pPr>
      <w:r>
        <w:rPr>
          <w:rFonts w:hint="eastAsia"/>
        </w:rPr>
        <w:t>速度快</w:t>
      </w:r>
    </w:p>
    <w:p w14:paraId="2EF664E8" w14:textId="77777777" w:rsidR="00C83A6D" w:rsidRDefault="00C83A6D" w:rsidP="00C83A6D">
      <w:pPr>
        <w:pStyle w:val="ad"/>
        <w:ind w:left="1140" w:firstLineChars="0" w:firstLine="0"/>
      </w:pPr>
      <w:r w:rsidRPr="00424F82">
        <w:t xml:space="preserve">Attention </w:t>
      </w:r>
      <w:r w:rsidRPr="00424F82">
        <w:t>解决了</w:t>
      </w:r>
      <w:r w:rsidRPr="00424F82">
        <w:t xml:space="preserve"> RNN </w:t>
      </w:r>
      <w:r w:rsidRPr="00424F82">
        <w:t>不能并行计算的问题。</w:t>
      </w:r>
      <w:r w:rsidRPr="00424F82">
        <w:t>Attention</w:t>
      </w:r>
      <w:r w:rsidRPr="00424F82">
        <w:t>机制每一步计算不依赖于上一步的计算结果，因此可以和</w:t>
      </w:r>
      <w:r w:rsidRPr="00424F82">
        <w:t>CNN</w:t>
      </w:r>
      <w:r w:rsidRPr="00424F82">
        <w:t>一样并行处理。</w:t>
      </w:r>
    </w:p>
    <w:p w14:paraId="3D89EC6D" w14:textId="77777777" w:rsidR="00C83A6D" w:rsidRDefault="00C83A6D" w:rsidP="00F55501">
      <w:pPr>
        <w:pStyle w:val="ad"/>
        <w:numPr>
          <w:ilvl w:val="0"/>
          <w:numId w:val="78"/>
        </w:numPr>
        <w:ind w:firstLineChars="0"/>
      </w:pPr>
      <w:r>
        <w:rPr>
          <w:rFonts w:hint="eastAsia"/>
        </w:rPr>
        <w:t>效果好</w:t>
      </w:r>
    </w:p>
    <w:p w14:paraId="6F3FEAC3" w14:textId="77777777" w:rsidR="00C83A6D" w:rsidRDefault="00C83A6D" w:rsidP="00C83A6D">
      <w:pPr>
        <w:pStyle w:val="ad"/>
        <w:ind w:left="1140"/>
      </w:pPr>
      <w:r>
        <w:rPr>
          <w:rFonts w:hint="eastAsia"/>
        </w:rPr>
        <w:t>在</w:t>
      </w:r>
      <w:r>
        <w:t xml:space="preserve"> Attention </w:t>
      </w:r>
      <w:r>
        <w:t>机制引入之前，有一个问题大家一直很苦恼：长距离的信息会被弱化，就好像记忆能力弱的人，记不住过去的事情是一样的。</w:t>
      </w:r>
    </w:p>
    <w:p w14:paraId="021E1A87" w14:textId="77777777" w:rsidR="00C83A6D" w:rsidRDefault="00C83A6D" w:rsidP="00C83A6D">
      <w:pPr>
        <w:pStyle w:val="ad"/>
        <w:ind w:left="1140"/>
      </w:pPr>
    </w:p>
    <w:p w14:paraId="57EC5EDF" w14:textId="77777777" w:rsidR="00C83A6D" w:rsidRPr="00424F82" w:rsidRDefault="00C83A6D" w:rsidP="00C83A6D">
      <w:pPr>
        <w:pStyle w:val="ad"/>
        <w:ind w:left="1140" w:firstLineChars="0" w:firstLine="0"/>
      </w:pPr>
      <w:r>
        <w:t xml:space="preserve">Attention </w:t>
      </w:r>
      <w:r>
        <w:t>是挑重点，就算文本比较长，也能从中间抓住重点，不丢失重要的信息。下图红色的预期就是被挑出来的重点。</w:t>
      </w:r>
    </w:p>
    <w:p w14:paraId="220062D7" w14:textId="77777777" w:rsidR="00C83A6D" w:rsidRDefault="00C83A6D" w:rsidP="00C83A6D"/>
    <w:p w14:paraId="03DC83B6" w14:textId="77777777" w:rsidR="00C83A6D" w:rsidRDefault="00C83A6D" w:rsidP="00C83A6D">
      <w:pPr>
        <w:jc w:val="center"/>
      </w:pPr>
      <w:r>
        <w:rPr>
          <w:noProof/>
        </w:rPr>
        <w:lastRenderedPageBreak/>
        <w:drawing>
          <wp:inline distT="0" distB="0" distL="0" distR="0" wp14:anchorId="130B866C" wp14:editId="3C309E7F">
            <wp:extent cx="5114925" cy="2409825"/>
            <wp:effectExtent l="0" t="0" r="9525" b="9525"/>
            <wp:docPr id="1606703666" name="图片 3" descr="Attention可以在长文本中抓住重点信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ttention可以在长文本中抓住重点信息"/>
                    <pic:cNvPicPr>
                      <a:picLocks noChangeAspect="1" noChangeArrowheads="1"/>
                    </pic:cNvPicPr>
                  </pic:nvPicPr>
                  <pic:blipFill rotWithShape="1">
                    <a:blip r:embed="rId153">
                      <a:extLst>
                        <a:ext uri="{28A0092B-C50C-407E-A947-70E740481C1C}">
                          <a14:useLocalDpi xmlns:a14="http://schemas.microsoft.com/office/drawing/2010/main" val="0"/>
                        </a:ext>
                      </a:extLst>
                    </a:blip>
                    <a:srcRect l="1445" t="2628" r="1577" b="2378"/>
                    <a:stretch/>
                  </pic:blipFill>
                  <pic:spPr bwMode="auto">
                    <a:xfrm>
                      <a:off x="0" y="0"/>
                      <a:ext cx="5114925" cy="2409825"/>
                    </a:xfrm>
                    <a:prstGeom prst="rect">
                      <a:avLst/>
                    </a:prstGeom>
                    <a:noFill/>
                    <a:ln>
                      <a:noFill/>
                    </a:ln>
                    <a:extLst>
                      <a:ext uri="{53640926-AAD7-44D8-BBD7-CCE9431645EC}">
                        <a14:shadowObscured xmlns:a14="http://schemas.microsoft.com/office/drawing/2010/main"/>
                      </a:ext>
                    </a:extLst>
                  </pic:spPr>
                </pic:pic>
              </a:graphicData>
            </a:graphic>
          </wp:inline>
        </w:drawing>
      </w:r>
    </w:p>
    <w:p w14:paraId="3DB59A09" w14:textId="77777777" w:rsidR="00C83A6D" w:rsidRDefault="00C83A6D" w:rsidP="00C83A6D"/>
    <w:p w14:paraId="7AE31898" w14:textId="77777777" w:rsidR="00C83A6D" w:rsidRDefault="00C83A6D" w:rsidP="00C83A6D">
      <w:r>
        <w:rPr>
          <w:rFonts w:hint="eastAsia"/>
        </w:rPr>
        <w:t>1</w:t>
      </w:r>
      <w:r>
        <w:t xml:space="preserve">4.1.4 </w:t>
      </w:r>
      <w:r>
        <w:rPr>
          <w:rFonts w:hint="eastAsia"/>
        </w:rPr>
        <w:t>注意力机制的原理</w:t>
      </w:r>
    </w:p>
    <w:p w14:paraId="75336A70" w14:textId="77777777" w:rsidR="00C83A6D" w:rsidRDefault="00C83A6D" w:rsidP="00C83A6D">
      <w:r>
        <w:tab/>
      </w:r>
      <w:r>
        <w:rPr>
          <w:rFonts w:hint="eastAsia"/>
        </w:rPr>
        <w:t>举个例子：</w:t>
      </w:r>
    </w:p>
    <w:p w14:paraId="50874831" w14:textId="77777777" w:rsidR="00C83A6D" w:rsidRDefault="00C83A6D" w:rsidP="00C83A6D">
      <w:pPr>
        <w:jc w:val="center"/>
      </w:pPr>
      <w:r>
        <w:rPr>
          <w:noProof/>
        </w:rPr>
        <w:drawing>
          <wp:inline distT="0" distB="0" distL="0" distR="0" wp14:anchorId="303D4FFF" wp14:editId="3B32A5A8">
            <wp:extent cx="5010150" cy="1943100"/>
            <wp:effectExtent l="0" t="0" r="0" b="0"/>
            <wp:docPr id="245987428" name="图片 4" descr="小故事讲解att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小故事讲解attention"/>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l="3070" t="5513" r="1938" b="7998"/>
                    <a:stretch/>
                  </pic:blipFill>
                  <pic:spPr bwMode="auto">
                    <a:xfrm>
                      <a:off x="0" y="0"/>
                      <a:ext cx="5010150" cy="1943100"/>
                    </a:xfrm>
                    <a:prstGeom prst="rect">
                      <a:avLst/>
                    </a:prstGeom>
                    <a:noFill/>
                    <a:ln>
                      <a:noFill/>
                    </a:ln>
                    <a:extLst>
                      <a:ext uri="{53640926-AAD7-44D8-BBD7-CCE9431645EC}">
                        <a14:shadowObscured xmlns:a14="http://schemas.microsoft.com/office/drawing/2010/main"/>
                      </a:ext>
                    </a:extLst>
                  </pic:spPr>
                </pic:pic>
              </a:graphicData>
            </a:graphic>
          </wp:inline>
        </w:drawing>
      </w:r>
    </w:p>
    <w:p w14:paraId="70E9633A" w14:textId="77777777" w:rsidR="00C83A6D" w:rsidRDefault="00C83A6D" w:rsidP="00C83A6D">
      <w:pPr>
        <w:ind w:firstLine="420"/>
      </w:pPr>
      <w:r>
        <w:rPr>
          <w:rFonts w:hint="eastAsia"/>
        </w:rPr>
        <w:t>图书馆（</w:t>
      </w:r>
      <w:r>
        <w:t>source</w:t>
      </w:r>
      <w:r>
        <w:t>）里有很多书（</w:t>
      </w:r>
      <w:r>
        <w:t>value</w:t>
      </w:r>
      <w:r>
        <w:t>），为了方便查找，我们给书做了编号（</w:t>
      </w:r>
      <w:r>
        <w:t>key</w:t>
      </w:r>
      <w:r>
        <w:t>）。当我们想要了解漫威（</w:t>
      </w:r>
      <w:r>
        <w:t>query</w:t>
      </w:r>
      <w:r>
        <w:t>）的时候，我们就可以看看那些动漫、电影、甚至二战（美国队长）相关的书籍。</w:t>
      </w:r>
      <w:r>
        <w:rPr>
          <w:rFonts w:hint="eastAsia"/>
        </w:rPr>
        <w:t>为了提高效率，并不是所有的书都会仔细看，</w:t>
      </w:r>
      <w:proofErr w:type="gramStart"/>
      <w:r>
        <w:rPr>
          <w:rFonts w:hint="eastAsia"/>
        </w:rPr>
        <w:t>针对漫威来说</w:t>
      </w:r>
      <w:proofErr w:type="gramEnd"/>
      <w:r>
        <w:rPr>
          <w:rFonts w:hint="eastAsia"/>
        </w:rPr>
        <w:t>，动漫，电影相关的会看的仔细一些（权重高），但是二战的就只需要简单扫一下即可（权重低）。当我们全部看完后就</w:t>
      </w:r>
      <w:proofErr w:type="gramStart"/>
      <w:r>
        <w:rPr>
          <w:rFonts w:hint="eastAsia"/>
        </w:rPr>
        <w:t>对漫威</w:t>
      </w:r>
      <w:proofErr w:type="gramEnd"/>
      <w:r>
        <w:rPr>
          <w:rFonts w:hint="eastAsia"/>
        </w:rPr>
        <w:t>有一个全面的了解了。</w:t>
      </w:r>
    </w:p>
    <w:p w14:paraId="4490A9B2" w14:textId="77777777" w:rsidR="00C83A6D" w:rsidRDefault="00C83A6D" w:rsidP="00C83A6D">
      <w:pPr>
        <w:ind w:firstLine="420"/>
      </w:pPr>
      <w:r>
        <w:rPr>
          <w:rFonts w:hint="eastAsia"/>
        </w:rPr>
        <w:t>总的来说，注意力机制的原理主要分为三步：计算相似度、计算权重、加权组合。如下图所示：</w:t>
      </w:r>
    </w:p>
    <w:p w14:paraId="7CCAF4CA" w14:textId="77777777" w:rsidR="00C83A6D" w:rsidRDefault="00C83A6D" w:rsidP="00C83A6D">
      <w:pPr>
        <w:ind w:firstLine="420"/>
      </w:pPr>
      <w:r>
        <w:rPr>
          <w:noProof/>
        </w:rPr>
        <w:lastRenderedPageBreak/>
        <w:drawing>
          <wp:inline distT="0" distB="0" distL="0" distR="0" wp14:anchorId="2109E477" wp14:editId="138E792F">
            <wp:extent cx="5274310" cy="5274310"/>
            <wp:effectExtent l="0" t="0" r="2540" b="2540"/>
            <wp:docPr id="1447827971" name="图片 5" descr="attention原理3步分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ttention原理3步分解"/>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111DF580" w14:textId="77777777" w:rsidR="00C83A6D" w:rsidRDefault="00C83A6D" w:rsidP="00F55501">
      <w:pPr>
        <w:pStyle w:val="ad"/>
        <w:numPr>
          <w:ilvl w:val="0"/>
          <w:numId w:val="79"/>
        </w:numPr>
        <w:ind w:firstLineChars="0"/>
      </w:pPr>
      <w:r>
        <w:rPr>
          <w:rFonts w:hint="eastAsia"/>
        </w:rPr>
        <w:t>计算相似度：</w:t>
      </w:r>
    </w:p>
    <w:p w14:paraId="455FFCC0" w14:textId="77777777" w:rsidR="00C83A6D" w:rsidRDefault="00C83A6D" w:rsidP="00C83A6D">
      <w:pPr>
        <w:pStyle w:val="ad"/>
        <w:ind w:left="1140"/>
      </w:pPr>
      <w:r>
        <w:rPr>
          <w:rFonts w:hint="eastAsia"/>
        </w:rPr>
        <w:t>在注意力机制中，计算相似度是指计算输入数据和输出数据之间的相似度，以确定不同部分之间的关系和权重。常用的计算相似度的方法有点积注意力、双线性注意力和自注意力等。</w:t>
      </w:r>
    </w:p>
    <w:p w14:paraId="0E703602" w14:textId="77777777" w:rsidR="00C83A6D" w:rsidRDefault="00C83A6D" w:rsidP="00C83A6D">
      <w:pPr>
        <w:pStyle w:val="ad"/>
        <w:ind w:left="1140"/>
      </w:pPr>
      <w:proofErr w:type="gramStart"/>
      <w:r>
        <w:rPr>
          <w:rFonts w:hint="eastAsia"/>
        </w:rPr>
        <w:t>点积注意力</w:t>
      </w:r>
      <w:proofErr w:type="gramEnd"/>
      <w:r>
        <w:rPr>
          <w:rFonts w:hint="eastAsia"/>
        </w:rPr>
        <w:t>是指将输入数据和输出数据中的向量</w:t>
      </w:r>
      <w:proofErr w:type="gramStart"/>
      <w:r>
        <w:rPr>
          <w:rFonts w:hint="eastAsia"/>
        </w:rPr>
        <w:t>做点积运算</w:t>
      </w:r>
      <w:proofErr w:type="gramEnd"/>
      <w:r>
        <w:rPr>
          <w:rFonts w:hint="eastAsia"/>
        </w:rPr>
        <w:t>，并进行</w:t>
      </w:r>
      <w:proofErr w:type="spellStart"/>
      <w:r>
        <w:t>softmax</w:t>
      </w:r>
      <w:proofErr w:type="spellEnd"/>
      <w:r>
        <w:t>归一化，以计算输入数据中每个向量对输出数据中每个向量的贡献权重。例如，假设输入数据为</w:t>
      </w:r>
      <w:r>
        <w:t xml:space="preserve">X=[x1, x2, ..., </w:t>
      </w:r>
      <w:proofErr w:type="spellStart"/>
      <w:r>
        <w:t>xn</w:t>
      </w:r>
      <w:proofErr w:type="spellEnd"/>
      <w:r>
        <w:t>]</w:t>
      </w:r>
      <w:r>
        <w:t>，输出数据为</w:t>
      </w:r>
      <w:r>
        <w:t xml:space="preserve">Y=[y1, y2, ..., </w:t>
      </w:r>
      <w:proofErr w:type="spellStart"/>
      <w:r>
        <w:t>ym</w:t>
      </w:r>
      <w:proofErr w:type="spellEnd"/>
      <w:r>
        <w:t>]</w:t>
      </w:r>
      <w:r>
        <w:t>，</w:t>
      </w:r>
      <w:proofErr w:type="gramStart"/>
      <w:r>
        <w:t>则点积注意力</w:t>
      </w:r>
      <w:proofErr w:type="gramEnd"/>
      <w:r>
        <w:t>的计算方式为：</w:t>
      </w:r>
    </w:p>
    <w:p w14:paraId="01D49F8E" w14:textId="77777777" w:rsidR="00C83A6D" w:rsidRDefault="00C83A6D" w:rsidP="00C83A6D">
      <w:pPr>
        <w:pStyle w:val="ad"/>
        <w:ind w:left="1140"/>
      </w:pPr>
      <w:r>
        <w:rPr>
          <w:noProof/>
        </w:rPr>
        <w:lastRenderedPageBreak/>
        <w:drawing>
          <wp:inline distT="0" distB="0" distL="0" distR="0" wp14:anchorId="5BCBAC48" wp14:editId="2F9D2671">
            <wp:extent cx="2695575" cy="1000125"/>
            <wp:effectExtent l="0" t="0" r="9525" b="9525"/>
            <wp:docPr id="7607034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703476" name=""/>
                    <pic:cNvPicPr/>
                  </pic:nvPicPr>
                  <pic:blipFill>
                    <a:blip r:embed="rId156"/>
                    <a:stretch>
                      <a:fillRect/>
                    </a:stretch>
                  </pic:blipFill>
                  <pic:spPr>
                    <a:xfrm>
                      <a:off x="0" y="0"/>
                      <a:ext cx="2695575" cy="1000125"/>
                    </a:xfrm>
                    <a:prstGeom prst="rect">
                      <a:avLst/>
                    </a:prstGeom>
                  </pic:spPr>
                </pic:pic>
              </a:graphicData>
            </a:graphic>
          </wp:inline>
        </w:drawing>
      </w:r>
    </w:p>
    <w:p w14:paraId="54F9C03C" w14:textId="77777777" w:rsidR="00C83A6D" w:rsidRDefault="00C83A6D" w:rsidP="00C83A6D">
      <w:pPr>
        <w:pStyle w:val="ad"/>
        <w:ind w:left="1140" w:firstLineChars="0" w:firstLine="0"/>
      </w:pPr>
      <w:r w:rsidRPr="008B4FB4">
        <w:rPr>
          <w:rFonts w:hint="eastAsia"/>
        </w:rPr>
        <w:t>其中，α</w:t>
      </w:r>
      <w:proofErr w:type="spellStart"/>
      <w:r w:rsidRPr="008B4FB4">
        <w:t>i</w:t>
      </w:r>
      <w:proofErr w:type="spellEnd"/>
      <w:r w:rsidRPr="008B4FB4">
        <w:t>表示输入数据中第</w:t>
      </w:r>
      <w:proofErr w:type="spellStart"/>
      <w:r w:rsidRPr="008B4FB4">
        <w:t>i</w:t>
      </w:r>
      <w:proofErr w:type="spellEnd"/>
      <w:proofErr w:type="gramStart"/>
      <w:r w:rsidRPr="008B4FB4">
        <w:t>个</w:t>
      </w:r>
      <w:proofErr w:type="gramEnd"/>
      <w:r w:rsidRPr="008B4FB4">
        <w:t>向量对输出数据的贡献权重。</w:t>
      </w:r>
    </w:p>
    <w:p w14:paraId="0C5099BD" w14:textId="77777777" w:rsidR="00C83A6D" w:rsidRDefault="00C83A6D" w:rsidP="00C83A6D">
      <w:pPr>
        <w:ind w:left="1140" w:firstLine="420"/>
      </w:pPr>
      <w:r w:rsidRPr="008B4FB4">
        <w:rPr>
          <w:rFonts w:hint="eastAsia"/>
        </w:rPr>
        <w:t>双线性注意力是指将输入数据和输出数据中的向量分别经过线性变换后</w:t>
      </w:r>
      <w:proofErr w:type="gramStart"/>
      <w:r w:rsidRPr="008B4FB4">
        <w:rPr>
          <w:rFonts w:hint="eastAsia"/>
        </w:rPr>
        <w:t>做点积运算</w:t>
      </w:r>
      <w:proofErr w:type="gramEnd"/>
      <w:r w:rsidRPr="008B4FB4">
        <w:rPr>
          <w:rFonts w:hint="eastAsia"/>
        </w:rPr>
        <w:t>，并进行</w:t>
      </w:r>
      <w:proofErr w:type="spellStart"/>
      <w:r w:rsidRPr="008B4FB4">
        <w:t>softmax</w:t>
      </w:r>
      <w:proofErr w:type="spellEnd"/>
      <w:r w:rsidRPr="008B4FB4">
        <w:t>归一化，以计算输入数据中每个向量对输出数据中每个向量的贡献权重。例如，假设输入数据为</w:t>
      </w:r>
      <w:r w:rsidRPr="008B4FB4">
        <w:t xml:space="preserve">X=[x1, x2, ..., </w:t>
      </w:r>
      <w:proofErr w:type="spellStart"/>
      <w:r w:rsidRPr="008B4FB4">
        <w:t>xn</w:t>
      </w:r>
      <w:proofErr w:type="spellEnd"/>
      <w:r w:rsidRPr="008B4FB4">
        <w:t>]</w:t>
      </w:r>
      <w:r w:rsidRPr="008B4FB4">
        <w:t>，输出数据为</w:t>
      </w:r>
      <w:r w:rsidRPr="008B4FB4">
        <w:t xml:space="preserve">Y=[y1, y2, ..., </w:t>
      </w:r>
      <w:proofErr w:type="spellStart"/>
      <w:r w:rsidRPr="008B4FB4">
        <w:t>ym</w:t>
      </w:r>
      <w:proofErr w:type="spellEnd"/>
      <w:r w:rsidRPr="008B4FB4">
        <w:t>]</w:t>
      </w:r>
      <w:r w:rsidRPr="008B4FB4">
        <w:t>，则双线性注意力的计算方式为：</w:t>
      </w:r>
    </w:p>
    <w:p w14:paraId="0B26AD46" w14:textId="77777777" w:rsidR="00C83A6D" w:rsidRPr="008B4FB4" w:rsidRDefault="00C83A6D" w:rsidP="00C83A6D">
      <w:r>
        <w:tab/>
      </w:r>
      <w:r>
        <w:tab/>
      </w:r>
      <w:r>
        <w:tab/>
      </w:r>
      <w:r>
        <w:rPr>
          <w:noProof/>
        </w:rPr>
        <w:drawing>
          <wp:inline distT="0" distB="0" distL="0" distR="0" wp14:anchorId="3AD88030" wp14:editId="1EBA81B0">
            <wp:extent cx="3762375" cy="1152525"/>
            <wp:effectExtent l="0" t="0" r="9525" b="9525"/>
            <wp:docPr id="20333618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361818" name=""/>
                    <pic:cNvPicPr/>
                  </pic:nvPicPr>
                  <pic:blipFill>
                    <a:blip r:embed="rId157"/>
                    <a:stretch>
                      <a:fillRect/>
                    </a:stretch>
                  </pic:blipFill>
                  <pic:spPr>
                    <a:xfrm>
                      <a:off x="0" y="0"/>
                      <a:ext cx="3762375" cy="1152525"/>
                    </a:xfrm>
                    <a:prstGeom prst="rect">
                      <a:avLst/>
                    </a:prstGeom>
                  </pic:spPr>
                </pic:pic>
              </a:graphicData>
            </a:graphic>
          </wp:inline>
        </w:drawing>
      </w:r>
    </w:p>
    <w:p w14:paraId="65D20016" w14:textId="77777777" w:rsidR="00C83A6D" w:rsidRDefault="00C83A6D" w:rsidP="00C83A6D">
      <w:pPr>
        <w:pStyle w:val="ad"/>
        <w:ind w:left="1140"/>
      </w:pPr>
      <w:r>
        <w:rPr>
          <w:rFonts w:hint="eastAsia"/>
        </w:rPr>
        <w:t>其中，</w:t>
      </w:r>
      <w:r>
        <w:t>W1</w:t>
      </w:r>
      <w:r>
        <w:t>和</w:t>
      </w:r>
      <w:r>
        <w:t>W2</w:t>
      </w:r>
      <w:r>
        <w:t>分别是输入数据和输出数据的线性变换矩阵，</w:t>
      </w:r>
      <w:r>
        <w:t>α</w:t>
      </w:r>
      <w:proofErr w:type="spellStart"/>
      <w:r>
        <w:t>i</w:t>
      </w:r>
      <w:proofErr w:type="spellEnd"/>
      <w:r>
        <w:t>表示输入数据中第</w:t>
      </w:r>
      <w:proofErr w:type="spellStart"/>
      <w:r>
        <w:t>i</w:t>
      </w:r>
      <w:proofErr w:type="spellEnd"/>
      <w:proofErr w:type="gramStart"/>
      <w:r>
        <w:t>个</w:t>
      </w:r>
      <w:proofErr w:type="gramEnd"/>
      <w:r>
        <w:t>向量对输出数据的贡献权重。</w:t>
      </w:r>
    </w:p>
    <w:p w14:paraId="445A4BE5" w14:textId="77777777" w:rsidR="00C83A6D" w:rsidRPr="008B4FB4" w:rsidRDefault="00C83A6D" w:rsidP="00C83A6D">
      <w:pPr>
        <w:pStyle w:val="ad"/>
        <w:ind w:left="1140"/>
      </w:pPr>
      <w:r>
        <w:rPr>
          <w:rFonts w:hint="eastAsia"/>
        </w:rPr>
        <w:t>自注意力是指在序列数据中，计算每个位置与其他位置的相似度，以确定每个位置在整个序列中的重要性。例如，在</w:t>
      </w:r>
      <w:r>
        <w:t>Transformer</w:t>
      </w:r>
      <w:r>
        <w:t>模型中，使用自注意力来计算每个位置与其他位置的相似度，并根据相似度分配权重。</w:t>
      </w:r>
    </w:p>
    <w:p w14:paraId="571E6C5A" w14:textId="77777777" w:rsidR="00C83A6D" w:rsidRDefault="00C83A6D" w:rsidP="00F55501">
      <w:pPr>
        <w:pStyle w:val="ad"/>
        <w:numPr>
          <w:ilvl w:val="0"/>
          <w:numId w:val="79"/>
        </w:numPr>
        <w:ind w:firstLineChars="0"/>
      </w:pPr>
      <w:r w:rsidRPr="008B4FB4">
        <w:rPr>
          <w:rFonts w:hint="eastAsia"/>
        </w:rPr>
        <w:t>计算权重</w:t>
      </w:r>
    </w:p>
    <w:p w14:paraId="452FA292" w14:textId="77777777" w:rsidR="00C83A6D" w:rsidRDefault="00C83A6D" w:rsidP="00C83A6D">
      <w:pPr>
        <w:pStyle w:val="ad"/>
        <w:ind w:left="1140"/>
      </w:pPr>
      <w:r>
        <w:rPr>
          <w:rFonts w:hint="eastAsia"/>
        </w:rPr>
        <w:t>在计算相似度之后，需要根据相似度计算权重，以确定不同部分之间的关系和重要性。常用的计算权重的方法有</w:t>
      </w:r>
      <w:proofErr w:type="spellStart"/>
      <w:r>
        <w:t>softmax</w:t>
      </w:r>
      <w:proofErr w:type="spellEnd"/>
      <w:r>
        <w:t>和</w:t>
      </w:r>
      <w:r>
        <w:t>sigmoid</w:t>
      </w:r>
      <w:r>
        <w:t>等。</w:t>
      </w:r>
    </w:p>
    <w:p w14:paraId="4F7C87C4" w14:textId="77777777" w:rsidR="00C83A6D" w:rsidRDefault="00C83A6D" w:rsidP="00C83A6D">
      <w:pPr>
        <w:pStyle w:val="ad"/>
        <w:ind w:left="1140"/>
      </w:pPr>
      <w:proofErr w:type="spellStart"/>
      <w:r>
        <w:t>softmax</w:t>
      </w:r>
      <w:proofErr w:type="spellEnd"/>
      <w:r>
        <w:t>是指将相似度进行</w:t>
      </w:r>
      <w:proofErr w:type="spellStart"/>
      <w:r>
        <w:t>softmax</w:t>
      </w:r>
      <w:proofErr w:type="spellEnd"/>
      <w:r>
        <w:t>归一化，以确保权重之和为</w:t>
      </w:r>
      <w:r>
        <w:t>1</w:t>
      </w:r>
      <w:r>
        <w:t>，并表示每个部分在整体中的占比。例如，</w:t>
      </w:r>
      <w:proofErr w:type="gramStart"/>
      <w:r>
        <w:t>在点积注意力</w:t>
      </w:r>
      <w:proofErr w:type="gramEnd"/>
      <w:r>
        <w:t>中，每个向量的权重就是经过</w:t>
      </w:r>
      <w:proofErr w:type="spellStart"/>
      <w:r>
        <w:t>softmax</w:t>
      </w:r>
      <w:proofErr w:type="spellEnd"/>
      <w:r>
        <w:t>归一化后的结果。</w:t>
      </w:r>
    </w:p>
    <w:p w14:paraId="7771440A" w14:textId="77777777" w:rsidR="00C83A6D" w:rsidRPr="008B4FB4" w:rsidRDefault="00C83A6D" w:rsidP="00C83A6D">
      <w:pPr>
        <w:pStyle w:val="ad"/>
        <w:ind w:left="1140"/>
      </w:pPr>
      <w:r>
        <w:t>sigmoid</w:t>
      </w:r>
      <w:r>
        <w:t>是指将相似度进行</w:t>
      </w:r>
      <w:r>
        <w:t>sigmoid</w:t>
      </w:r>
      <w:r>
        <w:t>函数变换，以将相似度映射到</w:t>
      </w:r>
      <w:r>
        <w:t>[0, 1]</w:t>
      </w:r>
      <w:r>
        <w:t>之间，并表示每个部分的重要性。例如，在图像分割中，可以使用</w:t>
      </w:r>
      <w:r>
        <w:t>sigmoid</w:t>
      </w:r>
      <w:r>
        <w:t>函数将每个</w:t>
      </w:r>
      <w:r>
        <w:lastRenderedPageBreak/>
        <w:t>像素点的相似度映射为像素点的重要性，从而分割出图像中的不同部分。</w:t>
      </w:r>
    </w:p>
    <w:p w14:paraId="4F4C2BAB" w14:textId="77777777" w:rsidR="00C83A6D" w:rsidRDefault="00C83A6D" w:rsidP="00F55501">
      <w:pPr>
        <w:pStyle w:val="ad"/>
        <w:numPr>
          <w:ilvl w:val="0"/>
          <w:numId w:val="79"/>
        </w:numPr>
        <w:ind w:firstLineChars="0"/>
      </w:pPr>
      <w:r w:rsidRPr="008B4FB4">
        <w:rPr>
          <w:rFonts w:hint="eastAsia"/>
        </w:rPr>
        <w:t>加权组合</w:t>
      </w:r>
    </w:p>
    <w:p w14:paraId="383418A9" w14:textId="77777777" w:rsidR="00C83A6D" w:rsidRDefault="00C83A6D" w:rsidP="00C83A6D">
      <w:pPr>
        <w:pStyle w:val="ad"/>
        <w:ind w:left="1140"/>
      </w:pPr>
      <w:r>
        <w:rPr>
          <w:rFonts w:hint="eastAsia"/>
        </w:rPr>
        <w:t>在计算权重之后，需要将输入数据和输出数据进行加权组合，以获得最终的输出结果。常用的加权组合的方法有加权平均和加权求和等。</w:t>
      </w:r>
    </w:p>
    <w:p w14:paraId="41A2E78E" w14:textId="77777777" w:rsidR="00C83A6D" w:rsidRDefault="00C83A6D" w:rsidP="00C83A6D">
      <w:pPr>
        <w:pStyle w:val="ad"/>
        <w:ind w:left="1140"/>
      </w:pPr>
      <w:r>
        <w:rPr>
          <w:rFonts w:hint="eastAsia"/>
        </w:rPr>
        <w:t>加权平均是指将输入数据和输出数据进行加权平均，以获得最终的输出结果。例如，在文本分类中，可以将输入的词向量和输出的分类向量进行加权平均，以获得最终的分类结果。</w:t>
      </w:r>
    </w:p>
    <w:p w14:paraId="219A1C76" w14:textId="77777777" w:rsidR="00C83A6D" w:rsidRDefault="00C83A6D" w:rsidP="00C83A6D">
      <w:pPr>
        <w:pStyle w:val="ad"/>
        <w:ind w:left="1140"/>
      </w:pPr>
      <w:r>
        <w:rPr>
          <w:rFonts w:hint="eastAsia"/>
        </w:rPr>
        <w:t>加权求和是指将输入数据和输出数据进行加权求和，以获得最终的输出结果。例如，在机器翻译中，可以将</w:t>
      </w:r>
      <w:r w:rsidRPr="008B4FB4">
        <w:rPr>
          <w:rFonts w:hint="eastAsia"/>
        </w:rPr>
        <w:t>输入语言的编码向量和输出语言的解码向量进行加权求和，以生成翻译后的文本。</w:t>
      </w:r>
    </w:p>
    <w:p w14:paraId="3042A798" w14:textId="77777777" w:rsidR="00C83A6D" w:rsidRDefault="00C83A6D" w:rsidP="00C83A6D">
      <w:proofErr w:type="gramStart"/>
      <w:r>
        <w:rPr>
          <w:rFonts w:hint="eastAsia"/>
        </w:rPr>
        <w:t>“</w:t>
      </w:r>
      <w:proofErr w:type="gramEnd"/>
      <w:r>
        <w:rPr>
          <w:rFonts w:hint="eastAsia"/>
        </w:rPr>
        <w:t>从上面的建模，我们可以大致感受到</w:t>
      </w:r>
      <w:r>
        <w:t xml:space="preserve"> Attention </w:t>
      </w:r>
      <w:r>
        <w:t>的思路简单，四个字</w:t>
      </w:r>
      <w:r>
        <w:t>“</w:t>
      </w:r>
      <w:r>
        <w:t>带权求和</w:t>
      </w:r>
      <w:r>
        <w:t>”</w:t>
      </w:r>
      <w:r>
        <w:t>就可以高度概括，大道至简。做个不太恰当的类比，人类学习一门新语言基本经历四个阶段：死记硬背（通过阅读背诵学习语法练习语感）</w:t>
      </w:r>
      <w:r>
        <w:t>-&gt;</w:t>
      </w:r>
      <w:r>
        <w:t>提纲挈领（简单对话靠听懂句子中的关键词汇准确理解核心意思）</w:t>
      </w:r>
      <w:r>
        <w:t>-&gt;</w:t>
      </w:r>
      <w:r>
        <w:t>融会贯通（复杂对话懂得上下文指代、语言背后的联系，具备了举一反三的学习能力）</w:t>
      </w:r>
      <w:r>
        <w:t>-&gt;</w:t>
      </w:r>
      <w:r>
        <w:t>登峰造极（沉浸地大量练习）。</w:t>
      </w:r>
      <w:r>
        <w:rPr>
          <w:rFonts w:hint="eastAsia"/>
        </w:rPr>
        <w:t>这也如同</w:t>
      </w:r>
      <w:r>
        <w:t>attention</w:t>
      </w:r>
      <w:r>
        <w:t>的发展脉络，</w:t>
      </w:r>
      <w:r>
        <w:t xml:space="preserve">RNN </w:t>
      </w:r>
      <w:r>
        <w:t>时代是死记硬背的时期，</w:t>
      </w:r>
      <w:r>
        <w:t xml:space="preserve">attention </w:t>
      </w:r>
      <w:r>
        <w:t>的模型学会了提纲挈领，进化到</w:t>
      </w:r>
      <w:r>
        <w:t xml:space="preserve"> transformer</w:t>
      </w:r>
      <w:r>
        <w:t>，</w:t>
      </w:r>
      <w:proofErr w:type="gramStart"/>
      <w:r>
        <w:t>融汇贯通</w:t>
      </w:r>
      <w:proofErr w:type="gramEnd"/>
      <w:r>
        <w:t>，具备优秀的表达学习能力，再到</w:t>
      </w:r>
      <w:r>
        <w:t xml:space="preserve"> GPT</w:t>
      </w:r>
      <w:r>
        <w:t>、</w:t>
      </w:r>
      <w:r>
        <w:t>BERT</w:t>
      </w:r>
      <w:r>
        <w:t>，通过多任务大规模学习积累实战经验，战斗力爆棚。</w:t>
      </w:r>
      <w:r>
        <w:rPr>
          <w:rFonts w:hint="eastAsia"/>
        </w:rPr>
        <w:t>要回答为什么</w:t>
      </w:r>
      <w:r>
        <w:t xml:space="preserve"> attention </w:t>
      </w:r>
      <w:r>
        <w:t>这么优秀？是因为它让模型开窍了，懂得了提纲挈领，学会了融会贯通。</w:t>
      </w:r>
      <w:proofErr w:type="gramStart"/>
      <w:r>
        <w:rPr>
          <w:rFonts w:hint="eastAsia"/>
        </w:rPr>
        <w:t>”</w:t>
      </w:r>
      <w:proofErr w:type="gramEnd"/>
      <w:r>
        <w:rPr>
          <w:rFonts w:hint="eastAsia"/>
        </w:rPr>
        <w:t xml:space="preserve"> </w:t>
      </w:r>
      <w:r>
        <w:rPr>
          <w:rFonts w:hint="eastAsia"/>
        </w:rPr>
        <w:t>——</w:t>
      </w:r>
      <w:r>
        <w:rPr>
          <w:rFonts w:hint="eastAsia"/>
        </w:rPr>
        <w:t xml:space="preserve"> </w:t>
      </w:r>
      <w:r>
        <w:rPr>
          <w:rFonts w:hint="eastAsia"/>
        </w:rPr>
        <w:t>阿里技术</w:t>
      </w:r>
    </w:p>
    <w:p w14:paraId="08244C10" w14:textId="77777777" w:rsidR="00C83A6D" w:rsidRDefault="00C83A6D" w:rsidP="00C83A6D"/>
    <w:p w14:paraId="7386AD1E" w14:textId="77777777" w:rsidR="00C83A6D" w:rsidRDefault="00C83A6D" w:rsidP="00C83A6D">
      <w:r>
        <w:rPr>
          <w:rFonts w:hint="eastAsia"/>
        </w:rPr>
        <w:t>总的来说，注意力机制是一种通用的模型设计思路，可以应用于各种领域和任务中。它能够学习到不同部分之间的关系和重要性，从而提高模型的性能和泛化能力。在深度学习的发展历程中，注意力机制已成为一种非常重要的技术手段，被广泛应用于各种领域和任务中，包括自然语言处理、计算机视觉、语音识别、推荐系统等。</w:t>
      </w:r>
    </w:p>
    <w:p w14:paraId="10AC57A8" w14:textId="77777777" w:rsidR="00C83A6D" w:rsidRPr="00D024FA" w:rsidRDefault="00C83A6D" w:rsidP="00C83A6D"/>
    <w:p w14:paraId="3EAB6FF8" w14:textId="77777777" w:rsidR="00C83A6D" w:rsidRDefault="00C83A6D" w:rsidP="00C83A6D"/>
    <w:p w14:paraId="51F34FD0" w14:textId="77777777" w:rsidR="00C83A6D" w:rsidRDefault="00C83A6D" w:rsidP="00C83A6D">
      <w:r>
        <w:rPr>
          <w:rFonts w:hint="eastAsia"/>
        </w:rPr>
        <w:lastRenderedPageBreak/>
        <w:t>1</w:t>
      </w:r>
      <w:r>
        <w:t>4.1.5</w:t>
      </w:r>
      <w:r>
        <w:rPr>
          <w:rFonts w:hint="eastAsia"/>
        </w:rPr>
        <w:t xml:space="preserve"> </w:t>
      </w:r>
      <w:r>
        <w:rPr>
          <w:rFonts w:hint="eastAsia"/>
        </w:rPr>
        <w:t>注意力机制的类型</w:t>
      </w:r>
    </w:p>
    <w:p w14:paraId="7E49CCC7" w14:textId="77777777" w:rsidR="00C83A6D" w:rsidRDefault="00C83A6D" w:rsidP="00C83A6D">
      <w:pPr>
        <w:ind w:firstLineChars="200" w:firstLine="420"/>
      </w:pPr>
      <w:r w:rsidRPr="00795335">
        <w:t xml:space="preserve">Attention </w:t>
      </w:r>
      <w:r w:rsidRPr="00795335">
        <w:t>有很多种不同的类型：</w:t>
      </w:r>
      <w:r w:rsidRPr="00795335">
        <w:t>Soft Attention</w:t>
      </w:r>
      <w:r w:rsidRPr="00795335">
        <w:t>、</w:t>
      </w:r>
      <w:r w:rsidRPr="00795335">
        <w:t>Hard Attention</w:t>
      </w:r>
      <w:r w:rsidRPr="00795335">
        <w:t>、静态</w:t>
      </w:r>
      <w:r w:rsidRPr="00795335">
        <w:t>Attention</w:t>
      </w:r>
      <w:r w:rsidRPr="00795335">
        <w:t>、动态</w:t>
      </w:r>
      <w:r w:rsidRPr="00795335">
        <w:t>Attention</w:t>
      </w:r>
      <w:r w:rsidRPr="00795335">
        <w:t>、</w:t>
      </w:r>
      <w:proofErr w:type="spellStart"/>
      <w:r w:rsidRPr="00795335">
        <w:t>Self Attention</w:t>
      </w:r>
      <w:proofErr w:type="spellEnd"/>
      <w:r w:rsidRPr="00795335">
        <w:t xml:space="preserve"> </w:t>
      </w:r>
      <w:r w:rsidRPr="00795335">
        <w:t>等等。</w:t>
      </w:r>
      <w:r w:rsidRPr="00795335">
        <w:rPr>
          <w:rFonts w:hint="eastAsia"/>
        </w:rPr>
        <w:t>本节从计算区域、所用信息、结构层次和模型等方面对</w:t>
      </w:r>
      <w:r w:rsidRPr="00795335">
        <w:t>Attention</w:t>
      </w:r>
      <w:r w:rsidRPr="00795335">
        <w:t>的形式进行归类。</w:t>
      </w:r>
    </w:p>
    <w:p w14:paraId="7041F5E9" w14:textId="77777777" w:rsidR="00C83A6D" w:rsidRDefault="00C83A6D" w:rsidP="00C83A6D">
      <w:pPr>
        <w:ind w:firstLineChars="200" w:firstLine="420"/>
      </w:pPr>
      <w:r>
        <w:t xml:space="preserve">1. </w:t>
      </w:r>
      <w:r>
        <w:t>计算区域</w:t>
      </w:r>
    </w:p>
    <w:p w14:paraId="2D83E328" w14:textId="77777777" w:rsidR="00C83A6D" w:rsidRDefault="00C83A6D" w:rsidP="00C83A6D">
      <w:pPr>
        <w:ind w:firstLineChars="200" w:firstLine="420"/>
      </w:pPr>
    </w:p>
    <w:p w14:paraId="37AE4495" w14:textId="77777777" w:rsidR="00C83A6D" w:rsidRDefault="00C83A6D" w:rsidP="00C83A6D">
      <w:pPr>
        <w:ind w:firstLineChars="200" w:firstLine="420"/>
      </w:pPr>
      <w:r>
        <w:rPr>
          <w:rFonts w:hint="eastAsia"/>
        </w:rPr>
        <w:t>根据</w:t>
      </w:r>
      <w:r>
        <w:t>Attention</w:t>
      </w:r>
      <w:r>
        <w:t>的计算区域，可以分成以下几种：</w:t>
      </w:r>
    </w:p>
    <w:p w14:paraId="3389D3CF" w14:textId="77777777" w:rsidR="00C83A6D" w:rsidRDefault="00C83A6D" w:rsidP="00C83A6D">
      <w:pPr>
        <w:ind w:firstLineChars="200" w:firstLine="420"/>
      </w:pPr>
      <w:r>
        <w:t>1</w:t>
      </w:r>
      <w:r>
        <w:t>）</w:t>
      </w:r>
      <w:r>
        <w:t>Soft Attention</w:t>
      </w:r>
      <w:r>
        <w:t>，这是比较常见的</w:t>
      </w:r>
      <w:r>
        <w:t>Attention</w:t>
      </w:r>
      <w:r>
        <w:t>方式，对所有</w:t>
      </w:r>
      <w:r>
        <w:t>key</w:t>
      </w:r>
      <w:r>
        <w:t>求权重概率，每个</w:t>
      </w:r>
      <w:r>
        <w:t>key</w:t>
      </w:r>
      <w:r>
        <w:t>都有一个对应的权重，是一种全局的计算方式（也可以叫</w:t>
      </w:r>
      <w:r>
        <w:t>Global Attention</w:t>
      </w:r>
      <w:r>
        <w:t>）。这种方式比较理性，参考了所有</w:t>
      </w:r>
      <w:r>
        <w:t>key</w:t>
      </w:r>
      <w:r>
        <w:t>的内容，再进行加权。但是计算量可能会比较大一些。</w:t>
      </w:r>
    </w:p>
    <w:p w14:paraId="498F7135" w14:textId="77777777" w:rsidR="00C83A6D" w:rsidRDefault="00C83A6D" w:rsidP="00C83A6D">
      <w:pPr>
        <w:ind w:firstLineChars="200" w:firstLine="420"/>
      </w:pPr>
      <w:r>
        <w:t>2</w:t>
      </w:r>
      <w:r>
        <w:t>）</w:t>
      </w:r>
      <w:r>
        <w:t>Hard Attention</w:t>
      </w:r>
      <w:r>
        <w:t>，这种方式是直接精准定位到某个</w:t>
      </w:r>
      <w:r>
        <w:t>key</w:t>
      </w:r>
      <w:r>
        <w:t>，其余</w:t>
      </w:r>
      <w:r>
        <w:t>key</w:t>
      </w:r>
      <w:r>
        <w:t>就都不管了，相当于这个</w:t>
      </w:r>
      <w:r>
        <w:t>key</w:t>
      </w:r>
      <w:r>
        <w:t>的概率是</w:t>
      </w:r>
      <w:r>
        <w:t>1</w:t>
      </w:r>
      <w:r>
        <w:t>，其余</w:t>
      </w:r>
      <w:r>
        <w:t>key</w:t>
      </w:r>
      <w:r>
        <w:t>的概率全部是</w:t>
      </w:r>
      <w:r>
        <w:t>0</w:t>
      </w:r>
      <w:r>
        <w:t>。因此这种对齐方式要求很高，要求一步到位，如果没有正确对齐，会带来很大的影响。另一方面，因为不可导，一般需要用强化学习的方法进行训练。（或者使用</w:t>
      </w:r>
      <w:proofErr w:type="spellStart"/>
      <w:r>
        <w:t>gumbel</w:t>
      </w:r>
      <w:proofErr w:type="spellEnd"/>
      <w:r>
        <w:t xml:space="preserve"> </w:t>
      </w:r>
      <w:proofErr w:type="spellStart"/>
      <w:r>
        <w:t>softmax</w:t>
      </w:r>
      <w:proofErr w:type="spellEnd"/>
      <w:r>
        <w:t>之类的）</w:t>
      </w:r>
    </w:p>
    <w:p w14:paraId="1EF6E342" w14:textId="77777777" w:rsidR="00C83A6D" w:rsidRDefault="00C83A6D" w:rsidP="00C83A6D">
      <w:pPr>
        <w:ind w:firstLineChars="200" w:firstLine="420"/>
      </w:pPr>
      <w:r>
        <w:t>3</w:t>
      </w:r>
      <w:r>
        <w:t>）</w:t>
      </w:r>
      <w:r>
        <w:t>Local Attention</w:t>
      </w:r>
      <w:r>
        <w:t>，这种方式其实是以上两种方式的一个折中，对一个窗口区域进行计算。先用</w:t>
      </w:r>
      <w:r>
        <w:t>Hard</w:t>
      </w:r>
      <w:r>
        <w:t>方式定位到某个地方，以这个点为中心可以得到一个窗口区域，在这个小区域内用</w:t>
      </w:r>
      <w:r>
        <w:t>Soft</w:t>
      </w:r>
      <w:r>
        <w:t>方式来算</w:t>
      </w:r>
      <w:r>
        <w:t>Attention</w:t>
      </w:r>
      <w:r>
        <w:t>。</w:t>
      </w:r>
    </w:p>
    <w:p w14:paraId="00792F20" w14:textId="77777777" w:rsidR="00C83A6D" w:rsidRDefault="00C83A6D" w:rsidP="00C83A6D">
      <w:pPr>
        <w:ind w:firstLineChars="200" w:firstLine="420"/>
      </w:pPr>
      <w:r>
        <w:t xml:space="preserve">2. </w:t>
      </w:r>
      <w:r>
        <w:t>所用信息</w:t>
      </w:r>
    </w:p>
    <w:p w14:paraId="4411916D" w14:textId="77777777" w:rsidR="00C83A6D" w:rsidRPr="00E44644" w:rsidRDefault="00C83A6D" w:rsidP="00C83A6D">
      <w:pPr>
        <w:ind w:firstLineChars="200" w:firstLine="420"/>
      </w:pPr>
      <w:r>
        <w:rPr>
          <w:rFonts w:hint="eastAsia"/>
        </w:rPr>
        <w:t>假设我们要对一段原文计算</w:t>
      </w:r>
      <w:r>
        <w:t>Attention</w:t>
      </w:r>
      <w:r>
        <w:t>，这里原文指的是我们要做</w:t>
      </w:r>
      <w:r>
        <w:t>attention</w:t>
      </w:r>
      <w:r>
        <w:t>的文本，那么所用信息包括内部信息和外部信息，内部信息指的是原文本身的信息，而外部信息指的是除原文以外的额外信息。</w:t>
      </w:r>
    </w:p>
    <w:p w14:paraId="7104E248" w14:textId="77777777" w:rsidR="00C83A6D" w:rsidRPr="00E44644" w:rsidRDefault="00C83A6D" w:rsidP="00C83A6D">
      <w:pPr>
        <w:ind w:firstLineChars="200" w:firstLine="420"/>
      </w:pPr>
      <w:r>
        <w:t>1</w:t>
      </w:r>
      <w:r>
        <w:t>）</w:t>
      </w:r>
      <w:r>
        <w:t>General Attention</w:t>
      </w:r>
      <w:r>
        <w:t>，这种方式利用到了外部信息，常用于需要构建两段文本关系的任务，</w:t>
      </w:r>
      <w:r>
        <w:t>query</w:t>
      </w:r>
      <w:r>
        <w:t>一般包含了额外信息，根据外部</w:t>
      </w:r>
      <w:r>
        <w:t>query</w:t>
      </w:r>
      <w:r>
        <w:t>对原文进行对齐。</w:t>
      </w:r>
    </w:p>
    <w:p w14:paraId="6369C7BC" w14:textId="77777777" w:rsidR="00C83A6D" w:rsidRDefault="00C83A6D" w:rsidP="00C83A6D">
      <w:pPr>
        <w:ind w:firstLineChars="200" w:firstLine="420"/>
      </w:pPr>
      <w:r>
        <w:rPr>
          <w:rFonts w:hint="eastAsia"/>
        </w:rPr>
        <w:t>比如在阅读理解任务中，需要构建问题和文章的关联，假设现在</w:t>
      </w:r>
      <w:r>
        <w:t>baseline</w:t>
      </w:r>
      <w:r>
        <w:t>是，对问题计算出一个问题向量</w:t>
      </w:r>
      <w:r>
        <w:t>q</w:t>
      </w:r>
      <w:r>
        <w:t>，把这个</w:t>
      </w:r>
      <w:r>
        <w:t>q</w:t>
      </w:r>
      <w:r>
        <w:t>和所有的文章词向量拼接起来，输入到</w:t>
      </w:r>
      <w:r>
        <w:t>LSTM</w:t>
      </w:r>
      <w:r>
        <w:t>中进行建模。那么在这个模型中，文章所有词向量共享同一个问题向量，现在我们想</w:t>
      </w:r>
      <w:proofErr w:type="gramStart"/>
      <w:r>
        <w:t>让文章</w:t>
      </w:r>
      <w:proofErr w:type="gramEnd"/>
      <w:r>
        <w:t>每一步的词向</w:t>
      </w:r>
      <w:r>
        <w:lastRenderedPageBreak/>
        <w:t>量都有一个不同的问题向量，也就是，在每一步使用文章在该步下的词向量对问题来算</w:t>
      </w:r>
      <w:r>
        <w:t>attention</w:t>
      </w:r>
      <w:r>
        <w:t>，这里问题属于原文，文章词向量就属于外部信息。</w:t>
      </w:r>
    </w:p>
    <w:p w14:paraId="6C206092" w14:textId="77777777" w:rsidR="00C83A6D" w:rsidRDefault="00C83A6D" w:rsidP="00C83A6D">
      <w:pPr>
        <w:ind w:firstLineChars="200" w:firstLine="420"/>
      </w:pPr>
      <w:r>
        <w:t>2</w:t>
      </w:r>
      <w:r>
        <w:t>）</w:t>
      </w:r>
      <w:r>
        <w:t>Local Attention</w:t>
      </w:r>
      <w:r>
        <w:t>，这种方式只使用内部信息，</w:t>
      </w:r>
      <w:r>
        <w:t>key</w:t>
      </w:r>
      <w:r>
        <w:t>和</w:t>
      </w:r>
      <w:r>
        <w:t>value</w:t>
      </w:r>
      <w:r>
        <w:t>以及</w:t>
      </w:r>
      <w:r>
        <w:t>query</w:t>
      </w:r>
      <w:r>
        <w:t>只和输入原文有关，在</w:t>
      </w:r>
      <w:proofErr w:type="spellStart"/>
      <w:r>
        <w:t>self attention</w:t>
      </w:r>
      <w:proofErr w:type="spellEnd"/>
      <w:r>
        <w:t>中，</w:t>
      </w:r>
      <w:r>
        <w:t>key=value=query</w:t>
      </w:r>
      <w:r>
        <w:t>。既然没有外部信息，那么在原文中的每个词可以跟该句子中的所有词进行</w:t>
      </w:r>
      <w:r>
        <w:t>Attention</w:t>
      </w:r>
      <w:r>
        <w:t>计算，相当于寻找原文内部的关系。</w:t>
      </w:r>
    </w:p>
    <w:p w14:paraId="3125A2BF" w14:textId="77777777" w:rsidR="00C83A6D" w:rsidRPr="00E44644" w:rsidRDefault="00C83A6D" w:rsidP="00C83A6D">
      <w:pPr>
        <w:ind w:firstLineChars="200" w:firstLine="420"/>
      </w:pPr>
      <w:r>
        <w:rPr>
          <w:rFonts w:hint="eastAsia"/>
        </w:rPr>
        <w:t>还是举阅读理解任务的例子，上面的</w:t>
      </w:r>
      <w:r>
        <w:t>baseline</w:t>
      </w:r>
      <w:r>
        <w:t>中提到，对问题计算出一个向量</w:t>
      </w:r>
      <w:r>
        <w:t>q</w:t>
      </w:r>
      <w:r>
        <w:t>，那么这里也可以用上</w:t>
      </w:r>
      <w:r>
        <w:t>attention</w:t>
      </w:r>
      <w:r>
        <w:t>，只用问题自身的信息去做</w:t>
      </w:r>
      <w:r>
        <w:t>attention</w:t>
      </w:r>
      <w:r>
        <w:t>，而不引入文章信息。</w:t>
      </w:r>
    </w:p>
    <w:p w14:paraId="0BE14DD6" w14:textId="77777777" w:rsidR="00C83A6D" w:rsidRDefault="00C83A6D" w:rsidP="00C83A6D">
      <w:pPr>
        <w:ind w:firstLineChars="200" w:firstLine="420"/>
      </w:pPr>
      <w:r>
        <w:t xml:space="preserve">3. </w:t>
      </w:r>
      <w:r>
        <w:t>结构层次</w:t>
      </w:r>
    </w:p>
    <w:p w14:paraId="5D73B30D" w14:textId="77777777" w:rsidR="00C83A6D" w:rsidRDefault="00C83A6D" w:rsidP="00C83A6D">
      <w:pPr>
        <w:ind w:firstLineChars="200" w:firstLine="420"/>
      </w:pPr>
      <w:r>
        <w:rPr>
          <w:rFonts w:hint="eastAsia"/>
        </w:rPr>
        <w:t>结构方面根据是否划分层次关系，分为单层</w:t>
      </w:r>
      <w:r>
        <w:t>attention</w:t>
      </w:r>
      <w:r>
        <w:t>，多层</w:t>
      </w:r>
      <w:r>
        <w:t>attention</w:t>
      </w:r>
      <w:r>
        <w:t>和多头</w:t>
      </w:r>
      <w:r>
        <w:t>attention</w:t>
      </w:r>
      <w:r>
        <w:t>：</w:t>
      </w:r>
    </w:p>
    <w:p w14:paraId="3AA8EF49" w14:textId="77777777" w:rsidR="00C83A6D" w:rsidRPr="00E44644" w:rsidRDefault="00C83A6D" w:rsidP="00C83A6D">
      <w:pPr>
        <w:ind w:firstLineChars="200" w:firstLine="420"/>
      </w:pPr>
      <w:r>
        <w:t>1</w:t>
      </w:r>
      <w:r>
        <w:t>）单层</w:t>
      </w:r>
      <w:r>
        <w:t>Attention</w:t>
      </w:r>
      <w:r>
        <w:t>，这是比较普遍的做法，用一个</w:t>
      </w:r>
      <w:r>
        <w:t>query</w:t>
      </w:r>
      <w:r>
        <w:t>对一段原文进行一次</w:t>
      </w:r>
      <w:r>
        <w:t>attention</w:t>
      </w:r>
      <w:r>
        <w:t>。</w:t>
      </w:r>
    </w:p>
    <w:p w14:paraId="7DF09D21" w14:textId="77777777" w:rsidR="00C83A6D" w:rsidRPr="00E44644" w:rsidRDefault="00C83A6D" w:rsidP="00C83A6D">
      <w:pPr>
        <w:ind w:firstLineChars="200" w:firstLine="420"/>
      </w:pPr>
      <w:r>
        <w:t>2</w:t>
      </w:r>
      <w:r>
        <w:t>）多层</w:t>
      </w:r>
      <w:r>
        <w:t>Attention</w:t>
      </w:r>
      <w:r>
        <w:t>，一般用于文本具有层次关系的模型，假设我们把一个</w:t>
      </w:r>
      <w:r>
        <w:t>document</w:t>
      </w:r>
      <w:r>
        <w:t>划分成多个句子，在第一层，我们分别对每个句子使用</w:t>
      </w:r>
      <w:r>
        <w:t>attention</w:t>
      </w:r>
      <w:r>
        <w:t>计算出一个句向量（也就是单层</w:t>
      </w:r>
      <w:r>
        <w:t>attention</w:t>
      </w:r>
      <w:r>
        <w:t>）；在第二层，我们对</w:t>
      </w:r>
      <w:proofErr w:type="gramStart"/>
      <w:r>
        <w:t>所有句</w:t>
      </w:r>
      <w:proofErr w:type="gramEnd"/>
      <w:r>
        <w:t>向量再做</w:t>
      </w:r>
      <w:r>
        <w:t>attention</w:t>
      </w:r>
      <w:r>
        <w:t>计算出一个文档向量（也是一个单层</w:t>
      </w:r>
      <w:r>
        <w:t>attention</w:t>
      </w:r>
      <w:r>
        <w:t>），最后再用这个文档向量去做任务。</w:t>
      </w:r>
    </w:p>
    <w:p w14:paraId="12C9047C" w14:textId="77777777" w:rsidR="00C83A6D" w:rsidRDefault="00C83A6D" w:rsidP="00C83A6D">
      <w:pPr>
        <w:ind w:firstLineChars="200" w:firstLine="420"/>
      </w:pPr>
      <w:r>
        <w:t>3</w:t>
      </w:r>
      <w:r>
        <w:t>）多头</w:t>
      </w:r>
      <w:r>
        <w:t>Attention</w:t>
      </w:r>
      <w:r>
        <w:t>，这是</w:t>
      </w:r>
      <w:r>
        <w:t>Attention is All You Need</w:t>
      </w:r>
      <w:r>
        <w:t>中提到的</w:t>
      </w:r>
      <w:r>
        <w:t>multi-head attention</w:t>
      </w:r>
      <w:r>
        <w:t>，用到了多个</w:t>
      </w:r>
      <w:r>
        <w:t>query</w:t>
      </w:r>
      <w:r>
        <w:t>对一段原文进行了多次</w:t>
      </w:r>
      <w:r>
        <w:t>attention</w:t>
      </w:r>
      <w:r>
        <w:t>，每个</w:t>
      </w:r>
      <w:r>
        <w:t>query</w:t>
      </w:r>
      <w:r>
        <w:t>都关注到原文的不同部分，相当于重复做多次单层</w:t>
      </w:r>
      <w:r>
        <w:t>attention</w:t>
      </w:r>
      <w:r>
        <w:t>：</w:t>
      </w:r>
    </w:p>
    <w:p w14:paraId="44BDC883" w14:textId="77777777" w:rsidR="00C83A6D" w:rsidRDefault="00C83A6D" w:rsidP="00C83A6D">
      <w:pPr>
        <w:jc w:val="center"/>
      </w:pPr>
      <w:r w:rsidRPr="00795335">
        <w:rPr>
          <w:noProof/>
        </w:rPr>
        <w:drawing>
          <wp:inline distT="0" distB="0" distL="0" distR="0" wp14:anchorId="740E0504" wp14:editId="58E3609D">
            <wp:extent cx="2695951" cy="514422"/>
            <wp:effectExtent l="0" t="0" r="0" b="0"/>
            <wp:docPr id="21458055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805547" name=""/>
                    <pic:cNvPicPr/>
                  </pic:nvPicPr>
                  <pic:blipFill>
                    <a:blip r:embed="rId158"/>
                    <a:stretch>
                      <a:fillRect/>
                    </a:stretch>
                  </pic:blipFill>
                  <pic:spPr>
                    <a:xfrm>
                      <a:off x="0" y="0"/>
                      <a:ext cx="2695951" cy="514422"/>
                    </a:xfrm>
                    <a:prstGeom prst="rect">
                      <a:avLst/>
                    </a:prstGeom>
                  </pic:spPr>
                </pic:pic>
              </a:graphicData>
            </a:graphic>
          </wp:inline>
        </w:drawing>
      </w:r>
    </w:p>
    <w:p w14:paraId="3FC21DA9" w14:textId="77777777" w:rsidR="00C83A6D" w:rsidRDefault="00C83A6D" w:rsidP="00C83A6D">
      <w:r w:rsidRPr="00795335">
        <w:rPr>
          <w:rFonts w:hint="eastAsia"/>
        </w:rPr>
        <w:t>最后再把这些结果拼接起来：</w:t>
      </w:r>
    </w:p>
    <w:p w14:paraId="14F8AE98" w14:textId="77777777" w:rsidR="00C83A6D" w:rsidRDefault="00C83A6D" w:rsidP="00C83A6D">
      <w:pPr>
        <w:jc w:val="center"/>
      </w:pPr>
      <w:r w:rsidRPr="00795335">
        <w:rPr>
          <w:noProof/>
        </w:rPr>
        <w:drawing>
          <wp:inline distT="0" distB="0" distL="0" distR="0" wp14:anchorId="25FE521C" wp14:editId="28A0C54E">
            <wp:extent cx="4725059" cy="533474"/>
            <wp:effectExtent l="0" t="0" r="0" b="0"/>
            <wp:docPr id="8535364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536475" name=""/>
                    <pic:cNvPicPr/>
                  </pic:nvPicPr>
                  <pic:blipFill>
                    <a:blip r:embed="rId159"/>
                    <a:stretch>
                      <a:fillRect/>
                    </a:stretch>
                  </pic:blipFill>
                  <pic:spPr>
                    <a:xfrm>
                      <a:off x="0" y="0"/>
                      <a:ext cx="4725059" cy="533474"/>
                    </a:xfrm>
                    <a:prstGeom prst="rect">
                      <a:avLst/>
                    </a:prstGeom>
                  </pic:spPr>
                </pic:pic>
              </a:graphicData>
            </a:graphic>
          </wp:inline>
        </w:drawing>
      </w:r>
    </w:p>
    <w:p w14:paraId="234EBAA9" w14:textId="77777777" w:rsidR="00C83A6D" w:rsidRDefault="00C83A6D" w:rsidP="00C83A6D">
      <w:r>
        <w:t xml:space="preserve">4. </w:t>
      </w:r>
      <w:r>
        <w:t>模型方面</w:t>
      </w:r>
    </w:p>
    <w:p w14:paraId="1E5BBD23" w14:textId="77777777" w:rsidR="00C83A6D" w:rsidRPr="00E44644" w:rsidRDefault="00C83A6D" w:rsidP="00C83A6D">
      <w:r>
        <w:rPr>
          <w:rFonts w:hint="eastAsia"/>
        </w:rPr>
        <w:t>从模型上看，</w:t>
      </w:r>
      <w:r>
        <w:t>Attention</w:t>
      </w:r>
      <w:r>
        <w:t>一般用在</w:t>
      </w:r>
      <w:r>
        <w:t>CNN</w:t>
      </w:r>
      <w:r>
        <w:t>和</w:t>
      </w:r>
      <w:r>
        <w:t>LSTM</w:t>
      </w:r>
      <w:r>
        <w:t>上，也可以直接进行纯</w:t>
      </w:r>
      <w:r>
        <w:t>Attention</w:t>
      </w:r>
      <w:r>
        <w:t>计算。</w:t>
      </w:r>
    </w:p>
    <w:p w14:paraId="4073B617" w14:textId="77777777" w:rsidR="00C83A6D" w:rsidRDefault="00C83A6D" w:rsidP="00C83A6D">
      <w:r>
        <w:t>1</w:t>
      </w:r>
      <w:r>
        <w:t>）</w:t>
      </w:r>
      <w:proofErr w:type="spellStart"/>
      <w:r>
        <w:t>CNN+Attention</w:t>
      </w:r>
      <w:proofErr w:type="spellEnd"/>
    </w:p>
    <w:p w14:paraId="321D6A0C" w14:textId="77777777" w:rsidR="00C83A6D" w:rsidRDefault="00C83A6D" w:rsidP="00C83A6D">
      <w:r>
        <w:t>CNN</w:t>
      </w:r>
      <w:r>
        <w:t>的卷积操作可以提取重要特征，我觉得这也算是</w:t>
      </w:r>
      <w:r>
        <w:t>Attention</w:t>
      </w:r>
      <w:r>
        <w:t>的思想，但是</w:t>
      </w:r>
      <w:r>
        <w:t>CNN</w:t>
      </w:r>
      <w:r>
        <w:t>的卷积感</w:t>
      </w:r>
      <w:r>
        <w:lastRenderedPageBreak/>
        <w:t>受视野是局部的，需要通过叠加多层卷积区去扩大视野。另外，</w:t>
      </w:r>
      <w:r>
        <w:t>Max Pooling</w:t>
      </w:r>
      <w:r>
        <w:t>直接提取数值最大的特征，也像是</w:t>
      </w:r>
      <w:r>
        <w:t>hard attention</w:t>
      </w:r>
      <w:r>
        <w:t>的思想，直接选中某个特征。</w:t>
      </w:r>
    </w:p>
    <w:p w14:paraId="2D7A1219" w14:textId="77777777" w:rsidR="00C83A6D" w:rsidRDefault="00C83A6D" w:rsidP="00C83A6D">
      <w:r>
        <w:t>CNN</w:t>
      </w:r>
      <w:r>
        <w:t>上加</w:t>
      </w:r>
      <w:r>
        <w:t>Attention</w:t>
      </w:r>
      <w:r>
        <w:t>可以加在这几方面：</w:t>
      </w:r>
    </w:p>
    <w:p w14:paraId="3F15045A" w14:textId="77777777" w:rsidR="00C83A6D" w:rsidRPr="00E44644" w:rsidRDefault="00C83A6D" w:rsidP="00C83A6D">
      <w:r>
        <w:t xml:space="preserve">a. </w:t>
      </w:r>
      <w:r>
        <w:t>在卷积操作前做</w:t>
      </w:r>
      <w:r>
        <w:t>attention</w:t>
      </w:r>
      <w:r>
        <w:t>，比如</w:t>
      </w:r>
      <w:r>
        <w:t>Attention-Based BCNN-1</w:t>
      </w:r>
      <w:r>
        <w:t>，这个任务是文本蕴含任务需要处理两段文本，同时对两段输入的序列向量进行</w:t>
      </w:r>
      <w:r>
        <w:t>attention</w:t>
      </w:r>
      <w:r>
        <w:t>，计算出特征向量，再拼接到原始向量中，作为卷积层的输入。</w:t>
      </w:r>
    </w:p>
    <w:p w14:paraId="2454BE2C" w14:textId="77777777" w:rsidR="00C83A6D" w:rsidRPr="00E44644" w:rsidRDefault="00C83A6D" w:rsidP="00C83A6D">
      <w:r>
        <w:t xml:space="preserve">b. </w:t>
      </w:r>
      <w:r>
        <w:t>在卷积操作后做</w:t>
      </w:r>
      <w:r>
        <w:t>attention</w:t>
      </w:r>
      <w:r>
        <w:t>，比如</w:t>
      </w:r>
      <w:r>
        <w:t>Attention-Based BCNN-2</w:t>
      </w:r>
      <w:r>
        <w:t>，对两段文本的卷积层的输出做</w:t>
      </w:r>
      <w:r>
        <w:t>attention</w:t>
      </w:r>
      <w:r>
        <w:t>，作为</w:t>
      </w:r>
      <w:r>
        <w:t>pooling</w:t>
      </w:r>
      <w:r>
        <w:t>层的输入。</w:t>
      </w:r>
    </w:p>
    <w:p w14:paraId="621070C7" w14:textId="77777777" w:rsidR="00C83A6D" w:rsidRDefault="00C83A6D" w:rsidP="00C83A6D">
      <w:r>
        <w:t xml:space="preserve">c. </w:t>
      </w:r>
      <w:r>
        <w:t>在</w:t>
      </w:r>
      <w:r>
        <w:t>pooling</w:t>
      </w:r>
      <w:r>
        <w:t>层做</w:t>
      </w:r>
      <w:r>
        <w:t>attention</w:t>
      </w:r>
      <w:r>
        <w:t>，代替</w:t>
      </w:r>
      <w:r>
        <w:t>max pooling</w:t>
      </w:r>
      <w:r>
        <w:t>。比如</w:t>
      </w:r>
      <w:r>
        <w:t>Attention pooling</w:t>
      </w:r>
      <w:r>
        <w:t>，首先我们用</w:t>
      </w:r>
      <w:r>
        <w:t>LSTM</w:t>
      </w:r>
      <w:r>
        <w:t>学到一个比较好的句向量，作为</w:t>
      </w:r>
      <w:r>
        <w:t>query</w:t>
      </w:r>
      <w:r>
        <w:t>，然后用</w:t>
      </w:r>
      <w:r>
        <w:t>CNN</w:t>
      </w:r>
      <w:r>
        <w:t>先学习到一个特征矩阵作为</w:t>
      </w:r>
      <w:r>
        <w:t>key</w:t>
      </w:r>
      <w:r>
        <w:t>，再用</w:t>
      </w:r>
      <w:r>
        <w:t>query</w:t>
      </w:r>
      <w:r>
        <w:t>对</w:t>
      </w:r>
      <w:r>
        <w:t>key</w:t>
      </w:r>
      <w:r>
        <w:t>产生权重，进行</w:t>
      </w:r>
      <w:r>
        <w:t>attention</w:t>
      </w:r>
      <w:r>
        <w:t>，得到最后的句向量。</w:t>
      </w:r>
    </w:p>
    <w:p w14:paraId="2BC3777B" w14:textId="77777777" w:rsidR="00C83A6D" w:rsidRDefault="00C83A6D" w:rsidP="00C83A6D">
      <w:r>
        <w:t>2</w:t>
      </w:r>
      <w:r>
        <w:t>）</w:t>
      </w:r>
      <w:proofErr w:type="spellStart"/>
      <w:r>
        <w:t>LSTM+Attention</w:t>
      </w:r>
      <w:proofErr w:type="spellEnd"/>
    </w:p>
    <w:p w14:paraId="04CB86D3" w14:textId="77777777" w:rsidR="00C83A6D" w:rsidRPr="00E44644" w:rsidRDefault="00C83A6D" w:rsidP="00C83A6D">
      <w:r>
        <w:t>LSTM</w:t>
      </w:r>
      <w:r>
        <w:t>内部有</w:t>
      </w:r>
      <w:r>
        <w:t>Gate</w:t>
      </w:r>
      <w:r>
        <w:t>机制，其中</w:t>
      </w:r>
      <w:r>
        <w:t>input gate</w:t>
      </w:r>
      <w:r>
        <w:t>选择哪些当前信息进行输入，</w:t>
      </w:r>
      <w:r>
        <w:t>forget gate</w:t>
      </w:r>
      <w:r>
        <w:t>选择遗忘哪些过去信息，我觉得这算是一定程度的</w:t>
      </w:r>
      <w:r>
        <w:t>Attention</w:t>
      </w:r>
      <w:r>
        <w:t>了，而且号称可以解决长期依赖问题，实际上</w:t>
      </w:r>
      <w:r>
        <w:t>LSTM</w:t>
      </w:r>
      <w:r>
        <w:t>需要一步一步去捕捉序列信息，在长文本上的表现是会随着</w:t>
      </w:r>
      <w:r>
        <w:t>step</w:t>
      </w:r>
      <w:r>
        <w:t>增加而慢慢衰减，难以保留全部的有用信息。</w:t>
      </w:r>
    </w:p>
    <w:p w14:paraId="0EFFF7AA" w14:textId="77777777" w:rsidR="00C83A6D" w:rsidRPr="00E44644" w:rsidRDefault="00C83A6D" w:rsidP="00C83A6D">
      <w:r>
        <w:t>LSTM</w:t>
      </w:r>
      <w:r>
        <w:t>通常需要得到一个向量，再去做任务，常用方式有：</w:t>
      </w:r>
    </w:p>
    <w:p w14:paraId="0CCCF247" w14:textId="77777777" w:rsidR="00C83A6D" w:rsidRPr="00E44644" w:rsidRDefault="00C83A6D" w:rsidP="00C83A6D">
      <w:r>
        <w:t xml:space="preserve">a. </w:t>
      </w:r>
      <w:r>
        <w:t>直接使用最后的</w:t>
      </w:r>
      <w:r>
        <w:t>hidden state</w:t>
      </w:r>
      <w:r>
        <w:t>（可能会损失一定的前文信息，难以表达全文）</w:t>
      </w:r>
    </w:p>
    <w:p w14:paraId="2D774624" w14:textId="77777777" w:rsidR="00C83A6D" w:rsidRDefault="00C83A6D" w:rsidP="00C83A6D">
      <w:r>
        <w:t xml:space="preserve">b. </w:t>
      </w:r>
      <w:r>
        <w:t>对所有</w:t>
      </w:r>
      <w:r>
        <w:t>step</w:t>
      </w:r>
      <w:r>
        <w:t>下的</w:t>
      </w:r>
      <w:r>
        <w:t>hidden state</w:t>
      </w:r>
      <w:r>
        <w:t>进行等权平均（对所有</w:t>
      </w:r>
      <w:r>
        <w:t>step</w:t>
      </w:r>
      <w:r>
        <w:t>一视同仁）。</w:t>
      </w:r>
    </w:p>
    <w:p w14:paraId="53CA9D55" w14:textId="77777777" w:rsidR="00C83A6D" w:rsidRDefault="00C83A6D" w:rsidP="00C83A6D">
      <w:r>
        <w:t>c. Attention</w:t>
      </w:r>
      <w:r>
        <w:t>机制，对所有</w:t>
      </w:r>
      <w:r>
        <w:t>step</w:t>
      </w:r>
      <w:r>
        <w:t>的</w:t>
      </w:r>
      <w:r>
        <w:t>hidden state</w:t>
      </w:r>
      <w:r>
        <w:t>进行加权，把注意力集中到整段文本中比较重要的</w:t>
      </w:r>
      <w:r>
        <w:t>hidden state</w:t>
      </w:r>
      <w:r>
        <w:t>信息。性能比前面两种要好一点，而方便可视化观察哪些</w:t>
      </w:r>
      <w:r>
        <w:t>step</w:t>
      </w:r>
      <w:r>
        <w:t>是重要的，但是要小心过拟合，而且也增加了计算量。</w:t>
      </w:r>
    </w:p>
    <w:p w14:paraId="1F029FF2" w14:textId="77777777" w:rsidR="00C83A6D" w:rsidRDefault="00C83A6D" w:rsidP="00C83A6D">
      <w:r>
        <w:t>3</w:t>
      </w:r>
      <w:r>
        <w:t>）纯</w:t>
      </w:r>
      <w:r>
        <w:t>Attention</w:t>
      </w:r>
    </w:p>
    <w:p w14:paraId="42BEC721" w14:textId="77777777" w:rsidR="00C83A6D" w:rsidRPr="00E44644" w:rsidRDefault="00C83A6D" w:rsidP="00C83A6D">
      <w:r>
        <w:t>Attention is all you need</w:t>
      </w:r>
      <w:r>
        <w:t>，没有用到</w:t>
      </w:r>
      <w:r>
        <w:t>CNN/RNN</w:t>
      </w:r>
      <w:r>
        <w:t>，乍一听也是一股清流了，但是仔细一看，本质上还是一堆向量去计算</w:t>
      </w:r>
      <w:r>
        <w:t>attention</w:t>
      </w:r>
      <w:r>
        <w:t>。</w:t>
      </w:r>
    </w:p>
    <w:p w14:paraId="2BEA0A04" w14:textId="77777777" w:rsidR="00C83A6D" w:rsidRDefault="00C83A6D" w:rsidP="00C83A6D">
      <w:r>
        <w:t xml:space="preserve">5. </w:t>
      </w:r>
      <w:r>
        <w:t>相似度计算方式</w:t>
      </w:r>
    </w:p>
    <w:p w14:paraId="4C8F0ACD" w14:textId="77777777" w:rsidR="00C83A6D" w:rsidRDefault="00C83A6D" w:rsidP="00C83A6D">
      <w:r>
        <w:rPr>
          <w:rFonts w:hint="eastAsia"/>
        </w:rPr>
        <w:lastRenderedPageBreak/>
        <w:t>在做</w:t>
      </w:r>
      <w:r>
        <w:t>attention</w:t>
      </w:r>
      <w:r>
        <w:t>的时候，我们需要计算</w:t>
      </w:r>
      <w:r>
        <w:t>query</w:t>
      </w:r>
      <w:r>
        <w:t>和某个</w:t>
      </w:r>
      <w:r>
        <w:t>key</w:t>
      </w:r>
      <w:r>
        <w:t>的分数（相似度），常用方法有：</w:t>
      </w:r>
    </w:p>
    <w:p w14:paraId="269E4207" w14:textId="77777777" w:rsidR="00C83A6D" w:rsidRPr="00795335" w:rsidRDefault="00C83A6D" w:rsidP="00C83A6D">
      <w:r>
        <w:t>1</w:t>
      </w:r>
      <w:r>
        <w:t>）点乘：最简单的方法，</w:t>
      </w:r>
    </w:p>
    <w:p w14:paraId="2057BB12" w14:textId="77777777" w:rsidR="00C83A6D" w:rsidRDefault="00C83A6D" w:rsidP="00C83A6D">
      <w:pPr>
        <w:jc w:val="center"/>
      </w:pPr>
      <w:r w:rsidRPr="00795335">
        <w:rPr>
          <w:noProof/>
        </w:rPr>
        <w:drawing>
          <wp:inline distT="0" distB="0" distL="0" distR="0" wp14:anchorId="3ABDFF9A" wp14:editId="26038E9D">
            <wp:extent cx="1648055" cy="533474"/>
            <wp:effectExtent l="0" t="0" r="9525" b="0"/>
            <wp:docPr id="200433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333604" name=""/>
                    <pic:cNvPicPr/>
                  </pic:nvPicPr>
                  <pic:blipFill>
                    <a:blip r:embed="rId160"/>
                    <a:stretch>
                      <a:fillRect/>
                    </a:stretch>
                  </pic:blipFill>
                  <pic:spPr>
                    <a:xfrm>
                      <a:off x="0" y="0"/>
                      <a:ext cx="1648055" cy="533474"/>
                    </a:xfrm>
                    <a:prstGeom prst="rect">
                      <a:avLst/>
                    </a:prstGeom>
                  </pic:spPr>
                </pic:pic>
              </a:graphicData>
            </a:graphic>
          </wp:inline>
        </w:drawing>
      </w:r>
    </w:p>
    <w:p w14:paraId="60B061AD" w14:textId="77777777" w:rsidR="00C83A6D" w:rsidRDefault="00C83A6D" w:rsidP="00C83A6D">
      <w:r w:rsidRPr="00795335">
        <w:t>2</w:t>
      </w:r>
      <w:r w:rsidRPr="00795335">
        <w:t>）矩阵相乘：</w:t>
      </w:r>
    </w:p>
    <w:p w14:paraId="69A01644" w14:textId="77777777" w:rsidR="00C83A6D" w:rsidRDefault="00C83A6D" w:rsidP="00C83A6D">
      <w:pPr>
        <w:jc w:val="center"/>
      </w:pPr>
      <w:r w:rsidRPr="00795335">
        <w:rPr>
          <w:noProof/>
        </w:rPr>
        <w:drawing>
          <wp:inline distT="0" distB="0" distL="0" distR="0" wp14:anchorId="7182E470" wp14:editId="4582A0DC">
            <wp:extent cx="1571844" cy="562053"/>
            <wp:effectExtent l="0" t="0" r="9525" b="9525"/>
            <wp:docPr id="255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945" name=""/>
                    <pic:cNvPicPr/>
                  </pic:nvPicPr>
                  <pic:blipFill>
                    <a:blip r:embed="rId161"/>
                    <a:stretch>
                      <a:fillRect/>
                    </a:stretch>
                  </pic:blipFill>
                  <pic:spPr>
                    <a:xfrm>
                      <a:off x="0" y="0"/>
                      <a:ext cx="1571844" cy="562053"/>
                    </a:xfrm>
                    <a:prstGeom prst="rect">
                      <a:avLst/>
                    </a:prstGeom>
                  </pic:spPr>
                </pic:pic>
              </a:graphicData>
            </a:graphic>
          </wp:inline>
        </w:drawing>
      </w:r>
    </w:p>
    <w:p w14:paraId="3D832889" w14:textId="77777777" w:rsidR="00C83A6D" w:rsidRDefault="00C83A6D" w:rsidP="00C83A6D">
      <w:r w:rsidRPr="00795335">
        <w:t>3</w:t>
      </w:r>
      <w:r w:rsidRPr="00795335">
        <w:t>）</w:t>
      </w:r>
      <w:r w:rsidRPr="00795335">
        <w:t>cos</w:t>
      </w:r>
      <w:r w:rsidRPr="00795335">
        <w:t>相似度：</w:t>
      </w:r>
    </w:p>
    <w:p w14:paraId="6BB6F6F2" w14:textId="77777777" w:rsidR="00C83A6D" w:rsidRDefault="00C83A6D" w:rsidP="00C83A6D">
      <w:pPr>
        <w:jc w:val="center"/>
      </w:pPr>
      <w:r>
        <w:rPr>
          <w:noProof/>
        </w:rPr>
        <w:drawing>
          <wp:inline distT="0" distB="0" distL="0" distR="0" wp14:anchorId="3F6201A5" wp14:editId="2DE5FC19">
            <wp:extent cx="2028825" cy="581025"/>
            <wp:effectExtent l="0" t="0" r="9525" b="9525"/>
            <wp:docPr id="33209753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028825" cy="581025"/>
                    </a:xfrm>
                    <a:prstGeom prst="rect">
                      <a:avLst/>
                    </a:prstGeom>
                    <a:noFill/>
                  </pic:spPr>
                </pic:pic>
              </a:graphicData>
            </a:graphic>
          </wp:inline>
        </w:drawing>
      </w:r>
    </w:p>
    <w:p w14:paraId="652C8052" w14:textId="77777777" w:rsidR="00C83A6D" w:rsidRDefault="00C83A6D" w:rsidP="00C83A6D">
      <w:r w:rsidRPr="00795335">
        <w:t>4</w:t>
      </w:r>
      <w:r w:rsidRPr="00795335">
        <w:t>）串联方式：把</w:t>
      </w:r>
      <w:r w:rsidRPr="00795335">
        <w:t>q</w:t>
      </w:r>
      <w:r w:rsidRPr="00795335">
        <w:t>和</w:t>
      </w:r>
      <w:r w:rsidRPr="00795335">
        <w:t>k</w:t>
      </w:r>
      <w:r w:rsidRPr="00795335">
        <w:t>拼接起来，</w:t>
      </w:r>
    </w:p>
    <w:p w14:paraId="7743C4E5" w14:textId="77777777" w:rsidR="00C83A6D" w:rsidRDefault="00C83A6D" w:rsidP="00C83A6D">
      <w:pPr>
        <w:jc w:val="center"/>
      </w:pPr>
      <w:r w:rsidRPr="00795335">
        <w:rPr>
          <w:noProof/>
        </w:rPr>
        <w:drawing>
          <wp:inline distT="0" distB="0" distL="0" distR="0" wp14:anchorId="6B0506CC" wp14:editId="3AE2B765">
            <wp:extent cx="2162477" cy="495369"/>
            <wp:effectExtent l="0" t="0" r="9525" b="0"/>
            <wp:docPr id="9916162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616216" name=""/>
                    <pic:cNvPicPr/>
                  </pic:nvPicPr>
                  <pic:blipFill>
                    <a:blip r:embed="rId163"/>
                    <a:stretch>
                      <a:fillRect/>
                    </a:stretch>
                  </pic:blipFill>
                  <pic:spPr>
                    <a:xfrm>
                      <a:off x="0" y="0"/>
                      <a:ext cx="2162477" cy="495369"/>
                    </a:xfrm>
                    <a:prstGeom prst="rect">
                      <a:avLst/>
                    </a:prstGeom>
                  </pic:spPr>
                </pic:pic>
              </a:graphicData>
            </a:graphic>
          </wp:inline>
        </w:drawing>
      </w:r>
    </w:p>
    <w:p w14:paraId="7DE56FBC" w14:textId="77777777" w:rsidR="00C83A6D" w:rsidRDefault="00C83A6D" w:rsidP="00C83A6D">
      <w:r w:rsidRPr="00795335">
        <w:t>5</w:t>
      </w:r>
      <w:r w:rsidRPr="00795335">
        <w:t>）多层感知机：</w:t>
      </w:r>
    </w:p>
    <w:p w14:paraId="65FC8AE3" w14:textId="77777777" w:rsidR="00C83A6D" w:rsidRDefault="00C83A6D" w:rsidP="00C83A6D">
      <w:pPr>
        <w:jc w:val="center"/>
      </w:pPr>
      <w:r w:rsidRPr="00795335">
        <w:rPr>
          <w:noProof/>
        </w:rPr>
        <w:drawing>
          <wp:inline distT="0" distB="0" distL="0" distR="0" wp14:anchorId="26A27E20" wp14:editId="42CD62B3">
            <wp:extent cx="2514951" cy="371527"/>
            <wp:effectExtent l="0" t="0" r="0" b="9525"/>
            <wp:docPr id="2014159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5912" name=""/>
                    <pic:cNvPicPr/>
                  </pic:nvPicPr>
                  <pic:blipFill>
                    <a:blip r:embed="rId164"/>
                    <a:stretch>
                      <a:fillRect/>
                    </a:stretch>
                  </pic:blipFill>
                  <pic:spPr>
                    <a:xfrm>
                      <a:off x="0" y="0"/>
                      <a:ext cx="2514951" cy="371527"/>
                    </a:xfrm>
                    <a:prstGeom prst="rect">
                      <a:avLst/>
                    </a:prstGeom>
                  </pic:spPr>
                </pic:pic>
              </a:graphicData>
            </a:graphic>
          </wp:inline>
        </w:drawing>
      </w:r>
    </w:p>
    <w:p w14:paraId="24690F97" w14:textId="77777777" w:rsidR="00C83A6D" w:rsidRDefault="00C83A6D" w:rsidP="00C83A6D">
      <w:r>
        <w:rPr>
          <w:rFonts w:hint="eastAsia"/>
        </w:rPr>
        <w:t>在实际应用中，注意力机制的设计和调整需要考虑多方面的因素，如模型的复杂度、计算效率、模型的泛化能力等。因此，需要根据具体应用场景和任务需求，选择合适的注意力机制，并进行适当的调整和优化。</w:t>
      </w:r>
    </w:p>
    <w:p w14:paraId="6D87E79F" w14:textId="77777777" w:rsidR="00C83A6D" w:rsidRDefault="00C83A6D" w:rsidP="00C83A6D">
      <w:r>
        <w:rPr>
          <w:rFonts w:hint="eastAsia"/>
        </w:rPr>
        <w:t>未来，随着深度学习技术的不断发展和应用场景的不断扩展，注意力机制也将会面临新的挑战和机遇。一方面，为了应对更加复杂和多样化的任务，需要进一步深化和拓展注意力机制的设计思路和方法，如引入更加丰富和多样的信息、考虑多模态输入等。另一方面，为了提高注意力机制的计算效率和性能，需要探索新的优化方法和实现技术，如基于硬件的实现、混合精度计算等。</w:t>
      </w:r>
    </w:p>
    <w:p w14:paraId="11CDC1D0" w14:textId="77777777" w:rsidR="00C83A6D" w:rsidRDefault="00C83A6D" w:rsidP="00C83A6D"/>
    <w:p w14:paraId="1D911691" w14:textId="77777777" w:rsidR="00C83A6D" w:rsidRPr="00795335" w:rsidRDefault="00C83A6D" w:rsidP="00C83A6D"/>
    <w:p w14:paraId="621B6F86" w14:textId="77777777" w:rsidR="00C83A6D" w:rsidRDefault="00C83A6D" w:rsidP="00C83A6D">
      <w:r>
        <w:t>Transformer</w:t>
      </w:r>
    </w:p>
    <w:p w14:paraId="51924005" w14:textId="77777777" w:rsidR="00C83A6D" w:rsidRDefault="00C83A6D" w:rsidP="00C83A6D">
      <w:r>
        <w:rPr>
          <w:rFonts w:hint="eastAsia"/>
        </w:rPr>
        <w:lastRenderedPageBreak/>
        <w:t>1</w:t>
      </w:r>
      <w:r>
        <w:t xml:space="preserve">4.2.1 </w:t>
      </w:r>
      <w:r>
        <w:rPr>
          <w:rFonts w:hint="eastAsia"/>
        </w:rPr>
        <w:t>transformer</w:t>
      </w:r>
      <w:r>
        <w:rPr>
          <w:rFonts w:hint="eastAsia"/>
        </w:rPr>
        <w:t>发展</w:t>
      </w:r>
    </w:p>
    <w:p w14:paraId="72AEDF92" w14:textId="77777777" w:rsidR="00C83A6D" w:rsidRDefault="00C83A6D" w:rsidP="00C83A6D">
      <w:pPr>
        <w:ind w:firstLineChars="200" w:firstLine="420"/>
      </w:pPr>
      <w:r>
        <w:t>Transformer</w:t>
      </w:r>
      <w:r>
        <w:t>是一种新型的神经网络模型，最早是由</w:t>
      </w:r>
      <w:r>
        <w:t>Google</w:t>
      </w:r>
      <w:r>
        <w:t>的研究者提出的，用于自然语言处理任务。</w:t>
      </w:r>
      <w:r>
        <w:t>2017</w:t>
      </w:r>
      <w:r>
        <w:t>年，</w:t>
      </w:r>
      <w:r>
        <w:t>Google</w:t>
      </w:r>
      <w:r>
        <w:t>提出了</w:t>
      </w:r>
      <w:r>
        <w:t>Transformer</w:t>
      </w:r>
      <w:r>
        <w:t>模型，并在机器翻译任务中取得了显著的成果。</w:t>
      </w:r>
      <w:r>
        <w:t>Transformer</w:t>
      </w:r>
      <w:r>
        <w:t>模型采用了自注意力机制来实现对序列信息的编码和解码，避免了传统的</w:t>
      </w:r>
      <w:r>
        <w:t>RNN</w:t>
      </w:r>
      <w:r>
        <w:t>和</w:t>
      </w:r>
      <w:r>
        <w:t>CNN</w:t>
      </w:r>
      <w:r>
        <w:t>模型存在的一些问题，如长期依赖性、平移不变性等。</w:t>
      </w:r>
      <w:r>
        <w:t>2018</w:t>
      </w:r>
      <w:r>
        <w:t>年，</w:t>
      </w:r>
      <w:r>
        <w:t>Transformer</w:t>
      </w:r>
      <w:r>
        <w:t>模型的应用范围逐渐扩展到了自然语言处理领域的其他任务，如文本分类、问答系统、语音识别等。此外，研究者们还提出了一些改进方法，如</w:t>
      </w:r>
      <w:r>
        <w:t>BERT</w:t>
      </w:r>
      <w:r>
        <w:t>、</w:t>
      </w:r>
      <w:r>
        <w:t>GPT</w:t>
      </w:r>
      <w:r>
        <w:t>等，进一步提高了模型的性能和应用价值。</w:t>
      </w:r>
      <w:r>
        <w:t>2019</w:t>
      </w:r>
      <w:r>
        <w:t>年，</w:t>
      </w:r>
      <w:r>
        <w:t>Transformer</w:t>
      </w:r>
      <w:r>
        <w:t>模型开始在计算机视觉领域中得到应用。</w:t>
      </w:r>
      <w:r>
        <w:t>Facebook</w:t>
      </w:r>
      <w:r>
        <w:t>的研究者提出了一种新型的</w:t>
      </w:r>
      <w:r>
        <w:t>Transformer</w:t>
      </w:r>
      <w:r>
        <w:t>模型，即</w:t>
      </w:r>
      <w:r>
        <w:t>DETR</w:t>
      </w:r>
      <w:r>
        <w:t>，用于目标检测任务。</w:t>
      </w:r>
      <w:r>
        <w:t>DETR</w:t>
      </w:r>
      <w:r>
        <w:t>模型采用了类似于机器翻译的思想，将目标检测转化为一个序列到序列的问题，可以在不需要先验框和非极大值抑制的情况下，直接输出图像中的目标位置和类别。</w:t>
      </w:r>
      <w:r>
        <w:t>2020</w:t>
      </w:r>
      <w:r>
        <w:t>年，</w:t>
      </w:r>
      <w:r>
        <w:t>Transformer</w:t>
      </w:r>
      <w:r>
        <w:t>模型的发展趋势更加多样化和复杂化。研究者们提出了一些新型的</w:t>
      </w:r>
      <w:r>
        <w:t>Transformer</w:t>
      </w:r>
      <w:r>
        <w:t>模型，如</w:t>
      </w:r>
      <w:r>
        <w:t>Reformer</w:t>
      </w:r>
      <w:r>
        <w:t>、</w:t>
      </w:r>
      <w:r>
        <w:t>Perceiver</w:t>
      </w:r>
      <w:r>
        <w:t>、</w:t>
      </w:r>
      <w:proofErr w:type="spellStart"/>
      <w:r>
        <w:t>Linformer</w:t>
      </w:r>
      <w:proofErr w:type="spellEnd"/>
      <w:r>
        <w:t>等，用于</w:t>
      </w:r>
      <w:proofErr w:type="gramStart"/>
      <w:r>
        <w:t>解决长</w:t>
      </w:r>
      <w:proofErr w:type="gramEnd"/>
      <w:r>
        <w:t>文本、大规模数据、多模态信息等问题。此外，还有一些针对</w:t>
      </w:r>
      <w:r>
        <w:t>Transformer</w:t>
      </w:r>
      <w:r>
        <w:t>模型的优化和压缩方法被提出，如</w:t>
      </w:r>
      <w:proofErr w:type="spellStart"/>
      <w:r>
        <w:t>TinyBERT</w:t>
      </w:r>
      <w:proofErr w:type="spellEnd"/>
      <w:r>
        <w:t>、</w:t>
      </w:r>
      <w:proofErr w:type="spellStart"/>
      <w:r>
        <w:t>MobileBERT</w:t>
      </w:r>
      <w:proofErr w:type="spellEnd"/>
      <w:r>
        <w:t>等。</w:t>
      </w:r>
      <w:r w:rsidRPr="00124CE6">
        <w:rPr>
          <w:rFonts w:hint="eastAsia"/>
        </w:rPr>
        <w:t>最近，</w:t>
      </w:r>
      <w:proofErr w:type="gramStart"/>
      <w:r w:rsidRPr="00124CE6">
        <w:rPr>
          <w:rFonts w:hint="eastAsia"/>
        </w:rPr>
        <w:t>距离第</w:t>
      </w:r>
      <w:proofErr w:type="gramEnd"/>
      <w:r w:rsidRPr="00124CE6">
        <w:rPr>
          <w:rFonts w:hint="eastAsia"/>
        </w:rPr>
        <w:t>一代</w:t>
      </w:r>
      <w:r w:rsidRPr="00124CE6">
        <w:t>GPT</w:t>
      </w:r>
      <w:r w:rsidRPr="00124CE6">
        <w:t>模型推出仅仅</w:t>
      </w:r>
      <w:r w:rsidRPr="00124CE6">
        <w:t>4</w:t>
      </w:r>
      <w:r w:rsidRPr="00124CE6">
        <w:t>年之后，基于</w:t>
      </w:r>
      <w:r w:rsidRPr="00124CE6">
        <w:t>GPT3.5</w:t>
      </w:r>
      <w:r w:rsidRPr="00124CE6">
        <w:t>的聊天机器人</w:t>
      </w:r>
      <w:proofErr w:type="spellStart"/>
      <w:r w:rsidRPr="00124CE6">
        <w:t>Chatgpt</w:t>
      </w:r>
      <w:proofErr w:type="spellEnd"/>
      <w:r w:rsidRPr="00124CE6">
        <w:t>横空出世，它可以在数千亿规模的数据集上训练并持续生成语义可读的新文本，他强大的语言生成能力代表着</w:t>
      </w:r>
      <w:r w:rsidRPr="00124CE6">
        <w:t>Transformer</w:t>
      </w:r>
      <w:r w:rsidRPr="00124CE6">
        <w:t>在语言大模型上的无限可能。</w:t>
      </w:r>
    </w:p>
    <w:p w14:paraId="39C3E97D" w14:textId="77777777" w:rsidR="00C83A6D" w:rsidRDefault="00C83A6D" w:rsidP="00C83A6D">
      <w:pPr>
        <w:ind w:firstLineChars="200" w:firstLine="420"/>
      </w:pPr>
      <w:r>
        <w:rPr>
          <w:rFonts w:hint="eastAsia"/>
        </w:rPr>
        <w:t>国内基于</w:t>
      </w:r>
      <w:r>
        <w:t>Transformer</w:t>
      </w:r>
      <w:r>
        <w:t>的自然语言处理的中文大模型也在蓬勃发展。具有代表性的如：</w:t>
      </w:r>
      <w:r>
        <w:t>2021</w:t>
      </w:r>
      <w:r>
        <w:t>年</w:t>
      </w:r>
      <w:r>
        <w:t>4</w:t>
      </w:r>
      <w:r>
        <w:t>月，阿里巴巴达摩院发布中文社区最大规模</w:t>
      </w:r>
      <w:proofErr w:type="gramStart"/>
      <w:r>
        <w:t>预训练</w:t>
      </w:r>
      <w:proofErr w:type="gramEnd"/>
      <w:r>
        <w:t>语言模型</w:t>
      </w:r>
      <w:r>
        <w:t>PLUG</w:t>
      </w:r>
      <w:r>
        <w:t>，该模型参数规模达到</w:t>
      </w:r>
      <w:r>
        <w:t>270</w:t>
      </w:r>
      <w:r>
        <w:t>亿，集语言理解与生成能力与一身</w:t>
      </w:r>
      <w:r>
        <w:rPr>
          <w:rFonts w:hint="eastAsia"/>
        </w:rPr>
        <w:t>；</w:t>
      </w:r>
      <w:r>
        <w:t>2021</w:t>
      </w:r>
      <w:r>
        <w:t>年</w:t>
      </w:r>
      <w:r>
        <w:t>4</w:t>
      </w:r>
      <w:r>
        <w:t>月，华为</w:t>
      </w:r>
      <w:proofErr w:type="gramStart"/>
      <w:r>
        <w:t>云发布</w:t>
      </w:r>
      <w:proofErr w:type="gramEnd"/>
      <w:r>
        <w:t>千亿级生成与理解中文</w:t>
      </w:r>
      <w:r>
        <w:t>NLP</w:t>
      </w:r>
      <w:r>
        <w:t>大模型盘古，在中文语言理解评测基准</w:t>
      </w:r>
      <w:r>
        <w:t xml:space="preserve"> CLUE </w:t>
      </w:r>
      <w:r>
        <w:t>榜单中，刷新三项榜单世界历史纪录；</w:t>
      </w:r>
      <w:r>
        <w:t>2021</w:t>
      </w:r>
      <w:r>
        <w:t>年</w:t>
      </w:r>
      <w:r>
        <w:t>6</w:t>
      </w:r>
      <w:r>
        <w:t>月，由北京智源人工智能研究院发布了全球最大的超大规模智能模型</w:t>
      </w:r>
      <w:r>
        <w:t>“</w:t>
      </w:r>
      <w:r>
        <w:t>悟道</w:t>
      </w:r>
      <w:r>
        <w:t>2.0”</w:t>
      </w:r>
      <w:r>
        <w:t>，实现了</w:t>
      </w:r>
      <w:r>
        <w:t>“</w:t>
      </w:r>
      <w:r>
        <w:t>大而聪明</w:t>
      </w:r>
      <w:r>
        <w:t>”</w:t>
      </w:r>
      <w:r>
        <w:t>，具备大规模、高精度、高效率的特点</w:t>
      </w:r>
      <w:r>
        <w:rPr>
          <w:rFonts w:hint="eastAsia"/>
        </w:rPr>
        <w:t>；</w:t>
      </w:r>
      <w:r>
        <w:t>2021</w:t>
      </w:r>
      <w:r>
        <w:t>年</w:t>
      </w:r>
      <w:r>
        <w:t>11</w:t>
      </w:r>
      <w:r>
        <w:t>月，阿里达摩院联合清华大学研发，中国首个万亿参数的超大规模多模态</w:t>
      </w:r>
      <w:proofErr w:type="gramStart"/>
      <w:r>
        <w:t>预训练</w:t>
      </w:r>
      <w:proofErr w:type="gramEnd"/>
      <w:r>
        <w:t>Transformer</w:t>
      </w:r>
      <w:r>
        <w:t>模型</w:t>
      </w:r>
      <w:r>
        <w:t>M6</w:t>
      </w:r>
      <w:r>
        <w:rPr>
          <w:rFonts w:hint="eastAsia"/>
        </w:rPr>
        <w:t>；</w:t>
      </w:r>
      <w:r>
        <w:t>2021</w:t>
      </w:r>
      <w:r>
        <w:t>年</w:t>
      </w:r>
      <w:r>
        <w:t>12</w:t>
      </w:r>
      <w:r>
        <w:t>月，百度推出拥有</w:t>
      </w:r>
      <w:r>
        <w:t>2600</w:t>
      </w:r>
      <w:r>
        <w:t>亿参数的百度文心大模型，使用编码器</w:t>
      </w:r>
      <w:r>
        <w:t>-</w:t>
      </w:r>
      <w:r>
        <w:t>解码器参数共享的</w:t>
      </w:r>
      <w:r>
        <w:t>Transformer</w:t>
      </w:r>
      <w:r>
        <w:t>作为自回归生成的主干网络。在国际权威的复杂语言理解任务评测</w:t>
      </w:r>
      <w:proofErr w:type="spellStart"/>
      <w:r>
        <w:t>SuperGLUE</w:t>
      </w:r>
      <w:proofErr w:type="spellEnd"/>
      <w:r>
        <w:lastRenderedPageBreak/>
        <w:t>上</w:t>
      </w:r>
      <w:proofErr w:type="gramStart"/>
      <w:r>
        <w:t>超越谷歌的</w:t>
      </w:r>
      <w:proofErr w:type="gramEnd"/>
      <w:r>
        <w:t>T5</w:t>
      </w:r>
      <w:r>
        <w:t>、</w:t>
      </w:r>
      <w:proofErr w:type="spellStart"/>
      <w:r>
        <w:t>OpenAI</w:t>
      </w:r>
      <w:proofErr w:type="spellEnd"/>
      <w:r>
        <w:t>的</w:t>
      </w:r>
      <w:r>
        <w:t>GPT-3</w:t>
      </w:r>
      <w:r>
        <w:t>等大模型。</w:t>
      </w:r>
    </w:p>
    <w:p w14:paraId="2BE12738" w14:textId="77777777" w:rsidR="00C83A6D" w:rsidRDefault="00C83A6D" w:rsidP="00C83A6D">
      <w:pPr>
        <w:ind w:firstLineChars="200" w:firstLine="420"/>
      </w:pPr>
      <w:r>
        <w:rPr>
          <w:rFonts w:hint="eastAsia"/>
        </w:rPr>
        <w:t>而在图像领域，</w:t>
      </w:r>
      <w:r>
        <w:t>Transformer</w:t>
      </w:r>
      <w:r>
        <w:t>已经被广泛的应用于计算机视觉领域中的各个</w:t>
      </w:r>
      <w:proofErr w:type="gramStart"/>
      <w:r>
        <w:t>子任务</w:t>
      </w:r>
      <w:proofErr w:type="gramEnd"/>
      <w:r>
        <w:t>中。</w:t>
      </w:r>
      <w:r>
        <w:rPr>
          <w:rFonts w:hint="eastAsia"/>
        </w:rPr>
        <w:t>在图像分类任务中，</w:t>
      </w:r>
      <w:r>
        <w:t>VIT</w:t>
      </w:r>
      <w:r>
        <w:t>的改进模型</w:t>
      </w:r>
      <w:proofErr w:type="spellStart"/>
      <w:r>
        <w:t>DeiT</w:t>
      </w:r>
      <w:proofErr w:type="spellEnd"/>
      <w:r>
        <w:t>、</w:t>
      </w:r>
      <w:proofErr w:type="spellStart"/>
      <w:r>
        <w:t>CaiT</w:t>
      </w:r>
      <w:proofErr w:type="spellEnd"/>
      <w:r>
        <w:t>已经在准确率上领先</w:t>
      </w:r>
      <w:proofErr w:type="spellStart"/>
      <w:r>
        <w:t>ResNet</w:t>
      </w:r>
      <w:proofErr w:type="spellEnd"/>
      <w:r>
        <w:t>和</w:t>
      </w:r>
      <w:proofErr w:type="spellStart"/>
      <w:r>
        <w:t>EfficientNet</w:t>
      </w:r>
      <w:proofErr w:type="spellEnd"/>
      <w:r>
        <w:t>；</w:t>
      </w:r>
      <w:r>
        <w:rPr>
          <w:rFonts w:hint="eastAsia"/>
        </w:rPr>
        <w:t>在目标检测任务上，</w:t>
      </w:r>
      <w:r>
        <w:t>UP-DETR</w:t>
      </w:r>
      <w:r>
        <w:t>对</w:t>
      </w:r>
      <w:r>
        <w:t xml:space="preserve">DETR </w:t>
      </w:r>
      <w:r>
        <w:t>中的</w:t>
      </w:r>
      <w:r>
        <w:t>Transformer</w:t>
      </w:r>
      <w:r>
        <w:t>进行无监督</w:t>
      </w:r>
      <w:proofErr w:type="gramStart"/>
      <w:r>
        <w:t>预训练</w:t>
      </w:r>
      <w:proofErr w:type="gramEnd"/>
      <w:r>
        <w:t>提升了</w:t>
      </w:r>
      <w:r>
        <w:t>AP</w:t>
      </w:r>
      <w:r>
        <w:t>值；</w:t>
      </w:r>
      <w:r>
        <w:t>ACT</w:t>
      </w:r>
      <w:r>
        <w:t>端到端的目标检测方法降低了计算量。</w:t>
      </w:r>
      <w:r>
        <w:rPr>
          <w:rFonts w:hint="eastAsia"/>
        </w:rPr>
        <w:t>在图像分割任务上，</w:t>
      </w:r>
      <w:proofErr w:type="spellStart"/>
      <w:r>
        <w:t>Segmenter</w:t>
      </w:r>
      <w:proofErr w:type="spellEnd"/>
      <w:r>
        <w:t>使用类掩码</w:t>
      </w:r>
      <w:r>
        <w:t>Transformer</w:t>
      </w:r>
      <w:r>
        <w:t>解码器进一步提高了</w:t>
      </w:r>
      <w:r>
        <w:t xml:space="preserve">0.2%~1.22% </w:t>
      </w:r>
      <w:proofErr w:type="spellStart"/>
      <w:r>
        <w:t>mIoU</w:t>
      </w:r>
      <w:proofErr w:type="spellEnd"/>
      <w:r>
        <w:t>；</w:t>
      </w:r>
      <w:proofErr w:type="spellStart"/>
      <w:r>
        <w:t>SegFormer</w:t>
      </w:r>
      <w:proofErr w:type="spellEnd"/>
      <w:r>
        <w:t>将</w:t>
      </w:r>
      <w:r>
        <w:t>Transformer</w:t>
      </w:r>
      <w:r>
        <w:t>与轻量级多层感知器（</w:t>
      </w:r>
      <w:r>
        <w:t>MLP</w:t>
      </w:r>
      <w:r>
        <w:t>）解码器相结合，在不同的数据集上都要优于最新的</w:t>
      </w:r>
      <w:r>
        <w:t>CNN</w:t>
      </w:r>
      <w:r>
        <w:t>网络模型。</w:t>
      </w:r>
      <w:r>
        <w:rPr>
          <w:rFonts w:hint="eastAsia"/>
        </w:rPr>
        <w:t>在移动端模型上，</w:t>
      </w:r>
      <w:r>
        <w:t>2022</w:t>
      </w:r>
      <w:r>
        <w:t>年提出了一种用于移动设备的轻量级通用视觉</w:t>
      </w:r>
      <w:r>
        <w:t>transformer—Mobile-</w:t>
      </w:r>
      <w:proofErr w:type="spellStart"/>
      <w:r>
        <w:t>ViT</w:t>
      </w:r>
      <w:proofErr w:type="spellEnd"/>
      <w:r>
        <w:t>。该网络在</w:t>
      </w:r>
      <w:r>
        <w:t>ImageNet-1k</w:t>
      </w:r>
      <w:r>
        <w:t>数据集上实现了</w:t>
      </w:r>
      <w:r>
        <w:t>78.4%</w:t>
      </w:r>
      <w:r>
        <w:t>的最佳精度，比</w:t>
      </w:r>
      <w:r>
        <w:t>MobileNetv3</w:t>
      </w:r>
      <w:r>
        <w:t>还要高</w:t>
      </w:r>
      <w:r>
        <w:t>3.2%</w:t>
      </w:r>
      <w:r>
        <w:t>，而且训练方法简单，满足在移动端上视觉模型的使用。</w:t>
      </w:r>
    </w:p>
    <w:p w14:paraId="77AA5BC4" w14:textId="77777777" w:rsidR="00C83A6D" w:rsidRDefault="00C83A6D" w:rsidP="00C83A6D">
      <w:pPr>
        <w:ind w:firstLineChars="200" w:firstLine="420"/>
      </w:pPr>
      <w:r>
        <w:t>Transformer</w:t>
      </w:r>
      <w:r>
        <w:t>模型在短短几年的时间内就取得了非常显著的成果，成为了自然语言处理、计算机视觉等领域的研究热点。未来，随着研究者们对</w:t>
      </w:r>
      <w:r>
        <w:t>Transformer</w:t>
      </w:r>
      <w:r>
        <w:t>模型的不断探索和改进，我们有理由相信，它将会在更多领域和场景中得到广泛应用。</w:t>
      </w:r>
    </w:p>
    <w:p w14:paraId="5D8F78E5" w14:textId="77777777" w:rsidR="00C83A6D" w:rsidRDefault="00C83A6D" w:rsidP="00C83A6D">
      <w:r>
        <w:t>14</w:t>
      </w:r>
      <w:r>
        <w:rPr>
          <w:rFonts w:hint="eastAsia"/>
        </w:rPr>
        <w:t>.2</w:t>
      </w:r>
      <w:r>
        <w:t xml:space="preserve">.2 </w:t>
      </w:r>
      <w:r>
        <w:rPr>
          <w:rFonts w:hint="eastAsia"/>
        </w:rPr>
        <w:t>Transformer</w:t>
      </w:r>
      <w:r>
        <w:rPr>
          <w:rFonts w:hint="eastAsia"/>
        </w:rPr>
        <w:t>结构组成</w:t>
      </w:r>
    </w:p>
    <w:p w14:paraId="641DCB6C" w14:textId="77777777" w:rsidR="00C83A6D" w:rsidRDefault="00C83A6D" w:rsidP="00C83A6D">
      <w:pPr>
        <w:ind w:firstLineChars="200" w:firstLine="420"/>
      </w:pPr>
      <w:r>
        <w:t>Transformer</w:t>
      </w:r>
      <w:r>
        <w:t>模型由编码器和解码器组成，其中编码器使用</w:t>
      </w:r>
      <w:r>
        <w:t>Self-Attention</w:t>
      </w:r>
      <w:r>
        <w:t>机制来处理输入序列，解码器使用</w:t>
      </w:r>
      <w:r>
        <w:t>Self-Attention</w:t>
      </w:r>
      <w:r>
        <w:t>机制和</w:t>
      </w:r>
      <w:r>
        <w:t>Encoder-Decoder Attention</w:t>
      </w:r>
      <w:r>
        <w:t>机制来生成输出序列。下面分别对编码器和解码器进行详细介绍。</w:t>
      </w:r>
    </w:p>
    <w:p w14:paraId="6611CD17" w14:textId="77777777" w:rsidR="00C83A6D" w:rsidRDefault="00C83A6D" w:rsidP="00C83A6D">
      <w:pPr>
        <w:jc w:val="center"/>
      </w:pPr>
      <w:r>
        <w:rPr>
          <w:noProof/>
        </w:rPr>
        <w:drawing>
          <wp:inline distT="0" distB="0" distL="0" distR="0" wp14:anchorId="5C503508" wp14:editId="0C0F631A">
            <wp:extent cx="4267200" cy="1276350"/>
            <wp:effectExtent l="0" t="0" r="0" b="0"/>
            <wp:docPr id="175067346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267200" cy="1276350"/>
                    </a:xfrm>
                    <a:prstGeom prst="rect">
                      <a:avLst/>
                    </a:prstGeom>
                    <a:noFill/>
                  </pic:spPr>
                </pic:pic>
              </a:graphicData>
            </a:graphic>
          </wp:inline>
        </w:drawing>
      </w:r>
    </w:p>
    <w:p w14:paraId="53F5E9E9" w14:textId="77777777" w:rsidR="00C83A6D" w:rsidRDefault="00C83A6D" w:rsidP="00C83A6D">
      <w:r>
        <w:rPr>
          <w:rFonts w:hint="eastAsia"/>
        </w:rPr>
        <w:t>1</w:t>
      </w:r>
      <w:r>
        <w:t xml:space="preserve"> </w:t>
      </w:r>
      <w:r>
        <w:rPr>
          <w:rFonts w:hint="eastAsia"/>
        </w:rPr>
        <w:t>编码器</w:t>
      </w:r>
    </w:p>
    <w:p w14:paraId="1C1B6178" w14:textId="77777777" w:rsidR="00C83A6D" w:rsidRDefault="00C83A6D" w:rsidP="00C83A6D">
      <w:pPr>
        <w:ind w:firstLineChars="200" w:firstLine="420"/>
      </w:pPr>
      <w:r>
        <w:rPr>
          <w:rFonts w:hint="eastAsia"/>
        </w:rPr>
        <w:t>编码器由</w:t>
      </w:r>
      <w:r>
        <w:t>N</w:t>
      </w:r>
      <w:proofErr w:type="gramStart"/>
      <w:r>
        <w:t>个</w:t>
      </w:r>
      <w:proofErr w:type="gramEnd"/>
      <w:r>
        <w:t>相同的层组成，每个层由两个子层组成：</w:t>
      </w:r>
      <w:r>
        <w:t>Multi-Head Attention</w:t>
      </w:r>
      <w:r>
        <w:t>和</w:t>
      </w:r>
      <w:r>
        <w:t>Feed Forward Neural Network</w:t>
      </w:r>
      <w:r>
        <w:t>。下面分别介绍这两个子层的具体实现。</w:t>
      </w:r>
    </w:p>
    <w:p w14:paraId="6176F98E" w14:textId="77777777" w:rsidR="00C83A6D" w:rsidRDefault="00C83A6D" w:rsidP="00C83A6D">
      <w:r>
        <w:rPr>
          <w:rFonts w:hint="eastAsia"/>
        </w:rPr>
        <w:t>（</w:t>
      </w:r>
      <w:r>
        <w:t>1</w:t>
      </w:r>
      <w:r>
        <w:t>）</w:t>
      </w:r>
      <w:r>
        <w:t>Multi-Head Attention</w:t>
      </w:r>
    </w:p>
    <w:p w14:paraId="2C50A8EF" w14:textId="77777777" w:rsidR="00C83A6D" w:rsidRDefault="00C83A6D" w:rsidP="00C83A6D">
      <w:pPr>
        <w:ind w:firstLineChars="200" w:firstLine="420"/>
      </w:pPr>
      <w:r>
        <w:t>Multi-Head Attention</w:t>
      </w:r>
      <w:r>
        <w:t>是指将输入向量分为多个头，每个头进行</w:t>
      </w:r>
      <w:r>
        <w:t xml:space="preserve">Scaled Dot-Product </w:t>
      </w:r>
      <w:r>
        <w:lastRenderedPageBreak/>
        <w:t>Attention</w:t>
      </w:r>
      <w:r>
        <w:t>，然后将结果合并起来。这个过程可以更好地捕捉输入序列中的语义信息和相互关系。</w:t>
      </w:r>
    </w:p>
    <w:p w14:paraId="2D6DA554" w14:textId="77777777" w:rsidR="00C83A6D" w:rsidRDefault="00C83A6D" w:rsidP="00C83A6D">
      <w:pPr>
        <w:ind w:firstLineChars="200" w:firstLine="420"/>
      </w:pPr>
      <w:r>
        <w:rPr>
          <w:rFonts w:hint="eastAsia"/>
        </w:rPr>
        <w:t>具体来说，输入序列经过三个线性变换，分别生成</w:t>
      </w:r>
      <w:r>
        <w:t>Q</w:t>
      </w:r>
      <w:r>
        <w:t>（查询）、</w:t>
      </w:r>
      <w:r>
        <w:t>K</w:t>
      </w:r>
      <w:r>
        <w:t>（键）和</w:t>
      </w:r>
      <w:r>
        <w:t>V</w:t>
      </w:r>
      <w:r>
        <w:t>（数值）三个向量。然后，将</w:t>
      </w:r>
      <w:r>
        <w:t>Q</w:t>
      </w:r>
      <w:r>
        <w:t>、</w:t>
      </w:r>
      <w:r>
        <w:t>K</w:t>
      </w:r>
      <w:r>
        <w:t>、</w:t>
      </w:r>
      <w:r>
        <w:t>V</w:t>
      </w:r>
      <w:r>
        <w:t>三个向量输入</w:t>
      </w:r>
      <w:r>
        <w:t>Scaled Dot-Product Attention</w:t>
      </w:r>
      <w:r>
        <w:t>中，计算出每个位置与所有位置的相对重要性得分，最后将得分与</w:t>
      </w:r>
      <w:r>
        <w:t>V</w:t>
      </w:r>
      <w:r>
        <w:t>相乘得到加权后的输出。</w:t>
      </w:r>
    </w:p>
    <w:p w14:paraId="626C4C73" w14:textId="77777777" w:rsidR="00C83A6D" w:rsidRDefault="00C83A6D" w:rsidP="00C83A6D">
      <w:pPr>
        <w:ind w:firstLineChars="200" w:firstLine="420"/>
      </w:pPr>
      <w:r w:rsidRPr="006151BD">
        <w:t>Scaled Dot-Product Attention</w:t>
      </w:r>
      <w:r w:rsidRPr="006151BD">
        <w:t>的计算方式为：</w:t>
      </w:r>
    </w:p>
    <w:p w14:paraId="6FBDB5CF" w14:textId="77777777" w:rsidR="00C83A6D" w:rsidRPr="00124CE6" w:rsidRDefault="00C83A6D" w:rsidP="00C83A6D">
      <w:pPr>
        <w:ind w:firstLineChars="200" w:firstLine="420"/>
      </w:pPr>
      <w:r>
        <w:rPr>
          <w:noProof/>
        </w:rPr>
        <w:drawing>
          <wp:inline distT="0" distB="0" distL="0" distR="0" wp14:anchorId="4559A533" wp14:editId="1B237DAE">
            <wp:extent cx="5274310" cy="728980"/>
            <wp:effectExtent l="0" t="0" r="2540" b="0"/>
            <wp:docPr id="343326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326503" name=""/>
                    <pic:cNvPicPr/>
                  </pic:nvPicPr>
                  <pic:blipFill>
                    <a:blip r:embed="rId166"/>
                    <a:stretch>
                      <a:fillRect/>
                    </a:stretch>
                  </pic:blipFill>
                  <pic:spPr>
                    <a:xfrm>
                      <a:off x="0" y="0"/>
                      <a:ext cx="5274310" cy="728980"/>
                    </a:xfrm>
                    <a:prstGeom prst="rect">
                      <a:avLst/>
                    </a:prstGeom>
                  </pic:spPr>
                </pic:pic>
              </a:graphicData>
            </a:graphic>
          </wp:inline>
        </w:drawing>
      </w:r>
    </w:p>
    <w:p w14:paraId="5BF4C4D4" w14:textId="77777777" w:rsidR="00C83A6D" w:rsidRDefault="00C83A6D" w:rsidP="00C83A6D">
      <w:pPr>
        <w:ind w:firstLineChars="200" w:firstLine="420"/>
      </w:pPr>
      <w:r w:rsidRPr="006151BD">
        <w:t>其中，</w:t>
      </w:r>
      <w:r w:rsidRPr="006151BD">
        <w:rPr>
          <w:rFonts w:hint="eastAsia"/>
        </w:rPr>
        <w:t>dk</w:t>
      </w:r>
      <w:r w:rsidRPr="006151BD">
        <w:t>是</w:t>
      </w:r>
      <w:r w:rsidRPr="006151BD">
        <w:t>Q</w:t>
      </w:r>
      <w:r w:rsidRPr="006151BD">
        <w:t>和</w:t>
      </w:r>
      <w:r w:rsidRPr="006151BD">
        <w:t>K</w:t>
      </w:r>
      <w:r w:rsidRPr="006151BD">
        <w:t>的维度，</w:t>
      </w:r>
      <w:proofErr w:type="spellStart"/>
      <w:r w:rsidRPr="006151BD">
        <w:rPr>
          <w:rFonts w:hint="eastAsia"/>
        </w:rPr>
        <w:t>k</w:t>
      </w:r>
      <w:r w:rsidRPr="006151BD">
        <w:t>^T</w:t>
      </w:r>
      <w:proofErr w:type="spellEnd"/>
      <w:r w:rsidRPr="006151BD">
        <w:t>表示矩阵转置。</w:t>
      </w:r>
    </w:p>
    <w:p w14:paraId="582FD1F4" w14:textId="77777777" w:rsidR="00C83A6D" w:rsidRDefault="00C83A6D" w:rsidP="00C83A6D">
      <w:pPr>
        <w:ind w:firstLineChars="200" w:firstLine="420"/>
      </w:pPr>
      <w:r w:rsidRPr="0092743D">
        <w:t>Multi-Head Attention</w:t>
      </w:r>
      <w:r w:rsidRPr="0092743D">
        <w:t>将输入向量分为</w:t>
      </w:r>
      <w:r w:rsidRPr="0092743D">
        <w:t>h</w:t>
      </w:r>
      <w:r w:rsidRPr="0092743D">
        <w:t>个头，每个头经过不同的线性变换得到不同的</w:t>
      </w:r>
      <w:r w:rsidRPr="0092743D">
        <w:t>Q</w:t>
      </w:r>
      <w:r w:rsidRPr="0092743D">
        <w:t>、</w:t>
      </w:r>
      <w:r w:rsidRPr="0092743D">
        <w:t>K</w:t>
      </w:r>
      <w:r w:rsidRPr="0092743D">
        <w:t>、</w:t>
      </w:r>
      <w:r w:rsidRPr="0092743D">
        <w:t>V</w:t>
      </w:r>
      <w:r w:rsidRPr="0092743D">
        <w:t>向量，然后分别进行</w:t>
      </w:r>
      <w:r w:rsidRPr="0092743D">
        <w:t>Scaled Dot-Product Attention</w:t>
      </w:r>
      <w:r w:rsidRPr="0092743D">
        <w:t>，最后将结果拼接起来。具体来说，</w:t>
      </w:r>
      <w:r w:rsidRPr="0092743D">
        <w:t>Multi-Head Attention</w:t>
      </w:r>
      <w:r w:rsidRPr="0092743D">
        <w:t>的计算方式为：</w:t>
      </w:r>
    </w:p>
    <w:p w14:paraId="3D966EC8" w14:textId="77777777" w:rsidR="00C83A6D" w:rsidRDefault="00C83A6D" w:rsidP="00C83A6D">
      <w:r>
        <w:rPr>
          <w:noProof/>
        </w:rPr>
        <w:drawing>
          <wp:inline distT="0" distB="0" distL="0" distR="0" wp14:anchorId="3B99421F" wp14:editId="018A64CD">
            <wp:extent cx="5274310" cy="838835"/>
            <wp:effectExtent l="0" t="0" r="2540" b="0"/>
            <wp:docPr id="1585542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54295" name=""/>
                    <pic:cNvPicPr/>
                  </pic:nvPicPr>
                  <pic:blipFill>
                    <a:blip r:embed="rId167"/>
                    <a:stretch>
                      <a:fillRect/>
                    </a:stretch>
                  </pic:blipFill>
                  <pic:spPr>
                    <a:xfrm>
                      <a:off x="0" y="0"/>
                      <a:ext cx="5274310" cy="838835"/>
                    </a:xfrm>
                    <a:prstGeom prst="rect">
                      <a:avLst/>
                    </a:prstGeom>
                  </pic:spPr>
                </pic:pic>
              </a:graphicData>
            </a:graphic>
          </wp:inline>
        </w:drawing>
      </w:r>
    </w:p>
    <w:p w14:paraId="4F24D322" w14:textId="77777777" w:rsidR="00C83A6D" w:rsidRDefault="00C83A6D" w:rsidP="00C83A6D">
      <w:pPr>
        <w:ind w:firstLineChars="200" w:firstLine="420"/>
      </w:pPr>
      <w:r w:rsidRPr="0092743D">
        <w:t>其中，</w:t>
      </w:r>
      <w:proofErr w:type="spellStart"/>
      <w:r w:rsidRPr="0092743D">
        <w:t>W_i^Q</w:t>
      </w:r>
      <w:proofErr w:type="spellEnd"/>
      <w:r w:rsidRPr="0092743D">
        <w:t>、</w:t>
      </w:r>
      <w:proofErr w:type="spellStart"/>
      <w:r w:rsidRPr="0092743D">
        <w:t>W_i^K</w:t>
      </w:r>
      <w:proofErr w:type="spellEnd"/>
      <w:r w:rsidRPr="0092743D">
        <w:t>和</w:t>
      </w:r>
      <w:proofErr w:type="spellStart"/>
      <w:r w:rsidRPr="0092743D">
        <w:t>W_i^V</w:t>
      </w:r>
      <w:proofErr w:type="spellEnd"/>
      <w:r w:rsidRPr="0092743D">
        <w:t>是</w:t>
      </w:r>
      <w:r w:rsidRPr="0092743D">
        <w:t>Q</w:t>
      </w:r>
      <w:r w:rsidRPr="0092743D">
        <w:t>、</w:t>
      </w:r>
      <w:r w:rsidRPr="0092743D">
        <w:t>K</w:t>
      </w:r>
      <w:r w:rsidRPr="0092743D">
        <w:t>、</w:t>
      </w:r>
      <w:r w:rsidRPr="0092743D">
        <w:t>V</w:t>
      </w:r>
      <w:r w:rsidRPr="0092743D">
        <w:t>的线性变换矩阵，</w:t>
      </w:r>
      <w:r w:rsidRPr="0092743D">
        <w:t>W^O</w:t>
      </w:r>
      <w:r w:rsidRPr="0092743D">
        <w:t>是</w:t>
      </w:r>
      <w:r w:rsidRPr="0092743D">
        <w:t>Multi-Head Attention</w:t>
      </w:r>
      <w:r w:rsidRPr="0092743D">
        <w:t>输出的线性变换矩阵。</w:t>
      </w:r>
    </w:p>
    <w:p w14:paraId="52C4AF72" w14:textId="77777777" w:rsidR="00C83A6D" w:rsidRDefault="00C83A6D" w:rsidP="00C83A6D">
      <w:r>
        <w:rPr>
          <w:rFonts w:hint="eastAsia"/>
        </w:rPr>
        <w:t>（</w:t>
      </w:r>
      <w:r>
        <w:t>2</w:t>
      </w:r>
      <w:r>
        <w:t>）</w:t>
      </w:r>
      <w:r>
        <w:t>Feed Forward Neural Network</w:t>
      </w:r>
    </w:p>
    <w:p w14:paraId="5E8B7810" w14:textId="77777777" w:rsidR="00C83A6D" w:rsidRDefault="00C83A6D" w:rsidP="00C83A6D">
      <w:pPr>
        <w:ind w:firstLineChars="200" w:firstLine="420"/>
      </w:pPr>
      <w:r>
        <w:t>Feed Forward Neural Network</w:t>
      </w:r>
      <w:r>
        <w:t>是指一个两层的前馈神经网络，用于对输入向量进行非线性变换。具体来说，输入向量经过一个线性变换和</w:t>
      </w:r>
      <w:proofErr w:type="spellStart"/>
      <w:r>
        <w:t>ReLU</w:t>
      </w:r>
      <w:proofErr w:type="spellEnd"/>
      <w:r>
        <w:t>激活函数，然后再经过另一个线性变换得</w:t>
      </w:r>
      <w:r w:rsidRPr="0092743D">
        <w:rPr>
          <w:rFonts w:hint="eastAsia"/>
        </w:rPr>
        <w:t>到输出向量。</w:t>
      </w:r>
      <w:r w:rsidRPr="0092743D">
        <w:t>Feed Forward Neural Network</w:t>
      </w:r>
      <w:r w:rsidRPr="0092743D">
        <w:t>的计算方式为：</w:t>
      </w:r>
    </w:p>
    <w:p w14:paraId="2789DAE0" w14:textId="77777777" w:rsidR="00C83A6D" w:rsidRDefault="00C83A6D" w:rsidP="00C83A6D">
      <w:pPr>
        <w:ind w:firstLineChars="200" w:firstLine="420"/>
      </w:pPr>
      <w:r>
        <w:rPr>
          <w:noProof/>
        </w:rPr>
        <w:drawing>
          <wp:inline distT="0" distB="0" distL="0" distR="0" wp14:anchorId="3549AF2A" wp14:editId="66D1BBEB">
            <wp:extent cx="4752975" cy="504825"/>
            <wp:effectExtent l="0" t="0" r="9525" b="9525"/>
            <wp:docPr id="12190601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060189" name=""/>
                    <pic:cNvPicPr/>
                  </pic:nvPicPr>
                  <pic:blipFill>
                    <a:blip r:embed="rId168"/>
                    <a:stretch>
                      <a:fillRect/>
                    </a:stretch>
                  </pic:blipFill>
                  <pic:spPr>
                    <a:xfrm>
                      <a:off x="0" y="0"/>
                      <a:ext cx="4752975" cy="504825"/>
                    </a:xfrm>
                    <a:prstGeom prst="rect">
                      <a:avLst/>
                    </a:prstGeom>
                  </pic:spPr>
                </pic:pic>
              </a:graphicData>
            </a:graphic>
          </wp:inline>
        </w:drawing>
      </w:r>
    </w:p>
    <w:p w14:paraId="6E9E8DC7" w14:textId="77777777" w:rsidR="00C83A6D" w:rsidRDefault="00C83A6D" w:rsidP="00C83A6D">
      <w:pPr>
        <w:ind w:firstLineChars="200" w:firstLine="420"/>
      </w:pPr>
      <w:r w:rsidRPr="0092743D">
        <w:rPr>
          <w:rFonts w:hint="eastAsia"/>
        </w:rPr>
        <w:t>其中，</w:t>
      </w:r>
      <w:r w:rsidRPr="0092743D">
        <w:t>W_1</w:t>
      </w:r>
      <w:r w:rsidRPr="0092743D">
        <w:t>和</w:t>
      </w:r>
      <w:r w:rsidRPr="0092743D">
        <w:t>W_2</w:t>
      </w:r>
      <w:r w:rsidRPr="0092743D">
        <w:t>是两个线性变换矩阵，</w:t>
      </w:r>
      <w:r w:rsidRPr="0092743D">
        <w:t>b_1</w:t>
      </w:r>
      <w:r w:rsidRPr="0092743D">
        <w:t>和</w:t>
      </w:r>
      <w:r w:rsidRPr="0092743D">
        <w:t>b_2</w:t>
      </w:r>
      <w:r w:rsidRPr="0092743D">
        <w:t>是两个偏置向量。</w:t>
      </w:r>
    </w:p>
    <w:p w14:paraId="53B1F34B" w14:textId="77777777" w:rsidR="00C83A6D" w:rsidRDefault="00C83A6D" w:rsidP="00C83A6D">
      <w:r>
        <w:rPr>
          <w:rFonts w:hint="eastAsia"/>
        </w:rPr>
        <w:t>2</w:t>
      </w:r>
      <w:r>
        <w:t xml:space="preserve"> </w:t>
      </w:r>
      <w:r>
        <w:rPr>
          <w:rFonts w:hint="eastAsia"/>
        </w:rPr>
        <w:t>解码器</w:t>
      </w:r>
    </w:p>
    <w:p w14:paraId="6CCF6294" w14:textId="77777777" w:rsidR="00C83A6D" w:rsidRDefault="00C83A6D" w:rsidP="00C83A6D">
      <w:pPr>
        <w:ind w:firstLineChars="200" w:firstLine="420"/>
      </w:pPr>
      <w:r>
        <w:rPr>
          <w:rFonts w:hint="eastAsia"/>
        </w:rPr>
        <w:lastRenderedPageBreak/>
        <w:t>解码器也由</w:t>
      </w:r>
      <w:r>
        <w:t>N</w:t>
      </w:r>
      <w:proofErr w:type="gramStart"/>
      <w:r>
        <w:t>个</w:t>
      </w:r>
      <w:proofErr w:type="gramEnd"/>
      <w:r>
        <w:t>相同的层组成，每个层由三个子层组成：</w:t>
      </w:r>
      <w:r>
        <w:t>Multi-Head Attention</w:t>
      </w:r>
      <w:r>
        <w:t>、</w:t>
      </w:r>
      <w:r>
        <w:t>Encoder-Decoder Attention</w:t>
      </w:r>
      <w:r>
        <w:t>和</w:t>
      </w:r>
      <w:r>
        <w:t>Feed Forward Neural Network</w:t>
      </w:r>
      <w:r>
        <w:t>。与编码器不同的是，解码器在计算</w:t>
      </w:r>
      <w:r>
        <w:t>Multi-Head Attention</w:t>
      </w:r>
      <w:r>
        <w:t>时还要进行</w:t>
      </w:r>
      <w:r>
        <w:t>Mask</w:t>
      </w:r>
      <w:r>
        <w:t>操作，以防止解码器部分看到未来的信息。下面分别介绍这三个子层的具体实现。</w:t>
      </w:r>
    </w:p>
    <w:p w14:paraId="6B05BBE7" w14:textId="77777777" w:rsidR="00C83A6D" w:rsidRDefault="00C83A6D" w:rsidP="00C83A6D">
      <w:r>
        <w:rPr>
          <w:rFonts w:hint="eastAsia"/>
        </w:rPr>
        <w:t>（</w:t>
      </w:r>
      <w:r>
        <w:t>1</w:t>
      </w:r>
      <w:r>
        <w:t>）</w:t>
      </w:r>
      <w:r>
        <w:t>Multi-Head Attention</w:t>
      </w:r>
    </w:p>
    <w:p w14:paraId="56067BBC" w14:textId="77777777" w:rsidR="00C83A6D" w:rsidRDefault="00C83A6D" w:rsidP="00C83A6D">
      <w:pPr>
        <w:ind w:firstLineChars="200" w:firstLine="420"/>
      </w:pPr>
      <w:r>
        <w:rPr>
          <w:rFonts w:hint="eastAsia"/>
        </w:rPr>
        <w:t>解码器中的</w:t>
      </w:r>
      <w:r>
        <w:t>Multi-Head Attention</w:t>
      </w:r>
      <w:r>
        <w:t>与编码器中的</w:t>
      </w:r>
      <w:r>
        <w:t>Multi-Head Attention</w:t>
      </w:r>
      <w:r>
        <w:t>基本相同，只是在计算</w:t>
      </w:r>
      <w:r>
        <w:t>Attention</w:t>
      </w:r>
      <w:r>
        <w:t>时要进行</w:t>
      </w:r>
      <w:r>
        <w:t>Mask</w:t>
      </w:r>
      <w:r>
        <w:t>操作。具体来说，</w:t>
      </w:r>
      <w:r>
        <w:t>Mask</w:t>
      </w:r>
      <w:r>
        <w:t>操作会将未来的位置的得分置为负无穷，从而在计算</w:t>
      </w:r>
      <w:r>
        <w:t>Attention</w:t>
      </w:r>
      <w:r>
        <w:t>时不会将未来的信息考虑进去。</w:t>
      </w:r>
    </w:p>
    <w:p w14:paraId="51C5CE03" w14:textId="77777777" w:rsidR="00C83A6D" w:rsidRDefault="00C83A6D" w:rsidP="00C83A6D">
      <w:r w:rsidRPr="0001621C">
        <w:rPr>
          <w:rFonts w:hint="eastAsia"/>
        </w:rPr>
        <w:t>（</w:t>
      </w:r>
      <w:r w:rsidRPr="0001621C">
        <w:t>2</w:t>
      </w:r>
      <w:r w:rsidRPr="0001621C">
        <w:t>）</w:t>
      </w:r>
      <w:r w:rsidRPr="0001621C">
        <w:t>Encoder-Decoder Attention</w:t>
      </w:r>
    </w:p>
    <w:p w14:paraId="2C7D2674" w14:textId="77777777" w:rsidR="00C83A6D" w:rsidRDefault="00C83A6D" w:rsidP="00C83A6D">
      <w:pPr>
        <w:ind w:firstLineChars="200" w:firstLine="420"/>
      </w:pPr>
      <w:r>
        <w:t>Encoder-Decoder Attention</w:t>
      </w:r>
      <w:r>
        <w:t>是指将编码器的输出序列与解码器当前位置的输入序列进行</w:t>
      </w:r>
      <w:r>
        <w:t>Attention</w:t>
      </w:r>
      <w:r>
        <w:t>计算。具体来说，解码器当前位置的输入序列经过线性变换后得到查询向量</w:t>
      </w:r>
      <w:r>
        <w:t>Q</w:t>
      </w:r>
      <w:r>
        <w:t>，编码器的输出序列经过线性变换后得到键向量</w:t>
      </w:r>
      <w:r>
        <w:t>K</w:t>
      </w:r>
      <w:r>
        <w:t>和数值向量</w:t>
      </w:r>
      <w:r>
        <w:t>V</w:t>
      </w:r>
      <w:r>
        <w:t>，然后进行</w:t>
      </w:r>
      <w:r>
        <w:t>Scaled Dot-Product Attention</w:t>
      </w:r>
      <w:r>
        <w:t>计算。</w:t>
      </w:r>
    </w:p>
    <w:p w14:paraId="5838F00E" w14:textId="77777777" w:rsidR="00C83A6D" w:rsidRDefault="00C83A6D" w:rsidP="00C83A6D">
      <w:r>
        <w:rPr>
          <w:rFonts w:hint="eastAsia"/>
        </w:rPr>
        <w:t>（</w:t>
      </w:r>
      <w:r>
        <w:t>3</w:t>
      </w:r>
      <w:r>
        <w:t>）</w:t>
      </w:r>
      <w:r>
        <w:t>Feed Forward Neural Network</w:t>
      </w:r>
    </w:p>
    <w:p w14:paraId="1B5E209B" w14:textId="77777777" w:rsidR="00C83A6D" w:rsidRDefault="00C83A6D" w:rsidP="00C83A6D">
      <w:pPr>
        <w:ind w:firstLineChars="200" w:firstLine="420"/>
      </w:pPr>
      <w:r>
        <w:rPr>
          <w:rFonts w:hint="eastAsia"/>
        </w:rPr>
        <w:t>解码器中的</w:t>
      </w:r>
      <w:r>
        <w:t>Feed Forward Neural Network</w:t>
      </w:r>
      <w:r>
        <w:t>与编码器中的</w:t>
      </w:r>
      <w:r>
        <w:t>Feed Forward Neural Network</w:t>
      </w:r>
      <w:r>
        <w:t>基本相同，只是输入向量不同。具体来说，解码器当前位置的输出序列经过线性变换后得到输入向量，然后经过两层线性变换和</w:t>
      </w:r>
      <w:proofErr w:type="spellStart"/>
      <w:r>
        <w:t>ReLU</w:t>
      </w:r>
      <w:proofErr w:type="spellEnd"/>
      <w:r>
        <w:t>激活函数，最终得到输出向量。</w:t>
      </w:r>
    </w:p>
    <w:p w14:paraId="051593C8" w14:textId="77777777" w:rsidR="00C83A6D" w:rsidRDefault="00C83A6D" w:rsidP="00C83A6D">
      <w:r>
        <w:rPr>
          <w:rFonts w:hint="eastAsia"/>
        </w:rPr>
        <w:t>1</w:t>
      </w:r>
      <w:r>
        <w:t xml:space="preserve">4.2.3 </w:t>
      </w:r>
      <w:r w:rsidRPr="0001621C">
        <w:t xml:space="preserve">Transformer </w:t>
      </w:r>
      <w:r w:rsidRPr="0001621C">
        <w:t>优</w:t>
      </w:r>
      <w:r>
        <w:rPr>
          <w:rFonts w:hint="eastAsia"/>
        </w:rPr>
        <w:t>缺</w:t>
      </w:r>
      <w:r w:rsidRPr="0001621C">
        <w:t>点</w:t>
      </w:r>
    </w:p>
    <w:p w14:paraId="27D31F59" w14:textId="77777777" w:rsidR="00C83A6D" w:rsidRDefault="00C83A6D" w:rsidP="00C83A6D">
      <w:r>
        <w:rPr>
          <w:rFonts w:hint="eastAsia"/>
        </w:rPr>
        <w:t>优点：</w:t>
      </w:r>
    </w:p>
    <w:p w14:paraId="69665BF1" w14:textId="77777777" w:rsidR="00C83A6D" w:rsidRDefault="00C83A6D" w:rsidP="00C83A6D">
      <w:pPr>
        <w:ind w:firstLineChars="200" w:firstLine="420"/>
      </w:pPr>
      <w:r>
        <w:rPr>
          <w:rFonts w:hint="eastAsia"/>
        </w:rPr>
        <w:t>并行计算能力：相比于</w:t>
      </w:r>
      <w:r>
        <w:t xml:space="preserve"> RNN </w:t>
      </w:r>
      <w:r>
        <w:t>等循环模型，</w:t>
      </w:r>
      <w:r>
        <w:t xml:space="preserve">Transformer </w:t>
      </w:r>
      <w:r>
        <w:t>更容易在</w:t>
      </w:r>
      <w:r>
        <w:t xml:space="preserve"> GPU </w:t>
      </w:r>
      <w:r>
        <w:t>上实现并行计算，因为它不依赖于时间步长，可以一次性处理整个序列。</w:t>
      </w:r>
    </w:p>
    <w:p w14:paraId="16E218C0" w14:textId="77777777" w:rsidR="00C83A6D" w:rsidRDefault="00C83A6D" w:rsidP="00C83A6D">
      <w:pPr>
        <w:ind w:firstLineChars="200" w:firstLine="420"/>
      </w:pPr>
      <w:r>
        <w:rPr>
          <w:rFonts w:hint="eastAsia"/>
        </w:rPr>
        <w:t>长序列建模能力：由于使用了自注意力机制，</w:t>
      </w:r>
      <w:r>
        <w:t xml:space="preserve">Transformer </w:t>
      </w:r>
      <w:r>
        <w:t>能够更好地处理长序列的信息，并且不会出现</w:t>
      </w:r>
      <w:r>
        <w:t xml:space="preserve"> vanishing gradient </w:t>
      </w:r>
      <w:r>
        <w:t>问题。</w:t>
      </w:r>
    </w:p>
    <w:p w14:paraId="7ADC3C50" w14:textId="77777777" w:rsidR="00C83A6D" w:rsidRDefault="00C83A6D" w:rsidP="00C83A6D">
      <w:pPr>
        <w:ind w:firstLineChars="200" w:firstLine="420"/>
      </w:pPr>
      <w:r>
        <w:rPr>
          <w:rFonts w:hint="eastAsia"/>
        </w:rPr>
        <w:t>具有较好的泛化性能：</w:t>
      </w:r>
      <w:r>
        <w:t xml:space="preserve">Transformer </w:t>
      </w:r>
      <w:r>
        <w:t>在</w:t>
      </w:r>
      <w:r>
        <w:t xml:space="preserve"> NLP </w:t>
      </w:r>
      <w:r>
        <w:t>任务中表现出色，具有较好的泛化能力。在不同任务上的表现可以通过简单的微调实现，而无需重新训练模型。</w:t>
      </w:r>
    </w:p>
    <w:p w14:paraId="6E02BC99" w14:textId="77777777" w:rsidR="00C83A6D" w:rsidRDefault="00C83A6D" w:rsidP="00C83A6D">
      <w:pPr>
        <w:ind w:firstLineChars="200" w:firstLine="420"/>
      </w:pPr>
      <w:r>
        <w:rPr>
          <w:rFonts w:hint="eastAsia"/>
        </w:rPr>
        <w:t>可解释性：由于模型的结构清晰，且注意力机制能够提供可视化的结果，因此</w:t>
      </w:r>
      <w:r>
        <w:t xml:space="preserve"> </w:t>
      </w:r>
      <w:r>
        <w:lastRenderedPageBreak/>
        <w:t xml:space="preserve">Transformer </w:t>
      </w:r>
      <w:r>
        <w:t>具有一定的可解释性。</w:t>
      </w:r>
    </w:p>
    <w:p w14:paraId="7A0A3D61" w14:textId="77777777" w:rsidR="00C83A6D" w:rsidRDefault="00C83A6D" w:rsidP="00C83A6D">
      <w:r>
        <w:rPr>
          <w:rFonts w:hint="eastAsia"/>
        </w:rPr>
        <w:t>缺点：</w:t>
      </w:r>
    </w:p>
    <w:p w14:paraId="75E19F8E" w14:textId="77777777" w:rsidR="00C83A6D" w:rsidRDefault="00C83A6D" w:rsidP="00C83A6D">
      <w:pPr>
        <w:ind w:firstLineChars="200" w:firstLine="420"/>
      </w:pPr>
      <w:r>
        <w:rPr>
          <w:rFonts w:hint="eastAsia"/>
        </w:rPr>
        <w:t>训练时间较长：相比于传统的循环模型，</w:t>
      </w:r>
      <w:r>
        <w:t xml:space="preserve">Transformer </w:t>
      </w:r>
      <w:r>
        <w:t>训练时间较长，需要更多的计算资源和时间。</w:t>
      </w:r>
    </w:p>
    <w:p w14:paraId="6BB30B63" w14:textId="77777777" w:rsidR="00C83A6D" w:rsidRDefault="00C83A6D" w:rsidP="00C83A6D">
      <w:pPr>
        <w:ind w:firstLineChars="200" w:firstLine="420"/>
      </w:pPr>
      <w:r>
        <w:rPr>
          <w:rFonts w:hint="eastAsia"/>
        </w:rPr>
        <w:t>对输入序列长度敏感：虽然</w:t>
      </w:r>
      <w:r>
        <w:t xml:space="preserve"> Transformer </w:t>
      </w:r>
      <w:r>
        <w:t>能够处理长序列，但是当序列长度非常长时，模型可能会出现性能下降的情况，这也是目前的研究热点之一。</w:t>
      </w:r>
    </w:p>
    <w:p w14:paraId="4EC8B818" w14:textId="77777777" w:rsidR="00C83A6D" w:rsidRDefault="00C83A6D" w:rsidP="00C83A6D">
      <w:pPr>
        <w:ind w:firstLineChars="200" w:firstLine="420"/>
      </w:pPr>
      <w:r>
        <w:rPr>
          <w:rFonts w:hint="eastAsia"/>
        </w:rPr>
        <w:t>对数据质量敏感：由于</w:t>
      </w:r>
      <w:r>
        <w:t xml:space="preserve"> Transformer </w:t>
      </w:r>
      <w:r>
        <w:t>模型参数较多，因此对于数据的质量要求较高，需要较为充足的训练数据以及有效的预处理方法。</w:t>
      </w:r>
    </w:p>
    <w:p w14:paraId="054B568D" w14:textId="77777777" w:rsidR="00C83A6D" w:rsidRPr="0001621C" w:rsidRDefault="00C83A6D" w:rsidP="00C83A6D">
      <w:pPr>
        <w:ind w:firstLineChars="200" w:firstLine="420"/>
      </w:pPr>
      <w:r>
        <w:rPr>
          <w:rFonts w:hint="eastAsia"/>
        </w:rPr>
        <w:t>对词序信息的处理不足：由于</w:t>
      </w:r>
      <w:r>
        <w:t xml:space="preserve"> Transformer </w:t>
      </w:r>
      <w:r>
        <w:t>模型没有显式的顺序信息，无法直接捕捉到词序信息，需要通过位置编码等方式来引入序列信息。</w:t>
      </w:r>
    </w:p>
    <w:p w14:paraId="36440CEE" w14:textId="77777777" w:rsidR="00C83A6D" w:rsidRDefault="00C83A6D" w:rsidP="00C83A6D"/>
    <w:p w14:paraId="6BB0D8A8" w14:textId="77777777" w:rsidR="00C83A6D" w:rsidRDefault="00C83A6D" w:rsidP="00C83A6D">
      <w:r>
        <w:rPr>
          <w:rFonts w:hint="eastAsia"/>
        </w:rPr>
        <w:t>1</w:t>
      </w:r>
      <w:r>
        <w:t xml:space="preserve">4.2.4 </w:t>
      </w:r>
      <w:r w:rsidRPr="0001621C">
        <w:t>Transformer</w:t>
      </w:r>
      <w:r>
        <w:rPr>
          <w:rFonts w:hint="eastAsia"/>
        </w:rPr>
        <w:t>应用</w:t>
      </w:r>
    </w:p>
    <w:p w14:paraId="7A7488D5" w14:textId="77777777" w:rsidR="00C83A6D" w:rsidRDefault="00C83A6D" w:rsidP="00C83A6D">
      <w:pPr>
        <w:ind w:firstLineChars="200" w:firstLine="420"/>
      </w:pPr>
      <w:r>
        <w:t>Transformer</w:t>
      </w:r>
      <w:r>
        <w:t>模型的应用非常广泛，主要用于自然语言处理、计算机视觉、语音识别等领域。其中，最具代表性的应用包括：</w:t>
      </w:r>
    </w:p>
    <w:p w14:paraId="63B2517B" w14:textId="77777777" w:rsidR="00C83A6D" w:rsidRDefault="00C83A6D" w:rsidP="00C83A6D">
      <w:r>
        <w:rPr>
          <w:rFonts w:hint="eastAsia"/>
        </w:rPr>
        <w:t>（</w:t>
      </w:r>
      <w:r>
        <w:t>1</w:t>
      </w:r>
      <w:r>
        <w:t>）机器翻译：</w:t>
      </w:r>
      <w:r>
        <w:t>Transformer</w:t>
      </w:r>
      <w:r>
        <w:t>模型被广泛应用于机器翻译任务中，可以显著提高翻译的准确性和效率。例如，</w:t>
      </w:r>
      <w:r>
        <w:t>Google</w:t>
      </w:r>
      <w:r>
        <w:t>在</w:t>
      </w:r>
      <w:r>
        <w:t>2017</w:t>
      </w:r>
      <w:r>
        <w:t>年提出的</w:t>
      </w:r>
      <w:r>
        <w:t>Transformer</w:t>
      </w:r>
      <w:r>
        <w:t>模型就在多语种机器翻译任务上取得了非常好的效果。</w:t>
      </w:r>
    </w:p>
    <w:p w14:paraId="4AECD07F" w14:textId="77777777" w:rsidR="00C83A6D" w:rsidRDefault="00C83A6D" w:rsidP="00C83A6D">
      <w:r>
        <w:rPr>
          <w:rFonts w:hint="eastAsia"/>
        </w:rPr>
        <w:t>（</w:t>
      </w:r>
      <w:r>
        <w:t>2</w:t>
      </w:r>
      <w:r>
        <w:t>）语音识别：</w:t>
      </w:r>
      <w:r>
        <w:t>Transformer</w:t>
      </w:r>
      <w:r>
        <w:t>模型也被用于语音识别任务中，可以取代传统的基于</w:t>
      </w:r>
      <w:r>
        <w:t>HMM</w:t>
      </w:r>
      <w:r>
        <w:t>和</w:t>
      </w:r>
      <w:r>
        <w:t>DNN</w:t>
      </w:r>
      <w:r>
        <w:t>的语音识别方法。例如，</w:t>
      </w:r>
      <w:r>
        <w:t>Facebook</w:t>
      </w:r>
      <w:r>
        <w:t>在</w:t>
      </w:r>
      <w:r>
        <w:t>2020</w:t>
      </w:r>
      <w:r>
        <w:t>年提出的</w:t>
      </w:r>
      <w:r>
        <w:t>Conformer</w:t>
      </w:r>
      <w:r>
        <w:t>模型就在多种语音识别任务上取得了非常好的效果。</w:t>
      </w:r>
    </w:p>
    <w:p w14:paraId="7A0778CA" w14:textId="77777777" w:rsidR="00C83A6D" w:rsidRDefault="00C83A6D" w:rsidP="00C83A6D">
      <w:r>
        <w:rPr>
          <w:rFonts w:hint="eastAsia"/>
        </w:rPr>
        <w:t>（</w:t>
      </w:r>
      <w:r>
        <w:t>3</w:t>
      </w:r>
      <w:r>
        <w:t>）计算机视觉：</w:t>
      </w:r>
      <w:r>
        <w:t>Transformer</w:t>
      </w:r>
      <w:r>
        <w:t>模型还被应用于计算机视觉任务中，如图像分类、目标检测、图像生成等。例如，</w:t>
      </w:r>
      <w:r>
        <w:t>Google</w:t>
      </w:r>
      <w:r>
        <w:t>在</w:t>
      </w:r>
      <w:r>
        <w:t>2020</w:t>
      </w:r>
      <w:r>
        <w:t>年提出的</w:t>
      </w:r>
      <w:r>
        <w:t>Vision Transformer</w:t>
      </w:r>
      <w:r>
        <w:t>模型就在图像分类任务上取得了与</w:t>
      </w:r>
      <w:r>
        <w:t>CNN</w:t>
      </w:r>
      <w:r>
        <w:t>模型相当的效果。</w:t>
      </w:r>
    </w:p>
    <w:p w14:paraId="0BB1E9BA" w14:textId="77777777" w:rsidR="00C83A6D" w:rsidRDefault="00C83A6D" w:rsidP="00C83A6D">
      <w:pPr>
        <w:ind w:firstLineChars="200" w:firstLine="420"/>
      </w:pPr>
      <w:r>
        <w:t>Transformer</w:t>
      </w:r>
      <w:r>
        <w:t>模型以其高效、灵活、可解释等优点，成为了当今自然语言处理、计算机视觉等领域的研究热点和实际应用的重要工具之一。</w:t>
      </w:r>
    </w:p>
    <w:p w14:paraId="4360404A" w14:textId="77777777" w:rsidR="00C83A6D" w:rsidRDefault="00C83A6D" w:rsidP="00C83A6D">
      <w:pPr>
        <w:ind w:firstLineChars="200" w:firstLine="420"/>
      </w:pPr>
    </w:p>
    <w:p w14:paraId="5E8F27CE" w14:textId="77777777" w:rsidR="00C83A6D" w:rsidRDefault="00C83A6D" w:rsidP="00C83A6D">
      <w:r>
        <w:rPr>
          <w:rFonts w:hint="eastAsia"/>
        </w:rPr>
        <w:lastRenderedPageBreak/>
        <w:t>1</w:t>
      </w:r>
      <w:r>
        <w:t xml:space="preserve">4.2.5 </w:t>
      </w:r>
      <w:r w:rsidRPr="0001621C">
        <w:t>Transformer</w:t>
      </w:r>
      <w:r>
        <w:rPr>
          <w:rFonts w:hint="eastAsia"/>
        </w:rPr>
        <w:t>改进</w:t>
      </w:r>
    </w:p>
    <w:p w14:paraId="34F6EA45" w14:textId="77777777" w:rsidR="00C83A6D" w:rsidRDefault="00C83A6D" w:rsidP="00C83A6D">
      <w:pPr>
        <w:ind w:firstLineChars="200" w:firstLine="420"/>
      </w:pPr>
      <w:r>
        <w:rPr>
          <w:rFonts w:hint="eastAsia"/>
        </w:rPr>
        <w:t>尽管</w:t>
      </w:r>
      <w:r>
        <w:t>Transformer</w:t>
      </w:r>
      <w:r>
        <w:t>模型在自然语言处理、计算机视觉等领域的应用效果非常好，但在实际应用中仍存在一些问题，如模型参数过多、训练时间过长等。为此，研究者们对</w:t>
      </w:r>
      <w:r>
        <w:t>Transformer</w:t>
      </w:r>
      <w:r>
        <w:t>模型进行了一些改进。</w:t>
      </w:r>
    </w:p>
    <w:p w14:paraId="7F862A23" w14:textId="77777777" w:rsidR="00C83A6D" w:rsidRDefault="00C83A6D" w:rsidP="00C83A6D">
      <w:r>
        <w:rPr>
          <w:rFonts w:hint="eastAsia"/>
        </w:rPr>
        <w:t>（</w:t>
      </w:r>
      <w:r>
        <w:t>1</w:t>
      </w:r>
      <w:r>
        <w:t>）压缩</w:t>
      </w:r>
      <w:r>
        <w:t>Transformer</w:t>
      </w:r>
      <w:r>
        <w:t>：为了降低</w:t>
      </w:r>
      <w:r>
        <w:t>Transformer</w:t>
      </w:r>
      <w:r>
        <w:t>模型的参数量和计算量，研究者们提出了一些压缩</w:t>
      </w:r>
      <w:r>
        <w:t>Transformer</w:t>
      </w:r>
      <w:r>
        <w:t>的方法，如</w:t>
      </w:r>
      <w:proofErr w:type="spellStart"/>
      <w:r>
        <w:t>TinyBERT</w:t>
      </w:r>
      <w:proofErr w:type="spellEnd"/>
      <w:r>
        <w:t>、</w:t>
      </w:r>
      <w:proofErr w:type="spellStart"/>
      <w:r>
        <w:t>MobileBERT</w:t>
      </w:r>
      <w:proofErr w:type="spellEnd"/>
      <w:r>
        <w:t>、</w:t>
      </w:r>
      <w:proofErr w:type="spellStart"/>
      <w:r>
        <w:t>DistilBERT</w:t>
      </w:r>
      <w:proofErr w:type="spellEnd"/>
      <w:r>
        <w:t>等。这些方法采用了参数共享、剪枝、量化等技术，能够显著减少模型的参数量和计算量，同时保持了较高的预测性能。</w:t>
      </w:r>
    </w:p>
    <w:p w14:paraId="590B6F15" w14:textId="77777777" w:rsidR="00C83A6D" w:rsidRDefault="00C83A6D" w:rsidP="00C83A6D">
      <w:r>
        <w:rPr>
          <w:rFonts w:hint="eastAsia"/>
        </w:rPr>
        <w:t>（</w:t>
      </w:r>
      <w:r>
        <w:t>2</w:t>
      </w:r>
      <w:r>
        <w:t>）自注意力机制的改进：为了提高自注意力机制的效率和稳定性，研究者们提出了一些改进方法，如</w:t>
      </w:r>
      <w:r>
        <w:t>Sparse Transformer</w:t>
      </w:r>
      <w:r>
        <w:t>、</w:t>
      </w:r>
      <w:proofErr w:type="spellStart"/>
      <w:r>
        <w:t>Longformer</w:t>
      </w:r>
      <w:proofErr w:type="spellEnd"/>
      <w:r>
        <w:t>、</w:t>
      </w:r>
      <w:r>
        <w:t>Big Bird</w:t>
      </w:r>
      <w:r>
        <w:t>等。这些方法通过</w:t>
      </w:r>
      <w:proofErr w:type="gramStart"/>
      <w:r>
        <w:t>优化自</w:t>
      </w:r>
      <w:proofErr w:type="gramEnd"/>
      <w:r>
        <w:t>注意力机制的计算方式和结构，使得模型在处理长文本、稀疏数据等场景下表现更好。</w:t>
      </w:r>
    </w:p>
    <w:p w14:paraId="26B167E6" w14:textId="77777777" w:rsidR="00C83A6D" w:rsidRPr="0001621C" w:rsidRDefault="00C83A6D" w:rsidP="00C83A6D">
      <w:r>
        <w:rPr>
          <w:rFonts w:hint="eastAsia"/>
        </w:rPr>
        <w:t>（</w:t>
      </w:r>
      <w:r>
        <w:t>3</w:t>
      </w:r>
      <w:r>
        <w:t>）跨模态</w:t>
      </w:r>
      <w:r>
        <w:t>Transformer</w:t>
      </w:r>
      <w:r>
        <w:t>：为了实现跨模态的信息融合和处理，研究者们提出了一些跨模态</w:t>
      </w:r>
      <w:r>
        <w:t>Transformer</w:t>
      </w:r>
      <w:r>
        <w:t>的方法，如</w:t>
      </w:r>
      <w:proofErr w:type="spellStart"/>
      <w:r>
        <w:t>VisualBERT</w:t>
      </w:r>
      <w:proofErr w:type="spellEnd"/>
      <w:r>
        <w:t>、</w:t>
      </w:r>
      <w:r>
        <w:t>UNIMODAL</w:t>
      </w:r>
      <w:r>
        <w:t>、</w:t>
      </w:r>
      <w:r>
        <w:t>M3</w:t>
      </w:r>
      <w:r>
        <w:t>等。这些方法将自然语言和图像、声音等跨模态数据进行有效地整合，能够实现更多样化和智能化的应用。</w:t>
      </w:r>
    </w:p>
    <w:p w14:paraId="7EEBB246" w14:textId="77777777" w:rsidR="00C83A6D" w:rsidRDefault="00C83A6D" w:rsidP="00C83A6D"/>
    <w:p w14:paraId="332331D3" w14:textId="77777777" w:rsidR="00C83A6D" w:rsidRDefault="00C83A6D" w:rsidP="00C83A6D"/>
    <w:p w14:paraId="683B3202" w14:textId="77777777" w:rsidR="00C83A6D" w:rsidRPr="0001621C" w:rsidRDefault="00C83A6D" w:rsidP="00C83A6D"/>
    <w:p w14:paraId="41FA6612" w14:textId="77777777" w:rsidR="00C83A6D" w:rsidRDefault="00C83A6D" w:rsidP="00C83A6D">
      <w:r>
        <w:t>Bert</w:t>
      </w:r>
    </w:p>
    <w:p w14:paraId="3E2A973B" w14:textId="77777777" w:rsidR="00C83A6D" w:rsidRDefault="00C83A6D" w:rsidP="00C83A6D">
      <w:r>
        <w:rPr>
          <w:rFonts w:hint="eastAsia"/>
        </w:rPr>
        <w:t>1</w:t>
      </w:r>
      <w:r>
        <w:t xml:space="preserve">4.3.1 </w:t>
      </w:r>
      <w:proofErr w:type="spellStart"/>
      <w:r>
        <w:rPr>
          <w:rFonts w:hint="eastAsia"/>
        </w:rPr>
        <w:t>bert</w:t>
      </w:r>
      <w:proofErr w:type="spellEnd"/>
      <w:r>
        <w:rPr>
          <w:rFonts w:hint="eastAsia"/>
        </w:rPr>
        <w:t>发展历程</w:t>
      </w:r>
    </w:p>
    <w:p w14:paraId="02F89259" w14:textId="77777777" w:rsidR="00C83A6D" w:rsidRDefault="00C83A6D" w:rsidP="00C83A6D">
      <w:pPr>
        <w:ind w:firstLineChars="200" w:firstLine="420"/>
      </w:pPr>
      <w:r>
        <w:t>BERT</w:t>
      </w:r>
      <w:r>
        <w:t>是一种基于</w:t>
      </w:r>
      <w:r>
        <w:t>Transformer</w:t>
      </w:r>
      <w:r>
        <w:t>架构的</w:t>
      </w:r>
      <w:proofErr w:type="gramStart"/>
      <w:r>
        <w:t>预训练</w:t>
      </w:r>
      <w:proofErr w:type="gramEnd"/>
      <w:r>
        <w:t>语言模型。它的全称是</w:t>
      </w:r>
      <w:r>
        <w:t>“Bidirectional Encoder Representations from Transformers”</w:t>
      </w:r>
      <w:r>
        <w:t>，即从</w:t>
      </w:r>
      <w:r>
        <w:t>Transformer</w:t>
      </w:r>
      <w:r>
        <w:t>中获得的双向编码器表示。</w:t>
      </w:r>
      <w:r>
        <w:t>BERT</w:t>
      </w:r>
      <w:r>
        <w:t>的特点是使用无监督的方式进行预训练，在大规模的语料库上进行训练，然后可以用来进行各种下游自然语言处理任务，如文本分类、命名实体识别、问答等。</w:t>
      </w:r>
    </w:p>
    <w:p w14:paraId="151300A1" w14:textId="77777777" w:rsidR="00C83A6D" w:rsidRDefault="00C83A6D" w:rsidP="00C83A6D">
      <w:r>
        <w:t>2018</w:t>
      </w:r>
      <w:r>
        <w:t>年，</w:t>
      </w:r>
      <w:r>
        <w:t>Google</w:t>
      </w:r>
      <w:r>
        <w:t>提出了</w:t>
      </w:r>
      <w:r>
        <w:t>BERT</w:t>
      </w:r>
      <w:r>
        <w:t>（</w:t>
      </w:r>
      <w:r>
        <w:t>Bidirectional Encoder Representations from Transformers</w:t>
      </w:r>
      <w:r>
        <w:t>）模型，采用</w:t>
      </w:r>
      <w:r>
        <w:t>Transformer</w:t>
      </w:r>
      <w:r>
        <w:t>架构，实现了对双向上下文表示的学习，从而解决了传统模型无法处理长文本的问题，同时也使得模型更好地理解文本中的语义。同年，</w:t>
      </w:r>
      <w:r>
        <w:t>BERT</w:t>
      </w:r>
      <w:r>
        <w:t>模型在多项</w:t>
      </w:r>
      <w:r>
        <w:t>NLP</w:t>
      </w:r>
      <w:r>
        <w:lastRenderedPageBreak/>
        <w:t>任务上创下了最好的成绩，如</w:t>
      </w:r>
      <w:r>
        <w:t>GLUE</w:t>
      </w:r>
      <w:r>
        <w:t>（</w:t>
      </w:r>
      <w:r>
        <w:t>General Language Understanding Evaluation</w:t>
      </w:r>
      <w:r>
        <w:t>）、</w:t>
      </w:r>
      <w:proofErr w:type="spellStart"/>
      <w:r>
        <w:t>SQuAD</w:t>
      </w:r>
      <w:proofErr w:type="spellEnd"/>
      <w:r>
        <w:t>（</w:t>
      </w:r>
      <w:r>
        <w:t>Stanford Question Answering Dataset</w:t>
      </w:r>
      <w:r>
        <w:t>）、</w:t>
      </w:r>
      <w:r>
        <w:t>SWAG</w:t>
      </w:r>
      <w:r>
        <w:t>（</w:t>
      </w:r>
      <w:r>
        <w:t>Situations With Adversarial Generations</w:t>
      </w:r>
      <w:r>
        <w:t>）等。</w:t>
      </w:r>
      <w:r>
        <w:t>2019</w:t>
      </w:r>
      <w:r>
        <w:t>年，一系列基于</w:t>
      </w:r>
      <w:r>
        <w:t>BERT</w:t>
      </w:r>
      <w:r>
        <w:t>的改进模型被提出，如</w:t>
      </w:r>
      <w:proofErr w:type="spellStart"/>
      <w:r>
        <w:t>RoBERTa</w:t>
      </w:r>
      <w:proofErr w:type="spellEnd"/>
      <w:r>
        <w:t>、</w:t>
      </w:r>
      <w:r>
        <w:t>ALBERT</w:t>
      </w:r>
      <w:r>
        <w:t>、</w:t>
      </w:r>
      <w:proofErr w:type="spellStart"/>
      <w:r>
        <w:t>DistilBERT</w:t>
      </w:r>
      <w:proofErr w:type="spellEnd"/>
      <w:r>
        <w:t>、</w:t>
      </w:r>
      <w:proofErr w:type="spellStart"/>
      <w:r>
        <w:t>MobileBERT</w:t>
      </w:r>
      <w:proofErr w:type="spellEnd"/>
      <w:r>
        <w:t>等，它们在</w:t>
      </w:r>
      <w:r>
        <w:t>BERT</w:t>
      </w:r>
      <w:r>
        <w:t>的基础上进行了一些改进和优化，如调整学习率、增加数据集、压缩模型等，从而进一步提高了模型的效果和运行速度。同年，</w:t>
      </w:r>
      <w:r>
        <w:t>BERT</w:t>
      </w:r>
      <w:r>
        <w:t>模型的应用范围也不断扩展，除了文本分类、情感分析、问答系统等传统任务，还出现了一些新的应用场景，如语言翻译、语音识别、图像生成等。</w:t>
      </w:r>
      <w:r>
        <w:t>2020</w:t>
      </w:r>
      <w:r>
        <w:t>年，</w:t>
      </w:r>
      <w:r>
        <w:t>BERT</w:t>
      </w:r>
      <w:r>
        <w:t>模型的研究方向趋于多样化，包括但不限于以下方向：模型的压缩和优化、领域自适应、序列长度的处理等。</w:t>
      </w:r>
    </w:p>
    <w:p w14:paraId="150BDEFC" w14:textId="77777777" w:rsidR="00C83A6D" w:rsidRDefault="00C83A6D" w:rsidP="00C83A6D">
      <w:pPr>
        <w:ind w:firstLineChars="200" w:firstLine="420"/>
      </w:pPr>
      <w:r>
        <w:t>BERT</w:t>
      </w:r>
      <w:r>
        <w:t>模型的出现开创了深度学习在</w:t>
      </w:r>
      <w:r>
        <w:t>NLP</w:t>
      </w:r>
      <w:r>
        <w:t>领域的新时代，它不仅在学术界得到广泛的关注和应用，同时也在工业界被广泛使用。未来，</w:t>
      </w:r>
      <w:r>
        <w:t>BERT</w:t>
      </w:r>
      <w:r>
        <w:t>模型还有很大的发展空间，我们有理由相信它将会在更多领域和场景中得到应用。</w:t>
      </w:r>
    </w:p>
    <w:p w14:paraId="03762066" w14:textId="77777777" w:rsidR="00C83A6D" w:rsidRPr="006151BD" w:rsidRDefault="00C83A6D" w:rsidP="00C83A6D"/>
    <w:p w14:paraId="65C59B08" w14:textId="77777777" w:rsidR="00C83A6D" w:rsidRDefault="00C83A6D" w:rsidP="00C83A6D">
      <w:r>
        <w:rPr>
          <w:rFonts w:hint="eastAsia"/>
        </w:rPr>
        <w:t>1</w:t>
      </w:r>
      <w:r>
        <w:t xml:space="preserve">4.3.2 </w:t>
      </w:r>
      <w:proofErr w:type="spellStart"/>
      <w:r>
        <w:rPr>
          <w:rFonts w:hint="eastAsia"/>
        </w:rPr>
        <w:t>bert</w:t>
      </w:r>
      <w:proofErr w:type="spellEnd"/>
      <w:r>
        <w:rPr>
          <w:rFonts w:hint="eastAsia"/>
        </w:rPr>
        <w:t>过程</w:t>
      </w:r>
    </w:p>
    <w:p w14:paraId="68D961AA" w14:textId="77777777" w:rsidR="00C83A6D" w:rsidRPr="006151BD" w:rsidRDefault="00C83A6D" w:rsidP="00C83A6D"/>
    <w:p w14:paraId="768495D7" w14:textId="77777777" w:rsidR="00C83A6D" w:rsidRDefault="00C83A6D" w:rsidP="00C83A6D">
      <w:pPr>
        <w:ind w:firstLineChars="200" w:firstLine="420"/>
      </w:pPr>
      <w:r>
        <w:t>BERT</w:t>
      </w:r>
      <w:r>
        <w:t>模型的训练过程包含两个阶段：</w:t>
      </w:r>
      <w:proofErr w:type="gramStart"/>
      <w:r>
        <w:t>预训练</w:t>
      </w:r>
      <w:proofErr w:type="gramEnd"/>
      <w:r>
        <w:t>和微调。</w:t>
      </w:r>
      <w:r w:rsidRPr="00973898">
        <w:rPr>
          <w:rFonts w:hint="eastAsia"/>
        </w:rPr>
        <w:t>预训练（</w:t>
      </w:r>
      <w:r w:rsidRPr="00973898">
        <w:t>Pre-training</w:t>
      </w:r>
      <w:r w:rsidRPr="00973898">
        <w:t>）是机器学习中的一种技术，用于为模型提供初始的语言理解能力。在</w:t>
      </w:r>
      <w:proofErr w:type="gramStart"/>
      <w:r w:rsidRPr="00973898">
        <w:t>预训练</w:t>
      </w:r>
      <w:proofErr w:type="gramEnd"/>
      <w:r w:rsidRPr="00973898">
        <w:t>中，模型通过大规模的无监督学习任务在大量的未标记数据上进行训练。</w:t>
      </w:r>
      <w:r w:rsidRPr="00973898">
        <w:rPr>
          <w:rFonts w:hint="eastAsia"/>
        </w:rPr>
        <w:t>微调（</w:t>
      </w:r>
      <w:r w:rsidRPr="00973898">
        <w:t>Fine-tuning</w:t>
      </w:r>
      <w:r w:rsidRPr="00973898">
        <w:t>）是指在</w:t>
      </w:r>
      <w:proofErr w:type="gramStart"/>
      <w:r w:rsidRPr="00973898">
        <w:t>预训练</w:t>
      </w:r>
      <w:proofErr w:type="gramEnd"/>
      <w:r w:rsidRPr="00973898">
        <w:t>模型的基础上，使用特定任务的有标注数据对模型进行进一步训练的过程。在微调阶段，</w:t>
      </w:r>
      <w:proofErr w:type="gramStart"/>
      <w:r w:rsidRPr="00973898">
        <w:t>预训练</w:t>
      </w:r>
      <w:proofErr w:type="gramEnd"/>
      <w:r w:rsidRPr="00973898">
        <w:t>模型会根据任务的要求进行调整，以更好地适应该任务的特定目标。</w:t>
      </w:r>
    </w:p>
    <w:p w14:paraId="57754633" w14:textId="77777777" w:rsidR="00C83A6D" w:rsidRDefault="00C83A6D" w:rsidP="00C83A6D">
      <w:pPr>
        <w:ind w:firstLineChars="200" w:firstLine="420"/>
      </w:pPr>
      <w:r>
        <w:t>BERT</w:t>
      </w:r>
      <w:r>
        <w:t>模型的</w:t>
      </w:r>
      <w:proofErr w:type="gramStart"/>
      <w:r>
        <w:t>预训练</w:t>
      </w:r>
      <w:proofErr w:type="gramEnd"/>
      <w:r>
        <w:t>阶段主要是采用无监督的方式对海量的文本数据进行训练，以学习出一个通用的语言表示，即使在没有标签的情况下也可以应用于各种</w:t>
      </w:r>
      <w:r>
        <w:t>NLP</w:t>
      </w:r>
      <w:r>
        <w:t>任务中。</w:t>
      </w:r>
      <w:proofErr w:type="gramStart"/>
      <w:r>
        <w:t>预训练</w:t>
      </w:r>
      <w:proofErr w:type="gramEnd"/>
      <w:r>
        <w:t>任务有两个：</w:t>
      </w:r>
      <w:r>
        <w:t>Masked Language Model (MLM)</w:t>
      </w:r>
      <w:r>
        <w:t>和</w:t>
      </w:r>
      <w:r>
        <w:t>Next Sentence Prediction (NSP)</w:t>
      </w:r>
      <w:r>
        <w:t>。</w:t>
      </w:r>
    </w:p>
    <w:p w14:paraId="4912FE59" w14:textId="77777777" w:rsidR="00C83A6D" w:rsidRDefault="00C83A6D" w:rsidP="00C83A6D">
      <w:pPr>
        <w:ind w:firstLineChars="200" w:firstLine="420"/>
      </w:pPr>
      <w:r>
        <w:t>MLM</w:t>
      </w:r>
      <w:r>
        <w:t>任务是在输入句子中，随机地将一些单词替换为特殊的</w:t>
      </w:r>
      <w:r>
        <w:t>[MASK]</w:t>
      </w:r>
      <w:r>
        <w:t>符号，并让模型预测这些被替换的单词。这个任务类似于语言模型中的填空题，可以帮助模型理解单词和上下文之间的关系。同时，由于这个任务中需要对替换后的单词进行预测，模型需要学会从上下文中推断出单词的意义和语法。具体来说，对于一个输入句子，我们随机选择一些单词进行</w:t>
      </w:r>
      <w:r>
        <w:lastRenderedPageBreak/>
        <w:t>替换，比如</w:t>
      </w:r>
      <w:r>
        <w:t>"my dog likes to play with a ball"</w:t>
      </w:r>
      <w:r>
        <w:t>变成</w:t>
      </w:r>
      <w:r>
        <w:t xml:space="preserve">"my [MASK] likes to [MASK] with a [MASK]". </w:t>
      </w:r>
      <w:r>
        <w:t>然后，我们将这个处理后</w:t>
      </w:r>
      <w:r>
        <w:rPr>
          <w:rFonts w:hint="eastAsia"/>
        </w:rPr>
        <w:t>的句子输入</w:t>
      </w:r>
      <w:r>
        <w:t>BERT</w:t>
      </w:r>
      <w:r>
        <w:t>模型中，并让模型预测出这三个</w:t>
      </w:r>
      <w:r>
        <w:t>[MASK]</w:t>
      </w:r>
      <w:r>
        <w:t>的位置上应该是哪些单词。</w:t>
      </w:r>
    </w:p>
    <w:p w14:paraId="78B484C7" w14:textId="77777777" w:rsidR="00C83A6D" w:rsidRDefault="00C83A6D" w:rsidP="00C83A6D">
      <w:pPr>
        <w:ind w:firstLineChars="200" w:firstLine="420"/>
      </w:pPr>
      <w:r>
        <w:t>NSP</w:t>
      </w:r>
      <w:r>
        <w:t>任务则是让模型判断两个输入句子之间的关系，即这两个句子是否连续出现，或者是否存在一个随机的句子间断。这个任务的目的是让模型能够理解文本之间的逻辑关系。具体来说，对于两个输入句子，我们随机决定它们是否连续，如果是，则将这两个句子按照一定的比例混合，例如</w:t>
      </w:r>
      <w:r>
        <w:t>50%</w:t>
      </w:r>
      <w:r>
        <w:t>的概率混合为一个输入，</w:t>
      </w:r>
      <w:r>
        <w:t>50%</w:t>
      </w:r>
      <w:r>
        <w:t>的概率单独作为一个输入。然后，我们将这些处理后的句子输入</w:t>
      </w:r>
      <w:r>
        <w:t>BERT</w:t>
      </w:r>
      <w:r>
        <w:t>模型中，并让模型预测它们是否连续。</w:t>
      </w:r>
    </w:p>
    <w:p w14:paraId="4056CE70" w14:textId="77777777" w:rsidR="00C83A6D" w:rsidRDefault="00C83A6D" w:rsidP="00C83A6D">
      <w:pPr>
        <w:ind w:firstLineChars="200" w:firstLine="420"/>
      </w:pPr>
      <w:r>
        <w:rPr>
          <w:rFonts w:hint="eastAsia"/>
        </w:rPr>
        <w:t>通过</w:t>
      </w:r>
      <w:proofErr w:type="gramStart"/>
      <w:r>
        <w:rPr>
          <w:rFonts w:hint="eastAsia"/>
        </w:rPr>
        <w:t>预训练</w:t>
      </w:r>
      <w:proofErr w:type="gramEnd"/>
      <w:r>
        <w:rPr>
          <w:rFonts w:hint="eastAsia"/>
        </w:rPr>
        <w:t>阶段的学习，</w:t>
      </w:r>
      <w:r>
        <w:t>BERT</w:t>
      </w:r>
      <w:r>
        <w:t>模型可以学到非常丰富的语言表示，这些表示可以被用于各种自然语言处理任务中，包括情感分析、问答系统、机器翻译等。</w:t>
      </w:r>
      <w:r>
        <w:t>BERT</w:t>
      </w:r>
      <w:r>
        <w:t>模型在各种自然语言处理任务上都取得了很好的效果，甚至在一些任务上超过了人类的表现。</w:t>
      </w:r>
    </w:p>
    <w:p w14:paraId="5D3A7A2C" w14:textId="77777777" w:rsidR="00C83A6D" w:rsidRDefault="00C83A6D" w:rsidP="00C83A6D">
      <w:pPr>
        <w:ind w:firstLineChars="200" w:firstLine="420"/>
      </w:pPr>
      <w:r>
        <w:rPr>
          <w:rFonts w:hint="eastAsia"/>
        </w:rPr>
        <w:t>需要注意的是，</w:t>
      </w:r>
      <w:r>
        <w:t>BERT</w:t>
      </w:r>
      <w:r>
        <w:t>模型的</w:t>
      </w:r>
      <w:proofErr w:type="gramStart"/>
      <w:r>
        <w:t>预训练</w:t>
      </w:r>
      <w:proofErr w:type="gramEnd"/>
      <w:r>
        <w:t>阶段与具体任务相关的头部结构之间是相互独立的，因此，我们可以将</w:t>
      </w:r>
      <w:proofErr w:type="gramStart"/>
      <w:r>
        <w:t>预训练</w:t>
      </w:r>
      <w:proofErr w:type="gramEnd"/>
      <w:r>
        <w:t>好的</w:t>
      </w:r>
      <w:r>
        <w:t>BERT</w:t>
      </w:r>
      <w:r>
        <w:t>模型用于多个不同的自然语言处理任务中。这种方法称为迁移学习，可以大大减少需要标注数据的量，提高模型的泛化能力。</w:t>
      </w:r>
    </w:p>
    <w:p w14:paraId="276DE1DF" w14:textId="77777777" w:rsidR="00C83A6D" w:rsidRDefault="00C83A6D" w:rsidP="00C83A6D"/>
    <w:p w14:paraId="3D7EF377" w14:textId="77777777" w:rsidR="00C83A6D" w:rsidRDefault="00C83A6D" w:rsidP="00C83A6D">
      <w:r>
        <w:rPr>
          <w:rFonts w:hint="eastAsia"/>
        </w:rPr>
        <w:t>1</w:t>
      </w:r>
      <w:r>
        <w:t xml:space="preserve">4.3.2 </w:t>
      </w:r>
      <w:proofErr w:type="spellStart"/>
      <w:r>
        <w:rPr>
          <w:rFonts w:hint="eastAsia"/>
        </w:rPr>
        <w:t>bert</w:t>
      </w:r>
      <w:proofErr w:type="spellEnd"/>
      <w:r>
        <w:rPr>
          <w:rFonts w:hint="eastAsia"/>
        </w:rPr>
        <w:t>特点</w:t>
      </w:r>
    </w:p>
    <w:p w14:paraId="4A4EF2B3" w14:textId="77777777" w:rsidR="00C83A6D" w:rsidRDefault="00C83A6D" w:rsidP="00C83A6D">
      <w:r>
        <w:t xml:space="preserve">- </w:t>
      </w:r>
      <w:r>
        <w:rPr>
          <w:rFonts w:hint="eastAsia"/>
        </w:rPr>
        <w:t>预训练</w:t>
      </w:r>
      <w:r>
        <w:t>：</w:t>
      </w:r>
      <w:r>
        <w:t>BERT</w:t>
      </w:r>
      <w:r>
        <w:t>通过对大量</w:t>
      </w:r>
      <w:r>
        <w:rPr>
          <w:rFonts w:hint="eastAsia"/>
        </w:rPr>
        <w:t>无标注</w:t>
      </w:r>
      <w:r>
        <w:t>的文本进行预训练，使得它能够在不同的</w:t>
      </w:r>
      <w:r>
        <w:t>NLP</w:t>
      </w:r>
      <w:r>
        <w:t>任务中进行迁移学习，达到更好的效果。同时，</w:t>
      </w:r>
      <w:r>
        <w:t>BERT</w:t>
      </w:r>
      <w:r>
        <w:t>也开放了大量的</w:t>
      </w:r>
      <w:proofErr w:type="gramStart"/>
      <w:r>
        <w:t>预训练</w:t>
      </w:r>
      <w:proofErr w:type="gramEnd"/>
      <w:r>
        <w:t>模型供研究人员使用，降低了</w:t>
      </w:r>
      <w:r>
        <w:t>NLP</w:t>
      </w:r>
      <w:r>
        <w:t>研究的门槛。</w:t>
      </w:r>
    </w:p>
    <w:p w14:paraId="51C18808" w14:textId="77777777" w:rsidR="00C83A6D" w:rsidRDefault="00C83A6D" w:rsidP="00C83A6D">
      <w:r>
        <w:t xml:space="preserve">- </w:t>
      </w:r>
      <w:r>
        <w:t>双向：</w:t>
      </w:r>
      <w:r>
        <w:t>BERT</w:t>
      </w:r>
      <w:r>
        <w:t>采用</w:t>
      </w:r>
      <w:r>
        <w:t>Transformer</w:t>
      </w:r>
      <w:r>
        <w:t>中的</w:t>
      </w:r>
      <w:r>
        <w:t>Self-Attention</w:t>
      </w:r>
      <w:r>
        <w:t>机制，使得模型在编码时能够考虑到句子中的所有单词，而不仅仅是上下文的单词，这种双向的编码能够更好地理解句子的语义。</w:t>
      </w:r>
    </w:p>
    <w:p w14:paraId="088C6DEE" w14:textId="77777777" w:rsidR="00C83A6D" w:rsidRDefault="00C83A6D" w:rsidP="00C83A6D">
      <w:r>
        <w:t xml:space="preserve">- </w:t>
      </w:r>
      <w:r>
        <w:t>深度：</w:t>
      </w:r>
      <w:r>
        <w:t>BERT</w:t>
      </w:r>
      <w:r>
        <w:t>采用了</w:t>
      </w:r>
      <w:r>
        <w:t>Transformer</w:t>
      </w:r>
      <w:r>
        <w:t>模型，具有多层的编码器和解码器，可以通过增加层数来增强模型的表达能力。事实上，</w:t>
      </w:r>
      <w:r>
        <w:t>BERT-large</w:t>
      </w:r>
      <w:r>
        <w:t>模型有</w:t>
      </w:r>
      <w:r>
        <w:t>24</w:t>
      </w:r>
      <w:r>
        <w:t>层，参数量达到了</w:t>
      </w:r>
      <w:r>
        <w:t>3</w:t>
      </w:r>
      <w:r>
        <w:t>亿，因此可以更好地学习复杂的语言现象。</w:t>
      </w:r>
    </w:p>
    <w:p w14:paraId="0E6200D5" w14:textId="77777777" w:rsidR="00C83A6D" w:rsidRDefault="00C83A6D" w:rsidP="00C83A6D">
      <w:r>
        <w:t xml:space="preserve">- </w:t>
      </w:r>
      <w:r>
        <w:t>多任务：</w:t>
      </w:r>
      <w:r>
        <w:t>BERT</w:t>
      </w:r>
      <w:r>
        <w:t>可以应用于多个</w:t>
      </w:r>
      <w:r>
        <w:t>NLP</w:t>
      </w:r>
      <w:r>
        <w:t>任务中，包括文本分类、序列标注、问答和文本相似度等任务。对于每个任务，只需在</w:t>
      </w:r>
      <w:r>
        <w:t>BERT</w:t>
      </w:r>
      <w:r>
        <w:t>模型的顶部添加一个输出层，并在训练时对该层进</w:t>
      </w:r>
      <w:r>
        <w:lastRenderedPageBreak/>
        <w:t>行微调即可。因此，</w:t>
      </w:r>
      <w:r>
        <w:t>BERT</w:t>
      </w:r>
      <w:r>
        <w:t>可以通过微调来适应不同的</w:t>
      </w:r>
      <w:r>
        <w:t>NLP</w:t>
      </w:r>
      <w:r>
        <w:t>任务，而不需要对模型进行重新训练。</w:t>
      </w:r>
    </w:p>
    <w:p w14:paraId="60C695C9" w14:textId="77777777" w:rsidR="00C83A6D" w:rsidRPr="00B51568" w:rsidRDefault="00C83A6D" w:rsidP="00C83A6D">
      <w:r>
        <w:t>- State-of-the-art</w:t>
      </w:r>
      <w:r>
        <w:t>：</w:t>
      </w:r>
      <w:r>
        <w:t>BERT</w:t>
      </w:r>
      <w:r>
        <w:t>在多个</w:t>
      </w:r>
      <w:r>
        <w:t>NLP</w:t>
      </w:r>
      <w:r>
        <w:t>任务上都取得了最先进的结果，证明了其卓越的性能和适用性。</w:t>
      </w:r>
      <w:r>
        <w:t>BERT</w:t>
      </w:r>
      <w:r>
        <w:t>在多个公开的数据集上都取得了最优结果，包括</w:t>
      </w:r>
      <w:r>
        <w:t>GLUE</w:t>
      </w:r>
      <w:r>
        <w:t>、</w:t>
      </w:r>
      <w:proofErr w:type="spellStart"/>
      <w:r>
        <w:t>SQuAD</w:t>
      </w:r>
      <w:proofErr w:type="spellEnd"/>
      <w:r>
        <w:t>、</w:t>
      </w:r>
      <w:r>
        <w:t>SWAG</w:t>
      </w:r>
      <w:r>
        <w:t>、</w:t>
      </w:r>
      <w:r>
        <w:t>MNLI</w:t>
      </w:r>
      <w:r>
        <w:t>等，这些数据集涵盖了文本分类、情感分析、问答、文本相似度等多个任务。</w:t>
      </w:r>
    </w:p>
    <w:p w14:paraId="3D6D38E1" w14:textId="77777777" w:rsidR="00C83A6D" w:rsidRDefault="00C83A6D" w:rsidP="00C83A6D"/>
    <w:p w14:paraId="222BE90E" w14:textId="77777777" w:rsidR="00C83A6D" w:rsidRDefault="00C83A6D" w:rsidP="00C83A6D">
      <w:r>
        <w:rPr>
          <w:rFonts w:hint="eastAsia"/>
        </w:rPr>
        <w:t>1</w:t>
      </w:r>
      <w:r>
        <w:t xml:space="preserve">4.3.3 </w:t>
      </w:r>
      <w:proofErr w:type="spellStart"/>
      <w:r>
        <w:rPr>
          <w:rFonts w:hint="eastAsia"/>
        </w:rPr>
        <w:t>bert</w:t>
      </w:r>
      <w:proofErr w:type="spellEnd"/>
      <w:r>
        <w:rPr>
          <w:rFonts w:hint="eastAsia"/>
        </w:rPr>
        <w:t>应用</w:t>
      </w:r>
    </w:p>
    <w:p w14:paraId="09988559" w14:textId="77777777" w:rsidR="00C83A6D" w:rsidRPr="000F7520" w:rsidRDefault="00C83A6D" w:rsidP="00C83A6D">
      <w:r>
        <w:t>BERT</w:t>
      </w:r>
      <w:r>
        <w:t>在几个常见自然语言处理任务中的应用：</w:t>
      </w:r>
    </w:p>
    <w:p w14:paraId="3B4050D8" w14:textId="77777777" w:rsidR="00C83A6D" w:rsidRDefault="00C83A6D" w:rsidP="00C83A6D">
      <w:r>
        <w:t xml:space="preserve">1. </w:t>
      </w:r>
      <w:r>
        <w:t>文本分类：</w:t>
      </w:r>
      <w:r>
        <w:t>BERT</w:t>
      </w:r>
      <w:r>
        <w:t>可以用于将文本分类为不同的类别。通过在</w:t>
      </w:r>
      <w:r>
        <w:t>BERT</w:t>
      </w:r>
      <w:r>
        <w:t>模型的顶部添加一个分类层，并使用有标注的训练数据微调模型，可以实现高精度的文本分类。这适用于情感分析、垃圾邮件分类等任务。</w:t>
      </w:r>
    </w:p>
    <w:p w14:paraId="2D6A3A13" w14:textId="77777777" w:rsidR="00C83A6D" w:rsidRDefault="00C83A6D" w:rsidP="00C83A6D">
      <w:r>
        <w:t xml:space="preserve">2. </w:t>
      </w:r>
      <w:r>
        <w:t>命名实体识别：</w:t>
      </w:r>
      <w:r>
        <w:t>BERT</w:t>
      </w:r>
      <w:r>
        <w:t>可以用于从文本中识别和标记命名实体，如人名、地名、组织名等。通过微调</w:t>
      </w:r>
      <w:r>
        <w:t>BERT</w:t>
      </w:r>
      <w:r>
        <w:t>模型，可以使其对命名实体具有更好的理解和识别能力。</w:t>
      </w:r>
    </w:p>
    <w:p w14:paraId="5F42A8F1" w14:textId="77777777" w:rsidR="00C83A6D" w:rsidRDefault="00C83A6D" w:rsidP="00C83A6D">
      <w:r>
        <w:t xml:space="preserve">3. </w:t>
      </w:r>
      <w:r>
        <w:t>问答系统：</w:t>
      </w:r>
      <w:r>
        <w:t>BERT</w:t>
      </w:r>
      <w:r>
        <w:t>在问答任务中表现出色。对于阅读理解和问答系统，可以使用</w:t>
      </w:r>
      <w:r>
        <w:t>BERT</w:t>
      </w:r>
      <w:r>
        <w:t>模型进行微调，使其能够理解问题和上下文，并生成准确的答案。这种方法在机器阅读理解和问答系统竞赛中取得了显著的成绩。</w:t>
      </w:r>
    </w:p>
    <w:p w14:paraId="1B580EAE" w14:textId="77777777" w:rsidR="00C83A6D" w:rsidRDefault="00C83A6D" w:rsidP="00C83A6D">
      <w:r>
        <w:t xml:space="preserve">4. </w:t>
      </w:r>
      <w:r>
        <w:t>句子相似度计算：</w:t>
      </w:r>
      <w:r>
        <w:t>BERT</w:t>
      </w:r>
      <w:r>
        <w:t>可以衡量两个句子之间的相似度或相关性。通过微调</w:t>
      </w:r>
      <w:r>
        <w:t>BERT</w:t>
      </w:r>
      <w:r>
        <w:t>模型，可以为句子相似度计算任务构建一个损失函数，使模型能够学习生成准确的相似度得分。</w:t>
      </w:r>
    </w:p>
    <w:p w14:paraId="1C37D69F" w14:textId="77777777" w:rsidR="00C83A6D" w:rsidRDefault="00C83A6D" w:rsidP="00C83A6D">
      <w:r>
        <w:t xml:space="preserve">5. </w:t>
      </w:r>
      <w:r>
        <w:t>机器翻译：</w:t>
      </w:r>
      <w:r>
        <w:t>BERT</w:t>
      </w:r>
      <w:r>
        <w:t>可以用于机器翻译任务，将源语言句子翻译为目标语言。通过将</w:t>
      </w:r>
      <w:r>
        <w:t>BERT</w:t>
      </w:r>
      <w:r>
        <w:t>模型作为编码器或解码器，并进行微调，可以提高机器翻译的质量和准确性。</w:t>
      </w:r>
    </w:p>
    <w:p w14:paraId="25314816" w14:textId="77777777" w:rsidR="00C83A6D" w:rsidRDefault="00C83A6D" w:rsidP="00C83A6D">
      <w:pPr>
        <w:ind w:firstLineChars="200" w:firstLine="420"/>
      </w:pPr>
      <w:r>
        <w:t>BERT</w:t>
      </w:r>
      <w:r>
        <w:t>还可以在其他自然语言处理任务中得到应用，例如文本生成、摘要、语义理解等。由于</w:t>
      </w:r>
      <w:r>
        <w:t>BERT</w:t>
      </w:r>
      <w:r>
        <w:t>具有强大的语言表示能力和上下文理解能力，它已成为自然语言处理领域中的重要工具，并对许多任务产生了显著影响。</w:t>
      </w:r>
    </w:p>
    <w:p w14:paraId="6EA741EA" w14:textId="77777777" w:rsidR="00C83A6D" w:rsidRDefault="00C83A6D" w:rsidP="00C83A6D"/>
    <w:p w14:paraId="2198AA9E" w14:textId="77777777" w:rsidR="00C83A6D" w:rsidRDefault="00C83A6D" w:rsidP="00C83A6D">
      <w:r>
        <w:rPr>
          <w:rFonts w:hint="eastAsia"/>
        </w:rPr>
        <w:t>1</w:t>
      </w:r>
      <w:r>
        <w:t xml:space="preserve">4.3.4 </w:t>
      </w:r>
      <w:proofErr w:type="spellStart"/>
      <w:r>
        <w:rPr>
          <w:rFonts w:hint="eastAsia"/>
        </w:rPr>
        <w:t>bert</w:t>
      </w:r>
      <w:proofErr w:type="spellEnd"/>
      <w:r>
        <w:rPr>
          <w:rFonts w:hint="eastAsia"/>
        </w:rPr>
        <w:t>改进</w:t>
      </w:r>
    </w:p>
    <w:p w14:paraId="78D62592" w14:textId="77777777" w:rsidR="00C83A6D" w:rsidRDefault="00C83A6D" w:rsidP="00C83A6D">
      <w:pPr>
        <w:ind w:firstLineChars="200" w:firstLine="420"/>
      </w:pPr>
      <w:r>
        <w:t>BERT</w:t>
      </w:r>
      <w:r>
        <w:t>的成功激发了许多改进方法和技术的发展，以进一步提升</w:t>
      </w:r>
      <w:proofErr w:type="gramStart"/>
      <w:r>
        <w:t>预训练</w:t>
      </w:r>
      <w:proofErr w:type="gramEnd"/>
      <w:r>
        <w:t>模型在自然语言</w:t>
      </w:r>
      <w:r>
        <w:lastRenderedPageBreak/>
        <w:t>处理任务中的性能。以下是一些</w:t>
      </w:r>
      <w:r>
        <w:t>BERT</w:t>
      </w:r>
      <w:r>
        <w:t>改进的方法：</w:t>
      </w:r>
    </w:p>
    <w:p w14:paraId="4A6C3864" w14:textId="77777777" w:rsidR="00C83A6D" w:rsidRDefault="00C83A6D" w:rsidP="00C83A6D">
      <w:r>
        <w:t xml:space="preserve">1. </w:t>
      </w:r>
      <w:proofErr w:type="spellStart"/>
      <w:r>
        <w:t>RoBERTa</w:t>
      </w:r>
      <w:proofErr w:type="spellEnd"/>
      <w:r>
        <w:t>（</w:t>
      </w:r>
      <w:r>
        <w:t>Robustly optimized BERT approach</w:t>
      </w:r>
      <w:r>
        <w:t>）：</w:t>
      </w:r>
      <w:proofErr w:type="spellStart"/>
      <w:r>
        <w:t>RoBERTa</w:t>
      </w:r>
      <w:proofErr w:type="spellEnd"/>
      <w:r>
        <w:t>是对</w:t>
      </w:r>
      <w:r>
        <w:t>BERT</w:t>
      </w:r>
      <w:r>
        <w:t>的改进版本，通过更大的训练数据集、更长的训练时间和调整的训练方法来提升性能。</w:t>
      </w:r>
      <w:proofErr w:type="spellStart"/>
      <w:r>
        <w:t>RoBERTa</w:t>
      </w:r>
      <w:proofErr w:type="spellEnd"/>
      <w:r>
        <w:t>在</w:t>
      </w:r>
      <w:proofErr w:type="gramStart"/>
      <w:r>
        <w:t>预训练</w:t>
      </w:r>
      <w:proofErr w:type="gramEnd"/>
      <w:r>
        <w:t>过程中使用了更多的数据和更长的训练时间，以增加模型的泛化能力和表示能力。</w:t>
      </w:r>
    </w:p>
    <w:p w14:paraId="34BC32F7" w14:textId="77777777" w:rsidR="00C83A6D" w:rsidRDefault="00C83A6D" w:rsidP="00C83A6D">
      <w:r>
        <w:t>2. ALBERT</w:t>
      </w:r>
      <w:r>
        <w:t>（</w:t>
      </w:r>
      <w:r>
        <w:t>A Lite BERT</w:t>
      </w:r>
      <w:r>
        <w:t>）：</w:t>
      </w:r>
      <w:r>
        <w:t>ALBERT</w:t>
      </w:r>
      <w:r>
        <w:t>旨在减小</w:t>
      </w:r>
      <w:r>
        <w:t>BERT</w:t>
      </w:r>
      <w:r>
        <w:t>模型的参数量，以便在资源受限的环境中更高效地使用。它通过共享参数和</w:t>
      </w:r>
      <w:proofErr w:type="gramStart"/>
      <w:r>
        <w:t>使用词级嵌入</w:t>
      </w:r>
      <w:proofErr w:type="gramEnd"/>
      <w:r>
        <w:t>矩阵分解等技术，实现了减少参数量而不降低性能的效果。</w:t>
      </w:r>
    </w:p>
    <w:p w14:paraId="32FBF104" w14:textId="77777777" w:rsidR="00C83A6D" w:rsidRDefault="00C83A6D" w:rsidP="00C83A6D">
      <w:r>
        <w:t>3. ELECTRA</w:t>
      </w:r>
      <w:r>
        <w:t>（</w:t>
      </w:r>
      <w:r>
        <w:t>Efficiently Learning an Encoder that Classifies Token Replacements Accurately</w:t>
      </w:r>
      <w:r>
        <w:t>）：</w:t>
      </w:r>
      <w:r>
        <w:t>ELECTRA</w:t>
      </w:r>
      <w:r>
        <w:t>采用了一种新颖的</w:t>
      </w:r>
      <w:proofErr w:type="gramStart"/>
      <w:r>
        <w:t>预训练</w:t>
      </w:r>
      <w:proofErr w:type="gramEnd"/>
      <w:r>
        <w:t>方法，其中生成器模型用于生成被替换的</w:t>
      </w:r>
      <w:r>
        <w:t>token</w:t>
      </w:r>
      <w:r>
        <w:t>，而鉴别器模型则用于判断</w:t>
      </w:r>
      <w:r>
        <w:t>token</w:t>
      </w:r>
      <w:r>
        <w:t>是否被替换。这种对抗训练的方法可以提高</w:t>
      </w:r>
      <w:proofErr w:type="gramStart"/>
      <w:r>
        <w:t>预训练</w:t>
      </w:r>
      <w:proofErr w:type="gramEnd"/>
      <w:r>
        <w:t>模型的表示能力。</w:t>
      </w:r>
    </w:p>
    <w:p w14:paraId="065A04A4" w14:textId="77777777" w:rsidR="00C83A6D" w:rsidRDefault="00C83A6D" w:rsidP="00C83A6D">
      <w:r>
        <w:t xml:space="preserve">4. </w:t>
      </w:r>
      <w:proofErr w:type="spellStart"/>
      <w:r>
        <w:t>DistilBERT</w:t>
      </w:r>
      <w:proofErr w:type="spellEnd"/>
      <w:r>
        <w:t>：</w:t>
      </w:r>
      <w:proofErr w:type="spellStart"/>
      <w:r>
        <w:t>DistilBERT</w:t>
      </w:r>
      <w:proofErr w:type="spellEnd"/>
      <w:r>
        <w:t>是一个经过蒸馏的</w:t>
      </w:r>
      <w:r>
        <w:t>BERT</w:t>
      </w:r>
      <w:r>
        <w:t>模型，它被压缩为更小的规模，以便在计算资源有限的情况下提供快速推理。</w:t>
      </w:r>
      <w:proofErr w:type="spellStart"/>
      <w:r>
        <w:t>DistilBERT</w:t>
      </w:r>
      <w:proofErr w:type="spellEnd"/>
      <w:r>
        <w:t>通过学习与原始</w:t>
      </w:r>
      <w:r>
        <w:t>BERT</w:t>
      </w:r>
      <w:r>
        <w:t>模型相似的表示，同时减少了模型的大小和计算成本。</w:t>
      </w:r>
    </w:p>
    <w:p w14:paraId="4670C76B" w14:textId="77777777" w:rsidR="00C83A6D" w:rsidRDefault="00C83A6D" w:rsidP="00C83A6D">
      <w:r>
        <w:t xml:space="preserve">5. </w:t>
      </w:r>
      <w:proofErr w:type="spellStart"/>
      <w:r>
        <w:t>SpanBERT</w:t>
      </w:r>
      <w:proofErr w:type="spellEnd"/>
      <w:r>
        <w:t>：</w:t>
      </w:r>
      <w:proofErr w:type="spellStart"/>
      <w:r>
        <w:t>SpanBERT</w:t>
      </w:r>
      <w:proofErr w:type="spellEnd"/>
      <w:r>
        <w:t>对</w:t>
      </w:r>
      <w:r>
        <w:t>BERT</w:t>
      </w:r>
      <w:r>
        <w:t>进行了改进，使其能够直接处理语言的跨度级别任务，如命名实体识别和语义角色标注。</w:t>
      </w:r>
      <w:proofErr w:type="spellStart"/>
      <w:r>
        <w:t>SpanBERT</w:t>
      </w:r>
      <w:proofErr w:type="spellEnd"/>
      <w:r>
        <w:t>通过在</w:t>
      </w:r>
      <w:proofErr w:type="gramStart"/>
      <w:r>
        <w:t>预训练</w:t>
      </w:r>
      <w:proofErr w:type="gramEnd"/>
      <w:r>
        <w:t>中引入掩盖和预测跨度的任务来改进对跨度级别任务的建模能力。</w:t>
      </w:r>
    </w:p>
    <w:p w14:paraId="6F9F246B" w14:textId="77777777" w:rsidR="00C83A6D" w:rsidRDefault="00C83A6D" w:rsidP="00C83A6D">
      <w:pPr>
        <w:ind w:firstLineChars="200" w:firstLine="420"/>
      </w:pPr>
      <w:r>
        <w:rPr>
          <w:rFonts w:hint="eastAsia"/>
        </w:rPr>
        <w:t>这些改进方法展示了</w:t>
      </w:r>
      <w:r>
        <w:t>BERT</w:t>
      </w:r>
      <w:r>
        <w:t>模型在多个方面的进步和扩展。通过这些改进，</w:t>
      </w:r>
      <w:proofErr w:type="gramStart"/>
      <w:r>
        <w:t>预训练</w:t>
      </w:r>
      <w:proofErr w:type="gramEnd"/>
      <w:r>
        <w:t>模型在自然语言处理任务中的性能得到了显著提升，并且为进一步的研究和发展提供了更广阔的空间。</w:t>
      </w:r>
    </w:p>
    <w:p w14:paraId="474500D3" w14:textId="77777777" w:rsidR="00C83A6D" w:rsidRDefault="00C83A6D" w:rsidP="00C83A6D"/>
    <w:p w14:paraId="3D3D847B" w14:textId="77777777" w:rsidR="00C83A6D" w:rsidRPr="00973898" w:rsidRDefault="00C83A6D" w:rsidP="00C83A6D"/>
    <w:p w14:paraId="3FA524B3" w14:textId="77777777" w:rsidR="00E96EDE" w:rsidRPr="00C83A6D" w:rsidRDefault="00E96EDE" w:rsidP="00AB6671">
      <w:pPr>
        <w:rPr>
          <w:rFonts w:hint="eastAsia"/>
        </w:rPr>
      </w:pPr>
    </w:p>
    <w:sectPr w:rsidR="00E96EDE" w:rsidRPr="00C83A6D" w:rsidSect="00EA1804">
      <w:footerReference w:type="default" r:id="rId169"/>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EA9A7" w14:textId="77777777" w:rsidR="00F55501" w:rsidRDefault="00F55501" w:rsidP="00444388">
      <w:pPr>
        <w:spacing w:line="240" w:lineRule="auto"/>
      </w:pPr>
      <w:r>
        <w:separator/>
      </w:r>
    </w:p>
  </w:endnote>
  <w:endnote w:type="continuationSeparator" w:id="0">
    <w:p w14:paraId="6CD9CAF6" w14:textId="77777777" w:rsidR="00F55501" w:rsidRDefault="00F55501"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End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45EAD" w14:textId="77777777" w:rsidR="00F55501" w:rsidRDefault="00F55501" w:rsidP="00444388">
      <w:pPr>
        <w:spacing w:line="240" w:lineRule="auto"/>
      </w:pPr>
      <w:r>
        <w:separator/>
      </w:r>
    </w:p>
  </w:footnote>
  <w:footnote w:type="continuationSeparator" w:id="0">
    <w:p w14:paraId="2716FA15" w14:textId="77777777" w:rsidR="00F55501" w:rsidRDefault="00F55501"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242A82A"/>
    <w:multiLevelType w:val="multilevel"/>
    <w:tmpl w:val="8242A82A"/>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8759D7B3"/>
    <w:multiLevelType w:val="singleLevel"/>
    <w:tmpl w:val="8759D7B3"/>
    <w:lvl w:ilvl="0">
      <w:start w:val="1"/>
      <w:numFmt w:val="decimal"/>
      <w:suff w:val="space"/>
      <w:lvlText w:val="%1."/>
      <w:lvlJc w:val="left"/>
    </w:lvl>
  </w:abstractNum>
  <w:abstractNum w:abstractNumId="2" w15:restartNumberingAfterBreak="0">
    <w:nsid w:val="8F781145"/>
    <w:multiLevelType w:val="singleLevel"/>
    <w:tmpl w:val="8F781145"/>
    <w:lvl w:ilvl="0">
      <w:start w:val="1"/>
      <w:numFmt w:val="bullet"/>
      <w:lvlText w:val=""/>
      <w:lvlJc w:val="left"/>
      <w:pPr>
        <w:ind w:left="420" w:hanging="420"/>
      </w:pPr>
      <w:rPr>
        <w:rFonts w:ascii="Wingdings" w:hAnsi="Wingdings" w:hint="default"/>
      </w:rPr>
    </w:lvl>
  </w:abstractNum>
  <w:abstractNum w:abstractNumId="3" w15:restartNumberingAfterBreak="0">
    <w:nsid w:val="ABA83738"/>
    <w:multiLevelType w:val="singleLevel"/>
    <w:tmpl w:val="ABA83738"/>
    <w:lvl w:ilvl="0">
      <w:start w:val="1"/>
      <w:numFmt w:val="bullet"/>
      <w:lvlText w:val=""/>
      <w:lvlJc w:val="left"/>
      <w:pPr>
        <w:ind w:left="420" w:hanging="420"/>
      </w:pPr>
      <w:rPr>
        <w:rFonts w:ascii="Wingdings" w:hAnsi="Wingdings" w:hint="default"/>
      </w:rPr>
    </w:lvl>
  </w:abstractNum>
  <w:abstractNum w:abstractNumId="4" w15:restartNumberingAfterBreak="0">
    <w:nsid w:val="ABE97579"/>
    <w:multiLevelType w:val="singleLevel"/>
    <w:tmpl w:val="ABE97579"/>
    <w:lvl w:ilvl="0">
      <w:start w:val="1"/>
      <w:numFmt w:val="decimal"/>
      <w:lvlText w:val="[%1]"/>
      <w:lvlJc w:val="left"/>
      <w:pPr>
        <w:tabs>
          <w:tab w:val="left" w:pos="420"/>
        </w:tabs>
        <w:ind w:left="425" w:hanging="425"/>
      </w:pPr>
      <w:rPr>
        <w:rFonts w:hint="default"/>
      </w:rPr>
    </w:lvl>
  </w:abstractNum>
  <w:abstractNum w:abstractNumId="5" w15:restartNumberingAfterBreak="0">
    <w:nsid w:val="C1C063D2"/>
    <w:multiLevelType w:val="multilevel"/>
    <w:tmpl w:val="C1C063D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C797B301"/>
    <w:multiLevelType w:val="singleLevel"/>
    <w:tmpl w:val="C797B301"/>
    <w:lvl w:ilvl="0">
      <w:start w:val="1"/>
      <w:numFmt w:val="decimal"/>
      <w:suff w:val="space"/>
      <w:lvlText w:val="%1."/>
      <w:lvlJc w:val="left"/>
    </w:lvl>
  </w:abstractNum>
  <w:abstractNum w:abstractNumId="7" w15:restartNumberingAfterBreak="0">
    <w:nsid w:val="D6D2E762"/>
    <w:multiLevelType w:val="singleLevel"/>
    <w:tmpl w:val="D6D2E762"/>
    <w:lvl w:ilvl="0">
      <w:start w:val="1"/>
      <w:numFmt w:val="bullet"/>
      <w:lvlText w:val=""/>
      <w:lvlJc w:val="left"/>
      <w:pPr>
        <w:ind w:left="420" w:hanging="420"/>
      </w:pPr>
      <w:rPr>
        <w:rFonts w:ascii="Wingdings" w:hAnsi="Wingdings" w:hint="default"/>
      </w:rPr>
    </w:lvl>
  </w:abstractNum>
  <w:abstractNum w:abstractNumId="8" w15:restartNumberingAfterBreak="0">
    <w:nsid w:val="FDB2B427"/>
    <w:multiLevelType w:val="singleLevel"/>
    <w:tmpl w:val="FDB2B427"/>
    <w:lvl w:ilvl="0">
      <w:start w:val="1"/>
      <w:numFmt w:val="bullet"/>
      <w:lvlText w:val=""/>
      <w:lvlJc w:val="left"/>
      <w:pPr>
        <w:ind w:left="420" w:hanging="420"/>
      </w:pPr>
      <w:rPr>
        <w:rFonts w:ascii="Wingdings" w:hAnsi="Wingdings" w:hint="default"/>
      </w:rPr>
    </w:lvl>
  </w:abstractNum>
  <w:abstractNum w:abstractNumId="9"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10" w15:restartNumberingAfterBreak="0">
    <w:nsid w:val="045B5190"/>
    <w:multiLevelType w:val="hybridMultilevel"/>
    <w:tmpl w:val="86D07C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04FC5611"/>
    <w:multiLevelType w:val="hybridMultilevel"/>
    <w:tmpl w:val="182A50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8D161CC"/>
    <w:multiLevelType w:val="hybridMultilevel"/>
    <w:tmpl w:val="CC18457E"/>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9E3B9ED"/>
    <w:multiLevelType w:val="singleLevel"/>
    <w:tmpl w:val="09E3B9ED"/>
    <w:lvl w:ilvl="0">
      <w:start w:val="1"/>
      <w:numFmt w:val="bullet"/>
      <w:lvlText w:val=""/>
      <w:lvlJc w:val="left"/>
      <w:pPr>
        <w:ind w:left="420" w:hanging="420"/>
      </w:pPr>
      <w:rPr>
        <w:rFonts w:ascii="Wingdings" w:hAnsi="Wingdings" w:hint="default"/>
      </w:rPr>
    </w:lvl>
  </w:abstractNum>
  <w:abstractNum w:abstractNumId="14" w15:restartNumberingAfterBreak="0">
    <w:nsid w:val="0ADCCCFE"/>
    <w:multiLevelType w:val="singleLevel"/>
    <w:tmpl w:val="0ADCCCFE"/>
    <w:lvl w:ilvl="0">
      <w:start w:val="1"/>
      <w:numFmt w:val="decimal"/>
      <w:suff w:val="space"/>
      <w:lvlText w:val="%1."/>
      <w:lvlJc w:val="left"/>
    </w:lvl>
  </w:abstractNum>
  <w:abstractNum w:abstractNumId="15" w15:restartNumberingAfterBreak="0">
    <w:nsid w:val="0B241676"/>
    <w:multiLevelType w:val="multilevel"/>
    <w:tmpl w:val="0B241676"/>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6" w15:restartNumberingAfterBreak="0">
    <w:nsid w:val="0F2948E2"/>
    <w:multiLevelType w:val="hybridMultilevel"/>
    <w:tmpl w:val="1160128E"/>
    <w:lvl w:ilvl="0" w:tplc="0F9C3E80">
      <w:start w:val="1"/>
      <w:numFmt w:val="decimal"/>
      <w:lvlText w:val="%1."/>
      <w:lvlJc w:val="left"/>
      <w:pPr>
        <w:ind w:left="780" w:hanging="360"/>
      </w:pPr>
      <w:rPr>
        <w:rFonts w:hint="eastAsia"/>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7" w15:restartNumberingAfterBreak="0">
    <w:nsid w:val="11D84B67"/>
    <w:multiLevelType w:val="hybridMultilevel"/>
    <w:tmpl w:val="57D4DFDC"/>
    <w:lvl w:ilvl="0" w:tplc="8828C7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1B857531"/>
    <w:multiLevelType w:val="hybridMultilevel"/>
    <w:tmpl w:val="46E664D0"/>
    <w:lvl w:ilvl="0" w:tplc="1FFEC14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9" w15:restartNumberingAfterBreak="0">
    <w:nsid w:val="21805DF9"/>
    <w:multiLevelType w:val="multilevel"/>
    <w:tmpl w:val="E86882F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0" w15:restartNumberingAfterBreak="0">
    <w:nsid w:val="2A9DF09B"/>
    <w:multiLevelType w:val="multilevel"/>
    <w:tmpl w:val="2A9DF09B"/>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1" w15:restartNumberingAfterBreak="0">
    <w:nsid w:val="2EF9E87B"/>
    <w:multiLevelType w:val="singleLevel"/>
    <w:tmpl w:val="2EF9E87B"/>
    <w:lvl w:ilvl="0">
      <w:start w:val="1"/>
      <w:numFmt w:val="decimal"/>
      <w:suff w:val="nothing"/>
      <w:lvlText w:val="（%1）"/>
      <w:lvlJc w:val="left"/>
    </w:lvl>
  </w:abstractNum>
  <w:abstractNum w:abstractNumId="22" w15:restartNumberingAfterBreak="0">
    <w:nsid w:val="326162A1"/>
    <w:multiLevelType w:val="hybridMultilevel"/>
    <w:tmpl w:val="115C43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5" w15:restartNumberingAfterBreak="0">
    <w:nsid w:val="415E0529"/>
    <w:multiLevelType w:val="hybridMultilevel"/>
    <w:tmpl w:val="580679F4"/>
    <w:lvl w:ilvl="0" w:tplc="6A7A2FF0">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6" w15:restartNumberingAfterBreak="0">
    <w:nsid w:val="4559351B"/>
    <w:multiLevelType w:val="hybridMultilevel"/>
    <w:tmpl w:val="907675B0"/>
    <w:lvl w:ilvl="0" w:tplc="21E80D9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4B3A231A"/>
    <w:multiLevelType w:val="multilevel"/>
    <w:tmpl w:val="749CFD1E"/>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8" w15:restartNumberingAfterBreak="0">
    <w:nsid w:val="4D561112"/>
    <w:multiLevelType w:val="hybridMultilevel"/>
    <w:tmpl w:val="8654D3AA"/>
    <w:lvl w:ilvl="0" w:tplc="433E101C">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544233D5"/>
    <w:multiLevelType w:val="multilevel"/>
    <w:tmpl w:val="544233D5"/>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0" w15:restartNumberingAfterBreak="0">
    <w:nsid w:val="56F65D3F"/>
    <w:multiLevelType w:val="hybridMultilevel"/>
    <w:tmpl w:val="F63E64F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590B31A2"/>
    <w:multiLevelType w:val="hybridMultilevel"/>
    <w:tmpl w:val="747E9A44"/>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9FA094F"/>
    <w:multiLevelType w:val="multilevel"/>
    <w:tmpl w:val="6B96BDBE"/>
    <w:lvl w:ilvl="0">
      <w:start w:val="11"/>
      <w:numFmt w:val="decimal"/>
      <w:lvlText w:val="%1"/>
      <w:lvlJc w:val="left"/>
      <w:pPr>
        <w:ind w:left="360" w:hanging="360"/>
      </w:pPr>
      <w:rPr>
        <w:rFonts w:hint="eastAsia"/>
      </w:rPr>
    </w:lvl>
    <w:lvl w:ilvl="1">
      <w:start w:val="1"/>
      <w:numFmt w:val="decimal"/>
      <w:isLgl/>
      <w:lvlText w:val="%1.%2"/>
      <w:lvlJc w:val="left"/>
      <w:pPr>
        <w:ind w:left="705" w:hanging="705"/>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440" w:hanging="144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800" w:hanging="1800"/>
      </w:pPr>
      <w:rPr>
        <w:rFonts w:hint="eastAsia"/>
      </w:rPr>
    </w:lvl>
  </w:abstractNum>
  <w:abstractNum w:abstractNumId="33" w15:restartNumberingAfterBreak="0">
    <w:nsid w:val="5D2F2CF6"/>
    <w:multiLevelType w:val="multilevel"/>
    <w:tmpl w:val="5D2F2CF6"/>
    <w:lvl w:ilvl="0">
      <w:start w:val="7"/>
      <w:numFmt w:val="decimal"/>
      <w:lvlText w:val="%1"/>
      <w:lvlJc w:val="left"/>
      <w:pPr>
        <w:ind w:left="432" w:hanging="432"/>
      </w:pPr>
      <w:rPr>
        <w:rFonts w:ascii="宋体" w:eastAsia="宋体" w:hAnsi="宋体" w:cs="宋体" w:hint="default"/>
      </w:rPr>
    </w:lvl>
    <w:lvl w:ilvl="1">
      <w:start w:val="2"/>
      <w:numFmt w:val="decimal"/>
      <w:lvlText w:val="%1.%2"/>
      <w:lvlJc w:val="left"/>
      <w:pPr>
        <w:ind w:left="576" w:hanging="576"/>
      </w:pPr>
      <w:rPr>
        <w:rFonts w:ascii="宋体" w:eastAsia="宋体" w:hAnsi="宋体" w:cs="宋体" w:hint="default"/>
      </w:rPr>
    </w:lvl>
    <w:lvl w:ilvl="2">
      <w:start w:val="1"/>
      <w:numFmt w:val="decimal"/>
      <w:lvlText w:val="%1.%2.%3"/>
      <w:lvlJc w:val="left"/>
      <w:pPr>
        <w:ind w:left="720" w:hanging="720"/>
      </w:pPr>
      <w:rPr>
        <w:rFonts w:ascii="宋体" w:eastAsia="宋体" w:hAnsi="宋体" w:cs="宋体"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5ED738F9"/>
    <w:multiLevelType w:val="hybridMultilevel"/>
    <w:tmpl w:val="DF1A6EC6"/>
    <w:lvl w:ilvl="0" w:tplc="C82CCF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32C48FE"/>
    <w:multiLevelType w:val="hybridMultilevel"/>
    <w:tmpl w:val="3C06333C"/>
    <w:lvl w:ilvl="0" w:tplc="E9DE6D22">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6" w15:restartNumberingAfterBreak="0">
    <w:nsid w:val="649E5221"/>
    <w:multiLevelType w:val="hybridMultilevel"/>
    <w:tmpl w:val="0B38C0F2"/>
    <w:lvl w:ilvl="0" w:tplc="EBB87312">
      <w:start w:val="1"/>
      <w:numFmt w:val="decimal"/>
      <w:lvlText w:val="[%1]"/>
      <w:lvlJc w:val="left"/>
      <w:pPr>
        <w:ind w:left="440" w:hanging="440"/>
      </w:pPr>
      <w:rPr>
        <w:rFonts w:eastAsia="黑体" w:hint="eastAsia"/>
        <w:b w:val="0"/>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7" w15:restartNumberingAfterBreak="0">
    <w:nsid w:val="6C484ED7"/>
    <w:multiLevelType w:val="multilevel"/>
    <w:tmpl w:val="6C484ED7"/>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8" w15:restartNumberingAfterBreak="0">
    <w:nsid w:val="6D2D3165"/>
    <w:multiLevelType w:val="hybridMultilevel"/>
    <w:tmpl w:val="5512FC94"/>
    <w:lvl w:ilvl="0" w:tplc="702EF100">
      <w:start w:val="1"/>
      <w:numFmt w:val="decimal"/>
      <w:lvlText w:val="（%1）"/>
      <w:lvlJc w:val="left"/>
      <w:pPr>
        <w:ind w:left="1140" w:hanging="720"/>
      </w:pPr>
      <w:rPr>
        <w:rFonts w:hint="eastAsia"/>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9" w15:restartNumberingAfterBreak="0">
    <w:nsid w:val="751A43D6"/>
    <w:multiLevelType w:val="hybridMultilevel"/>
    <w:tmpl w:val="778CC384"/>
    <w:lvl w:ilvl="0" w:tplc="D2463F6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9C605A3"/>
    <w:multiLevelType w:val="hybridMultilevel"/>
    <w:tmpl w:val="351A7CC0"/>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7AA2BB2B"/>
    <w:multiLevelType w:val="multilevel"/>
    <w:tmpl w:val="7AA2BB2B"/>
    <w:lvl w:ilvl="0">
      <w:start w:val="2"/>
      <w:numFmt w:val="decimal"/>
      <w:pStyle w:val="1"/>
      <w:lvlText w:val="%1"/>
      <w:lvlJc w:val="left"/>
      <w:pPr>
        <w:ind w:left="432" w:hanging="432"/>
      </w:pPr>
      <w:rPr>
        <w:rFonts w:ascii="宋体" w:eastAsia="宋体" w:hAnsi="宋体" w:cs="宋体" w:hint="default"/>
      </w:rPr>
    </w:lvl>
    <w:lvl w:ilvl="1">
      <w:start w:val="1"/>
      <w:numFmt w:val="decimal"/>
      <w:pStyle w:val="2"/>
      <w:lvlText w:val="%1.%2"/>
      <w:lvlJc w:val="left"/>
      <w:pPr>
        <w:ind w:left="576" w:hanging="576"/>
      </w:pPr>
      <w:rPr>
        <w:rFonts w:ascii="Times New Roman" w:eastAsia="宋体" w:hAnsi="Times New Roman" w:cs="Times New Roman" w:hint="default"/>
      </w:rPr>
    </w:lvl>
    <w:lvl w:ilvl="2">
      <w:start w:val="1"/>
      <w:numFmt w:val="decimal"/>
      <w:pStyle w:val="3"/>
      <w:lvlText w:val="%1.%2.%3"/>
      <w:lvlJc w:val="left"/>
      <w:pPr>
        <w:ind w:left="720" w:hanging="720"/>
      </w:pPr>
      <w:rPr>
        <w:rFonts w:ascii="Times New Roman" w:eastAsia="宋体" w:hAnsi="Times New Roman"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4"/>
  </w:num>
  <w:num w:numId="3">
    <w:abstractNumId w:val="23"/>
  </w:num>
  <w:num w:numId="4">
    <w:abstractNumId w:val="9"/>
  </w:num>
  <w:num w:numId="5">
    <w:abstractNumId w:val="14"/>
  </w:num>
  <w:num w:numId="6">
    <w:abstractNumId w:val="6"/>
  </w:num>
  <w:num w:numId="7">
    <w:abstractNumId w:val="41"/>
  </w:num>
  <w:num w:numId="8">
    <w:abstractNumId w:val="1"/>
  </w:num>
  <w:num w:numId="9">
    <w:abstractNumId w:val="4"/>
  </w:num>
  <w:num w:numId="10">
    <w:abstractNumId w:val="9"/>
    <w:lvlOverride w:ilvl="0">
      <w:startOverride w:val="1"/>
    </w:lvlOverride>
  </w:num>
  <w:num w:numId="11">
    <w:abstractNumId w:val="28"/>
  </w:num>
  <w:num w:numId="12">
    <w:abstractNumId w:val="11"/>
  </w:num>
  <w:num w:numId="13">
    <w:abstractNumId w:val="9"/>
    <w:lvlOverride w:ilvl="0">
      <w:startOverride w:val="1"/>
    </w:lvlOverride>
  </w:num>
  <w:num w:numId="14">
    <w:abstractNumId w:val="10"/>
  </w:num>
  <w:num w:numId="15">
    <w:abstractNumId w:val="9"/>
    <w:lvlOverride w:ilvl="0">
      <w:startOverride w:val="1"/>
    </w:lvlOverride>
  </w:num>
  <w:num w:numId="16">
    <w:abstractNumId w:val="9"/>
    <w:lvlOverride w:ilvl="0">
      <w:startOverride w:val="1"/>
    </w:lvlOverride>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31"/>
  </w:num>
  <w:num w:numId="24">
    <w:abstractNumId w:val="40"/>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9"/>
  </w:num>
  <w:num w:numId="28">
    <w:abstractNumId w:val="22"/>
  </w:num>
  <w:num w:numId="29">
    <w:abstractNumId w:val="30"/>
  </w:num>
  <w:num w:numId="30">
    <w:abstractNumId w:val="27"/>
  </w:num>
  <w:num w:numId="31">
    <w:abstractNumId w:val="33"/>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1"/>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
  </w:num>
  <w:num w:numId="41">
    <w:abstractNumId w:val="7"/>
  </w:num>
  <w:num w:numId="42">
    <w:abstractNumId w:val="3"/>
  </w:num>
  <w:num w:numId="4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
  </w:num>
  <w:num w:numId="51">
    <w:abstractNumId w:val="13"/>
  </w:num>
  <w:num w:numId="5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9"/>
  </w:num>
  <w:num w:numId="57">
    <w:abstractNumId w:val="37"/>
  </w:num>
  <w:num w:numId="58">
    <w:abstractNumId w:val="15"/>
  </w:num>
  <w:num w:numId="59">
    <w:abstractNumId w:val="0"/>
  </w:num>
  <w:num w:numId="60">
    <w:abstractNumId w:val="20"/>
  </w:num>
  <w:num w:numId="61">
    <w:abstractNumId w:val="5"/>
  </w:num>
  <w:num w:numId="62">
    <w:abstractNumId w:val="32"/>
  </w:num>
  <w:num w:numId="63">
    <w:abstractNumId w:val="16"/>
  </w:num>
  <w:num w:numId="64">
    <w:abstractNumId w:val="36"/>
  </w:num>
  <w:num w:numId="65">
    <w:abstractNumId w:val="9"/>
    <w:lvlOverride w:ilvl="0">
      <w:startOverride w:val="1"/>
    </w:lvlOverride>
  </w:num>
  <w:num w:numId="66">
    <w:abstractNumId w:val="9"/>
    <w:lvlOverride w:ilvl="0">
      <w:startOverride w:val="1"/>
    </w:lvlOverride>
  </w:num>
  <w:num w:numId="67">
    <w:abstractNumId w:val="9"/>
    <w:lvlOverride w:ilvl="0">
      <w:startOverride w:val="1"/>
    </w:lvlOverride>
  </w:num>
  <w:num w:numId="68">
    <w:abstractNumId w:val="9"/>
    <w:lvlOverride w:ilvl="0">
      <w:startOverride w:val="1"/>
    </w:lvlOverride>
  </w:num>
  <w:num w:numId="69">
    <w:abstractNumId w:val="9"/>
    <w:lvlOverride w:ilvl="0">
      <w:startOverride w:val="1"/>
    </w:lvlOverride>
  </w:num>
  <w:num w:numId="70">
    <w:abstractNumId w:val="9"/>
    <w:lvlOverride w:ilvl="0">
      <w:startOverride w:val="1"/>
    </w:lvlOverride>
  </w:num>
  <w:num w:numId="71">
    <w:abstractNumId w:val="9"/>
    <w:lvlOverride w:ilvl="0">
      <w:startOverride w:val="1"/>
    </w:lvlOverride>
  </w:num>
  <w:num w:numId="72">
    <w:abstractNumId w:val="9"/>
    <w:lvlOverride w:ilvl="0">
      <w:startOverride w:val="1"/>
    </w:lvlOverride>
  </w:num>
  <w:num w:numId="73">
    <w:abstractNumId w:val="26"/>
  </w:num>
  <w:num w:numId="74">
    <w:abstractNumId w:val="34"/>
  </w:num>
  <w:num w:numId="75">
    <w:abstractNumId w:val="17"/>
  </w:num>
  <w:num w:numId="76">
    <w:abstractNumId w:val="25"/>
  </w:num>
  <w:num w:numId="77">
    <w:abstractNumId w:val="18"/>
  </w:num>
  <w:num w:numId="78">
    <w:abstractNumId w:val="35"/>
  </w:num>
  <w:num w:numId="79">
    <w:abstractNumId w:val="38"/>
  </w:num>
  <w:num w:numId="80">
    <w:abstractNumId w:val="9"/>
    <w:lvlOverride w:ilvl="0">
      <w:startOverride w:val="1"/>
    </w:lvlOverride>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5A2A"/>
    <w:rsid w:val="00031948"/>
    <w:rsid w:val="000C21AC"/>
    <w:rsid w:val="001674A2"/>
    <w:rsid w:val="002F5F72"/>
    <w:rsid w:val="003427A8"/>
    <w:rsid w:val="00371CCB"/>
    <w:rsid w:val="003A2310"/>
    <w:rsid w:val="003E2903"/>
    <w:rsid w:val="00444388"/>
    <w:rsid w:val="005F06F0"/>
    <w:rsid w:val="00670446"/>
    <w:rsid w:val="006B2C96"/>
    <w:rsid w:val="006F5DBB"/>
    <w:rsid w:val="0070473A"/>
    <w:rsid w:val="007769C0"/>
    <w:rsid w:val="007A313D"/>
    <w:rsid w:val="00852149"/>
    <w:rsid w:val="008D0623"/>
    <w:rsid w:val="008D73BE"/>
    <w:rsid w:val="008E621E"/>
    <w:rsid w:val="0094392E"/>
    <w:rsid w:val="00A110C4"/>
    <w:rsid w:val="00AB6671"/>
    <w:rsid w:val="00AC7811"/>
    <w:rsid w:val="00B03A68"/>
    <w:rsid w:val="00B23ABA"/>
    <w:rsid w:val="00B4338C"/>
    <w:rsid w:val="00B72023"/>
    <w:rsid w:val="00BB01B0"/>
    <w:rsid w:val="00BC136B"/>
    <w:rsid w:val="00C1216B"/>
    <w:rsid w:val="00C20466"/>
    <w:rsid w:val="00C273ED"/>
    <w:rsid w:val="00C83A6D"/>
    <w:rsid w:val="00CB558B"/>
    <w:rsid w:val="00CD71A9"/>
    <w:rsid w:val="00D21367"/>
    <w:rsid w:val="00D71751"/>
    <w:rsid w:val="00D80A4E"/>
    <w:rsid w:val="00DB4883"/>
    <w:rsid w:val="00DD41C2"/>
    <w:rsid w:val="00E206F2"/>
    <w:rsid w:val="00E2797F"/>
    <w:rsid w:val="00E429BF"/>
    <w:rsid w:val="00E96EDE"/>
    <w:rsid w:val="00EA1804"/>
    <w:rsid w:val="00F55501"/>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2023"/>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ind w:left="578" w:hanging="578"/>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unhideWhenUsed/>
    <w:qFormat/>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qFormat/>
    <w:rsid w:val="00A110C4"/>
    <w:rPr>
      <w:rFonts w:eastAsia="黑体"/>
      <w:sz w:val="24"/>
      <w:szCs w:val="32"/>
    </w:rPr>
  </w:style>
  <w:style w:type="character" w:customStyle="1" w:styleId="40">
    <w:name w:val="标题 4 字符"/>
    <w:basedOn w:val="a0"/>
    <w:link w:val="4"/>
    <w:uiPriority w:val="9"/>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rFonts w:eastAsia="宋体"/>
      <w:b/>
      <w:bCs/>
      <w:sz w:val="28"/>
      <w:szCs w:val="28"/>
    </w:rPr>
  </w:style>
  <w:style w:type="character" w:customStyle="1" w:styleId="60">
    <w:name w:val="标题 6 字符"/>
    <w:basedOn w:val="a0"/>
    <w:link w:val="6"/>
    <w:uiPriority w:val="9"/>
    <w:semiHidden/>
    <w:qFormat/>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qFormat/>
    <w:rsid w:val="00852149"/>
    <w:rPr>
      <w:rFonts w:eastAsia="宋体"/>
      <w:b/>
      <w:bCs/>
      <w:sz w:val="24"/>
      <w:szCs w:val="24"/>
    </w:rPr>
  </w:style>
  <w:style w:type="character" w:customStyle="1" w:styleId="80">
    <w:name w:val="标题 8 字符"/>
    <w:basedOn w:val="a0"/>
    <w:link w:val="8"/>
    <w:uiPriority w:val="9"/>
    <w:semiHidden/>
    <w:qFormat/>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qFormat/>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qFormat/>
    <w:rsid w:val="00852149"/>
    <w:rPr>
      <w:rFonts w:asciiTheme="majorHAnsi" w:eastAsiaTheme="majorEastAsia" w:hAnsiTheme="majorHAnsi" w:cstheme="majorBidi"/>
      <w:b/>
      <w:bCs/>
      <w:sz w:val="32"/>
      <w:szCs w:val="32"/>
    </w:rPr>
  </w:style>
  <w:style w:type="paragraph" w:customStyle="1" w:styleId="a7">
    <w:name w:val="一级标题"/>
    <w:basedOn w:val="1"/>
    <w:next w:val="a"/>
    <w:link w:val="a8"/>
    <w:qFormat/>
    <w:rsid w:val="006B2C96"/>
    <w:rPr>
      <w:b/>
    </w:rPr>
  </w:style>
  <w:style w:type="paragraph" w:customStyle="1" w:styleId="a9">
    <w:name w:val="二级标题"/>
    <w:basedOn w:val="2"/>
    <w:link w:val="aa"/>
    <w:qFormat/>
    <w:rsid w:val="006B2C96"/>
    <w:rPr>
      <w:b/>
    </w:rPr>
  </w:style>
  <w:style w:type="character" w:customStyle="1" w:styleId="a8">
    <w:name w:val="一级标题 字符"/>
    <w:basedOn w:val="10"/>
    <w:link w:val="a7"/>
    <w:qFormat/>
    <w:rsid w:val="006B2C96"/>
    <w:rPr>
      <w:rFonts w:eastAsia="黑体"/>
      <w:b/>
      <w:bCs/>
      <w:kern w:val="44"/>
      <w:sz w:val="32"/>
      <w:szCs w:val="44"/>
    </w:rPr>
  </w:style>
  <w:style w:type="paragraph" w:customStyle="1" w:styleId="ab">
    <w:name w:val="三级标题"/>
    <w:basedOn w:val="3"/>
    <w:link w:val="ac"/>
    <w:qFormat/>
    <w:rsid w:val="006B2C96"/>
  </w:style>
  <w:style w:type="character" w:customStyle="1" w:styleId="aa">
    <w:name w:val="二级标题 字符"/>
    <w:basedOn w:val="a0"/>
    <w:link w:val="a9"/>
    <w:qFormat/>
    <w:rsid w:val="006B2C96"/>
    <w:rPr>
      <w:rFonts w:ascii="黑体" w:eastAsia="黑体" w:hAnsi="黑体" w:cstheme="majorBidi"/>
      <w:b/>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qFormat/>
    <w:rsid w:val="006B2C96"/>
    <w:rPr>
      <w:rFonts w:eastAsia="黑体"/>
      <w:sz w:val="24"/>
      <w:szCs w:val="32"/>
    </w:rPr>
  </w:style>
  <w:style w:type="paragraph" w:styleId="ae">
    <w:name w:val="header"/>
    <w:basedOn w:val="a"/>
    <w:link w:val="af"/>
    <w:uiPriority w:val="99"/>
    <w:unhideWhenUsed/>
    <w:qFormat/>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qFormat/>
    <w:rsid w:val="00444388"/>
    <w:rPr>
      <w:rFonts w:eastAsia="宋体"/>
      <w:sz w:val="18"/>
      <w:szCs w:val="18"/>
    </w:rPr>
  </w:style>
  <w:style w:type="paragraph" w:styleId="af0">
    <w:name w:val="footer"/>
    <w:basedOn w:val="a"/>
    <w:link w:val="af1"/>
    <w:uiPriority w:val="99"/>
    <w:unhideWhenUsed/>
    <w:qFormat/>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qFormat/>
    <w:rsid w:val="00444388"/>
    <w:rPr>
      <w:rFonts w:eastAsia="宋体"/>
      <w:sz w:val="18"/>
      <w:szCs w:val="18"/>
    </w:rPr>
  </w:style>
  <w:style w:type="table" w:styleId="af2">
    <w:name w:val="Table Grid"/>
    <w:basedOn w:val="a1"/>
    <w:uiPriority w:val="39"/>
    <w:qFormat/>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4"/>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qFormat/>
    <w:rsid w:val="0070473A"/>
    <w:rPr>
      <w:rFonts w:ascii="Consolas" w:eastAsia="宋体" w:hAnsi="Consolas"/>
      <w:noProof/>
    </w:rPr>
  </w:style>
  <w:style w:type="character" w:customStyle="1" w:styleId="HTML0">
    <w:name w:val="HTML 预设格式 字符"/>
    <w:basedOn w:val="a0"/>
    <w:link w:val="HTML"/>
    <w:uiPriority w:val="99"/>
    <w:semiHidden/>
    <w:qFormat/>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styleId="af4">
    <w:name w:val="Hyperlink"/>
    <w:basedOn w:val="a0"/>
    <w:uiPriority w:val="99"/>
    <w:unhideWhenUsed/>
    <w:rsid w:val="00AB6671"/>
    <w:rPr>
      <w:color w:val="0563C1" w:themeColor="hyperlink"/>
      <w:u w:val="single"/>
    </w:rPr>
  </w:style>
  <w:style w:type="character" w:styleId="af5">
    <w:name w:val="Unresolved Mention"/>
    <w:basedOn w:val="a0"/>
    <w:uiPriority w:val="99"/>
    <w:semiHidden/>
    <w:unhideWhenUsed/>
    <w:rsid w:val="00AB6671"/>
    <w:rPr>
      <w:color w:val="605E5C"/>
      <w:shd w:val="clear" w:color="auto" w:fill="E1DFDD"/>
    </w:rPr>
  </w:style>
  <w:style w:type="character" w:styleId="af6">
    <w:name w:val="Strong"/>
    <w:basedOn w:val="a0"/>
    <w:uiPriority w:val="22"/>
    <w:qFormat/>
    <w:rsid w:val="00AB6671"/>
    <w:rPr>
      <w:b/>
      <w:bCs/>
    </w:rPr>
  </w:style>
  <w:style w:type="paragraph" w:styleId="af7">
    <w:name w:val="Normal (Web)"/>
    <w:basedOn w:val="a"/>
    <w:uiPriority w:val="99"/>
    <w:unhideWhenUsed/>
    <w:qFormat/>
    <w:rsid w:val="00AB6671"/>
    <w:pPr>
      <w:spacing w:beforeAutospacing="1" w:afterAutospacing="1"/>
      <w:jc w:val="left"/>
    </w:pPr>
    <w:rPr>
      <w:rFonts w:cs="Times New Roman"/>
      <w:kern w:val="0"/>
      <w:sz w:val="24"/>
    </w:rPr>
  </w:style>
  <w:style w:type="character" w:styleId="af8">
    <w:name w:val="FollowedHyperlink"/>
    <w:basedOn w:val="a0"/>
    <w:uiPriority w:val="99"/>
    <w:semiHidden/>
    <w:unhideWhenUsed/>
    <w:qFormat/>
    <w:rsid w:val="00AB6671"/>
    <w:rPr>
      <w:color w:val="800080"/>
      <w:u w:val="single"/>
    </w:rPr>
  </w:style>
  <w:style w:type="paragraph" w:customStyle="1" w:styleId="11">
    <w:name w:val="11"/>
    <w:basedOn w:val="1"/>
    <w:link w:val="110"/>
    <w:rsid w:val="0094392E"/>
  </w:style>
  <w:style w:type="character" w:customStyle="1" w:styleId="110">
    <w:name w:val="11 字符"/>
    <w:basedOn w:val="10"/>
    <w:link w:val="11"/>
    <w:rsid w:val="0094392E"/>
    <w:rPr>
      <w:rFonts w:eastAsia="黑体"/>
      <w:bCs/>
      <w:kern w:val="44"/>
      <w:sz w:val="32"/>
      <w:szCs w:val="44"/>
    </w:rPr>
  </w:style>
  <w:style w:type="character" w:customStyle="1" w:styleId="katex-mathml">
    <w:name w:val="katex-mathml"/>
    <w:basedOn w:val="a0"/>
    <w:rsid w:val="00CB558B"/>
  </w:style>
  <w:style w:type="character" w:customStyle="1" w:styleId="mord">
    <w:name w:val="mord"/>
    <w:basedOn w:val="a0"/>
    <w:rsid w:val="00CB558B"/>
  </w:style>
  <w:style w:type="character" w:customStyle="1" w:styleId="mopen">
    <w:name w:val="mopen"/>
    <w:basedOn w:val="a0"/>
    <w:rsid w:val="00CB558B"/>
  </w:style>
  <w:style w:type="character" w:customStyle="1" w:styleId="mclose">
    <w:name w:val="mclose"/>
    <w:basedOn w:val="a0"/>
    <w:rsid w:val="00CB558B"/>
  </w:style>
  <w:style w:type="character" w:customStyle="1" w:styleId="mbin">
    <w:name w:val="mbin"/>
    <w:basedOn w:val="a0"/>
    <w:rsid w:val="00CB558B"/>
  </w:style>
  <w:style w:type="paragraph" w:customStyle="1" w:styleId="12">
    <w:name w:val="样式1"/>
    <w:basedOn w:val="a"/>
    <w:link w:val="13"/>
    <w:qFormat/>
    <w:rsid w:val="00CB558B"/>
    <w:pPr>
      <w:spacing w:line="400" w:lineRule="exact"/>
      <w:ind w:firstLineChars="200" w:firstLine="420"/>
    </w:pPr>
    <w:rPr>
      <w:rFonts w:ascii="Times New Roman" w:hAnsi="Times New Roman" w:cs="Times New Roman"/>
      <w:color w:val="000000"/>
      <w:szCs w:val="21"/>
    </w:rPr>
  </w:style>
  <w:style w:type="character" w:customStyle="1" w:styleId="13">
    <w:name w:val="样式1 字符"/>
    <w:basedOn w:val="a0"/>
    <w:link w:val="12"/>
    <w:rsid w:val="00CB558B"/>
    <w:rPr>
      <w:rFonts w:ascii="Times New Roman" w:eastAsia="宋体" w:hAnsi="Times New Roman" w:cs="Times New Roman"/>
      <w:color w:val="000000"/>
      <w:szCs w:val="21"/>
    </w:rPr>
  </w:style>
  <w:style w:type="paragraph" w:customStyle="1" w:styleId="14">
    <w:name w:val="书目1"/>
    <w:basedOn w:val="a"/>
    <w:next w:val="a"/>
    <w:uiPriority w:val="37"/>
    <w:unhideWhenUsed/>
    <w:qFormat/>
    <w:rsid w:val="00CB558B"/>
    <w:pPr>
      <w:tabs>
        <w:tab w:val="left" w:pos="384"/>
      </w:tabs>
      <w:spacing w:line="240" w:lineRule="auto"/>
      <w:ind w:left="384" w:hanging="384"/>
    </w:pPr>
  </w:style>
  <w:style w:type="character" w:customStyle="1" w:styleId="md-plain">
    <w:name w:val="md-plain"/>
    <w:basedOn w:val="a0"/>
    <w:rsid w:val="00CB558B"/>
  </w:style>
  <w:style w:type="character" w:customStyle="1" w:styleId="md-inline-math">
    <w:name w:val="md-inline-math"/>
    <w:basedOn w:val="a0"/>
    <w:rsid w:val="00CB55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emf"/><Relationship Id="rId21" Type="http://schemas.openxmlformats.org/officeDocument/2006/relationships/image" Target="media/image8.wmf"/><Relationship Id="rId42" Type="http://schemas.openxmlformats.org/officeDocument/2006/relationships/image" Target="media/image24.emf"/><Relationship Id="rId63" Type="http://schemas.openxmlformats.org/officeDocument/2006/relationships/image" Target="media/image45.png"/><Relationship Id="rId84" Type="http://schemas.openxmlformats.org/officeDocument/2006/relationships/image" Target="media/image65.png"/><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fontTable" Target="fontTable.xml"/><Relationship Id="rId107" Type="http://schemas.openxmlformats.org/officeDocument/2006/relationships/image" Target="media/image88.png"/><Relationship Id="rId11" Type="http://schemas.openxmlformats.org/officeDocument/2006/relationships/image" Target="media/image3.wmf"/><Relationship Id="rId32" Type="http://schemas.openxmlformats.org/officeDocument/2006/relationships/image" Target="media/image15.emf"/><Relationship Id="rId53" Type="http://schemas.openxmlformats.org/officeDocument/2006/relationships/image" Target="media/image35.png"/><Relationship Id="rId74" Type="http://schemas.openxmlformats.org/officeDocument/2006/relationships/hyperlink" Target="https://towardsdatascience.com/deep-inside-autoencoders-7e41f319999f" TargetMode="External"/><Relationship Id="rId128" Type="http://schemas.openxmlformats.org/officeDocument/2006/relationships/image" Target="media/image108.emf"/><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svg"/><Relationship Id="rId160" Type="http://schemas.openxmlformats.org/officeDocument/2006/relationships/image" Target="media/image140.png"/><Relationship Id="rId22" Type="http://schemas.openxmlformats.org/officeDocument/2006/relationships/oleObject" Target="embeddings/oleObject7.bin"/><Relationship Id="rId43" Type="http://schemas.openxmlformats.org/officeDocument/2006/relationships/image" Target="media/image25.emf"/><Relationship Id="rId64" Type="http://schemas.openxmlformats.org/officeDocument/2006/relationships/image" Target="media/image46.png"/><Relationship Id="rId118" Type="http://schemas.openxmlformats.org/officeDocument/2006/relationships/image" Target="media/image98.emf"/><Relationship Id="rId139" Type="http://schemas.openxmlformats.org/officeDocument/2006/relationships/image" Target="media/image119.png"/><Relationship Id="rId85" Type="http://schemas.openxmlformats.org/officeDocument/2006/relationships/image" Target="media/image66.jpeg"/><Relationship Id="rId150" Type="http://schemas.openxmlformats.org/officeDocument/2006/relationships/image" Target="media/image130.png"/><Relationship Id="rId171" Type="http://schemas.openxmlformats.org/officeDocument/2006/relationships/theme" Target="theme/theme1.xml"/><Relationship Id="rId12" Type="http://schemas.openxmlformats.org/officeDocument/2006/relationships/oleObject" Target="embeddings/oleObject2.bin"/><Relationship Id="rId33" Type="http://schemas.openxmlformats.org/officeDocument/2006/relationships/image" Target="media/image16.emf"/><Relationship Id="rId108" Type="http://schemas.openxmlformats.org/officeDocument/2006/relationships/image" Target="media/image89.png"/><Relationship Id="rId129" Type="http://schemas.openxmlformats.org/officeDocument/2006/relationships/image" Target="media/image109.emf"/><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6.png"/><Relationship Id="rId91" Type="http://schemas.openxmlformats.org/officeDocument/2006/relationships/image" Target="media/image72.svg"/><Relationship Id="rId96" Type="http://schemas.openxmlformats.org/officeDocument/2006/relationships/image" Target="media/image77.png"/><Relationship Id="rId140" Type="http://schemas.openxmlformats.org/officeDocument/2006/relationships/image" Target="media/image120.png"/><Relationship Id="rId145" Type="http://schemas.openxmlformats.org/officeDocument/2006/relationships/image" Target="media/image125.png"/><Relationship Id="rId161" Type="http://schemas.openxmlformats.org/officeDocument/2006/relationships/image" Target="media/image141.png"/><Relationship Id="rId166" Type="http://schemas.openxmlformats.org/officeDocument/2006/relationships/image" Target="media/image1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31.png"/><Relationship Id="rId114" Type="http://schemas.openxmlformats.org/officeDocument/2006/relationships/hyperlink" Target="https://en.wikipedia.org/w/index.php?title=Edmond_de_Belamy&amp;oldid=1145973661" TargetMode="External"/><Relationship Id="rId119" Type="http://schemas.openxmlformats.org/officeDocument/2006/relationships/image" Target="media/image99.emf"/><Relationship Id="rId44" Type="http://schemas.openxmlformats.org/officeDocument/2006/relationships/image" Target="media/image26.emf"/><Relationship Id="rId60" Type="http://schemas.openxmlformats.org/officeDocument/2006/relationships/image" Target="media/image42.png"/><Relationship Id="rId65" Type="http://schemas.openxmlformats.org/officeDocument/2006/relationships/image" Target="media/image47.png"/><Relationship Id="rId81" Type="http://schemas.openxmlformats.org/officeDocument/2006/relationships/image" Target="media/image62.png"/><Relationship Id="rId86" Type="http://schemas.openxmlformats.org/officeDocument/2006/relationships/image" Target="media/image67.jpeg"/><Relationship Id="rId130" Type="http://schemas.openxmlformats.org/officeDocument/2006/relationships/image" Target="media/image110.emf"/><Relationship Id="rId135" Type="http://schemas.openxmlformats.org/officeDocument/2006/relationships/image" Target="media/image115.png"/><Relationship Id="rId151" Type="http://schemas.openxmlformats.org/officeDocument/2006/relationships/image" Target="media/image131.jpeg"/><Relationship Id="rId156" Type="http://schemas.openxmlformats.org/officeDocument/2006/relationships/image" Target="media/image136.png"/><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22.png"/><Relationship Id="rId109" Type="http://schemas.openxmlformats.org/officeDocument/2006/relationships/image" Target="media/image90.jpe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emf"/><Relationship Id="rId125" Type="http://schemas.openxmlformats.org/officeDocument/2006/relationships/image" Target="media/image105.emf"/><Relationship Id="rId141" Type="http://schemas.openxmlformats.org/officeDocument/2006/relationships/image" Target="media/image121.png"/><Relationship Id="rId146" Type="http://schemas.openxmlformats.org/officeDocument/2006/relationships/image" Target="media/image126.png"/><Relationship Id="rId167" Type="http://schemas.openxmlformats.org/officeDocument/2006/relationships/image" Target="media/image147.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3.png"/><Relationship Id="rId162" Type="http://schemas.openxmlformats.org/officeDocument/2006/relationships/image" Target="media/image142.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oleObject" Target="embeddings/oleObject8.bin"/><Relationship Id="rId40" Type="http://schemas.openxmlformats.org/officeDocument/2006/relationships/hyperlink" Target="http://yann.lecun.com/exdb/mnist/" TargetMode="External"/><Relationship Id="rId45" Type="http://schemas.openxmlformats.org/officeDocument/2006/relationships/image" Target="media/image27.emf"/><Relationship Id="rId66" Type="http://schemas.openxmlformats.org/officeDocument/2006/relationships/image" Target="media/image48.png"/><Relationship Id="rId87" Type="http://schemas.openxmlformats.org/officeDocument/2006/relationships/image" Target="media/image68.png"/><Relationship Id="rId110" Type="http://schemas.openxmlformats.org/officeDocument/2006/relationships/image" Target="media/image91.jpeg"/><Relationship Id="rId115" Type="http://schemas.openxmlformats.org/officeDocument/2006/relationships/image" Target="media/image95.emf"/><Relationship Id="rId131" Type="http://schemas.openxmlformats.org/officeDocument/2006/relationships/image" Target="media/image111.emf"/><Relationship Id="rId136" Type="http://schemas.openxmlformats.org/officeDocument/2006/relationships/image" Target="media/image116.png"/><Relationship Id="rId157" Type="http://schemas.openxmlformats.org/officeDocument/2006/relationships/image" Target="media/image137.png"/><Relationship Id="rId61" Type="http://schemas.openxmlformats.org/officeDocument/2006/relationships/image" Target="media/image43.png"/><Relationship Id="rId82" Type="http://schemas.openxmlformats.org/officeDocument/2006/relationships/image" Target="media/image63.png"/><Relationship Id="rId152" Type="http://schemas.openxmlformats.org/officeDocument/2006/relationships/image" Target="media/image132.png"/><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image" Target="media/image13.emf"/><Relationship Id="rId35" Type="http://schemas.openxmlformats.org/officeDocument/2006/relationships/image" Target="media/image18.emf"/><Relationship Id="rId56" Type="http://schemas.openxmlformats.org/officeDocument/2006/relationships/image" Target="media/image38.pn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emf"/><Relationship Id="rId147" Type="http://schemas.openxmlformats.org/officeDocument/2006/relationships/image" Target="media/image127.png"/><Relationship Id="rId168" Type="http://schemas.openxmlformats.org/officeDocument/2006/relationships/image" Target="media/image148.png"/><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4.svg"/><Relationship Id="rId98" Type="http://schemas.openxmlformats.org/officeDocument/2006/relationships/image" Target="media/image79.png"/><Relationship Id="rId121" Type="http://schemas.openxmlformats.org/officeDocument/2006/relationships/image" Target="media/image101.emf"/><Relationship Id="rId142" Type="http://schemas.openxmlformats.org/officeDocument/2006/relationships/image" Target="media/image122.png"/><Relationship Id="rId163" Type="http://schemas.openxmlformats.org/officeDocument/2006/relationships/image" Target="media/image143.png"/><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96.emf"/><Relationship Id="rId137" Type="http://schemas.openxmlformats.org/officeDocument/2006/relationships/image" Target="media/image117.png"/><Relationship Id="rId158" Type="http://schemas.openxmlformats.org/officeDocument/2006/relationships/image" Target="media/image138.png"/><Relationship Id="rId20" Type="http://schemas.openxmlformats.org/officeDocument/2006/relationships/oleObject" Target="embeddings/oleObject6.bin"/><Relationship Id="rId41" Type="http://schemas.openxmlformats.org/officeDocument/2006/relationships/image" Target="media/image23.emf"/><Relationship Id="rId62" Type="http://schemas.openxmlformats.org/officeDocument/2006/relationships/image" Target="media/image44.pn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emf"/><Relationship Id="rId153" Type="http://schemas.openxmlformats.org/officeDocument/2006/relationships/image" Target="media/image133.jpeg"/><Relationship Id="rId15" Type="http://schemas.openxmlformats.org/officeDocument/2006/relationships/image" Target="media/image5.wmf"/><Relationship Id="rId36" Type="http://schemas.openxmlformats.org/officeDocument/2006/relationships/image" Target="media/image19.emf"/><Relationship Id="rId57" Type="http://schemas.openxmlformats.org/officeDocument/2006/relationships/image" Target="media/image39.png"/><Relationship Id="rId106" Type="http://schemas.openxmlformats.org/officeDocument/2006/relationships/image" Target="media/image87.png"/><Relationship Id="rId127" Type="http://schemas.openxmlformats.org/officeDocument/2006/relationships/image" Target="media/image107.emf"/><Relationship Id="rId10" Type="http://schemas.openxmlformats.org/officeDocument/2006/relationships/oleObject" Target="embeddings/oleObject1.bin"/><Relationship Id="rId31" Type="http://schemas.openxmlformats.org/officeDocument/2006/relationships/image" Target="media/image14.emf"/><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emf"/><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oleObject" Target="embeddings/oleObject9.bin"/><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png"/><Relationship Id="rId154" Type="http://schemas.openxmlformats.org/officeDocument/2006/relationships/image" Target="media/image134.png"/><Relationship Id="rId16" Type="http://schemas.openxmlformats.org/officeDocument/2006/relationships/oleObject" Target="embeddings/oleObject4.bin"/><Relationship Id="rId37" Type="http://schemas.openxmlformats.org/officeDocument/2006/relationships/image" Target="media/image20.emf"/><Relationship Id="rId58" Type="http://schemas.openxmlformats.org/officeDocument/2006/relationships/image" Target="media/image40.png"/><Relationship Id="rId79" Type="http://schemas.openxmlformats.org/officeDocument/2006/relationships/image" Target="media/image60.png"/><Relationship Id="rId102" Type="http://schemas.openxmlformats.org/officeDocument/2006/relationships/image" Target="media/image83.png"/><Relationship Id="rId123" Type="http://schemas.openxmlformats.org/officeDocument/2006/relationships/image" Target="media/image103.emf"/><Relationship Id="rId144" Type="http://schemas.openxmlformats.org/officeDocument/2006/relationships/image" Target="media/image124.png"/><Relationship Id="rId90" Type="http://schemas.openxmlformats.org/officeDocument/2006/relationships/image" Target="media/image71.png"/><Relationship Id="rId165" Type="http://schemas.openxmlformats.org/officeDocument/2006/relationships/image" Target="media/image145.png"/><Relationship Id="rId27" Type="http://schemas.openxmlformats.org/officeDocument/2006/relationships/image" Target="media/image11.wmf"/><Relationship Id="rId48" Type="http://schemas.openxmlformats.org/officeDocument/2006/relationships/image" Target="media/image30.png"/><Relationship Id="rId69" Type="http://schemas.openxmlformats.org/officeDocument/2006/relationships/image" Target="media/image51.png"/><Relationship Id="rId113" Type="http://schemas.openxmlformats.org/officeDocument/2006/relationships/image" Target="media/image94.png"/><Relationship Id="rId134" Type="http://schemas.openxmlformats.org/officeDocument/2006/relationships/image" Target="media/image114.png"/><Relationship Id="rId80" Type="http://schemas.openxmlformats.org/officeDocument/2006/relationships/image" Target="media/image61.png"/><Relationship Id="rId155" Type="http://schemas.openxmlformats.org/officeDocument/2006/relationships/image" Target="media/image135.png"/><Relationship Id="rId17" Type="http://schemas.openxmlformats.org/officeDocument/2006/relationships/image" Target="media/image6.wmf"/><Relationship Id="rId38" Type="http://schemas.openxmlformats.org/officeDocument/2006/relationships/image" Target="media/image21.emf"/><Relationship Id="rId59" Type="http://schemas.openxmlformats.org/officeDocument/2006/relationships/image" Target="media/image41.png"/><Relationship Id="rId103" Type="http://schemas.openxmlformats.org/officeDocument/2006/relationships/image" Target="media/image84.png"/><Relationship Id="rId124" Type="http://schemas.openxmlformats.org/officeDocument/2006/relationships/image" Target="media/image10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TotalTime>
  <Pages>234</Pages>
  <Words>40072</Words>
  <Characters>228415</Characters>
  <Application>Microsoft Office Word</Application>
  <DocSecurity>0</DocSecurity>
  <Lines>1903</Lines>
  <Paragraphs>535</Paragraphs>
  <ScaleCrop>false</ScaleCrop>
  <Company/>
  <LinksUpToDate>false</LinksUpToDate>
  <CharactersWithSpaces>26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纪元 王</cp:lastModifiedBy>
  <cp:revision>6</cp:revision>
  <dcterms:created xsi:type="dcterms:W3CDTF">2023-04-24T04:21:00Z</dcterms:created>
  <dcterms:modified xsi:type="dcterms:W3CDTF">2023-10-0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2exWRoG"/&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